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F97558" w14:textId="77777777" w:rsidR="00D20980" w:rsidRDefault="00D20980">
      <w:bookmarkStart w:id="0" w:name="_GoBack"/>
      <w:bookmarkEnd w:id="0"/>
    </w:p>
    <w:p w14:paraId="5A176352" w14:textId="77777777" w:rsidR="00D20980" w:rsidRPr="009A0545" w:rsidRDefault="00D20980" w:rsidP="00D20980">
      <w:pPr>
        <w:pStyle w:val="NoSpacing"/>
        <w:spacing w:line="360" w:lineRule="auto"/>
        <w:outlineLvl w:val="0"/>
        <w:rPr>
          <w:rFonts w:ascii="Garamond" w:hAnsi="Garamond"/>
          <w:i/>
          <w:sz w:val="22"/>
          <w:szCs w:val="22"/>
          <w:u w:val="single"/>
          <w:lang w:val="en-US"/>
        </w:rPr>
      </w:pPr>
      <w:r w:rsidRPr="009A0545">
        <w:rPr>
          <w:rFonts w:ascii="Garamond" w:hAnsi="Garamond"/>
          <w:i/>
          <w:sz w:val="22"/>
          <w:szCs w:val="22"/>
          <w:u w:val="single"/>
          <w:lang w:val="en-US"/>
        </w:rPr>
        <w:t xml:space="preserve">Original article for submission to Allergy </w:t>
      </w:r>
    </w:p>
    <w:p w14:paraId="4E4A1D07" w14:textId="77777777" w:rsidR="00D20980" w:rsidRPr="009A0545" w:rsidRDefault="00D20980" w:rsidP="00D20980">
      <w:pPr>
        <w:pStyle w:val="NoSpacing"/>
        <w:spacing w:line="360" w:lineRule="auto"/>
        <w:rPr>
          <w:rFonts w:ascii="Garamond" w:hAnsi="Garamond"/>
          <w:i/>
          <w:sz w:val="22"/>
          <w:szCs w:val="22"/>
          <w:u w:val="single"/>
          <w:lang w:val="en-US"/>
        </w:rPr>
      </w:pPr>
    </w:p>
    <w:p w14:paraId="0C487707" w14:textId="77777777" w:rsidR="00D20980" w:rsidRPr="009A0545" w:rsidRDefault="00D20980" w:rsidP="00D20980">
      <w:pPr>
        <w:pStyle w:val="NoSpacing"/>
        <w:spacing w:line="360" w:lineRule="auto"/>
        <w:rPr>
          <w:rFonts w:ascii="Garamond" w:hAnsi="Garamond"/>
          <w:b/>
          <w:sz w:val="22"/>
          <w:szCs w:val="22"/>
          <w:lang w:val="en-US"/>
        </w:rPr>
      </w:pPr>
    </w:p>
    <w:p w14:paraId="530B0715" w14:textId="77777777" w:rsidR="00D20980" w:rsidRPr="00F27C66" w:rsidRDefault="00D20980" w:rsidP="00D20980">
      <w:pPr>
        <w:pStyle w:val="NoSpacing"/>
        <w:spacing w:line="360" w:lineRule="auto"/>
        <w:outlineLvl w:val="0"/>
        <w:rPr>
          <w:rFonts w:ascii="Garamond" w:hAnsi="Garamond"/>
          <w:b/>
          <w:sz w:val="22"/>
          <w:szCs w:val="22"/>
          <w:lang w:val="en-US"/>
        </w:rPr>
      </w:pPr>
      <w:r w:rsidRPr="00F27C66">
        <w:rPr>
          <w:rFonts w:ascii="Garamond" w:hAnsi="Garamond"/>
          <w:b/>
          <w:sz w:val="22"/>
          <w:szCs w:val="22"/>
          <w:lang w:val="en-US"/>
        </w:rPr>
        <w:t>Allergen immunotherapy for allergic rhinoconjunctivitis: a systematic review and meta-analysis</w:t>
      </w:r>
    </w:p>
    <w:p w14:paraId="691B8BAA"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60C9ED32" w14:textId="726638DE"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r w:rsidRPr="0007182D">
        <w:rPr>
          <w:rFonts w:ascii="Garamond" w:hAnsi="Garamond" w:cs="Arial"/>
          <w:bCs/>
          <w:sz w:val="22"/>
          <w:szCs w:val="22"/>
          <w:vertAlign w:val="superscript"/>
          <w:lang w:val="en-US"/>
        </w:rPr>
        <w:t>1</w:t>
      </w:r>
      <w:r w:rsidRPr="0007182D">
        <w:rPr>
          <w:rFonts w:ascii="Garamond" w:hAnsi="Garamond" w:cs="Arial"/>
          <w:bCs/>
          <w:sz w:val="22"/>
          <w:szCs w:val="22"/>
          <w:lang w:val="en-US"/>
        </w:rPr>
        <w:t xml:space="preserve">Sangeeta Dhami, </w:t>
      </w:r>
      <w:r w:rsidRPr="0007182D">
        <w:rPr>
          <w:rFonts w:ascii="Garamond" w:hAnsi="Garamond" w:cs="Arial"/>
          <w:bCs/>
          <w:sz w:val="22"/>
          <w:szCs w:val="22"/>
          <w:vertAlign w:val="superscript"/>
          <w:lang w:val="en-US"/>
        </w:rPr>
        <w:t>2</w:t>
      </w:r>
      <w:r w:rsidRPr="0007182D">
        <w:rPr>
          <w:rFonts w:ascii="Garamond" w:hAnsi="Garamond" w:cs="Arial"/>
          <w:bCs/>
          <w:sz w:val="22"/>
          <w:szCs w:val="22"/>
          <w:lang w:val="en-US"/>
        </w:rPr>
        <w:t xml:space="preserve">Ulugbek Nurmatov, </w:t>
      </w:r>
      <w:r w:rsidRPr="00B51867">
        <w:rPr>
          <w:rFonts w:ascii="Garamond" w:hAnsi="Garamond" w:cs="Arial"/>
          <w:bCs/>
          <w:sz w:val="22"/>
          <w:szCs w:val="22"/>
          <w:vertAlign w:val="superscript"/>
          <w:lang w:val="en-US"/>
        </w:rPr>
        <w:t>3</w:t>
      </w:r>
      <w:r w:rsidRPr="000C6294">
        <w:rPr>
          <w:rFonts w:ascii="Garamond" w:hAnsi="Garamond" w:cs="Arial"/>
          <w:bCs/>
          <w:sz w:val="22"/>
          <w:szCs w:val="22"/>
          <w:lang w:val="en-US"/>
        </w:rPr>
        <w:t xml:space="preserve">Stefania Arasi, </w:t>
      </w:r>
      <w:r w:rsidRPr="000C6294">
        <w:rPr>
          <w:rFonts w:ascii="Garamond" w:hAnsi="Garamond" w:cs="Arial"/>
          <w:bCs/>
          <w:sz w:val="22"/>
          <w:szCs w:val="22"/>
          <w:vertAlign w:val="superscript"/>
          <w:lang w:val="en-US"/>
        </w:rPr>
        <w:t>4</w:t>
      </w:r>
      <w:r w:rsidRPr="000C6294">
        <w:rPr>
          <w:rFonts w:ascii="Garamond" w:hAnsi="Garamond" w:cs="Arial"/>
          <w:bCs/>
          <w:sz w:val="22"/>
          <w:szCs w:val="22"/>
          <w:lang w:val="en-US"/>
        </w:rPr>
        <w:t>Tahir Khan</w:t>
      </w:r>
      <w:r w:rsidRPr="009A0545">
        <w:rPr>
          <w:rFonts w:ascii="Garamond" w:hAnsi="Garamond" w:cs="Arial"/>
          <w:bCs/>
          <w:sz w:val="22"/>
          <w:szCs w:val="22"/>
          <w:lang w:val="en-US"/>
        </w:rPr>
        <w:t xml:space="preserve">, </w:t>
      </w:r>
      <w:r w:rsidRPr="009A0545">
        <w:rPr>
          <w:rFonts w:ascii="Garamond" w:hAnsi="Garamond" w:cs="Arial"/>
          <w:bCs/>
          <w:sz w:val="22"/>
          <w:szCs w:val="22"/>
          <w:vertAlign w:val="superscript"/>
          <w:lang w:val="en-US"/>
        </w:rPr>
        <w:t>5</w:t>
      </w:r>
      <w:r w:rsidRPr="009A0545">
        <w:rPr>
          <w:rFonts w:ascii="Garamond" w:hAnsi="Garamond" w:cs="Arial"/>
          <w:bCs/>
          <w:sz w:val="22"/>
          <w:szCs w:val="22"/>
          <w:lang w:val="en-US"/>
        </w:rPr>
        <w:t xml:space="preserve">Miqdad Asaria, </w:t>
      </w:r>
      <w:r w:rsidRPr="009A0545">
        <w:rPr>
          <w:rFonts w:ascii="Garamond" w:hAnsi="Garamond" w:cs="Arial"/>
          <w:bCs/>
          <w:sz w:val="22"/>
          <w:szCs w:val="22"/>
          <w:vertAlign w:val="superscript"/>
          <w:lang w:val="en-US"/>
        </w:rPr>
        <w:t>6</w:t>
      </w:r>
      <w:r>
        <w:rPr>
          <w:rFonts w:ascii="Garamond" w:hAnsi="Garamond" w:cs="Arial"/>
          <w:bCs/>
          <w:sz w:val="22"/>
          <w:szCs w:val="22"/>
          <w:lang w:val="en-US"/>
        </w:rPr>
        <w:t>Hada</w:t>
      </w:r>
      <w:r w:rsidRPr="009A0545">
        <w:rPr>
          <w:rFonts w:ascii="Garamond" w:hAnsi="Garamond" w:cs="Arial"/>
          <w:bCs/>
          <w:sz w:val="22"/>
          <w:szCs w:val="22"/>
          <w:lang w:val="en-US"/>
        </w:rPr>
        <w:t xml:space="preserve">r Zaman, </w:t>
      </w:r>
      <w:r w:rsidRPr="009A0545">
        <w:rPr>
          <w:rFonts w:ascii="Garamond" w:hAnsi="Garamond" w:cs="Arial"/>
          <w:bCs/>
          <w:sz w:val="22"/>
          <w:szCs w:val="22"/>
          <w:vertAlign w:val="superscript"/>
          <w:lang w:val="en-US"/>
        </w:rPr>
        <w:t>7</w:t>
      </w:r>
      <w:r w:rsidRPr="009A0545">
        <w:rPr>
          <w:rFonts w:ascii="Garamond" w:hAnsi="Garamond" w:cs="Arial"/>
          <w:bCs/>
          <w:sz w:val="22"/>
          <w:szCs w:val="22"/>
          <w:lang w:val="en-US"/>
        </w:rPr>
        <w:t xml:space="preserve">Arnav Agarwal, </w:t>
      </w:r>
      <w:r w:rsidRPr="009A0545">
        <w:rPr>
          <w:rFonts w:ascii="Garamond" w:hAnsi="Garamond" w:cs="Arial"/>
          <w:bCs/>
          <w:sz w:val="22"/>
          <w:szCs w:val="22"/>
          <w:vertAlign w:val="superscript"/>
          <w:lang w:val="en-US"/>
        </w:rPr>
        <w:t>8</w:t>
      </w:r>
      <w:r w:rsidRPr="009A0545">
        <w:rPr>
          <w:rFonts w:ascii="Garamond" w:hAnsi="Garamond" w:cs="Arial"/>
          <w:bCs/>
          <w:sz w:val="22"/>
          <w:szCs w:val="22"/>
          <w:lang w:val="en-US"/>
        </w:rPr>
        <w:t>Gopal Netuveli ,</w:t>
      </w:r>
      <w:r w:rsidRPr="009A0545">
        <w:rPr>
          <w:rFonts w:ascii="Garamond" w:hAnsi="Garamond" w:cs="Arial"/>
          <w:bCs/>
          <w:sz w:val="22"/>
          <w:szCs w:val="22"/>
          <w:vertAlign w:val="superscript"/>
          <w:lang w:val="en-US"/>
        </w:rPr>
        <w:t>9</w:t>
      </w:r>
      <w:r w:rsidRPr="009A0545">
        <w:rPr>
          <w:rFonts w:ascii="Garamond" w:hAnsi="Garamond" w:cs="Arial"/>
          <w:bCs/>
          <w:sz w:val="22"/>
          <w:szCs w:val="22"/>
          <w:lang w:val="en-US"/>
        </w:rPr>
        <w:t xml:space="preserve">Graham Roberts, </w:t>
      </w:r>
      <w:r w:rsidR="00287AF7">
        <w:rPr>
          <w:rFonts w:ascii="Garamond" w:hAnsi="Garamond" w:cs="Arial"/>
          <w:bCs/>
          <w:sz w:val="22"/>
          <w:szCs w:val="22"/>
          <w:vertAlign w:val="superscript"/>
          <w:lang w:val="en-US"/>
        </w:rPr>
        <w:t>10,</w:t>
      </w:r>
      <w:r w:rsidRPr="009A0545">
        <w:rPr>
          <w:rFonts w:ascii="Garamond" w:hAnsi="Garamond" w:cs="Arial"/>
          <w:bCs/>
          <w:sz w:val="22"/>
          <w:szCs w:val="22"/>
          <w:vertAlign w:val="superscript"/>
          <w:lang w:val="en-US"/>
        </w:rPr>
        <w:t>11</w:t>
      </w:r>
      <w:r w:rsidRPr="009A0545">
        <w:rPr>
          <w:rFonts w:ascii="Garamond" w:hAnsi="Garamond" w:cs="Arial"/>
          <w:bCs/>
          <w:sz w:val="22"/>
          <w:szCs w:val="22"/>
          <w:lang w:val="en-US"/>
        </w:rPr>
        <w:t>Oliver Pfaar,</w:t>
      </w:r>
      <w:r w:rsidRPr="009A0545">
        <w:rPr>
          <w:rFonts w:ascii="Garamond" w:hAnsi="Garamond" w:cs="Arial"/>
          <w:sz w:val="22"/>
          <w:szCs w:val="22"/>
          <w:lang w:val="en-US"/>
        </w:rPr>
        <w:t xml:space="preserve"> </w:t>
      </w:r>
      <w:r w:rsidRPr="009A0545">
        <w:rPr>
          <w:rFonts w:ascii="Garamond" w:hAnsi="Garamond" w:cs="Arial"/>
          <w:sz w:val="22"/>
          <w:szCs w:val="22"/>
          <w:vertAlign w:val="superscript"/>
          <w:lang w:val="en-US"/>
        </w:rPr>
        <w:t>12</w:t>
      </w:r>
      <w:r w:rsidRPr="009A0545">
        <w:rPr>
          <w:rFonts w:ascii="Garamond" w:hAnsi="Garamond" w:cs="Arial"/>
          <w:sz w:val="22"/>
          <w:szCs w:val="22"/>
          <w:lang w:val="en-US"/>
        </w:rPr>
        <w:t xml:space="preserve">Antonella Muraro, </w:t>
      </w:r>
      <w:r w:rsidRPr="009A0545">
        <w:rPr>
          <w:rFonts w:ascii="Garamond" w:hAnsi="Garamond" w:cs="Arial"/>
          <w:sz w:val="22"/>
          <w:szCs w:val="22"/>
          <w:vertAlign w:val="superscript"/>
          <w:lang w:val="en-US"/>
        </w:rPr>
        <w:t xml:space="preserve"> 13</w:t>
      </w:r>
      <w:r w:rsidRPr="009A0545">
        <w:rPr>
          <w:rFonts w:ascii="Garamond" w:hAnsi="Garamond" w:cs="Arial"/>
          <w:sz w:val="22"/>
          <w:szCs w:val="22"/>
          <w:lang w:val="en-US"/>
        </w:rPr>
        <w:t xml:space="preserve">Ignacio J. Ansotegui, </w:t>
      </w:r>
      <w:r w:rsidRPr="009A0545">
        <w:rPr>
          <w:rFonts w:ascii="Garamond" w:hAnsi="Garamond" w:cs="Arial"/>
          <w:sz w:val="22"/>
          <w:szCs w:val="22"/>
          <w:vertAlign w:val="superscript"/>
          <w:lang w:val="en-US"/>
        </w:rPr>
        <w:t>14</w:t>
      </w:r>
      <w:r w:rsidRPr="009A0545">
        <w:rPr>
          <w:rFonts w:ascii="Garamond" w:hAnsi="Garamond" w:cs="Arial"/>
          <w:sz w:val="22"/>
          <w:szCs w:val="22"/>
          <w:lang w:val="en-US"/>
        </w:rPr>
        <w:t xml:space="preserve">Moises Calderon, </w:t>
      </w:r>
      <w:r w:rsidRPr="009A0545">
        <w:rPr>
          <w:rFonts w:ascii="Garamond" w:hAnsi="Garamond" w:cs="Arial"/>
          <w:sz w:val="22"/>
          <w:szCs w:val="22"/>
          <w:vertAlign w:val="superscript"/>
          <w:lang w:val="en-US"/>
        </w:rPr>
        <w:t>15</w:t>
      </w:r>
      <w:r w:rsidRPr="009A0545">
        <w:rPr>
          <w:rFonts w:ascii="Garamond" w:hAnsi="Garamond" w:cs="Arial"/>
          <w:bCs/>
          <w:sz w:val="22"/>
          <w:szCs w:val="22"/>
          <w:lang w:val="en-US"/>
        </w:rPr>
        <w:t xml:space="preserve">Cemal Cingi, </w:t>
      </w:r>
      <w:r w:rsidRPr="009A0545">
        <w:rPr>
          <w:rFonts w:ascii="Garamond" w:hAnsi="Garamond" w:cs="Arial"/>
          <w:sz w:val="22"/>
          <w:szCs w:val="22"/>
          <w:vertAlign w:val="superscript"/>
          <w:lang w:val="en-US"/>
        </w:rPr>
        <w:t>14</w:t>
      </w:r>
      <w:r w:rsidRPr="009A0545">
        <w:rPr>
          <w:rFonts w:ascii="Garamond" w:hAnsi="Garamond" w:cs="Arial"/>
          <w:sz w:val="22"/>
          <w:szCs w:val="22"/>
          <w:lang w:val="en-US"/>
        </w:rPr>
        <w:t>Stephen</w:t>
      </w:r>
      <w:r w:rsidRPr="009A0545">
        <w:rPr>
          <w:rFonts w:ascii="Garamond" w:hAnsi="Garamond" w:cs="Arial"/>
          <w:bCs/>
          <w:sz w:val="22"/>
          <w:szCs w:val="22"/>
          <w:lang w:val="en-US"/>
        </w:rPr>
        <w:t xml:space="preserve"> Durham, </w:t>
      </w:r>
      <w:r w:rsidRPr="009A0545">
        <w:rPr>
          <w:rFonts w:ascii="Garamond" w:hAnsi="Garamond" w:cs="Arial"/>
          <w:bCs/>
          <w:sz w:val="22"/>
          <w:szCs w:val="22"/>
          <w:vertAlign w:val="superscript"/>
          <w:lang w:val="en-US"/>
        </w:rPr>
        <w:t>1</w:t>
      </w:r>
      <w:r>
        <w:rPr>
          <w:rFonts w:ascii="Garamond" w:hAnsi="Garamond" w:cs="Arial"/>
          <w:bCs/>
          <w:sz w:val="22"/>
          <w:szCs w:val="22"/>
          <w:vertAlign w:val="superscript"/>
          <w:lang w:val="en-US"/>
        </w:rPr>
        <w:t>6</w:t>
      </w:r>
      <w:r w:rsidRPr="009A0545">
        <w:rPr>
          <w:rFonts w:ascii="Garamond" w:hAnsi="Garamond" w:cs="Arial"/>
          <w:bCs/>
          <w:sz w:val="22"/>
          <w:szCs w:val="22"/>
          <w:lang w:val="en-US"/>
        </w:rPr>
        <w:t xml:space="preserve">Ronald Gerth van Wijk,  </w:t>
      </w:r>
      <w:r w:rsidRPr="009A0545">
        <w:rPr>
          <w:rFonts w:ascii="Garamond" w:hAnsi="Garamond" w:cs="Arial"/>
          <w:bCs/>
          <w:sz w:val="22"/>
          <w:szCs w:val="22"/>
          <w:vertAlign w:val="superscript"/>
          <w:lang w:val="en-US"/>
        </w:rPr>
        <w:t>1</w:t>
      </w:r>
      <w:r>
        <w:rPr>
          <w:rFonts w:ascii="Garamond" w:hAnsi="Garamond" w:cs="Arial"/>
          <w:bCs/>
          <w:sz w:val="22"/>
          <w:szCs w:val="22"/>
          <w:vertAlign w:val="superscript"/>
          <w:lang w:val="en-US"/>
        </w:rPr>
        <w:t>7</w:t>
      </w:r>
      <w:r w:rsidRPr="009A0545">
        <w:rPr>
          <w:rFonts w:ascii="Garamond" w:hAnsi="Garamond" w:cs="Arial"/>
          <w:bCs/>
          <w:sz w:val="22"/>
          <w:szCs w:val="22"/>
          <w:lang w:val="en-US"/>
        </w:rPr>
        <w:t xml:space="preserve">Susanne Halken, </w:t>
      </w:r>
      <w:r w:rsidRPr="009A0545">
        <w:rPr>
          <w:rFonts w:ascii="Garamond" w:hAnsi="Garamond" w:cs="Arial"/>
          <w:bCs/>
          <w:sz w:val="22"/>
          <w:szCs w:val="22"/>
          <w:vertAlign w:val="superscript"/>
          <w:lang w:val="en-US"/>
        </w:rPr>
        <w:t>1</w:t>
      </w:r>
      <w:r>
        <w:rPr>
          <w:rFonts w:ascii="Garamond" w:hAnsi="Garamond" w:cs="Arial"/>
          <w:bCs/>
          <w:sz w:val="22"/>
          <w:szCs w:val="22"/>
          <w:vertAlign w:val="superscript"/>
          <w:lang w:val="en-US"/>
        </w:rPr>
        <w:t>8</w:t>
      </w:r>
      <w:r w:rsidRPr="009A0545">
        <w:rPr>
          <w:rFonts w:ascii="Garamond" w:hAnsi="Garamond" w:cs="Arial"/>
          <w:bCs/>
          <w:sz w:val="22"/>
          <w:szCs w:val="22"/>
          <w:lang w:val="en-US"/>
        </w:rPr>
        <w:t>Eckard Hamelmann,</w:t>
      </w:r>
      <w:r>
        <w:rPr>
          <w:rFonts w:ascii="Garamond" w:hAnsi="Garamond" w:cs="Arial"/>
          <w:bCs/>
          <w:sz w:val="22"/>
          <w:szCs w:val="22"/>
          <w:vertAlign w:val="superscript"/>
          <w:lang w:val="en-US"/>
        </w:rPr>
        <w:t>19</w:t>
      </w:r>
      <w:r w:rsidRPr="009A0545">
        <w:rPr>
          <w:rFonts w:ascii="Garamond" w:hAnsi="Garamond" w:cs="Arial"/>
          <w:bCs/>
          <w:sz w:val="22"/>
          <w:szCs w:val="22"/>
          <w:lang w:val="en-US"/>
        </w:rPr>
        <w:t xml:space="preserve">Peter Hellings,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0</w:t>
      </w:r>
      <w:r w:rsidRPr="009A0545">
        <w:rPr>
          <w:rFonts w:ascii="Garamond" w:hAnsi="Garamond" w:cs="Arial"/>
          <w:bCs/>
          <w:sz w:val="22"/>
          <w:szCs w:val="22"/>
          <w:lang w:val="en-US"/>
        </w:rPr>
        <w:t xml:space="preserve">Lars Jacobsen,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1</w:t>
      </w:r>
      <w:r w:rsidRPr="009A0545">
        <w:rPr>
          <w:rFonts w:ascii="Garamond" w:hAnsi="Garamond" w:cs="Arial"/>
          <w:bCs/>
          <w:sz w:val="22"/>
          <w:szCs w:val="22"/>
          <w:lang w:val="en-US"/>
        </w:rPr>
        <w:t xml:space="preserve">Edward Knol,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2</w:t>
      </w:r>
      <w:r w:rsidRPr="009A0545">
        <w:rPr>
          <w:rFonts w:ascii="Garamond" w:hAnsi="Garamond" w:cs="Arial"/>
          <w:bCs/>
          <w:sz w:val="22"/>
          <w:szCs w:val="22"/>
          <w:lang w:val="en-US"/>
        </w:rPr>
        <w:t xml:space="preserve">Desiree Larenas Linnemann,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3</w:t>
      </w:r>
      <w:r w:rsidRPr="009A0545">
        <w:rPr>
          <w:rFonts w:ascii="Garamond" w:hAnsi="Garamond" w:cs="Arial"/>
          <w:bCs/>
          <w:sz w:val="22"/>
          <w:szCs w:val="22"/>
          <w:lang w:val="en-US"/>
        </w:rPr>
        <w:t xml:space="preserve">Sandra Lin, </w:t>
      </w:r>
      <w:r w:rsidR="00287AF7">
        <w:rPr>
          <w:rFonts w:ascii="Garamond" w:hAnsi="Garamond" w:cs="Arial"/>
          <w:bCs/>
          <w:sz w:val="22"/>
          <w:szCs w:val="22"/>
          <w:lang w:val="en-US"/>
        </w:rPr>
        <w:t xml:space="preserve">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4</w:t>
      </w:r>
      <w:r w:rsidRPr="009A0545">
        <w:rPr>
          <w:rFonts w:ascii="Garamond" w:hAnsi="Garamond" w:cs="Arial"/>
          <w:bCs/>
          <w:sz w:val="22"/>
          <w:szCs w:val="22"/>
          <w:lang w:val="en-US"/>
        </w:rPr>
        <w:t xml:space="preserve"> Paraskevi Maggina,</w:t>
      </w:r>
      <w:r w:rsidRPr="00F27C66">
        <w:rPr>
          <w:rFonts w:ascii="Garamond" w:hAnsi="Garamond"/>
          <w:sz w:val="22"/>
          <w:szCs w:val="22"/>
        </w:rPr>
        <w:t xml:space="preserve">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5</w:t>
      </w:r>
      <w:r w:rsidRPr="0007182D">
        <w:rPr>
          <w:rFonts w:ascii="Garamond" w:hAnsi="Garamond" w:cs="Arial"/>
          <w:bCs/>
          <w:sz w:val="22"/>
          <w:szCs w:val="22"/>
          <w:lang w:val="en-US"/>
        </w:rPr>
        <w:t xml:space="preserve">Ralph </w:t>
      </w:r>
      <w:r w:rsidRPr="00CD7DBB">
        <w:rPr>
          <w:rFonts w:ascii="Garamond" w:hAnsi="Garamond"/>
          <w:sz w:val="22"/>
          <w:szCs w:val="22"/>
        </w:rPr>
        <w:t>Mösges</w:t>
      </w:r>
      <w:r w:rsidRPr="0007182D">
        <w:rPr>
          <w:rFonts w:ascii="Garamond" w:hAnsi="Garamond" w:cs="Arial"/>
          <w:bCs/>
          <w:sz w:val="22"/>
          <w:szCs w:val="22"/>
          <w:lang w:val="en-US"/>
        </w:rPr>
        <w:t xml:space="preserve">, </w:t>
      </w:r>
      <w:r w:rsidRPr="0007182D">
        <w:rPr>
          <w:rFonts w:ascii="Garamond" w:hAnsi="Garamond" w:cs="Arial"/>
          <w:bCs/>
          <w:sz w:val="22"/>
          <w:szCs w:val="22"/>
          <w:vertAlign w:val="superscript"/>
          <w:lang w:val="en-US"/>
        </w:rPr>
        <w:t>2</w:t>
      </w:r>
      <w:r>
        <w:rPr>
          <w:rFonts w:ascii="Garamond" w:hAnsi="Garamond" w:cs="Arial"/>
          <w:bCs/>
          <w:sz w:val="22"/>
          <w:szCs w:val="22"/>
          <w:vertAlign w:val="superscript"/>
          <w:lang w:val="en-US"/>
        </w:rPr>
        <w:t>6</w:t>
      </w:r>
      <w:r w:rsidRPr="0007182D">
        <w:rPr>
          <w:rFonts w:ascii="Garamond" w:hAnsi="Garamond" w:cs="Arial"/>
          <w:bCs/>
          <w:sz w:val="22"/>
          <w:szCs w:val="22"/>
          <w:lang w:val="en-US"/>
        </w:rPr>
        <w:t xml:space="preserve">Hanneke </w:t>
      </w:r>
      <w:r>
        <w:rPr>
          <w:rFonts w:ascii="Garamond" w:hAnsi="Garamond" w:cs="Arial"/>
          <w:bCs/>
          <w:sz w:val="22"/>
          <w:szCs w:val="22"/>
          <w:lang w:val="en-US"/>
        </w:rPr>
        <w:t xml:space="preserve">Oude </w:t>
      </w:r>
      <w:r w:rsidRPr="0007182D">
        <w:rPr>
          <w:rFonts w:ascii="Garamond" w:hAnsi="Garamond" w:cs="Arial"/>
          <w:bCs/>
          <w:sz w:val="22"/>
          <w:szCs w:val="22"/>
          <w:lang w:val="en-US"/>
        </w:rPr>
        <w:t>Elbe</w:t>
      </w:r>
      <w:r w:rsidRPr="00B51867">
        <w:rPr>
          <w:rFonts w:ascii="Garamond" w:hAnsi="Garamond" w:cs="Arial"/>
          <w:bCs/>
          <w:sz w:val="22"/>
          <w:szCs w:val="22"/>
          <w:lang w:val="en-US"/>
        </w:rPr>
        <w:t xml:space="preserve">rink, </w:t>
      </w:r>
      <w:r w:rsidRPr="000C6294">
        <w:rPr>
          <w:rFonts w:ascii="Garamond" w:hAnsi="Garamond" w:cs="Arial"/>
          <w:bCs/>
          <w:sz w:val="22"/>
          <w:szCs w:val="22"/>
          <w:vertAlign w:val="superscript"/>
          <w:lang w:val="en-US"/>
        </w:rPr>
        <w:t>2</w:t>
      </w:r>
      <w:r>
        <w:rPr>
          <w:rFonts w:ascii="Garamond" w:hAnsi="Garamond" w:cs="Arial"/>
          <w:bCs/>
          <w:sz w:val="22"/>
          <w:szCs w:val="22"/>
          <w:vertAlign w:val="superscript"/>
          <w:lang w:val="en-US"/>
        </w:rPr>
        <w:t>7</w:t>
      </w:r>
      <w:r w:rsidRPr="009A0545">
        <w:rPr>
          <w:rFonts w:ascii="Garamond" w:hAnsi="Garamond" w:cs="Arial"/>
          <w:bCs/>
          <w:sz w:val="22"/>
          <w:szCs w:val="22"/>
          <w:lang w:val="en-US"/>
        </w:rPr>
        <w:t xml:space="preserve">Giovanni Pajno,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8</w:t>
      </w:r>
      <w:r w:rsidRPr="009A0545">
        <w:rPr>
          <w:rFonts w:ascii="Garamond" w:hAnsi="Garamond" w:cs="Arial"/>
          <w:bCs/>
          <w:sz w:val="22"/>
          <w:szCs w:val="22"/>
          <w:lang w:val="en-US"/>
        </w:rPr>
        <w:t xml:space="preserve">Ruby Panwankar, </w:t>
      </w:r>
      <w:r>
        <w:rPr>
          <w:rFonts w:ascii="Garamond" w:hAnsi="Garamond" w:cs="Arial"/>
          <w:bCs/>
          <w:sz w:val="22"/>
          <w:szCs w:val="22"/>
          <w:vertAlign w:val="superscript"/>
          <w:lang w:val="en-US"/>
        </w:rPr>
        <w:t>29</w:t>
      </w:r>
      <w:r w:rsidRPr="009A0545">
        <w:rPr>
          <w:rFonts w:ascii="Garamond" w:hAnsi="Garamond" w:cs="Arial"/>
          <w:bCs/>
          <w:sz w:val="22"/>
          <w:szCs w:val="22"/>
          <w:lang w:val="en-US"/>
        </w:rPr>
        <w:t>E</w:t>
      </w:r>
      <w:r>
        <w:rPr>
          <w:rFonts w:ascii="Garamond" w:hAnsi="Garamond" w:cs="Arial"/>
          <w:bCs/>
          <w:sz w:val="22"/>
          <w:szCs w:val="22"/>
          <w:lang w:val="en-US"/>
        </w:rPr>
        <w:t xml:space="preserve">lide </w:t>
      </w:r>
      <w:r w:rsidRPr="009A0545">
        <w:rPr>
          <w:rFonts w:ascii="Garamond" w:hAnsi="Garamond" w:cs="Arial"/>
          <w:bCs/>
          <w:sz w:val="22"/>
          <w:szCs w:val="22"/>
          <w:lang w:val="en-US"/>
        </w:rPr>
        <w:t>Pastorello,</w:t>
      </w:r>
      <w:r w:rsidRPr="00F27C66">
        <w:rPr>
          <w:rFonts w:ascii="Garamond" w:hAnsi="Garamond"/>
          <w:sz w:val="22"/>
          <w:szCs w:val="22"/>
        </w:rPr>
        <w:t xml:space="preserve"> </w:t>
      </w:r>
      <w:r w:rsidRPr="009A0545">
        <w:rPr>
          <w:rFonts w:ascii="Garamond" w:hAnsi="Garamond" w:cs="Arial"/>
          <w:sz w:val="22"/>
          <w:szCs w:val="22"/>
          <w:vertAlign w:val="superscript"/>
          <w:lang w:val="en-US"/>
        </w:rPr>
        <w:t>14</w:t>
      </w:r>
      <w:r w:rsidRPr="0007182D">
        <w:rPr>
          <w:rFonts w:ascii="Garamond" w:hAnsi="Garamond" w:cs="Arial"/>
          <w:bCs/>
          <w:sz w:val="22"/>
          <w:szCs w:val="22"/>
          <w:lang w:val="en-US"/>
        </w:rPr>
        <w:t xml:space="preserve">Martin Penagos, </w:t>
      </w:r>
      <w:r w:rsidRPr="0007182D">
        <w:rPr>
          <w:rFonts w:ascii="Garamond" w:hAnsi="Garamond" w:cs="Arial"/>
          <w:bCs/>
          <w:sz w:val="22"/>
          <w:szCs w:val="22"/>
          <w:vertAlign w:val="superscript"/>
          <w:lang w:val="en-US"/>
        </w:rPr>
        <w:t>3</w:t>
      </w:r>
      <w:r>
        <w:rPr>
          <w:rFonts w:ascii="Garamond" w:hAnsi="Garamond" w:cs="Arial"/>
          <w:bCs/>
          <w:sz w:val="22"/>
          <w:szCs w:val="22"/>
          <w:vertAlign w:val="superscript"/>
          <w:lang w:val="en-US"/>
        </w:rPr>
        <w:t>0</w:t>
      </w:r>
      <w:r w:rsidRPr="0007182D">
        <w:rPr>
          <w:rFonts w:ascii="Garamond" w:hAnsi="Garamond" w:cs="Arial"/>
          <w:bCs/>
          <w:sz w:val="22"/>
          <w:szCs w:val="22"/>
          <w:lang w:val="en-US"/>
        </w:rPr>
        <w:t>Constantinos Pitsios</w:t>
      </w:r>
      <w:r w:rsidRPr="00B51867">
        <w:rPr>
          <w:rFonts w:ascii="Garamond" w:hAnsi="Garamond" w:cs="Arial"/>
          <w:bCs/>
          <w:sz w:val="22"/>
          <w:szCs w:val="22"/>
          <w:lang w:val="en-US"/>
        </w:rPr>
        <w:t xml:space="preserve">, </w:t>
      </w:r>
      <w:r w:rsidRPr="000C6294">
        <w:rPr>
          <w:rFonts w:ascii="Garamond" w:hAnsi="Garamond" w:cs="Arial"/>
          <w:bCs/>
          <w:sz w:val="22"/>
          <w:szCs w:val="22"/>
          <w:vertAlign w:val="superscript"/>
          <w:lang w:val="en-US"/>
        </w:rPr>
        <w:t>3</w:t>
      </w:r>
      <w:r>
        <w:rPr>
          <w:rFonts w:ascii="Garamond" w:hAnsi="Garamond" w:cs="Arial"/>
          <w:bCs/>
          <w:sz w:val="22"/>
          <w:szCs w:val="22"/>
          <w:vertAlign w:val="superscript"/>
          <w:lang w:val="en-US"/>
        </w:rPr>
        <w:t>1</w:t>
      </w:r>
      <w:r w:rsidRPr="009A0545">
        <w:rPr>
          <w:rFonts w:ascii="Garamond" w:hAnsi="Garamond" w:cs="Arial"/>
          <w:bCs/>
          <w:sz w:val="22"/>
          <w:szCs w:val="22"/>
          <w:lang w:val="en-US"/>
        </w:rPr>
        <w:t xml:space="preserve">Giuseppina Rotiroti,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2</w:t>
      </w:r>
      <w:r w:rsidRPr="009A0545">
        <w:rPr>
          <w:rFonts w:ascii="Garamond" w:hAnsi="Garamond" w:cs="Arial"/>
          <w:bCs/>
          <w:sz w:val="22"/>
          <w:szCs w:val="22"/>
          <w:lang w:val="en-US"/>
        </w:rPr>
        <w:t xml:space="preserve">Frans Timmermans,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3</w:t>
      </w:r>
      <w:r w:rsidRPr="009A0545">
        <w:rPr>
          <w:rFonts w:ascii="Garamond" w:hAnsi="Garamond" w:cs="Arial"/>
          <w:bCs/>
          <w:sz w:val="22"/>
          <w:szCs w:val="22"/>
          <w:lang w:val="en-US"/>
        </w:rPr>
        <w:t xml:space="preserve">Olympia Tsilochristou,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4</w:t>
      </w:r>
      <w:r w:rsidRPr="009A0545">
        <w:rPr>
          <w:rFonts w:ascii="Garamond" w:hAnsi="Garamond" w:cs="Arial"/>
          <w:bCs/>
          <w:sz w:val="22"/>
          <w:szCs w:val="22"/>
          <w:lang w:val="en-US"/>
        </w:rPr>
        <w:t xml:space="preserve">Eva-Maria Varga,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5</w:t>
      </w:r>
      <w:r w:rsidRPr="009A0545">
        <w:rPr>
          <w:rFonts w:ascii="Garamond" w:hAnsi="Garamond" w:cs="Arial"/>
          <w:bCs/>
          <w:sz w:val="22"/>
          <w:szCs w:val="22"/>
          <w:lang w:val="en-US"/>
        </w:rPr>
        <w:t>Carsten Schmidt-Weber</w:t>
      </w:r>
      <w:r>
        <w:rPr>
          <w:rFonts w:ascii="Garamond" w:hAnsi="Garamond" w:cs="Arial"/>
          <w:bCs/>
          <w:sz w:val="22"/>
          <w:szCs w:val="22"/>
          <w:lang w:val="en-US"/>
        </w:rPr>
        <w:t>,</w:t>
      </w:r>
      <w:r w:rsidRPr="009A0545">
        <w:rPr>
          <w:rFonts w:ascii="Garamond" w:hAnsi="Garamond" w:cs="Arial"/>
          <w:bCs/>
          <w:sz w:val="22"/>
          <w:szCs w:val="22"/>
          <w:lang w:val="en-US"/>
        </w:rPr>
        <w:t xml:space="preserve">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6</w:t>
      </w:r>
      <w:r w:rsidRPr="009A0545">
        <w:rPr>
          <w:rFonts w:ascii="Garamond" w:hAnsi="Garamond" w:cs="Arial"/>
          <w:bCs/>
          <w:sz w:val="22"/>
          <w:szCs w:val="22"/>
          <w:lang w:val="en-US"/>
        </w:rPr>
        <w:t xml:space="preserve">Jamie Wilkinson,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7</w:t>
      </w:r>
      <w:r w:rsidRPr="009A0545">
        <w:rPr>
          <w:rFonts w:ascii="Garamond" w:hAnsi="Garamond" w:cs="Arial"/>
          <w:bCs/>
          <w:sz w:val="22"/>
          <w:szCs w:val="22"/>
          <w:lang w:val="en-US"/>
        </w:rPr>
        <w:t xml:space="preserve">Andrew Williams,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8</w:t>
      </w:r>
      <w:r w:rsidRPr="009A0545">
        <w:rPr>
          <w:rFonts w:ascii="Garamond" w:hAnsi="Garamond" w:cs="Arial"/>
          <w:bCs/>
          <w:sz w:val="22"/>
          <w:szCs w:val="22"/>
          <w:lang w:val="en-US"/>
        </w:rPr>
        <w:t xml:space="preserve">Margitta Worm, </w:t>
      </w:r>
      <w:r>
        <w:rPr>
          <w:rFonts w:ascii="Garamond" w:hAnsi="Garamond" w:cs="Arial"/>
          <w:bCs/>
          <w:sz w:val="22"/>
          <w:szCs w:val="22"/>
          <w:vertAlign w:val="superscript"/>
          <w:lang w:val="en-US"/>
        </w:rPr>
        <w:t>39</w:t>
      </w:r>
      <w:r w:rsidRPr="009A0545">
        <w:rPr>
          <w:rFonts w:ascii="Garamond" w:hAnsi="Garamond" w:cs="Arial"/>
          <w:bCs/>
          <w:sz w:val="22"/>
          <w:szCs w:val="22"/>
          <w:lang w:val="en-US"/>
        </w:rPr>
        <w:t xml:space="preserve">Luo Zhang, </w:t>
      </w:r>
      <w:r w:rsidRPr="009A0545">
        <w:rPr>
          <w:rFonts w:ascii="Garamond" w:hAnsi="Garamond" w:cs="Arial"/>
          <w:bCs/>
          <w:sz w:val="22"/>
          <w:szCs w:val="22"/>
          <w:vertAlign w:val="superscript"/>
          <w:lang w:val="en-US"/>
        </w:rPr>
        <w:t>4</w:t>
      </w:r>
      <w:r>
        <w:rPr>
          <w:rFonts w:ascii="Garamond" w:hAnsi="Garamond" w:cs="Arial"/>
          <w:bCs/>
          <w:sz w:val="22"/>
          <w:szCs w:val="22"/>
          <w:vertAlign w:val="superscript"/>
          <w:lang w:val="en-US"/>
        </w:rPr>
        <w:t>0</w:t>
      </w:r>
      <w:r w:rsidRPr="009A0545">
        <w:rPr>
          <w:rFonts w:ascii="Garamond" w:hAnsi="Garamond" w:cs="Arial"/>
          <w:bCs/>
          <w:sz w:val="22"/>
          <w:szCs w:val="22"/>
          <w:lang w:val="en-US"/>
        </w:rPr>
        <w:t>Aziz Sheikh</w:t>
      </w:r>
    </w:p>
    <w:p w14:paraId="3D9D7B58"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p>
    <w:p w14:paraId="5D91B330" w14:textId="77777777" w:rsidR="00D20980" w:rsidRPr="009A0545" w:rsidRDefault="00D20980" w:rsidP="00D20980">
      <w:pPr>
        <w:autoSpaceDE w:val="0"/>
        <w:autoSpaceDN w:val="0"/>
        <w:adjustRightInd w:val="0"/>
        <w:spacing w:line="360" w:lineRule="auto"/>
        <w:jc w:val="both"/>
        <w:rPr>
          <w:rFonts w:ascii="Garamond" w:hAnsi="Garamond" w:cs="Arial"/>
          <w:sz w:val="22"/>
          <w:szCs w:val="22"/>
          <w:lang w:val="en-US"/>
        </w:rPr>
      </w:pPr>
      <w:r w:rsidRPr="009A0545">
        <w:rPr>
          <w:rFonts w:ascii="Garamond" w:hAnsi="Garamond" w:cs="Arial"/>
          <w:bCs/>
          <w:sz w:val="22"/>
          <w:szCs w:val="22"/>
          <w:vertAlign w:val="superscript"/>
          <w:lang w:val="en-US"/>
        </w:rPr>
        <w:t>1</w:t>
      </w:r>
      <w:r w:rsidRPr="009A0545">
        <w:rPr>
          <w:rFonts w:ascii="Garamond" w:hAnsi="Garamond" w:cs="Arial"/>
          <w:bCs/>
          <w:sz w:val="22"/>
          <w:szCs w:val="22"/>
          <w:lang w:val="en-US"/>
        </w:rPr>
        <w:t>Evidence-Based Health Care Ltd</w:t>
      </w:r>
      <w:r>
        <w:rPr>
          <w:rFonts w:ascii="Garamond" w:hAnsi="Garamond" w:cs="Arial"/>
          <w:bCs/>
          <w:sz w:val="22"/>
          <w:szCs w:val="22"/>
          <w:lang w:val="en-US"/>
        </w:rPr>
        <w:t>,Edinburgh,UK</w:t>
      </w:r>
      <w:r w:rsidRPr="009A0545">
        <w:rPr>
          <w:rFonts w:ascii="Garamond" w:hAnsi="Garamond" w:cs="Arial"/>
          <w:bCs/>
          <w:sz w:val="22"/>
          <w:szCs w:val="22"/>
          <w:lang w:val="en-US"/>
        </w:rPr>
        <w:t xml:space="preserve">; </w:t>
      </w:r>
      <w:r w:rsidRPr="009A0545">
        <w:rPr>
          <w:rFonts w:ascii="Garamond" w:hAnsi="Garamond" w:cs="Arial"/>
          <w:bCs/>
          <w:sz w:val="22"/>
          <w:szCs w:val="22"/>
          <w:vertAlign w:val="superscript"/>
          <w:lang w:val="en-US"/>
        </w:rPr>
        <w:t>2</w:t>
      </w:r>
      <w:r w:rsidRPr="009A0545">
        <w:rPr>
          <w:rFonts w:ascii="Garamond" w:hAnsi="Garamond"/>
          <w:color w:val="000000"/>
          <w:sz w:val="22"/>
          <w:szCs w:val="22"/>
          <w:lang w:val="en-US"/>
        </w:rPr>
        <w:t xml:space="preserve">Cardiff University, School of Medicine, Division of Population Medicine Neuadd Meirionnydd, Heath Park, Cardiff, UK; </w:t>
      </w:r>
      <w:r w:rsidRPr="009A0545">
        <w:rPr>
          <w:rFonts w:ascii="Garamond" w:hAnsi="Garamond"/>
          <w:color w:val="000000" w:themeColor="text1"/>
          <w:sz w:val="22"/>
          <w:szCs w:val="22"/>
          <w:vertAlign w:val="superscript"/>
          <w:lang w:val="en-US"/>
        </w:rPr>
        <w:t>3</w:t>
      </w:r>
      <w:r w:rsidRPr="009A0545">
        <w:rPr>
          <w:rFonts w:ascii="Garamond" w:hAnsi="Garamond"/>
          <w:color w:val="000000" w:themeColor="text1"/>
          <w:sz w:val="22"/>
          <w:szCs w:val="22"/>
          <w:lang w:val="en-US"/>
        </w:rPr>
        <w:t>Department of Pediatric</w:t>
      </w:r>
      <w:r>
        <w:rPr>
          <w:rFonts w:ascii="Garamond" w:hAnsi="Garamond"/>
          <w:color w:val="000000" w:themeColor="text1"/>
          <w:sz w:val="22"/>
          <w:szCs w:val="22"/>
          <w:lang w:val="en-US"/>
        </w:rPr>
        <w:t>s</w:t>
      </w:r>
      <w:r w:rsidRPr="009A0545">
        <w:rPr>
          <w:rFonts w:ascii="Garamond" w:hAnsi="Garamond"/>
          <w:color w:val="000000" w:themeColor="text1"/>
          <w:sz w:val="22"/>
          <w:szCs w:val="22"/>
          <w:lang w:val="en-US"/>
        </w:rPr>
        <w:t>, Allergy Unit, University of Messina, Italy &amp;</w:t>
      </w:r>
      <w:r w:rsidRPr="006A3AD2">
        <w:rPr>
          <w:rFonts w:ascii="Garamond" w:hAnsi="Garamond" w:cs="Arial"/>
          <w:bCs/>
          <w:sz w:val="22"/>
          <w:szCs w:val="22"/>
          <w:vertAlign w:val="superscript"/>
          <w:lang w:val="en-US"/>
        </w:rPr>
        <w:t xml:space="preserve"> </w:t>
      </w:r>
      <w:r w:rsidRPr="006A3AD2">
        <w:rPr>
          <w:rFonts w:ascii="Garamond" w:hAnsi="Garamond" w:cs="Arial"/>
          <w:bCs/>
          <w:sz w:val="22"/>
          <w:szCs w:val="22"/>
          <w:lang w:val="en-US"/>
        </w:rPr>
        <w:t xml:space="preserve">Molecular Allergology and Immunomodulation-Department of Pediatric Pneumology and Immunology, Charité Medical University, Augustenburger Platz 1, Berlin, Germany; </w:t>
      </w:r>
      <w:r w:rsidRPr="009A0545">
        <w:rPr>
          <w:rFonts w:ascii="Garamond" w:hAnsi="Garamond" w:cs="Arial"/>
          <w:bCs/>
          <w:sz w:val="22"/>
          <w:szCs w:val="22"/>
          <w:vertAlign w:val="superscript"/>
          <w:lang w:val="en-US"/>
        </w:rPr>
        <w:t>4</w:t>
      </w:r>
      <w:r w:rsidRPr="009A0545">
        <w:rPr>
          <w:rFonts w:ascii="Garamond" w:hAnsi="Garamond" w:cs="Arial"/>
          <w:bCs/>
          <w:sz w:val="22"/>
          <w:szCs w:val="22"/>
          <w:lang w:val="en-US"/>
        </w:rPr>
        <w:t>School of Pharmacy, Monash University, Malaysia;</w:t>
      </w:r>
      <w:r w:rsidRPr="00F27C66">
        <w:rPr>
          <w:rFonts w:ascii="Garamond" w:hAnsi="Garamond"/>
          <w:color w:val="1D1D1D"/>
          <w:sz w:val="22"/>
          <w:szCs w:val="22"/>
          <w:lang w:val="en-US"/>
        </w:rPr>
        <w:t xml:space="preserve"> </w:t>
      </w:r>
      <w:r w:rsidRPr="00F27C66">
        <w:rPr>
          <w:rFonts w:ascii="Garamond" w:hAnsi="Garamond"/>
          <w:color w:val="1D1D1D"/>
          <w:sz w:val="22"/>
          <w:szCs w:val="22"/>
          <w:vertAlign w:val="superscript"/>
          <w:lang w:val="en-US"/>
        </w:rPr>
        <w:t>5</w:t>
      </w:r>
      <w:r w:rsidRPr="009A0545">
        <w:rPr>
          <w:rFonts w:ascii="Garamond" w:hAnsi="Garamond" w:cs="Arial"/>
          <w:bCs/>
          <w:sz w:val="22"/>
          <w:szCs w:val="22"/>
          <w:lang w:val="en-US"/>
        </w:rPr>
        <w:t xml:space="preserve"> </w:t>
      </w:r>
      <w:r w:rsidRPr="0007182D">
        <w:rPr>
          <w:rFonts w:ascii="Garamond" w:hAnsi="Garamond" w:cs="Arial"/>
          <w:bCs/>
          <w:sz w:val="22"/>
          <w:szCs w:val="22"/>
          <w:lang w:val="en-US"/>
        </w:rPr>
        <w:t>Centre for Health Economics, University of York, UK;</w:t>
      </w:r>
      <w:r w:rsidRPr="00F27C66">
        <w:rPr>
          <w:rFonts w:ascii="Garamond" w:hAnsi="Garamond" w:cs="Arial"/>
          <w:color w:val="333333"/>
          <w:sz w:val="22"/>
          <w:szCs w:val="22"/>
          <w:shd w:val="clear" w:color="auto" w:fill="F8F8F8"/>
          <w:lang w:val="en-US"/>
        </w:rPr>
        <w:t xml:space="preserve"> </w:t>
      </w:r>
      <w:r w:rsidRPr="00F27C66">
        <w:rPr>
          <w:rFonts w:ascii="Garamond" w:hAnsi="Garamond" w:cs="Arial"/>
          <w:color w:val="333333"/>
          <w:sz w:val="22"/>
          <w:szCs w:val="22"/>
          <w:shd w:val="clear" w:color="auto" w:fill="F8F8F8"/>
          <w:vertAlign w:val="superscript"/>
          <w:lang w:val="en-US"/>
        </w:rPr>
        <w:t>6</w:t>
      </w:r>
      <w:r>
        <w:rPr>
          <w:rFonts w:ascii="Garamond" w:hAnsi="Garamond" w:cs="Arial"/>
          <w:bCs/>
          <w:sz w:val="22"/>
          <w:szCs w:val="22"/>
          <w:lang w:val="en-US"/>
        </w:rPr>
        <w:t>B</w:t>
      </w:r>
      <w:r w:rsidRPr="009A0545">
        <w:rPr>
          <w:rFonts w:ascii="Garamond" w:hAnsi="Garamond" w:cs="Arial"/>
          <w:bCs/>
          <w:sz w:val="22"/>
          <w:szCs w:val="22"/>
          <w:lang w:val="en-US"/>
        </w:rPr>
        <w:t xml:space="preserve">radford School of Pharmacy, UK; </w:t>
      </w:r>
      <w:r w:rsidRPr="0007182D">
        <w:rPr>
          <w:rFonts w:ascii="Garamond" w:hAnsi="Garamond" w:cs="Arial"/>
          <w:bCs/>
          <w:sz w:val="22"/>
          <w:szCs w:val="22"/>
          <w:vertAlign w:val="superscript"/>
          <w:lang w:val="en-US"/>
        </w:rPr>
        <w:t>7</w:t>
      </w:r>
      <w:r>
        <w:rPr>
          <w:rFonts w:ascii="Garamond" w:hAnsi="Garamond" w:cs="Arial"/>
          <w:bCs/>
          <w:sz w:val="22"/>
          <w:szCs w:val="22"/>
          <w:lang w:val="en-US"/>
        </w:rPr>
        <w:t>School of Medicine</w:t>
      </w:r>
      <w:r w:rsidRPr="0007182D">
        <w:rPr>
          <w:rFonts w:ascii="Garamond" w:hAnsi="Garamond" w:cs="Arial"/>
          <w:bCs/>
          <w:sz w:val="22"/>
          <w:szCs w:val="22"/>
          <w:lang w:val="en-US"/>
        </w:rPr>
        <w:t xml:space="preserve">, University of Toronto, Canada; </w:t>
      </w:r>
      <w:r w:rsidRPr="0007182D">
        <w:rPr>
          <w:rFonts w:ascii="Garamond" w:hAnsi="Garamond" w:cs="Arial"/>
          <w:bCs/>
          <w:sz w:val="22"/>
          <w:szCs w:val="22"/>
          <w:vertAlign w:val="superscript"/>
          <w:lang w:val="en-US"/>
        </w:rPr>
        <w:t>8</w:t>
      </w:r>
      <w:hyperlink r:id="rId7" w:history="1">
        <w:r w:rsidRPr="00D41655">
          <w:rPr>
            <w:rStyle w:val="Hyperlink"/>
            <w:rFonts w:ascii="Garamond" w:hAnsi="Garamond"/>
            <w:color w:val="000000" w:themeColor="text1"/>
            <w:sz w:val="22"/>
            <w:szCs w:val="22"/>
            <w:u w:val="none"/>
            <w:lang w:val="en-US"/>
          </w:rPr>
          <w:t>Institute for Health and Human Development</w:t>
        </w:r>
      </w:hyperlink>
      <w:r w:rsidRPr="00D41655">
        <w:rPr>
          <w:rFonts w:ascii="Garamond" w:hAnsi="Garamond"/>
          <w:color w:val="000000" w:themeColor="text1"/>
          <w:sz w:val="22"/>
          <w:szCs w:val="22"/>
          <w:lang w:val="en-US"/>
        </w:rPr>
        <w:t xml:space="preserve">, </w:t>
      </w:r>
      <w:hyperlink r:id="rId8" w:history="1">
        <w:r w:rsidRPr="00D41655">
          <w:rPr>
            <w:rStyle w:val="Hyperlink"/>
            <w:rFonts w:ascii="Garamond" w:hAnsi="Garamond" w:cs="Arial"/>
            <w:bCs/>
            <w:color w:val="000000" w:themeColor="text1"/>
            <w:sz w:val="22"/>
            <w:szCs w:val="22"/>
            <w:u w:val="none"/>
            <w:lang w:val="en-US"/>
          </w:rPr>
          <w:t>University of East London</w:t>
        </w:r>
      </w:hyperlink>
      <w:r w:rsidRPr="00D41655">
        <w:rPr>
          <w:rFonts w:ascii="Garamond" w:hAnsi="Garamond" w:cs="Arial"/>
          <w:bCs/>
          <w:color w:val="000000" w:themeColor="text1"/>
          <w:sz w:val="22"/>
          <w:szCs w:val="22"/>
          <w:lang w:val="en-US"/>
        </w:rPr>
        <w:t xml:space="preserve">, UK; </w:t>
      </w:r>
      <w:r w:rsidRPr="00D41655">
        <w:rPr>
          <w:rFonts w:ascii="Garamond" w:hAnsi="Garamond" w:cs="Arial"/>
          <w:bCs/>
          <w:color w:val="000000" w:themeColor="text1"/>
          <w:sz w:val="22"/>
          <w:szCs w:val="22"/>
          <w:vertAlign w:val="superscript"/>
          <w:lang w:val="en-US"/>
        </w:rPr>
        <w:t>9</w:t>
      </w:r>
      <w:r w:rsidRPr="00D41655">
        <w:rPr>
          <w:rFonts w:ascii="Garamond" w:hAnsi="Garamond" w:cs="Arial"/>
          <w:bCs/>
          <w:color w:val="000000" w:themeColor="text1"/>
          <w:sz w:val="22"/>
          <w:szCs w:val="22"/>
          <w:lang w:val="en-US"/>
        </w:rPr>
        <w:t xml:space="preserve">The David Hide Asthma and Allergy </w:t>
      </w:r>
      <w:r w:rsidRPr="0007182D">
        <w:rPr>
          <w:rFonts w:ascii="Garamond" w:hAnsi="Garamond" w:cs="Arial"/>
          <w:bCs/>
          <w:sz w:val="22"/>
          <w:szCs w:val="22"/>
          <w:lang w:val="en-US"/>
        </w:rPr>
        <w:t>Research Centre, St Mary’s Hospital, Newport Isle of Wight, NIHR Respiratory Biomed</w:t>
      </w:r>
      <w:r w:rsidRPr="000C6294">
        <w:rPr>
          <w:rFonts w:ascii="Garamond" w:hAnsi="Garamond" w:cs="Arial"/>
          <w:bCs/>
          <w:sz w:val="22"/>
          <w:szCs w:val="22"/>
          <w:lang w:val="en-US"/>
        </w:rPr>
        <w:t xml:space="preserve">ical Research Unit, University Hospital Southampton NHS Foundation Trust, Southampton, UK, and Faculty of Medicine, University of Southampton, Southampton, UK; </w:t>
      </w:r>
      <w:r w:rsidRPr="0075554A">
        <w:rPr>
          <w:rFonts w:ascii="Garamond" w:hAnsi="Garamond" w:cs="Arial"/>
          <w:bCs/>
          <w:sz w:val="22"/>
          <w:szCs w:val="22"/>
          <w:vertAlign w:val="superscript"/>
          <w:lang w:val="en-US"/>
        </w:rPr>
        <w:t>10</w:t>
      </w:r>
      <w:r w:rsidRPr="003B41C8">
        <w:rPr>
          <w:rFonts w:ascii="Garamond" w:hAnsi="Garamond" w:cs="Arial"/>
          <w:sz w:val="22"/>
          <w:szCs w:val="26"/>
          <w:lang w:val="de-DE"/>
        </w:rPr>
        <w:t>Department of Otorhinolaryngology, Head and Neck Surgery, Universitätsmedizin Mannheim, Medical Faculty Mannheim, Heidelberg University, Mannheim, Germany</w:t>
      </w:r>
      <w:r>
        <w:rPr>
          <w:rFonts w:ascii="Garamond" w:hAnsi="Garamond" w:cs="Arial"/>
          <w:sz w:val="22"/>
          <w:szCs w:val="26"/>
          <w:lang w:val="de-DE"/>
        </w:rPr>
        <w:t xml:space="preserve"> </w:t>
      </w:r>
      <w:r w:rsidRPr="009A0545">
        <w:rPr>
          <w:rFonts w:ascii="Garamond" w:hAnsi="Garamond" w:cs="Arial"/>
          <w:sz w:val="22"/>
          <w:szCs w:val="22"/>
          <w:lang w:val="en-US"/>
        </w:rPr>
        <w:t xml:space="preserve">and </w:t>
      </w:r>
      <w:r w:rsidRPr="00F27C66">
        <w:rPr>
          <w:rFonts w:ascii="Garamond" w:hAnsi="Garamond" w:cs="Arial"/>
          <w:sz w:val="22"/>
          <w:szCs w:val="22"/>
          <w:vertAlign w:val="superscript"/>
          <w:lang w:val="en-US"/>
        </w:rPr>
        <w:t>11</w:t>
      </w:r>
      <w:r w:rsidRPr="009A0545">
        <w:rPr>
          <w:rFonts w:ascii="Garamond" w:hAnsi="Garamond" w:cs="Arial"/>
          <w:sz w:val="22"/>
          <w:szCs w:val="22"/>
          <w:vertAlign w:val="superscript"/>
          <w:lang w:val="en-US"/>
        </w:rPr>
        <w:t xml:space="preserve"> </w:t>
      </w:r>
      <w:r w:rsidRPr="003B41C8">
        <w:rPr>
          <w:rFonts w:ascii="Garamond" w:hAnsi="Garamond" w:cs="Arial"/>
          <w:sz w:val="22"/>
          <w:szCs w:val="26"/>
          <w:lang w:val="de-DE"/>
        </w:rPr>
        <w:t>Center for Rhinology and Allergology, Wiesbaden, Germany</w:t>
      </w:r>
      <w:r w:rsidRPr="0007182D">
        <w:rPr>
          <w:rFonts w:ascii="Garamond" w:hAnsi="Garamond" w:cs="Arial"/>
          <w:sz w:val="22"/>
          <w:szCs w:val="22"/>
          <w:lang w:val="en-US"/>
        </w:rPr>
        <w:t xml:space="preserve">; </w:t>
      </w:r>
      <w:r w:rsidRPr="0007182D">
        <w:rPr>
          <w:rFonts w:ascii="Garamond" w:hAnsi="Garamond" w:cs="Arial"/>
          <w:sz w:val="22"/>
          <w:szCs w:val="22"/>
          <w:vertAlign w:val="superscript"/>
          <w:lang w:val="en-US"/>
        </w:rPr>
        <w:t>12</w:t>
      </w:r>
      <w:r w:rsidRPr="0007182D">
        <w:rPr>
          <w:rFonts w:ascii="Garamond" w:hAnsi="Garamond"/>
          <w:i/>
          <w:iCs/>
          <w:color w:val="000000"/>
          <w:sz w:val="22"/>
          <w:szCs w:val="22"/>
          <w:shd w:val="clear" w:color="auto" w:fill="FFFFFF"/>
          <w:lang w:val="en-US"/>
        </w:rPr>
        <w:t xml:space="preserve"> </w:t>
      </w:r>
      <w:r w:rsidRPr="0007182D">
        <w:rPr>
          <w:rFonts w:ascii="Garamond" w:hAnsi="Garamond"/>
          <w:color w:val="000000"/>
          <w:sz w:val="22"/>
          <w:szCs w:val="22"/>
          <w:shd w:val="clear" w:color="auto" w:fill="FFFFFF"/>
          <w:lang w:val="en-US"/>
        </w:rPr>
        <w:t>Food Allergy Referral Centre Veneto Region Department of Women and Child Health Padua General University Hospital</w:t>
      </w:r>
      <w:r w:rsidRPr="0007182D">
        <w:rPr>
          <w:rFonts w:ascii="Garamond" w:hAnsi="Garamond" w:cs="Arial"/>
          <w:sz w:val="22"/>
          <w:szCs w:val="22"/>
          <w:lang w:val="en-US"/>
        </w:rPr>
        <w:t>, Italy;  </w:t>
      </w:r>
      <w:r w:rsidRPr="0007182D">
        <w:rPr>
          <w:rFonts w:ascii="Garamond" w:hAnsi="Garamond" w:cs="Arial"/>
          <w:sz w:val="22"/>
          <w:szCs w:val="22"/>
          <w:vertAlign w:val="superscript"/>
          <w:lang w:val="en-US"/>
        </w:rPr>
        <w:t xml:space="preserve"> </w:t>
      </w:r>
      <w:r w:rsidRPr="00B51867">
        <w:rPr>
          <w:rFonts w:ascii="Garamond" w:hAnsi="Garamond" w:cs="Arial"/>
          <w:sz w:val="22"/>
          <w:szCs w:val="22"/>
          <w:vertAlign w:val="superscript"/>
          <w:lang w:val="en-US"/>
        </w:rPr>
        <w:t>13</w:t>
      </w:r>
      <w:r w:rsidRPr="000C6294">
        <w:rPr>
          <w:rFonts w:ascii="Garamond" w:hAnsi="Garamond" w:cs="Arial"/>
          <w:sz w:val="22"/>
          <w:szCs w:val="22"/>
          <w:lang w:val="en-US"/>
        </w:rPr>
        <w:t xml:space="preserve">Hospital Quiron Bizkair, Bilbao, Spain; </w:t>
      </w:r>
      <w:r w:rsidRPr="009A0545">
        <w:rPr>
          <w:rFonts w:ascii="Garamond" w:hAnsi="Garamond" w:cs="Arial"/>
          <w:sz w:val="22"/>
          <w:szCs w:val="22"/>
          <w:vertAlign w:val="superscript"/>
          <w:lang w:val="en-US"/>
        </w:rPr>
        <w:t>14</w:t>
      </w:r>
      <w:r w:rsidRPr="009A0545">
        <w:rPr>
          <w:rFonts w:ascii="Garamond" w:hAnsi="Garamond" w:cs="Arial"/>
          <w:sz w:val="22"/>
          <w:szCs w:val="22"/>
          <w:lang w:val="en-US"/>
        </w:rPr>
        <w:t>National Heart and Lung Institute, Imperial College, London</w:t>
      </w:r>
      <w:r>
        <w:rPr>
          <w:rFonts w:ascii="Garamond" w:hAnsi="Garamond" w:cs="Arial"/>
          <w:sz w:val="22"/>
          <w:szCs w:val="22"/>
          <w:lang w:val="en-US"/>
        </w:rPr>
        <w:t>, UK</w:t>
      </w:r>
      <w:r w:rsidRPr="009A0545">
        <w:rPr>
          <w:rFonts w:ascii="Garamond" w:hAnsi="Garamond" w:cs="Arial"/>
          <w:sz w:val="22"/>
          <w:szCs w:val="22"/>
          <w:lang w:val="en-US"/>
        </w:rPr>
        <w:t xml:space="preserve">; </w:t>
      </w:r>
      <w:r w:rsidRPr="009A0545">
        <w:rPr>
          <w:rFonts w:ascii="Garamond" w:hAnsi="Garamond" w:cs="Arial"/>
          <w:sz w:val="22"/>
          <w:szCs w:val="22"/>
          <w:vertAlign w:val="superscript"/>
          <w:lang w:val="en-US"/>
        </w:rPr>
        <w:t>15</w:t>
      </w:r>
      <w:r w:rsidRPr="009A0545">
        <w:rPr>
          <w:rFonts w:ascii="Garamond" w:hAnsi="Garamond" w:cs="Arial"/>
          <w:sz w:val="22"/>
          <w:szCs w:val="22"/>
          <w:lang w:val="en-US"/>
        </w:rPr>
        <w:t xml:space="preserve">Department of ENT, Eskisehir Osmangazi University Medical Faculty, Eskisehir, Turkey; </w:t>
      </w:r>
      <w:r w:rsidRPr="009A0545">
        <w:rPr>
          <w:rFonts w:ascii="Garamond" w:hAnsi="Garamond" w:cs="Arial"/>
          <w:sz w:val="22"/>
          <w:szCs w:val="22"/>
          <w:vertAlign w:val="superscript"/>
          <w:lang w:val="en-US"/>
        </w:rPr>
        <w:t>1</w:t>
      </w:r>
      <w:r>
        <w:rPr>
          <w:rFonts w:ascii="Garamond" w:hAnsi="Garamond" w:cs="Arial"/>
          <w:sz w:val="22"/>
          <w:szCs w:val="22"/>
          <w:vertAlign w:val="superscript"/>
          <w:lang w:val="en-US"/>
        </w:rPr>
        <w:t>6</w:t>
      </w:r>
      <w:r w:rsidRPr="009A0545">
        <w:rPr>
          <w:rFonts w:ascii="Garamond" w:hAnsi="Garamond" w:cs="Arial"/>
          <w:sz w:val="22"/>
          <w:szCs w:val="22"/>
          <w:lang w:val="en-US"/>
        </w:rPr>
        <w:t xml:space="preserve">Section of Allergology, Department of Internal Medicine, Erasmus MC Rotterdam, The Netherlands; </w:t>
      </w:r>
      <w:r w:rsidRPr="009A0545">
        <w:rPr>
          <w:rFonts w:ascii="Garamond" w:hAnsi="Garamond" w:cs="Arial"/>
          <w:sz w:val="22"/>
          <w:szCs w:val="22"/>
          <w:vertAlign w:val="superscript"/>
          <w:lang w:val="en-US"/>
        </w:rPr>
        <w:t>1</w:t>
      </w:r>
      <w:r>
        <w:rPr>
          <w:rFonts w:ascii="Garamond" w:hAnsi="Garamond" w:cs="Arial"/>
          <w:sz w:val="22"/>
          <w:szCs w:val="22"/>
          <w:vertAlign w:val="superscript"/>
          <w:lang w:val="en-US"/>
        </w:rPr>
        <w:t>7</w:t>
      </w:r>
      <w:r w:rsidRPr="009A0545">
        <w:rPr>
          <w:rFonts w:ascii="Garamond" w:hAnsi="Garamond" w:cs="Arial"/>
          <w:sz w:val="22"/>
          <w:szCs w:val="22"/>
          <w:lang w:val="en-US"/>
        </w:rPr>
        <w:t xml:space="preserve">Hans Christian Andersen Children’s Hospital, Odense University Hospital, Odense, Denmark; </w:t>
      </w:r>
      <w:r w:rsidRPr="009A0545">
        <w:rPr>
          <w:rFonts w:ascii="Garamond" w:hAnsi="Garamond" w:cs="Arial"/>
          <w:sz w:val="22"/>
          <w:szCs w:val="22"/>
          <w:vertAlign w:val="superscript"/>
          <w:lang w:val="en-US"/>
        </w:rPr>
        <w:t>1</w:t>
      </w:r>
      <w:r>
        <w:rPr>
          <w:rFonts w:ascii="Garamond" w:hAnsi="Garamond" w:cs="Arial"/>
          <w:sz w:val="22"/>
          <w:szCs w:val="22"/>
          <w:vertAlign w:val="superscript"/>
          <w:lang w:val="en-US"/>
        </w:rPr>
        <w:t>8</w:t>
      </w:r>
      <w:r w:rsidRPr="009A0545">
        <w:rPr>
          <w:rFonts w:ascii="Garamond" w:hAnsi="Garamond" w:cs="Arial"/>
          <w:sz w:val="22"/>
          <w:szCs w:val="22"/>
          <w:lang w:val="en-US"/>
        </w:rPr>
        <w:t xml:space="preserve">Children’s Center Bethel, EvKB, Bieledelf and Allergy Center Buhr-University, Bochum, Germany; </w:t>
      </w:r>
      <w:r>
        <w:rPr>
          <w:rFonts w:ascii="Garamond" w:hAnsi="Garamond" w:cs="Arial"/>
          <w:sz w:val="22"/>
          <w:szCs w:val="22"/>
          <w:vertAlign w:val="superscript"/>
          <w:lang w:val="en-US"/>
        </w:rPr>
        <w:t>19</w:t>
      </w:r>
      <w:r w:rsidRPr="009A0545">
        <w:rPr>
          <w:rFonts w:ascii="Garamond" w:hAnsi="Garamond" w:cs="Arial"/>
          <w:sz w:val="22"/>
          <w:szCs w:val="22"/>
          <w:lang w:val="en-US"/>
        </w:rPr>
        <w:t xml:space="preserve">Laboratory of Experimental Immunology, University Hospitals Leuven, Belgium;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0</w:t>
      </w:r>
      <w:r w:rsidRPr="009A0545">
        <w:rPr>
          <w:rFonts w:ascii="Garamond" w:hAnsi="Garamond" w:cs="Arial"/>
          <w:sz w:val="22"/>
          <w:szCs w:val="22"/>
          <w:lang w:val="en-US"/>
        </w:rPr>
        <w:t xml:space="preserve">ALC, Allergy Learning and Consulting;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1</w:t>
      </w:r>
      <w:r w:rsidRPr="009A0545">
        <w:rPr>
          <w:rFonts w:ascii="Garamond" w:hAnsi="Garamond" w:cs="Arial"/>
          <w:sz w:val="22"/>
          <w:szCs w:val="22"/>
          <w:lang w:val="en-US"/>
        </w:rPr>
        <w:t xml:space="preserve">University Medical Center, Utrecht, The Netherlands;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2</w:t>
      </w:r>
      <w:r w:rsidRPr="009A0545">
        <w:rPr>
          <w:rFonts w:ascii="Garamond" w:hAnsi="Garamond" w:cs="Arial"/>
          <w:sz w:val="22"/>
          <w:szCs w:val="22"/>
          <w:lang w:val="en-US"/>
        </w:rPr>
        <w:t xml:space="preserve">Hospital Medica Sur, Mexico City, Mexico;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3</w:t>
      </w:r>
      <w:r w:rsidRPr="009A0545">
        <w:rPr>
          <w:rFonts w:ascii="Garamond" w:hAnsi="Garamond" w:cs="Arial"/>
          <w:sz w:val="22"/>
          <w:szCs w:val="22"/>
          <w:lang w:val="en-US"/>
        </w:rPr>
        <w:t xml:space="preserve">Department of Otolaryngology-Head &amp; Neck Surgery, John Hopkins, USA;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4</w:t>
      </w:r>
      <w:r w:rsidRPr="009A0545">
        <w:rPr>
          <w:rFonts w:ascii="Garamond" w:hAnsi="Garamond" w:cs="Arial"/>
          <w:sz w:val="22"/>
          <w:szCs w:val="22"/>
          <w:lang w:val="en-US"/>
        </w:rPr>
        <w:t>Allergy and Clinical Immunology Unit, 2</w:t>
      </w:r>
      <w:r w:rsidRPr="009A0545">
        <w:rPr>
          <w:rFonts w:ascii="Garamond" w:hAnsi="Garamond" w:cs="Arial"/>
          <w:sz w:val="22"/>
          <w:szCs w:val="22"/>
          <w:vertAlign w:val="superscript"/>
          <w:lang w:val="en-US"/>
        </w:rPr>
        <w:t>nd</w:t>
      </w:r>
      <w:r w:rsidRPr="009A0545">
        <w:rPr>
          <w:rFonts w:ascii="Garamond" w:hAnsi="Garamond" w:cs="Arial"/>
          <w:sz w:val="22"/>
          <w:szCs w:val="22"/>
          <w:lang w:val="en-US"/>
        </w:rPr>
        <w:t xml:space="preserve"> Department of Pediatrics, University of Athens, P&amp;A Kiriakou Children’s Hospital, Athens, Greece;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5</w:t>
      </w:r>
      <w:r w:rsidRPr="009A0545">
        <w:rPr>
          <w:rFonts w:ascii="Garamond" w:hAnsi="Garamond" w:cs="Arial"/>
          <w:sz w:val="22"/>
          <w:szCs w:val="22"/>
          <w:lang w:val="en-US"/>
        </w:rPr>
        <w:t xml:space="preserve">University Medical Center Groningen, University of Groningen, Department of Allergology, Groningen Research Institute for Asthma and COPD (GRIAC), Groningen, Netherlands;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6</w:t>
      </w:r>
      <w:r w:rsidRPr="007A5A15">
        <w:rPr>
          <w:rFonts w:ascii="Garamond" w:hAnsi="Garamond" w:cs="Arial"/>
          <w:sz w:val="22"/>
          <w:szCs w:val="22"/>
          <w:lang w:val="en-US"/>
        </w:rPr>
        <w:t>University Medical Center of Groningen, University of Groningen, Groningen, The Netherlands</w:t>
      </w:r>
      <w:r w:rsidRPr="009A0545">
        <w:rPr>
          <w:rFonts w:ascii="Garamond" w:hAnsi="Garamond" w:cs="Arial"/>
          <w:sz w:val="22"/>
          <w:szCs w:val="22"/>
          <w:lang w:val="en-US"/>
        </w:rPr>
        <w:t xml:space="preserve">;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7</w:t>
      </w:r>
      <w:r w:rsidRPr="009A0545">
        <w:rPr>
          <w:rFonts w:ascii="Garamond" w:hAnsi="Garamond" w:cs="Arial"/>
          <w:sz w:val="22"/>
          <w:szCs w:val="22"/>
          <w:lang w:val="en-US"/>
        </w:rPr>
        <w:t xml:space="preserve">Department of Pediatrics, University of Messina, Italy;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8</w:t>
      </w:r>
      <w:r w:rsidRPr="009A0545">
        <w:rPr>
          <w:rFonts w:ascii="Garamond" w:hAnsi="Garamond" w:cs="Arial"/>
          <w:sz w:val="22"/>
          <w:szCs w:val="22"/>
          <w:lang w:val="en-US"/>
        </w:rPr>
        <w:t xml:space="preserve">Department of Pediatrics, Nippon Medical School, Tokyo, Japan; </w:t>
      </w:r>
      <w:r>
        <w:rPr>
          <w:rFonts w:ascii="Garamond" w:hAnsi="Garamond" w:cs="Arial"/>
          <w:sz w:val="22"/>
          <w:szCs w:val="22"/>
          <w:vertAlign w:val="superscript"/>
          <w:lang w:val="en-US"/>
        </w:rPr>
        <w:t>29</w:t>
      </w:r>
      <w:r w:rsidRPr="009A0545">
        <w:rPr>
          <w:rFonts w:ascii="Garamond" w:hAnsi="Garamond" w:cs="Arial"/>
          <w:sz w:val="22"/>
          <w:szCs w:val="22"/>
          <w:lang w:val="en-US"/>
        </w:rPr>
        <w:t xml:space="preserve">University of Milano, Italy;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0</w:t>
      </w:r>
      <w:r w:rsidRPr="009A0545">
        <w:rPr>
          <w:rFonts w:ascii="Garamond" w:hAnsi="Garamond" w:cs="Arial"/>
          <w:sz w:val="22"/>
          <w:szCs w:val="22"/>
          <w:lang w:val="en-US"/>
        </w:rPr>
        <w:t xml:space="preserve">Department of Nutrition and Dietetics, </w:t>
      </w:r>
      <w:r w:rsidRPr="009A0545">
        <w:rPr>
          <w:rFonts w:ascii="Garamond" w:hAnsi="Garamond" w:cs="Arial"/>
          <w:sz w:val="22"/>
          <w:szCs w:val="22"/>
          <w:lang w:val="en-US"/>
        </w:rPr>
        <w:lastRenderedPageBreak/>
        <w:t xml:space="preserve">Harokopio University, Athens, Greece;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1</w:t>
      </w:r>
      <w:r w:rsidRPr="009A0545">
        <w:rPr>
          <w:rFonts w:ascii="Garamond" w:hAnsi="Garamond" w:cs="Arial"/>
          <w:sz w:val="22"/>
          <w:szCs w:val="22"/>
          <w:lang w:val="en-US"/>
        </w:rPr>
        <w:t xml:space="preserve">The Royal National Throat, Nose and Ear Hospital, University College London, London, UK;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2</w:t>
      </w:r>
      <w:r w:rsidRPr="009A0545">
        <w:rPr>
          <w:rFonts w:ascii="Garamond" w:hAnsi="Garamond" w:cs="Arial"/>
          <w:sz w:val="22"/>
          <w:szCs w:val="22"/>
          <w:lang w:val="en-US"/>
        </w:rPr>
        <w:t xml:space="preserve">Netherlands Anafylaxis Network, The Netherlands;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3</w:t>
      </w:r>
      <w:r w:rsidRPr="009A0545">
        <w:rPr>
          <w:rFonts w:ascii="Garamond" w:hAnsi="Garamond" w:cs="Arial"/>
          <w:sz w:val="22"/>
          <w:szCs w:val="22"/>
          <w:lang w:val="en-US"/>
        </w:rPr>
        <w:t xml:space="preserve">Charite University Hospital, Berlin, Germany;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4</w:t>
      </w:r>
      <w:r w:rsidRPr="009A0545">
        <w:rPr>
          <w:rFonts w:ascii="Garamond" w:hAnsi="Garamond" w:cs="Arial"/>
          <w:sz w:val="22"/>
          <w:szCs w:val="22"/>
          <w:lang w:val="en-US"/>
        </w:rPr>
        <w:t xml:space="preserve">Dept. of Paediatrics, Respiratory and Allergic Disease Division. Medical University Graz, Graz, Austria;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5</w:t>
      </w:r>
      <w:r w:rsidRPr="009A0545">
        <w:rPr>
          <w:rFonts w:ascii="Garamond" w:hAnsi="Garamond" w:cs="Arial"/>
          <w:sz w:val="22"/>
          <w:szCs w:val="22"/>
          <w:lang w:val="en-US"/>
        </w:rPr>
        <w:t xml:space="preserve">Pharmaceutical Group of the European Union, Brussels, Belgium;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6</w:t>
      </w:r>
      <w:r w:rsidRPr="007A5A15">
        <w:rPr>
          <w:rFonts w:ascii="Garamond" w:hAnsi="Garamond" w:cs="Arial"/>
          <w:sz w:val="22"/>
          <w:szCs w:val="22"/>
          <w:lang w:val="en-US"/>
        </w:rPr>
        <w:t>Pharmaceutic</w:t>
      </w:r>
      <w:r>
        <w:rPr>
          <w:rFonts w:ascii="Garamond" w:hAnsi="Garamond" w:cs="Arial"/>
          <w:sz w:val="22"/>
          <w:szCs w:val="22"/>
          <w:lang w:val="en-US"/>
        </w:rPr>
        <w:t>al Group of the European Union, Brussels</w:t>
      </w:r>
      <w:r w:rsidRPr="007A5A15">
        <w:rPr>
          <w:rFonts w:ascii="Garamond" w:hAnsi="Garamond" w:cs="Arial"/>
          <w:sz w:val="22"/>
          <w:szCs w:val="22"/>
          <w:lang w:val="en-US"/>
        </w:rPr>
        <w:t>, Belgium</w:t>
      </w:r>
      <w:r w:rsidRPr="009A0545">
        <w:rPr>
          <w:rFonts w:ascii="Garamond" w:hAnsi="Garamond" w:cs="Arial"/>
          <w:sz w:val="22"/>
          <w:szCs w:val="22"/>
          <w:lang w:val="en-US"/>
        </w:rPr>
        <w:t>;</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7</w:t>
      </w:r>
      <w:r w:rsidRPr="009A0545">
        <w:rPr>
          <w:rFonts w:ascii="Garamond" w:hAnsi="Garamond" w:cs="Arial"/>
          <w:sz w:val="22"/>
          <w:szCs w:val="22"/>
          <w:lang w:val="en-US"/>
        </w:rPr>
        <w:t xml:space="preserve">Guy's and St Thomas' NHS Foundation Trust, London, UK; </w:t>
      </w:r>
      <w:r w:rsidRPr="009A0545" w:rsidDel="00C65559">
        <w:rPr>
          <w:rFonts w:ascii="Garamond" w:hAnsi="Garamond" w:cs="Arial"/>
          <w:sz w:val="22"/>
          <w:szCs w:val="22"/>
          <w:vertAlign w:val="superscript"/>
          <w:lang w:val="en-US"/>
        </w:rPr>
        <w:t xml:space="preserve">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8</w:t>
      </w:r>
      <w:r w:rsidRPr="009A0545">
        <w:rPr>
          <w:rFonts w:ascii="Garamond" w:hAnsi="Garamond" w:cs="Arial"/>
          <w:sz w:val="22"/>
          <w:szCs w:val="22"/>
          <w:lang w:val="en-US"/>
        </w:rPr>
        <w:t xml:space="preserve">Chartie-Universitatsmedizin, Berlin, Germany; </w:t>
      </w:r>
      <w:r>
        <w:rPr>
          <w:rFonts w:ascii="Garamond" w:hAnsi="Garamond" w:cs="Arial"/>
          <w:sz w:val="22"/>
          <w:szCs w:val="22"/>
          <w:vertAlign w:val="superscript"/>
          <w:lang w:val="en-US"/>
        </w:rPr>
        <w:t>39</w:t>
      </w:r>
      <w:r w:rsidRPr="009A0545">
        <w:rPr>
          <w:rFonts w:ascii="Garamond" w:hAnsi="Garamond" w:cs="Arial"/>
          <w:sz w:val="22"/>
          <w:szCs w:val="22"/>
          <w:lang w:val="en-US"/>
        </w:rPr>
        <w:t xml:space="preserve">Beijing Institute of Otolarygology, Beijing, China; </w:t>
      </w:r>
      <w:r w:rsidRPr="009A0545">
        <w:rPr>
          <w:rFonts w:ascii="Garamond" w:hAnsi="Garamond" w:cs="Arial"/>
          <w:sz w:val="22"/>
          <w:szCs w:val="22"/>
          <w:vertAlign w:val="superscript"/>
          <w:lang w:val="en-US"/>
        </w:rPr>
        <w:t>4</w:t>
      </w:r>
      <w:r>
        <w:rPr>
          <w:rFonts w:ascii="Garamond" w:hAnsi="Garamond" w:cs="Arial"/>
          <w:sz w:val="22"/>
          <w:szCs w:val="22"/>
          <w:vertAlign w:val="superscript"/>
          <w:lang w:val="en-US"/>
        </w:rPr>
        <w:t>0</w:t>
      </w:r>
      <w:r w:rsidRPr="009A0545">
        <w:rPr>
          <w:rFonts w:ascii="Garamond" w:hAnsi="Garamond" w:cs="Arial"/>
          <w:sz w:val="22"/>
          <w:szCs w:val="22"/>
          <w:lang w:val="en-US"/>
        </w:rPr>
        <w:t>Asthma UK Centre for Applied Research, Usher Institute of Population Health Sciences and Informatics, The University of Edinburgh, Edinburgh, UK.</w:t>
      </w:r>
    </w:p>
    <w:p w14:paraId="39941892"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017F749B"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 xml:space="preserve">Corresponding author: </w:t>
      </w:r>
      <w:r w:rsidRPr="009A0545">
        <w:rPr>
          <w:rFonts w:ascii="Garamond" w:hAnsi="Garamond" w:cs="Arial"/>
          <w:bCs/>
          <w:sz w:val="22"/>
          <w:szCs w:val="22"/>
          <w:lang w:val="en-US"/>
        </w:rPr>
        <w:t xml:space="preserve">Dr Sangeeta Dhami, </w:t>
      </w:r>
      <w:hyperlink r:id="rId9" w:history="1">
        <w:r w:rsidRPr="009A0545">
          <w:rPr>
            <w:rStyle w:val="Hyperlink"/>
            <w:rFonts w:ascii="Garamond" w:hAnsi="Garamond" w:cs="Arial"/>
            <w:bCs/>
            <w:sz w:val="22"/>
            <w:szCs w:val="22"/>
            <w:lang w:val="en-US"/>
          </w:rPr>
          <w:t>sangeetadhami@hotmail.com</w:t>
        </w:r>
      </w:hyperlink>
      <w:r w:rsidRPr="009A0545">
        <w:rPr>
          <w:rFonts w:ascii="Garamond" w:hAnsi="Garamond" w:cs="Arial"/>
          <w:b/>
          <w:bCs/>
          <w:sz w:val="22"/>
          <w:szCs w:val="22"/>
          <w:lang w:val="en-US"/>
        </w:rPr>
        <w:t xml:space="preserve"> </w:t>
      </w:r>
    </w:p>
    <w:p w14:paraId="11A91070" w14:textId="77777777" w:rsidR="00D20980" w:rsidRPr="009A0545" w:rsidRDefault="00D20980" w:rsidP="00D20980">
      <w:pPr>
        <w:spacing w:line="360" w:lineRule="auto"/>
        <w:jc w:val="both"/>
        <w:rPr>
          <w:rFonts w:ascii="Garamond" w:hAnsi="Garamond" w:cs="Arial"/>
          <w:b/>
          <w:bCs/>
          <w:sz w:val="22"/>
          <w:szCs w:val="22"/>
          <w:lang w:val="en-US"/>
        </w:rPr>
      </w:pPr>
    </w:p>
    <w:p w14:paraId="1DE86006" w14:textId="77777777" w:rsidR="00D20980" w:rsidRPr="009A0545" w:rsidRDefault="00D20980" w:rsidP="00D20980">
      <w:pPr>
        <w:spacing w:line="360" w:lineRule="auto"/>
        <w:jc w:val="both"/>
        <w:rPr>
          <w:rFonts w:ascii="Garamond" w:hAnsi="Garamond" w:cs="Arial"/>
          <w:b/>
          <w:bCs/>
          <w:sz w:val="22"/>
          <w:szCs w:val="22"/>
          <w:lang w:val="en-US"/>
        </w:rPr>
      </w:pPr>
    </w:p>
    <w:p w14:paraId="76B88228" w14:textId="77777777" w:rsidR="00D20980" w:rsidRPr="00F27C66" w:rsidRDefault="00D20980" w:rsidP="00D20980">
      <w:pPr>
        <w:spacing w:line="360" w:lineRule="auto"/>
        <w:rPr>
          <w:rFonts w:ascii="Garamond" w:hAnsi="Garamond" w:cs="Arial"/>
          <w:b/>
          <w:bCs/>
          <w:sz w:val="22"/>
          <w:szCs w:val="22"/>
          <w:lang w:val="en-US"/>
        </w:rPr>
      </w:pPr>
      <w:r w:rsidRPr="00F27C66">
        <w:rPr>
          <w:rFonts w:ascii="Garamond" w:hAnsi="Garamond" w:cs="Arial"/>
          <w:b/>
          <w:bCs/>
          <w:sz w:val="22"/>
          <w:szCs w:val="22"/>
          <w:lang w:val="en-US"/>
        </w:rPr>
        <w:br w:type="page"/>
      </w:r>
    </w:p>
    <w:p w14:paraId="1F663507" w14:textId="77777777" w:rsidR="00D20980" w:rsidRPr="00F27C66"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F27C66">
        <w:rPr>
          <w:rFonts w:ascii="Garamond" w:hAnsi="Garamond" w:cs="Arial"/>
          <w:b/>
          <w:bCs/>
          <w:sz w:val="22"/>
          <w:szCs w:val="22"/>
          <w:lang w:val="en-US"/>
        </w:rPr>
        <w:t>Abstract</w:t>
      </w:r>
    </w:p>
    <w:p w14:paraId="2F0D0C69"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 xml:space="preserve">Background </w:t>
      </w:r>
    </w:p>
    <w:p w14:paraId="22A1DAD5" w14:textId="77777777"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The European Academy of Allergy and Clinical Immunology (EAACI) is in the process of developing Guidelines on Allergen Immunotherapy (AIT) for Allergic Rhinoconjunctivitis. In order to inform the development of clinical recommendations, we undertook a systematic review to assess the effectiveness, cost-effectiveness and safety of AIT in the management of allergic rhinoconjunctivitis</w:t>
      </w:r>
    </w:p>
    <w:p w14:paraId="3654EA2E"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72A8C784"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 xml:space="preserve">Methods </w:t>
      </w:r>
    </w:p>
    <w:p w14:paraId="4FFB06DE" w14:textId="77777777" w:rsidR="00D20980" w:rsidRPr="009A0545" w:rsidRDefault="00D20980" w:rsidP="00D20980">
      <w:pPr>
        <w:autoSpaceDE w:val="0"/>
        <w:autoSpaceDN w:val="0"/>
        <w:adjustRightInd w:val="0"/>
        <w:spacing w:line="360" w:lineRule="auto"/>
        <w:jc w:val="both"/>
        <w:rPr>
          <w:rFonts w:ascii="Garamond" w:hAnsi="Garamond" w:cs="Arial"/>
          <w:sz w:val="22"/>
          <w:szCs w:val="22"/>
          <w:lang w:val="en-US"/>
        </w:rPr>
      </w:pPr>
      <w:r w:rsidRPr="009A0545">
        <w:rPr>
          <w:rFonts w:ascii="Garamond" w:hAnsi="Garamond" w:cs="Arial"/>
          <w:sz w:val="22"/>
          <w:szCs w:val="22"/>
          <w:lang w:val="en-US"/>
        </w:rPr>
        <w:t>We searched</w:t>
      </w:r>
      <w:r>
        <w:rPr>
          <w:rFonts w:ascii="Garamond" w:hAnsi="Garamond" w:cs="Arial"/>
          <w:sz w:val="22"/>
          <w:szCs w:val="22"/>
          <w:lang w:val="en-US"/>
        </w:rPr>
        <w:t xml:space="preserve"> 15</w:t>
      </w:r>
      <w:r w:rsidRPr="009A0545">
        <w:rPr>
          <w:rFonts w:ascii="Garamond" w:hAnsi="Garamond" w:cs="Arial"/>
          <w:sz w:val="22"/>
          <w:szCs w:val="22"/>
          <w:lang w:val="en-US"/>
        </w:rPr>
        <w:t xml:space="preserve"> international biomedical databases for published, in progress and unpublished evidence.  Studies were independently screened by two reviewers against pre-defined eligibility criteria and critically appraised using established instruments.  Our primary outcomes of interest were symptom, medication and combined symptom and medication scores. Secondary outcomes of interest included cost-effectiveness and safety. Data were descriptively summarized and then quantitatively synthesized using random-effects meta-analyses.  </w:t>
      </w:r>
    </w:p>
    <w:p w14:paraId="6C434C7C"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6CDA2914"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Results</w:t>
      </w:r>
    </w:p>
    <w:p w14:paraId="0866E42C"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r>
        <w:rPr>
          <w:rFonts w:ascii="Garamond" w:hAnsi="Garamond" w:cs="Arial"/>
          <w:bCs/>
          <w:sz w:val="22"/>
          <w:szCs w:val="22"/>
          <w:lang w:val="en-US"/>
        </w:rPr>
        <w:t>We</w:t>
      </w:r>
      <w:r w:rsidRPr="009A0545">
        <w:rPr>
          <w:rFonts w:ascii="Garamond" w:hAnsi="Garamond" w:cs="Arial"/>
          <w:bCs/>
          <w:sz w:val="22"/>
          <w:szCs w:val="22"/>
          <w:lang w:val="en-US"/>
        </w:rPr>
        <w:t xml:space="preserve"> identified 5932 studies </w:t>
      </w:r>
      <w:r>
        <w:rPr>
          <w:rFonts w:ascii="Garamond" w:hAnsi="Garamond" w:cs="Arial"/>
          <w:bCs/>
          <w:sz w:val="22"/>
          <w:szCs w:val="22"/>
          <w:lang w:val="en-US"/>
        </w:rPr>
        <w:t>of which</w:t>
      </w:r>
      <w:r w:rsidRPr="009A0545">
        <w:rPr>
          <w:rFonts w:ascii="Garamond" w:hAnsi="Garamond" w:cs="Arial"/>
          <w:bCs/>
          <w:sz w:val="22"/>
          <w:szCs w:val="22"/>
          <w:lang w:val="en-US"/>
        </w:rPr>
        <w:t xml:space="preserve"> 160 </w:t>
      </w:r>
      <w:r>
        <w:rPr>
          <w:rFonts w:ascii="Garamond" w:hAnsi="Garamond" w:cs="Arial"/>
          <w:bCs/>
          <w:sz w:val="22"/>
          <w:szCs w:val="22"/>
          <w:lang w:val="en-US"/>
        </w:rPr>
        <w:t xml:space="preserve">studies </w:t>
      </w:r>
      <w:r w:rsidRPr="009A0545">
        <w:rPr>
          <w:rFonts w:ascii="Garamond" w:hAnsi="Garamond" w:cs="Arial"/>
          <w:bCs/>
          <w:sz w:val="22"/>
          <w:szCs w:val="22"/>
          <w:lang w:val="en-US"/>
        </w:rPr>
        <w:t>satisfied our eligibility criteria. There was a substantial body of evidence demonstrating significant reductions in standardized mean differences (SMD) of symptom (SMD</w:t>
      </w:r>
      <w:r>
        <w:rPr>
          <w:rFonts w:ascii="Garamond" w:hAnsi="Garamond" w:cs="Arial"/>
          <w:bCs/>
          <w:sz w:val="22"/>
          <w:szCs w:val="22"/>
          <w:lang w:val="en-US"/>
        </w:rPr>
        <w:t xml:space="preserve"> </w:t>
      </w:r>
      <w:r w:rsidRPr="009A0545">
        <w:rPr>
          <w:rFonts w:ascii="Garamond" w:hAnsi="Garamond"/>
          <w:bCs/>
          <w:sz w:val="22"/>
          <w:szCs w:val="22"/>
          <w:lang w:val="en-US"/>
        </w:rPr>
        <w:t>-0.</w:t>
      </w:r>
      <w:r>
        <w:rPr>
          <w:rFonts w:ascii="Garamond" w:hAnsi="Garamond"/>
          <w:bCs/>
          <w:sz w:val="22"/>
          <w:szCs w:val="22"/>
          <w:lang w:val="en-US"/>
        </w:rPr>
        <w:t xml:space="preserve">53, </w:t>
      </w:r>
      <w:r w:rsidRPr="009A0545">
        <w:rPr>
          <w:rFonts w:ascii="Garamond" w:hAnsi="Garamond"/>
          <w:bCs/>
          <w:sz w:val="22"/>
          <w:szCs w:val="22"/>
          <w:lang w:val="en-US"/>
        </w:rPr>
        <w:t>95%CI -0.</w:t>
      </w:r>
      <w:r>
        <w:rPr>
          <w:rFonts w:ascii="Garamond" w:hAnsi="Garamond"/>
          <w:bCs/>
          <w:sz w:val="22"/>
          <w:szCs w:val="22"/>
          <w:lang w:val="en-US"/>
        </w:rPr>
        <w:t>63</w:t>
      </w:r>
      <w:r w:rsidRPr="009A0545">
        <w:rPr>
          <w:rFonts w:ascii="Garamond" w:hAnsi="Garamond"/>
          <w:bCs/>
          <w:sz w:val="22"/>
          <w:szCs w:val="22"/>
          <w:lang w:val="en-US"/>
        </w:rPr>
        <w:t>, -0.</w:t>
      </w:r>
      <w:r>
        <w:rPr>
          <w:rFonts w:ascii="Garamond" w:hAnsi="Garamond"/>
          <w:bCs/>
          <w:sz w:val="22"/>
          <w:szCs w:val="22"/>
          <w:lang w:val="en-US"/>
        </w:rPr>
        <w:t>42</w:t>
      </w:r>
      <w:r w:rsidRPr="009A0545">
        <w:rPr>
          <w:rFonts w:ascii="Garamond" w:hAnsi="Garamond" w:cs="Arial"/>
          <w:bCs/>
          <w:sz w:val="22"/>
          <w:szCs w:val="22"/>
          <w:lang w:val="en-US"/>
        </w:rPr>
        <w:t>), medication (SMD</w:t>
      </w:r>
      <w:r>
        <w:rPr>
          <w:rFonts w:ascii="Garamond" w:hAnsi="Garamond" w:cs="Arial"/>
          <w:bCs/>
          <w:sz w:val="22"/>
          <w:szCs w:val="22"/>
          <w:lang w:val="en-US"/>
        </w:rPr>
        <w:t xml:space="preserve"> </w:t>
      </w:r>
      <w:r w:rsidRPr="00B93B00">
        <w:rPr>
          <w:rFonts w:ascii="Garamond" w:hAnsi="Garamond"/>
          <w:bCs/>
          <w:sz w:val="22"/>
          <w:szCs w:val="22"/>
          <w:lang w:val="en-US"/>
        </w:rPr>
        <w:t>-0.</w:t>
      </w:r>
      <w:r>
        <w:rPr>
          <w:rFonts w:ascii="Garamond" w:hAnsi="Garamond"/>
          <w:bCs/>
          <w:sz w:val="22"/>
          <w:szCs w:val="22"/>
          <w:lang w:val="en-US"/>
        </w:rPr>
        <w:t xml:space="preserve">37, </w:t>
      </w:r>
      <w:r w:rsidRPr="00B93B00">
        <w:rPr>
          <w:rFonts w:ascii="Garamond" w:hAnsi="Garamond"/>
          <w:bCs/>
          <w:sz w:val="22"/>
          <w:szCs w:val="22"/>
          <w:lang w:val="en-US"/>
        </w:rPr>
        <w:t>95%CI -0.</w:t>
      </w:r>
      <w:r>
        <w:rPr>
          <w:rFonts w:ascii="Garamond" w:hAnsi="Garamond"/>
          <w:bCs/>
          <w:sz w:val="22"/>
          <w:szCs w:val="22"/>
          <w:lang w:val="en-US"/>
        </w:rPr>
        <w:t>49</w:t>
      </w:r>
      <w:r w:rsidRPr="00B93B00">
        <w:rPr>
          <w:rFonts w:ascii="Garamond" w:hAnsi="Garamond"/>
          <w:bCs/>
          <w:sz w:val="22"/>
          <w:szCs w:val="22"/>
          <w:lang w:val="en-US"/>
        </w:rPr>
        <w:t>, -0.</w:t>
      </w:r>
      <w:r>
        <w:rPr>
          <w:rFonts w:ascii="Garamond" w:hAnsi="Garamond"/>
          <w:bCs/>
          <w:sz w:val="22"/>
          <w:szCs w:val="22"/>
          <w:lang w:val="en-US"/>
        </w:rPr>
        <w:t>26</w:t>
      </w:r>
      <w:r w:rsidRPr="009A0545">
        <w:rPr>
          <w:rFonts w:ascii="Garamond" w:hAnsi="Garamond" w:cs="Arial"/>
          <w:bCs/>
          <w:sz w:val="22"/>
          <w:szCs w:val="22"/>
          <w:lang w:val="en-US"/>
        </w:rPr>
        <w:t>) and combined symptom and medication (SMD</w:t>
      </w:r>
      <w:r>
        <w:rPr>
          <w:rFonts w:ascii="Garamond" w:hAnsi="Garamond" w:cs="Arial"/>
          <w:bCs/>
          <w:sz w:val="22"/>
          <w:szCs w:val="22"/>
          <w:lang w:val="en-US"/>
        </w:rPr>
        <w:t xml:space="preserve"> </w:t>
      </w:r>
      <w:r w:rsidRPr="009A0545">
        <w:rPr>
          <w:rFonts w:ascii="Garamond" w:hAnsi="Garamond"/>
          <w:bCs/>
          <w:sz w:val="22"/>
          <w:szCs w:val="22"/>
          <w:lang w:val="en-US"/>
        </w:rPr>
        <w:t>-</w:t>
      </w:r>
      <w:r w:rsidRPr="00B93B00">
        <w:rPr>
          <w:rFonts w:ascii="Garamond" w:hAnsi="Garamond"/>
          <w:bCs/>
          <w:sz w:val="22"/>
          <w:szCs w:val="22"/>
          <w:lang w:val="en-US"/>
        </w:rPr>
        <w:t>0.</w:t>
      </w:r>
      <w:r>
        <w:rPr>
          <w:rFonts w:ascii="Garamond" w:hAnsi="Garamond"/>
          <w:bCs/>
          <w:sz w:val="22"/>
          <w:szCs w:val="22"/>
          <w:lang w:val="en-US"/>
        </w:rPr>
        <w:t xml:space="preserve">49, </w:t>
      </w:r>
      <w:r w:rsidRPr="00B93B00">
        <w:rPr>
          <w:rFonts w:ascii="Garamond" w:hAnsi="Garamond"/>
          <w:bCs/>
          <w:sz w:val="22"/>
          <w:szCs w:val="22"/>
          <w:lang w:val="en-US"/>
        </w:rPr>
        <w:t>95%CI -</w:t>
      </w:r>
      <w:r>
        <w:rPr>
          <w:rFonts w:ascii="Garamond" w:hAnsi="Garamond"/>
          <w:bCs/>
          <w:sz w:val="22"/>
          <w:szCs w:val="22"/>
          <w:lang w:val="en-US"/>
        </w:rPr>
        <w:t>0</w:t>
      </w:r>
      <w:r w:rsidRPr="00B93B00">
        <w:rPr>
          <w:rFonts w:ascii="Garamond" w:hAnsi="Garamond"/>
          <w:bCs/>
          <w:sz w:val="22"/>
          <w:szCs w:val="22"/>
          <w:lang w:val="en-US"/>
        </w:rPr>
        <w:t>.</w:t>
      </w:r>
      <w:r>
        <w:rPr>
          <w:rFonts w:ascii="Garamond" w:hAnsi="Garamond"/>
          <w:bCs/>
          <w:sz w:val="22"/>
          <w:szCs w:val="22"/>
          <w:lang w:val="en-US"/>
        </w:rPr>
        <w:t>6</w:t>
      </w:r>
      <w:r w:rsidRPr="00B93B00">
        <w:rPr>
          <w:rFonts w:ascii="Garamond" w:hAnsi="Garamond"/>
          <w:bCs/>
          <w:sz w:val="22"/>
          <w:szCs w:val="22"/>
          <w:lang w:val="en-US"/>
        </w:rPr>
        <w:t>9,</w:t>
      </w:r>
      <w:r>
        <w:rPr>
          <w:rFonts w:ascii="Garamond" w:hAnsi="Garamond"/>
          <w:bCs/>
          <w:sz w:val="22"/>
          <w:szCs w:val="22"/>
          <w:lang w:val="en-US"/>
        </w:rPr>
        <w:t xml:space="preserve"> </w:t>
      </w:r>
      <w:r w:rsidRPr="00B93B00">
        <w:rPr>
          <w:rFonts w:ascii="Garamond" w:hAnsi="Garamond"/>
          <w:bCs/>
          <w:sz w:val="22"/>
          <w:szCs w:val="22"/>
          <w:lang w:val="en-US"/>
        </w:rPr>
        <w:t>-0.</w:t>
      </w:r>
      <w:r>
        <w:rPr>
          <w:rFonts w:ascii="Garamond" w:hAnsi="Garamond"/>
          <w:bCs/>
          <w:sz w:val="22"/>
          <w:szCs w:val="22"/>
          <w:lang w:val="en-US"/>
        </w:rPr>
        <w:t>30</w:t>
      </w:r>
      <w:r w:rsidRPr="009A0545">
        <w:rPr>
          <w:rFonts w:ascii="Garamond" w:hAnsi="Garamond" w:cs="Arial"/>
          <w:bCs/>
          <w:sz w:val="22"/>
          <w:szCs w:val="22"/>
          <w:lang w:val="en-US"/>
        </w:rPr>
        <w:t>) scores</w:t>
      </w:r>
      <w:r>
        <w:rPr>
          <w:rFonts w:ascii="Garamond" w:hAnsi="Garamond" w:cs="Arial"/>
          <w:bCs/>
          <w:sz w:val="22"/>
          <w:szCs w:val="22"/>
          <w:lang w:val="en-US"/>
        </w:rPr>
        <w:t xml:space="preserve"> whilst on treatment</w:t>
      </w:r>
      <w:r w:rsidRPr="009A0545">
        <w:rPr>
          <w:rFonts w:ascii="Garamond" w:hAnsi="Garamond" w:cs="Arial"/>
          <w:bCs/>
          <w:sz w:val="22"/>
          <w:szCs w:val="22"/>
          <w:lang w:val="en-US"/>
        </w:rPr>
        <w:t xml:space="preserve"> that were robust to pre-specified sensitivity anal</w:t>
      </w:r>
      <w:r w:rsidRPr="0007182D">
        <w:rPr>
          <w:rFonts w:ascii="Garamond" w:hAnsi="Garamond" w:cs="Arial"/>
          <w:bCs/>
          <w:sz w:val="22"/>
          <w:szCs w:val="22"/>
          <w:lang w:val="en-US"/>
        </w:rPr>
        <w:t xml:space="preserve">yses.   There was in comparison a more modest body of evidence on </w:t>
      </w:r>
      <w:r w:rsidRPr="000C6294">
        <w:rPr>
          <w:rFonts w:ascii="Garamond" w:hAnsi="Garamond" w:cs="Arial"/>
          <w:bCs/>
          <w:sz w:val="22"/>
          <w:szCs w:val="22"/>
          <w:lang w:val="en-US"/>
        </w:rPr>
        <w:t>effectiveness</w:t>
      </w:r>
      <w:r>
        <w:rPr>
          <w:rFonts w:ascii="Garamond" w:hAnsi="Garamond" w:cs="Arial"/>
          <w:bCs/>
          <w:sz w:val="22"/>
          <w:szCs w:val="22"/>
          <w:lang w:val="en-US"/>
        </w:rPr>
        <w:t xml:space="preserve"> post-discontinuation of AIT</w:t>
      </w:r>
      <w:r w:rsidRPr="000C6294">
        <w:rPr>
          <w:rFonts w:ascii="Garamond" w:hAnsi="Garamond" w:cs="Arial"/>
          <w:bCs/>
          <w:sz w:val="22"/>
          <w:szCs w:val="22"/>
          <w:lang w:val="en-US"/>
        </w:rPr>
        <w:t xml:space="preserve">, this suggesting a benefit in </w:t>
      </w:r>
      <w:r w:rsidRPr="009A0545">
        <w:rPr>
          <w:rFonts w:ascii="Garamond" w:hAnsi="Garamond" w:cs="Arial"/>
          <w:bCs/>
          <w:sz w:val="22"/>
          <w:szCs w:val="22"/>
          <w:lang w:val="en-US"/>
        </w:rPr>
        <w:t xml:space="preserve">relation to symptom scores. </w:t>
      </w:r>
    </w:p>
    <w:p w14:paraId="6E4C21DB"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p>
    <w:p w14:paraId="79BBBF66"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Conclusions</w:t>
      </w:r>
    </w:p>
    <w:p w14:paraId="32AA9B2D" w14:textId="77777777" w:rsidR="00D20980" w:rsidRPr="0007182D"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 xml:space="preserve">AIT is effective in improving symptom, medication and combined symptom and medication scores in patients with allergic rhinoconjunctivitis </w:t>
      </w:r>
      <w:r>
        <w:rPr>
          <w:rFonts w:ascii="Garamond" w:hAnsi="Garamond" w:cs="Arial"/>
          <w:sz w:val="22"/>
          <w:szCs w:val="22"/>
          <w:lang w:val="en-US"/>
        </w:rPr>
        <w:t>whilst on treatment</w:t>
      </w:r>
      <w:r w:rsidRPr="009A0545">
        <w:rPr>
          <w:rFonts w:ascii="Garamond" w:hAnsi="Garamond" w:cs="Arial"/>
          <w:sz w:val="22"/>
          <w:szCs w:val="22"/>
          <w:lang w:val="en-US"/>
        </w:rPr>
        <w:t xml:space="preserve">, and </w:t>
      </w:r>
      <w:r>
        <w:rPr>
          <w:rFonts w:ascii="Garamond" w:hAnsi="Garamond" w:cs="Arial"/>
          <w:sz w:val="22"/>
          <w:szCs w:val="22"/>
          <w:lang w:val="en-US"/>
        </w:rPr>
        <w:t xml:space="preserve">there is </w:t>
      </w:r>
      <w:r w:rsidRPr="009A0545">
        <w:rPr>
          <w:rFonts w:ascii="Garamond" w:hAnsi="Garamond" w:cs="Arial"/>
          <w:sz w:val="22"/>
          <w:szCs w:val="22"/>
          <w:lang w:val="en-US"/>
        </w:rPr>
        <w:t xml:space="preserve">some evidence suggesting that these benefits are maintained in relation to </w:t>
      </w:r>
      <w:r>
        <w:rPr>
          <w:rFonts w:ascii="Garamond" w:hAnsi="Garamond" w:cs="Arial"/>
          <w:sz w:val="22"/>
          <w:szCs w:val="22"/>
          <w:lang w:val="en-US"/>
        </w:rPr>
        <w:t>symptom</w:t>
      </w:r>
      <w:r w:rsidRPr="000C6294">
        <w:rPr>
          <w:rFonts w:ascii="Garamond" w:hAnsi="Garamond" w:cs="Arial"/>
          <w:sz w:val="22"/>
          <w:szCs w:val="22"/>
          <w:lang w:val="en-US"/>
        </w:rPr>
        <w:t xml:space="preserve"> scores after discontinuation of therapy. </w:t>
      </w:r>
    </w:p>
    <w:p w14:paraId="560FCF35" w14:textId="77777777" w:rsidR="00D20980" w:rsidRPr="000C6294" w:rsidRDefault="00D20980" w:rsidP="00D20980">
      <w:pPr>
        <w:widowControl w:val="0"/>
        <w:autoSpaceDE w:val="0"/>
        <w:autoSpaceDN w:val="0"/>
        <w:adjustRightInd w:val="0"/>
        <w:spacing w:line="360" w:lineRule="auto"/>
        <w:jc w:val="both"/>
        <w:rPr>
          <w:rFonts w:ascii="Garamond" w:hAnsi="Garamond" w:cs="Arial"/>
          <w:sz w:val="22"/>
          <w:szCs w:val="22"/>
          <w:lang w:val="en-US"/>
        </w:rPr>
      </w:pPr>
      <w:r w:rsidRPr="000C6294">
        <w:rPr>
          <w:rFonts w:ascii="Garamond" w:hAnsi="Garamond" w:cs="Arial"/>
          <w:sz w:val="22"/>
          <w:szCs w:val="22"/>
          <w:lang w:val="en-US"/>
        </w:rPr>
        <w:t xml:space="preserve"> </w:t>
      </w:r>
    </w:p>
    <w:p w14:paraId="378D177F"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3ACB248D" w14:textId="77777777" w:rsidR="00D20980" w:rsidRPr="009A0545" w:rsidRDefault="00D20980" w:rsidP="00D20980">
      <w:pPr>
        <w:autoSpaceDE w:val="0"/>
        <w:autoSpaceDN w:val="0"/>
        <w:adjustRightInd w:val="0"/>
        <w:spacing w:line="360" w:lineRule="auto"/>
        <w:jc w:val="both"/>
        <w:rPr>
          <w:rFonts w:ascii="Garamond" w:hAnsi="Garamond" w:cs="Arial"/>
          <w:sz w:val="22"/>
          <w:szCs w:val="22"/>
          <w:lang w:val="en-US"/>
        </w:rPr>
      </w:pPr>
      <w:r w:rsidRPr="009A0545">
        <w:rPr>
          <w:rFonts w:ascii="Garamond" w:hAnsi="Garamond" w:cs="Arial"/>
          <w:b/>
          <w:bCs/>
          <w:sz w:val="22"/>
          <w:szCs w:val="22"/>
          <w:lang w:val="en-US"/>
        </w:rPr>
        <w:t xml:space="preserve">Keywords: </w:t>
      </w:r>
      <w:r w:rsidRPr="009A0545">
        <w:rPr>
          <w:rFonts w:ascii="Garamond" w:hAnsi="Garamond" w:cs="Arial"/>
          <w:sz w:val="22"/>
          <w:szCs w:val="22"/>
          <w:lang w:val="en-US"/>
        </w:rPr>
        <w:t>Allergen, allergy,</w:t>
      </w:r>
      <w:r w:rsidRPr="009A0545">
        <w:rPr>
          <w:rFonts w:ascii="Garamond" w:hAnsi="Garamond" w:cs="Arial"/>
          <w:b/>
          <w:bCs/>
          <w:sz w:val="22"/>
          <w:szCs w:val="22"/>
          <w:lang w:val="en-US"/>
        </w:rPr>
        <w:t xml:space="preserve"> </w:t>
      </w:r>
      <w:r w:rsidRPr="009A0545">
        <w:rPr>
          <w:rFonts w:ascii="Garamond" w:hAnsi="Garamond" w:cs="Arial"/>
          <w:sz w:val="22"/>
          <w:szCs w:val="22"/>
          <w:lang w:val="en-US"/>
        </w:rPr>
        <w:t>allergic rhinoconjuctivitis, desensitization, allergen immunotherapy, rhinitis, subcutaneous, sublingual</w:t>
      </w:r>
    </w:p>
    <w:p w14:paraId="1E45FEA8"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7E4726CE"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0AA89A62" w14:textId="77777777" w:rsidR="00D20980" w:rsidRPr="009A0545" w:rsidRDefault="00D20980" w:rsidP="00D20980">
      <w:pPr>
        <w:spacing w:line="360" w:lineRule="auto"/>
        <w:rPr>
          <w:rFonts w:ascii="Garamond" w:hAnsi="Garamond" w:cs="Arial"/>
          <w:b/>
          <w:bCs/>
          <w:sz w:val="22"/>
          <w:szCs w:val="22"/>
          <w:lang w:val="en-US"/>
        </w:rPr>
      </w:pPr>
      <w:r w:rsidRPr="009A0545">
        <w:rPr>
          <w:rFonts w:ascii="Garamond" w:hAnsi="Garamond" w:cs="Arial"/>
          <w:b/>
          <w:bCs/>
          <w:sz w:val="22"/>
          <w:szCs w:val="22"/>
          <w:lang w:val="en-US"/>
        </w:rPr>
        <w:br w:type="page"/>
      </w:r>
    </w:p>
    <w:p w14:paraId="01376AA9" w14:textId="77777777" w:rsidR="00D20980" w:rsidRPr="00F27C66"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F27C66">
        <w:rPr>
          <w:rFonts w:ascii="Garamond" w:hAnsi="Garamond" w:cs="Arial"/>
          <w:b/>
          <w:bCs/>
          <w:sz w:val="22"/>
          <w:szCs w:val="22"/>
          <w:lang w:val="en-US"/>
        </w:rPr>
        <w:t xml:space="preserve">BACKGROUND </w:t>
      </w:r>
    </w:p>
    <w:p w14:paraId="46038CB1" w14:textId="77777777" w:rsidR="00D20980" w:rsidRPr="009A0545" w:rsidRDefault="00D20980" w:rsidP="00D20980">
      <w:pPr>
        <w:widowControl w:val="0"/>
        <w:autoSpaceDE w:val="0"/>
        <w:autoSpaceDN w:val="0"/>
        <w:adjustRightInd w:val="0"/>
        <w:spacing w:line="360" w:lineRule="auto"/>
        <w:jc w:val="both"/>
        <w:rPr>
          <w:rFonts w:ascii="Garamond" w:hAnsi="Garamond" w:cs="Arial"/>
          <w:sz w:val="22"/>
          <w:szCs w:val="22"/>
          <w:lang w:val="en-US"/>
        </w:rPr>
      </w:pPr>
      <w:r w:rsidRPr="009A0545">
        <w:rPr>
          <w:rFonts w:ascii="Garamond" w:hAnsi="Garamond" w:cs="Arial"/>
          <w:sz w:val="22"/>
          <w:szCs w:val="22"/>
          <w:lang w:val="en-US"/>
        </w:rPr>
        <w:t xml:space="preserve">Allergic rhinoconjunctivitis </w:t>
      </w:r>
      <w:r w:rsidRPr="0007182D">
        <w:rPr>
          <w:rFonts w:ascii="Garamond" w:hAnsi="Garamond" w:cs="Arial"/>
          <w:sz w:val="22"/>
          <w:szCs w:val="22"/>
          <w:lang w:val="en-US"/>
        </w:rPr>
        <w:t>is a very common chronic condition that can result in co</w:t>
      </w:r>
      <w:r w:rsidRPr="00B51867">
        <w:rPr>
          <w:rFonts w:ascii="Garamond" w:hAnsi="Garamond" w:cs="Arial"/>
          <w:sz w:val="22"/>
          <w:szCs w:val="22"/>
          <w:lang w:val="en-US"/>
        </w:rPr>
        <w:t>nsiderable morbidity and impairment of quality of life</w:t>
      </w:r>
      <w:r w:rsidRPr="000C6294">
        <w:rPr>
          <w:rFonts w:ascii="Garamond" w:hAnsi="Garamond" w:cs="Arial"/>
          <w:sz w:val="22"/>
          <w:szCs w:val="22"/>
          <w:lang w:val="en-US"/>
        </w:rPr>
        <w:t>.</w:t>
      </w:r>
      <w:r w:rsidRPr="009A0545">
        <w:rPr>
          <w:rFonts w:ascii="Garamond" w:hAnsi="Garamond" w:cs="Arial"/>
          <w:sz w:val="22"/>
          <w:szCs w:val="22"/>
          <w:lang w:val="en-US"/>
        </w:rPr>
        <w:fldChar w:fldCharType="begin"/>
      </w:r>
      <w:r w:rsidRPr="009A0545">
        <w:rPr>
          <w:rFonts w:ascii="Garamond" w:hAnsi="Garamond" w:cs="Arial"/>
          <w:sz w:val="22"/>
          <w:szCs w:val="22"/>
          <w:lang w:val="en-US"/>
        </w:rPr>
        <w:instrText xml:space="preserve"> ADDIN ZOTERO_ITEM CSL_CITATION {"citationID":"G9CSDcII","properties":{"formattedCitation":"(1,2)","plainCitation":"(1,2)"},"citationItems":[{"id":274,"uris":["http://zotero.org/users/local/rNdLYwBI/items/RFD8I43W"],"uri":["http://zotero.org/users/local/rNdLYwBI/items/RFD8I43W"],"itemData":{"id":274,"type":"article-journal","title":"International Study of Asthma and Allergies in Childhood (ISAAC) Phase Three: A global synthesis.","page":"73–85","volume":"41","author":[{"family":"Mallol J, Crane J, von Mutius E, Odhiambo J, Keil U, Stewart A","given":""}],"issued":{"date-parts":[["2013"]]}}},{"id":275,"uris":["http://zotero.org/users/local/rNdLYwBI/items/8SA5HRZT"],"uri":["http://zotero.org/users/local/rNdLYwBI/items/8SA5HRZT"],"itemData":{"id":275,"type":"article-journal","title":"Changing prevalence of wheeze, rhinitis and allergic sensitisation in late childhood: findings from 2 Isle of Wight birth cohorts 12 years apart.","page":"1430–38","volume":"45","author":[{"family":"Patil VK, Kurukulaaratchy RJ, Venter C, Grundy J, Roberts G, Dean T, et al","given":""}],"issued":{"date-parts":[["2015"]]}}}],"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1,2)</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The dis</w:t>
      </w:r>
      <w:r w:rsidRPr="0007182D">
        <w:rPr>
          <w:rFonts w:ascii="Garamond" w:hAnsi="Garamond" w:cs="Arial"/>
          <w:sz w:val="22"/>
          <w:szCs w:val="22"/>
          <w:lang w:val="en-US"/>
        </w:rPr>
        <w:t>ease is triggered by exposure to seasonal and/or perennial allergens and, depending on the nature of the allergenic trigger(s) and patterns of exposure, symptoms may be persistent or intermittent.</w:t>
      </w:r>
      <w:r w:rsidRPr="009A0545">
        <w:rPr>
          <w:rFonts w:ascii="Garamond" w:hAnsi="Garamond" w:cs="Arial"/>
          <w:sz w:val="22"/>
          <w:szCs w:val="22"/>
          <w:lang w:val="en-US"/>
        </w:rPr>
        <w:fldChar w:fldCharType="begin"/>
      </w:r>
      <w:r w:rsidRPr="009A0545">
        <w:rPr>
          <w:rFonts w:ascii="Garamond" w:hAnsi="Garamond" w:cs="Arial"/>
          <w:sz w:val="22"/>
          <w:szCs w:val="22"/>
          <w:lang w:val="en-US"/>
        </w:rPr>
        <w:instrText xml:space="preserve"> ADDIN ZOTERO_ITEM CSL_CITATION {"citationID":"2ginfh5b1t","properties":{"formattedCitation":"(3)","plainCitation":"(3)"},"citationItems":[{"id":276,"uris":["http://zotero.org/users/local/rNdLYwBI/items/7695EXM2"],"uri":["http://zotero.org/users/local/rNdLYwBI/items/7695EXM2"],"itemData":{"id":276,"type":"article-journal","title":"(2008) Allergic Rhinitis and its Impact on Asthma (ARIA) 2008 update (in collaboration with the World Health Organization, GA(2)LEN and AllerGen).","page":"160","volume":"63 Suppl 86","issue":"8","author":[{"family":"Bousquet J, Khaltaev N, Cruz AA, Denburg J, Fokkens WJ, Togias A et al.","given":""}],"issued":{"date-parts":[["2008"]]}}}],"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3)</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Allergic </w:t>
      </w:r>
      <w:r w:rsidRPr="0007182D">
        <w:rPr>
          <w:rFonts w:ascii="Garamond" w:hAnsi="Garamond" w:cs="Arial"/>
          <w:sz w:val="22"/>
          <w:szCs w:val="22"/>
          <w:lang w:val="en-US"/>
        </w:rPr>
        <w:t xml:space="preserve">rhinitis is typically characterized by symptoms of nasal obstruction, a watery nasal discharge, </w:t>
      </w:r>
      <w:r w:rsidRPr="00B51867">
        <w:rPr>
          <w:rFonts w:ascii="Garamond" w:hAnsi="Garamond" w:cs="Arial"/>
          <w:sz w:val="22"/>
          <w:szCs w:val="22"/>
          <w:lang w:val="en-US"/>
        </w:rPr>
        <w:t>sneezing and itching, and there is often (but not invariably) involvement of the conjunctiva</w:t>
      </w:r>
      <w:r w:rsidRPr="009A0545">
        <w:rPr>
          <w:rFonts w:ascii="Garamond" w:hAnsi="Garamond" w:cs="Arial"/>
          <w:sz w:val="22"/>
          <w:szCs w:val="22"/>
          <w:lang w:val="en-US"/>
        </w:rPr>
        <w:t xml:space="preserve"> (allergic conjunctivitis), which manifests with itching, injection and tearing.</w:t>
      </w:r>
      <w:r w:rsidRPr="009A0545">
        <w:rPr>
          <w:rFonts w:ascii="Garamond" w:hAnsi="Garamond" w:cs="Arial"/>
          <w:sz w:val="22"/>
          <w:szCs w:val="22"/>
          <w:lang w:val="en-US"/>
        </w:rPr>
        <w:fldChar w:fldCharType="begin"/>
      </w:r>
      <w:r w:rsidRPr="009A0545">
        <w:rPr>
          <w:rFonts w:ascii="Garamond" w:hAnsi="Garamond" w:cs="Arial"/>
          <w:sz w:val="22"/>
          <w:szCs w:val="22"/>
          <w:lang w:val="en-US"/>
        </w:rPr>
        <w:instrText xml:space="preserve"> ADDIN ZOTERO_ITEM CSL_CITATION {"citationID":"2meshmu7ma","properties":{"formattedCitation":"(4)","plainCitation":"(4)"},"citationItems":[{"id":277,"uris":["http://zotero.org/users/local/rNdLYwBI/items/34SWXG9H"],"uri":["http://zotero.org/users/local/rNdLYwBI/items/34SWXG9H"],"itemData":{"id":277,"type":"article-journal","title":"Allergic rhinitis: definition, epidemiology, pathophysiology, detection, and diagnosis.","page":"8","volume":"108(1 Suppl)","issue":"S2","author":[{"family":"Skoner DP.","given":""}],"issued":{"date-parts":[["2001"]]}}}],"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4)</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There may in addition be an impact on the ability to concentrate</w:t>
      </w:r>
      <w:r w:rsidRPr="0007182D">
        <w:rPr>
          <w:rFonts w:ascii="Garamond" w:hAnsi="Garamond" w:cs="Arial"/>
          <w:sz w:val="22"/>
          <w:szCs w:val="22"/>
          <w:lang w:val="en-US"/>
        </w:rPr>
        <w:t>, on school and work performance,</w:t>
      </w:r>
      <w:r w:rsidRPr="009A0545">
        <w:rPr>
          <w:rFonts w:ascii="Garamond" w:hAnsi="Garamond" w:cs="Arial"/>
          <w:sz w:val="22"/>
          <w:szCs w:val="22"/>
          <w:lang w:val="en-US"/>
        </w:rPr>
        <w:fldChar w:fldCharType="begin"/>
      </w:r>
      <w:r w:rsidRPr="009A0545">
        <w:rPr>
          <w:rFonts w:ascii="Garamond" w:hAnsi="Garamond" w:cs="Arial"/>
          <w:sz w:val="22"/>
          <w:szCs w:val="22"/>
          <w:lang w:val="en-US"/>
        </w:rPr>
        <w:instrText xml:space="preserve"> ADDIN ZOTERO_ITEM CSL_CITATION {"citationID":"AD96Smju","properties":{"formattedCitation":"(5,6)","plainCitation":"(5,6)"},"citationItems":[{"id":278,"uris":["http://zotero.org/users/local/rNdLYwBI/items/C7E74BDN"],"uri":["http://zotero.org/users/local/rNdLYwBI/items/C7E74BDN"],"itemData":{"id":278,"type":"article-journal","title":"Seasonal allergic rhinitis is associated with a detrimental effect on examination performance in United Kingdom teenagers: casecontrol study.","page":"381-87","volume":"120","issue":"2","author":[{"family":"Walker S, Khan-Wasti S, Fletcher M, Cullinan P, Harris J, Sheikh A.","given":""}],"issued":{"date-parts":[["2007"]]}}},{"id":279,"uris":["http://zotero.org/users/local/rNdLYwBI/items/FPGE3V3K"],"uri":["http://zotero.org/users/local/rNdLYwBI/items/FPGE3V3K"],"itemData":{"id":279,"type":"article-journal","title":"The work impact of asthma and rhinitis: findings from a population-based survey.","page":"610-18","volume":"54","author":[{"family":"Blanc PD,  Trupin L, Eisner M, Earnest G, Katz PP, Israel L et al.","given":""}],"issued":{"date-parts":[["2001"]]}}}],"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5,6)</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and interference with daily activities and sleep; furthermore, </w:t>
      </w:r>
      <w:r w:rsidRPr="0007182D">
        <w:rPr>
          <w:rFonts w:ascii="Garamond" w:hAnsi="Garamond" w:cs="Arial"/>
          <w:sz w:val="22"/>
          <w:szCs w:val="22"/>
          <w:lang w:val="en-US"/>
        </w:rPr>
        <w:t>allergic rhinitis is a risk factor for the development of asthma.</w:t>
      </w:r>
      <w:r w:rsidRPr="009A0545">
        <w:rPr>
          <w:rFonts w:ascii="Garamond" w:hAnsi="Garamond" w:cs="Arial"/>
          <w:sz w:val="22"/>
          <w:szCs w:val="22"/>
          <w:lang w:val="en-US"/>
        </w:rPr>
        <w:fldChar w:fldCharType="begin"/>
      </w:r>
      <w:r w:rsidRPr="009A0545">
        <w:rPr>
          <w:rFonts w:ascii="Garamond" w:hAnsi="Garamond" w:cs="Arial"/>
          <w:sz w:val="22"/>
          <w:szCs w:val="22"/>
          <w:lang w:val="en-US"/>
        </w:rPr>
        <w:instrText xml:space="preserve"> ADDIN ZOTERO_ITEM CSL_CITATION {"citationID":"1ikr19sqki","properties":{"formattedCitation":"(7)","plainCitation":"(7)"},"citationItems":[{"id":280,"uris":["http://zotero.org/users/local/rNdLYwBI/items/E7ZMWGH5"],"uri":["http://zotero.org/users/local/rNdLYwBI/items/E7ZMWGH5"],"itemData":{"id":280,"type":"article-journal","title":"Rhinitis as an independent risk factor for adult-onset asthma","page":"419-25","volume":"109","issue":"3","author":[{"family":"Guerra S1, Sherrill DL, Martinez FD, Barbee RA","given":""}],"issued":{"date-parts":[["2002"]]}}}],"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7)</w:t>
      </w:r>
      <w:r w:rsidRPr="009A0545">
        <w:rPr>
          <w:rFonts w:ascii="Garamond" w:hAnsi="Garamond" w:cs="Arial"/>
          <w:sz w:val="22"/>
          <w:szCs w:val="22"/>
          <w:lang w:val="en-US"/>
        </w:rPr>
        <w:fldChar w:fldCharType="end"/>
      </w:r>
    </w:p>
    <w:p w14:paraId="11393E18" w14:textId="77777777" w:rsidR="00D20980" w:rsidRPr="009A0545" w:rsidRDefault="00D20980" w:rsidP="00D20980">
      <w:pPr>
        <w:widowControl w:val="0"/>
        <w:autoSpaceDE w:val="0"/>
        <w:autoSpaceDN w:val="0"/>
        <w:adjustRightInd w:val="0"/>
        <w:spacing w:line="360" w:lineRule="auto"/>
        <w:jc w:val="both"/>
        <w:rPr>
          <w:rFonts w:ascii="Garamond" w:hAnsi="Garamond" w:cs="Arial"/>
          <w:sz w:val="22"/>
          <w:szCs w:val="22"/>
          <w:lang w:val="en-US"/>
        </w:rPr>
      </w:pPr>
    </w:p>
    <w:p w14:paraId="5C0FCADA" w14:textId="66EB3430" w:rsidR="00D20980" w:rsidRPr="000C6294" w:rsidRDefault="00D20980" w:rsidP="00D20980">
      <w:pPr>
        <w:widowControl w:val="0"/>
        <w:autoSpaceDE w:val="0"/>
        <w:autoSpaceDN w:val="0"/>
        <w:adjustRightInd w:val="0"/>
        <w:spacing w:line="360" w:lineRule="auto"/>
        <w:jc w:val="both"/>
        <w:rPr>
          <w:rFonts w:ascii="Garamond" w:hAnsi="Garamond" w:cs="Arial"/>
          <w:sz w:val="22"/>
          <w:szCs w:val="22"/>
          <w:lang w:val="en-US"/>
        </w:rPr>
      </w:pPr>
      <w:r w:rsidRPr="009A0545">
        <w:rPr>
          <w:rFonts w:ascii="Garamond" w:hAnsi="Garamond" w:cs="Arial"/>
          <w:sz w:val="22"/>
          <w:szCs w:val="22"/>
          <w:lang w:val="en-US"/>
        </w:rPr>
        <w:t>Symptoms can, in many cases, be controlled with avoidance measures and pharmacological therapies such as oral, intranasal and</w:t>
      </w:r>
      <w:r>
        <w:rPr>
          <w:rFonts w:ascii="Garamond" w:hAnsi="Garamond" w:cs="Arial"/>
          <w:sz w:val="22"/>
          <w:szCs w:val="22"/>
          <w:lang w:val="en-US"/>
        </w:rPr>
        <w:t xml:space="preserve"> topical (ophthalmic)</w:t>
      </w:r>
      <w:r w:rsidRPr="009A0545">
        <w:rPr>
          <w:rFonts w:ascii="Garamond" w:hAnsi="Garamond" w:cs="Arial"/>
          <w:sz w:val="22"/>
          <w:szCs w:val="22"/>
          <w:lang w:val="en-US"/>
        </w:rPr>
        <w:t xml:space="preserve"> H</w:t>
      </w:r>
      <w:r w:rsidRPr="009A0545">
        <w:rPr>
          <w:rFonts w:ascii="Garamond" w:hAnsi="Garamond" w:cs="Arial"/>
          <w:sz w:val="22"/>
          <w:szCs w:val="22"/>
          <w:vertAlign w:val="subscript"/>
          <w:lang w:val="en-US"/>
        </w:rPr>
        <w:t>1</w:t>
      </w:r>
      <w:r w:rsidRPr="009A0545">
        <w:rPr>
          <w:rFonts w:ascii="Garamond" w:hAnsi="Garamond" w:cs="Arial"/>
          <w:sz w:val="22"/>
          <w:szCs w:val="22"/>
          <w:lang w:val="en-US"/>
        </w:rPr>
        <w:t xml:space="preserve">-antihistamines, intranasal corticosteroids and anti-leukotrienes, as mono-therapy or in combination.(8,9) Allergen immunotherapy (AIT) is an additional potential treatment option, particularly for those with more troublesome disease which remains inadequately controlled despite </w:t>
      </w:r>
      <w:r w:rsidR="00287AF7">
        <w:rPr>
          <w:rFonts w:ascii="Garamond" w:hAnsi="Garamond" w:cs="Arial"/>
          <w:sz w:val="22"/>
          <w:szCs w:val="22"/>
          <w:lang w:val="en-US"/>
        </w:rPr>
        <w:t xml:space="preserve">avoidance measures and regular </w:t>
      </w:r>
      <w:r w:rsidRPr="009A0545">
        <w:rPr>
          <w:rFonts w:ascii="Garamond" w:hAnsi="Garamond" w:cs="Arial"/>
          <w:sz w:val="22"/>
          <w:szCs w:val="22"/>
          <w:lang w:val="en-US"/>
        </w:rPr>
        <w:t>pharmacotherapy.</w:t>
      </w:r>
      <w:r w:rsidRPr="009A0545">
        <w:rPr>
          <w:rFonts w:ascii="Garamond" w:hAnsi="Garamond" w:cs="Arial"/>
          <w:sz w:val="22"/>
          <w:szCs w:val="22"/>
          <w:lang w:val="en-US"/>
        </w:rPr>
        <w:fldChar w:fldCharType="begin"/>
      </w:r>
      <w:r w:rsidRPr="009A0545">
        <w:rPr>
          <w:rFonts w:ascii="Garamond" w:hAnsi="Garamond" w:cs="Arial"/>
          <w:sz w:val="22"/>
          <w:szCs w:val="22"/>
          <w:lang w:val="en-US"/>
        </w:rPr>
        <w:instrText xml:space="preserve"> ADDIN ZOTERO_ITEM CSL_CITATION {"citationID":"2koj5lg0be","properties":{"formattedCitation":"{\\rtf (8\\uc0\\u8211{}10)}","plainCitation":"(8–10)"},"citationItems":[{"id":285,"uris":["http://zotero.org/users/local/rNdLYwBI/items/ZGV28KR7"],"uri":["http://zotero.org/users/local/rNdLYwBI/items/ZGV28KR7"],"itemData":{"id":285,"type":"article-journal","title":"GA² LEN/EAACI pocket guide for allergen-specific immunotherapy for allergic rhinitis and asthma.","page":"1525-30","volume":"65","author":[{"family":"Zuberbier T, Bachert C, Bousquet PJ, Passalacqua G, Walter Canonica G, Merk H, et al.","given":""}],"issued":{"date-parts":[["2010"]]}}},{"id":286,"uris":["http://zotero.org/users/local/rNdLYwBI/items/UNDETC3X"],"uri":["http://zotero.org/users/local/rNdLYwBI/items/UNDETC3X"],"itemData":{"id":286,"type":"article-journal","title":"Immunotherapy for allergic rhinitis.","page":"200","volume":"41","issue":"1177","author":[{"family":"Walker SM, Durham SR, Till SJ, Roberts G, Corrigan CJ, Leech SC, et al.","given":""}],"issued":{"date-parts":[["2011"]]}}},{"id":287,"uris":["http://zotero.org/users/local/rNdLYwBI/items/TRT737KU"],"uri":["http://zotero.org/users/local/rNdLYwBI/items/TRT737KU"],"itemData":{"id":287,"type":"article-journal","title":"Guideline on allergen-specifc immunotherapy in IgE mediated allergic diseases – S2k Guideline of the German Society for Aller gology and Clinical Immunology (DGAKI), the Society for Pediatric Allergy and Environmental Medicine (GPA), the Medical Association of German Allergologists (AeDA), the Austrian Society for Allergy and Immunology (ÖGAI), the Swiss Society for Allergy and Immunology (SGAI), the German Society of Dermatology (DDG), the German Society of Oto Rhino-Laryngology, Head and Neck Surgery (DGHNO-KHC), the German Society of Pediatrics and Adolescent Medicine (DGKJ), the Society for Pediatric Pneumology (GPP), the German Respiratory Society (DGP), the German Association of ENT Surgeons (BV-HNO), the Professional Federation of Paediatricians and Youth Doctors (BVKJ), the Federal Association of Pulmonologists (BDP) and the German Dermatologists Association (BVDD).","page":"282–319","volume":"23","author":[{"family":"Pfaar O, Bachert C, Bufe A, Buhl R, Ebner C, Eng P etal.","given":""}],"issued":{"date-parts":[["2014"]]}}}],"schema":"https://github.com/citation-style-language/schema/raw/master/csl-citation.json"} </w:instrText>
      </w:r>
      <w:r w:rsidRPr="009A0545">
        <w:rPr>
          <w:rFonts w:ascii="Garamond" w:hAnsi="Garamond" w:cs="Arial"/>
          <w:sz w:val="22"/>
          <w:szCs w:val="22"/>
          <w:lang w:val="en-US"/>
        </w:rPr>
        <w:fldChar w:fldCharType="separate"/>
      </w:r>
      <w:r w:rsidRPr="00F1720E">
        <w:rPr>
          <w:rFonts w:ascii="Garamond" w:hAnsi="Garamond"/>
          <w:sz w:val="22"/>
        </w:rPr>
        <w:t>(8–10)</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The problem of </w:t>
      </w:r>
      <w:r w:rsidRPr="0007182D">
        <w:rPr>
          <w:rFonts w:ascii="Garamond" w:hAnsi="Garamond" w:cs="Arial"/>
          <w:sz w:val="22"/>
          <w:szCs w:val="22"/>
          <w:lang w:val="en-US"/>
        </w:rPr>
        <w:t xml:space="preserve">inadequately controlled  allergic rhinoconjunctivitis, despite optimal medical treatment, continues to represent a therapeutic challenge in </w:t>
      </w:r>
      <w:r w:rsidRPr="00B51867">
        <w:rPr>
          <w:rFonts w:ascii="Garamond" w:hAnsi="Garamond" w:cs="Arial"/>
          <w:sz w:val="22"/>
          <w:szCs w:val="22"/>
          <w:lang w:val="en-US"/>
        </w:rPr>
        <w:t>the majority of patients.</w:t>
      </w:r>
    </w:p>
    <w:p w14:paraId="64E5E682" w14:textId="77777777" w:rsidR="00D20980" w:rsidRPr="009A0545" w:rsidRDefault="00D20980" w:rsidP="00D20980">
      <w:pPr>
        <w:widowControl w:val="0"/>
        <w:autoSpaceDE w:val="0"/>
        <w:autoSpaceDN w:val="0"/>
        <w:adjustRightInd w:val="0"/>
        <w:spacing w:line="360" w:lineRule="auto"/>
        <w:jc w:val="both"/>
        <w:rPr>
          <w:rFonts w:ascii="Garamond" w:hAnsi="Garamond" w:cs="Arial"/>
          <w:sz w:val="22"/>
          <w:szCs w:val="22"/>
          <w:lang w:val="en-US"/>
        </w:rPr>
      </w:pPr>
    </w:p>
    <w:p w14:paraId="62C8F6D8" w14:textId="77777777"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The European Academy of Allergy and Clinical Immunology (EAACI) is in the process of developing Guidelines on AIT for Allergic Rhinoconjunctivitis and this systematic review has been undertaken in order to inform the formulation of key clinical recommendations. Specifically, we sought to assess the effectiveness, cost-effectiveness and safety of AIT in patients with allergic rhinoconjunctivitis.</w:t>
      </w:r>
      <w:r w:rsidRPr="009A0545">
        <w:rPr>
          <w:rFonts w:ascii="Garamond" w:hAnsi="Garamond" w:cs="Arial"/>
          <w:sz w:val="22"/>
          <w:szCs w:val="22"/>
          <w:lang w:val="en-US"/>
        </w:rPr>
        <w:fldChar w:fldCharType="begin"/>
      </w:r>
      <w:r w:rsidRPr="009A0545">
        <w:rPr>
          <w:rFonts w:ascii="Garamond" w:hAnsi="Garamond" w:cs="Arial"/>
          <w:sz w:val="22"/>
          <w:szCs w:val="22"/>
          <w:lang w:val="en-US"/>
        </w:rPr>
        <w:instrText xml:space="preserve"> ADDIN ZOTERO_ITEM CSL_CITATION {"citationID":"5hqep7847","properties":{"formattedCitation":"(11)","plainCitation":"(11)"},"citationItems":[{"id":288,"uris":["http://zotero.org/users/local/rNdLYwBI/items/KFW2ACSD"],"uri":["http://zotero.org/users/local/rNdLYwBI/items/KFW2ACSD"],"itemData":{"id":288,"type":"article-journal","title":"Uncontrolled allergic rhinitis and chronic rhinosinusitis: where do we stand today?","page":"1-7","volume":"68","author":[{"family":"Hellings PW, Fokkens WJ, Akdis C, Bachert C, Cingi C, Dietz de Loos D, et al.","given":""}],"issued":{"date-parts":[["2013"]]}}}],"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11)</w:t>
      </w:r>
      <w:r w:rsidRPr="009A0545">
        <w:rPr>
          <w:rFonts w:ascii="Garamond" w:hAnsi="Garamond" w:cs="Arial"/>
          <w:sz w:val="22"/>
          <w:szCs w:val="22"/>
          <w:lang w:val="en-US"/>
        </w:rPr>
        <w:fldChar w:fldCharType="end"/>
      </w:r>
    </w:p>
    <w:p w14:paraId="52B2B2B4"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2C7E955C"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0F34A877" w14:textId="77777777" w:rsidR="00D20980" w:rsidRPr="00F27C66"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F27C66">
        <w:rPr>
          <w:rFonts w:ascii="Garamond" w:hAnsi="Garamond" w:cs="Arial"/>
          <w:b/>
          <w:bCs/>
          <w:sz w:val="22"/>
          <w:szCs w:val="22"/>
          <w:lang w:val="en-US"/>
        </w:rPr>
        <w:t>METHODS</w:t>
      </w:r>
      <w:r>
        <w:rPr>
          <w:rFonts w:ascii="Garamond" w:hAnsi="Garamond" w:cs="Arial"/>
          <w:b/>
          <w:bCs/>
          <w:sz w:val="22"/>
          <w:szCs w:val="22"/>
          <w:lang w:val="en-US"/>
        </w:rPr>
        <w:t xml:space="preserve"> </w:t>
      </w:r>
    </w:p>
    <w:p w14:paraId="722F9FFD"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r w:rsidRPr="009A0545">
        <w:rPr>
          <w:rFonts w:ascii="Garamond" w:hAnsi="Garamond" w:cs="Arial"/>
          <w:bCs/>
          <w:sz w:val="22"/>
          <w:szCs w:val="22"/>
          <w:lang w:val="en-US"/>
        </w:rPr>
        <w:t>As our methods have been reported in detail in our published protocol,</w:t>
      </w:r>
      <w:r w:rsidRPr="009A0545">
        <w:rPr>
          <w:rFonts w:ascii="Garamond" w:hAnsi="Garamond" w:cs="Arial"/>
          <w:bCs/>
          <w:sz w:val="22"/>
          <w:szCs w:val="22"/>
          <w:lang w:val="en-US"/>
        </w:rPr>
        <w:fldChar w:fldCharType="begin"/>
      </w:r>
      <w:r w:rsidRPr="009A0545">
        <w:rPr>
          <w:rFonts w:ascii="Garamond" w:hAnsi="Garamond" w:cs="Arial"/>
          <w:bCs/>
          <w:sz w:val="22"/>
          <w:szCs w:val="22"/>
          <w:lang w:val="en-US"/>
        </w:rPr>
        <w:instrText xml:space="preserve"> ADDIN ZOTERO_ITEM CSL_CITATION {"citationID":"14r7mdq5ul","properties":{"formattedCitation":"(12)","plainCitation":"(12)"},"citationItems":[{"id":302,"uris":["http://zotero.org/users/local/rNdLYwBI/items/384TU9HR"],"uri":["http://zotero.org/users/local/rNdLYwBI/items/384TU9HR"],"itemData":{"id":302,"type":"article-journal","title":"Allergen immunotherapy for allergic rhinoconjunctivitis: protocol for a systematic review","container-title":"Clinical and Translational Allergy","volume":"DOI: 10.1186/s13601-016-0099-6","author":[{"family":"Dhami","given":"Sangeeta"},{"family":"Nurmatov","given":"Ulugbek"},{"family":"Roberts","given":"Graham"},{"family":"Pfaar","given":"Oliver"},{"family":"Muraro","given":"Antonella"},{"family":"Ansotegui,","given":"Ignacio"}],"issued":{"date-parts":[["2016"]]}}}],"schema":"https://github.com/citation-style-language/schema/raw/master/csl-citation.json"} </w:instrText>
      </w:r>
      <w:r w:rsidRPr="009A0545">
        <w:rPr>
          <w:rFonts w:ascii="Garamond" w:hAnsi="Garamond" w:cs="Arial"/>
          <w:bCs/>
          <w:sz w:val="22"/>
          <w:szCs w:val="22"/>
          <w:lang w:val="en-US"/>
        </w:rPr>
        <w:fldChar w:fldCharType="separate"/>
      </w:r>
      <w:r>
        <w:rPr>
          <w:rFonts w:ascii="Garamond" w:hAnsi="Garamond"/>
          <w:sz w:val="22"/>
          <w:szCs w:val="22"/>
          <w:lang w:val="en-US"/>
        </w:rPr>
        <w:t>(12)</w:t>
      </w:r>
      <w:r w:rsidRPr="009A0545">
        <w:rPr>
          <w:rFonts w:ascii="Garamond" w:hAnsi="Garamond" w:cs="Arial"/>
          <w:bCs/>
          <w:sz w:val="22"/>
          <w:szCs w:val="22"/>
          <w:lang w:val="en-US"/>
        </w:rPr>
        <w:fldChar w:fldCharType="end"/>
      </w:r>
      <w:r w:rsidRPr="009A0545">
        <w:rPr>
          <w:rFonts w:ascii="Garamond" w:hAnsi="Garamond" w:cs="Arial"/>
          <w:bCs/>
          <w:sz w:val="22"/>
          <w:szCs w:val="22"/>
          <w:lang w:val="en-US"/>
        </w:rPr>
        <w:t xml:space="preserve"> we confi</w:t>
      </w:r>
      <w:r w:rsidRPr="0007182D">
        <w:rPr>
          <w:rFonts w:ascii="Garamond" w:hAnsi="Garamond" w:cs="Arial"/>
          <w:bCs/>
          <w:sz w:val="22"/>
          <w:szCs w:val="22"/>
          <w:lang w:val="en-US"/>
        </w:rPr>
        <w:t>ne ourselves to a synopsis of the methods employed.</w:t>
      </w:r>
      <w:r w:rsidRPr="009A0545">
        <w:rPr>
          <w:rFonts w:ascii="Garamond" w:hAnsi="Garamond" w:cs="Arial"/>
          <w:bCs/>
          <w:sz w:val="22"/>
          <w:szCs w:val="22"/>
          <w:lang w:val="en-US"/>
        </w:rPr>
        <w:t xml:space="preserve"> </w:t>
      </w:r>
    </w:p>
    <w:p w14:paraId="2819A70C"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p>
    <w:p w14:paraId="7B2A2DD4"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Search strategy</w:t>
      </w:r>
    </w:p>
    <w:p w14:paraId="1C2D203E"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r w:rsidRPr="000A4F2B">
        <w:rPr>
          <w:rFonts w:ascii="Garamond" w:hAnsi="Garamond" w:cs="Arial"/>
          <w:sz w:val="22"/>
          <w:szCs w:val="22"/>
          <w:lang w:val="en-US"/>
        </w:rPr>
        <w:t xml:space="preserve">A highly sensitive search strategy was developed and validated study design filters were applied to search 15 electronic bibliographic databases. The search strategy was developed on OVID MEDLINE and then adapted for the other databases (see </w:t>
      </w:r>
      <w:r>
        <w:rPr>
          <w:rFonts w:ascii="Garamond" w:hAnsi="Garamond" w:cs="Arial"/>
          <w:sz w:val="22"/>
          <w:szCs w:val="22"/>
          <w:lang w:val="en-US"/>
        </w:rPr>
        <w:t xml:space="preserve">Appendix 1, </w:t>
      </w:r>
      <w:r w:rsidRPr="000A4F2B">
        <w:rPr>
          <w:rFonts w:ascii="Garamond" w:hAnsi="Garamond" w:cs="Arial"/>
          <w:bCs/>
          <w:sz w:val="22"/>
          <w:szCs w:val="22"/>
          <w:lang w:val="en-US"/>
        </w:rPr>
        <w:t>supplementary file for details).</w:t>
      </w:r>
      <w:r w:rsidRPr="009A0545">
        <w:rPr>
          <w:rFonts w:ascii="Garamond" w:hAnsi="Garamond" w:cs="Arial"/>
          <w:bCs/>
          <w:sz w:val="22"/>
          <w:szCs w:val="22"/>
          <w:lang w:val="en-US"/>
        </w:rPr>
        <w:t xml:space="preserve"> </w:t>
      </w:r>
      <w:r w:rsidRPr="009A0545">
        <w:rPr>
          <w:rFonts w:ascii="Garamond" w:hAnsi="Garamond" w:cs="Arial"/>
          <w:sz w:val="22"/>
          <w:szCs w:val="22"/>
          <w:lang w:val="en-US"/>
        </w:rPr>
        <w:t xml:space="preserve">In all cases, the databases were searched from inception to October 31, 2015.  </w:t>
      </w:r>
      <w:r w:rsidRPr="009A0545">
        <w:rPr>
          <w:rFonts w:ascii="Garamond" w:hAnsi="Garamond" w:cs="Arial"/>
          <w:bCs/>
          <w:sz w:val="22"/>
          <w:szCs w:val="22"/>
          <w:lang w:val="en-US"/>
        </w:rPr>
        <w:t xml:space="preserve">Additional references were located through searching the references cited by the identified studies, and unpublished work, while research in progress was identified through discussion with experts in the field. We invited experts from a range of disciplines and regions to add to the list of included studies by identifying additional published and unpublished papers they were aware of and research in progress. There were no language restrictions employed; where possible, relevant literature was translated into English. </w:t>
      </w:r>
    </w:p>
    <w:p w14:paraId="0A3AB8AD"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09CB89A3" w14:textId="77777777" w:rsidR="00D20980"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Inclusion criteria</w:t>
      </w:r>
    </w:p>
    <w:p w14:paraId="606BDBF3" w14:textId="77777777" w:rsidR="00D20980" w:rsidRDefault="00D20980" w:rsidP="00D20980">
      <w:pPr>
        <w:autoSpaceDE w:val="0"/>
        <w:autoSpaceDN w:val="0"/>
        <w:adjustRightInd w:val="0"/>
        <w:spacing w:line="360" w:lineRule="auto"/>
        <w:jc w:val="both"/>
        <w:rPr>
          <w:rFonts w:ascii="Garamond" w:hAnsi="Garamond" w:cs="Arial"/>
          <w:bCs/>
          <w:sz w:val="22"/>
          <w:szCs w:val="22"/>
          <w:lang w:val="en-US"/>
        </w:rPr>
      </w:pPr>
      <w:r w:rsidRPr="00ED08BA">
        <w:rPr>
          <w:rFonts w:ascii="Garamond" w:hAnsi="Garamond" w:cs="Arial"/>
          <w:bCs/>
          <w:sz w:val="22"/>
          <w:szCs w:val="22"/>
          <w:lang w:val="en-US"/>
        </w:rPr>
        <w:t xml:space="preserve">We focused on studies conducted on patients of any age with allergic rhinoconjunctivitis </w:t>
      </w:r>
      <w:r>
        <w:rPr>
          <w:rFonts w:ascii="Garamond" w:hAnsi="Garamond" w:cs="Arial"/>
          <w:bCs/>
          <w:sz w:val="22"/>
          <w:szCs w:val="22"/>
          <w:lang w:val="en-US"/>
        </w:rPr>
        <w:t xml:space="preserve">investigating the effect of AIT. See Box 1 for full details. </w:t>
      </w:r>
    </w:p>
    <w:p w14:paraId="24E1D9C9" w14:textId="77777777" w:rsidR="00D20980" w:rsidRPr="00ED08BA" w:rsidRDefault="00D20980" w:rsidP="00D20980">
      <w:pPr>
        <w:autoSpaceDE w:val="0"/>
        <w:autoSpaceDN w:val="0"/>
        <w:adjustRightInd w:val="0"/>
        <w:spacing w:line="360" w:lineRule="auto"/>
        <w:jc w:val="both"/>
        <w:rPr>
          <w:rFonts w:ascii="Garamond" w:hAnsi="Garamond" w:cs="Arial"/>
          <w:bCs/>
          <w:sz w:val="22"/>
          <w:szCs w:val="22"/>
          <w:lang w:val="en-US"/>
        </w:rPr>
      </w:pPr>
    </w:p>
    <w:p w14:paraId="076CCC10" w14:textId="77777777" w:rsidR="00D20980" w:rsidRPr="009A0545" w:rsidRDefault="00D20980" w:rsidP="00D20980">
      <w:pPr>
        <w:autoSpaceDE w:val="0"/>
        <w:autoSpaceDN w:val="0"/>
        <w:adjustRightInd w:val="0"/>
        <w:spacing w:line="360" w:lineRule="auto"/>
        <w:ind w:left="360"/>
        <w:jc w:val="both"/>
        <w:rPr>
          <w:rFonts w:ascii="Garamond" w:hAnsi="Garamond" w:cs="Arial"/>
          <w:bCs/>
          <w:sz w:val="22"/>
          <w:szCs w:val="22"/>
          <w:lang w:val="en-US"/>
        </w:rPr>
      </w:pPr>
    </w:p>
    <w:tbl>
      <w:tblPr>
        <w:tblStyle w:val="TableGrid"/>
        <w:tblW w:w="10060" w:type="dxa"/>
        <w:tblLook w:val="04A0" w:firstRow="1" w:lastRow="0" w:firstColumn="1" w:lastColumn="0" w:noHBand="0" w:noVBand="1"/>
      </w:tblPr>
      <w:tblGrid>
        <w:gridCol w:w="1557"/>
        <w:gridCol w:w="8503"/>
      </w:tblGrid>
      <w:tr w:rsidR="00D20980" w14:paraId="216A9253" w14:textId="77777777" w:rsidTr="00D41655">
        <w:tc>
          <w:tcPr>
            <w:tcW w:w="1555" w:type="dxa"/>
          </w:tcPr>
          <w:p w14:paraId="73DD45B2" w14:textId="77777777" w:rsidR="00D20980" w:rsidRPr="00ED08BA" w:rsidRDefault="00D20980" w:rsidP="00D41655">
            <w:pPr>
              <w:autoSpaceDE w:val="0"/>
              <w:autoSpaceDN w:val="0"/>
              <w:adjustRightInd w:val="0"/>
              <w:spacing w:line="360" w:lineRule="auto"/>
              <w:jc w:val="both"/>
              <w:rPr>
                <w:rFonts w:ascii="Garamond" w:hAnsi="Garamond" w:cs="Arial"/>
                <w:b/>
                <w:bCs/>
                <w:sz w:val="22"/>
                <w:szCs w:val="22"/>
              </w:rPr>
            </w:pPr>
            <w:r w:rsidRPr="00ED08BA">
              <w:rPr>
                <w:rFonts w:ascii="Garamond" w:hAnsi="Garamond" w:cs="Arial"/>
                <w:b/>
                <w:bCs/>
                <w:sz w:val="22"/>
                <w:szCs w:val="22"/>
              </w:rPr>
              <w:t>Patient characteristics</w:t>
            </w:r>
          </w:p>
          <w:p w14:paraId="0AC7AD3C" w14:textId="77777777" w:rsidR="00D20980" w:rsidRPr="000A4F2B" w:rsidRDefault="00D20980" w:rsidP="00D41655">
            <w:pPr>
              <w:autoSpaceDE w:val="0"/>
              <w:autoSpaceDN w:val="0"/>
              <w:adjustRightInd w:val="0"/>
              <w:spacing w:line="360" w:lineRule="auto"/>
              <w:jc w:val="both"/>
              <w:rPr>
                <w:rFonts w:ascii="Garamond" w:hAnsi="Garamond" w:cs="Arial"/>
                <w:b/>
                <w:bCs/>
                <w:sz w:val="22"/>
                <w:szCs w:val="22"/>
              </w:rPr>
            </w:pPr>
          </w:p>
        </w:tc>
        <w:tc>
          <w:tcPr>
            <w:tcW w:w="8505" w:type="dxa"/>
          </w:tcPr>
          <w:p w14:paraId="294D9C1B" w14:textId="77777777" w:rsidR="00D20980" w:rsidRPr="00ED08BA" w:rsidRDefault="00D20980" w:rsidP="00D41655">
            <w:pPr>
              <w:autoSpaceDE w:val="0"/>
              <w:autoSpaceDN w:val="0"/>
              <w:adjustRightInd w:val="0"/>
              <w:spacing w:line="360" w:lineRule="auto"/>
              <w:jc w:val="both"/>
              <w:rPr>
                <w:rFonts w:ascii="Garamond" w:hAnsi="Garamond" w:cs="Arial"/>
                <w:bCs/>
                <w:sz w:val="22"/>
                <w:szCs w:val="22"/>
              </w:rPr>
            </w:pPr>
            <w:r>
              <w:rPr>
                <w:rFonts w:ascii="Garamond" w:hAnsi="Garamond" w:cs="Arial"/>
                <w:bCs/>
                <w:sz w:val="22"/>
                <w:szCs w:val="22"/>
              </w:rPr>
              <w:t>S</w:t>
            </w:r>
            <w:r w:rsidRPr="00F94293">
              <w:rPr>
                <w:rFonts w:ascii="Garamond" w:hAnsi="Garamond" w:cs="Arial"/>
                <w:bCs/>
                <w:sz w:val="22"/>
                <w:szCs w:val="22"/>
              </w:rPr>
              <w:t>tudies conducted on patients of any age with a physician-confirmed diagnosis of allergic rhinoconjunctivitis or allergic rhinitis, plus evidence of clinically relevant allergic sensitization (e.g., skin prick test or specific-IgE).</w:t>
            </w:r>
          </w:p>
        </w:tc>
      </w:tr>
      <w:tr w:rsidR="00D20980" w14:paraId="1C56938B" w14:textId="77777777" w:rsidTr="00D41655">
        <w:tc>
          <w:tcPr>
            <w:tcW w:w="1555" w:type="dxa"/>
          </w:tcPr>
          <w:p w14:paraId="107C3DD1" w14:textId="77777777" w:rsidR="00D20980" w:rsidRPr="00ED08BA" w:rsidRDefault="00D20980" w:rsidP="00D41655">
            <w:pPr>
              <w:autoSpaceDE w:val="0"/>
              <w:autoSpaceDN w:val="0"/>
              <w:adjustRightInd w:val="0"/>
              <w:spacing w:line="360" w:lineRule="auto"/>
              <w:jc w:val="both"/>
              <w:rPr>
                <w:rFonts w:ascii="Garamond" w:hAnsi="Garamond" w:cs="Arial"/>
                <w:b/>
                <w:bCs/>
                <w:sz w:val="22"/>
                <w:szCs w:val="22"/>
              </w:rPr>
            </w:pPr>
            <w:r w:rsidRPr="00ED08BA">
              <w:rPr>
                <w:rFonts w:ascii="Garamond" w:hAnsi="Garamond" w:cs="Arial"/>
                <w:b/>
                <w:bCs/>
                <w:sz w:val="22"/>
                <w:szCs w:val="22"/>
              </w:rPr>
              <w:t xml:space="preserve">Interventions of interest </w:t>
            </w:r>
          </w:p>
          <w:p w14:paraId="095C2F3B" w14:textId="77777777" w:rsidR="00D20980" w:rsidRPr="000A4F2B" w:rsidRDefault="00D20980" w:rsidP="00D41655">
            <w:pPr>
              <w:autoSpaceDE w:val="0"/>
              <w:autoSpaceDN w:val="0"/>
              <w:adjustRightInd w:val="0"/>
              <w:spacing w:line="360" w:lineRule="auto"/>
              <w:jc w:val="both"/>
              <w:rPr>
                <w:rFonts w:ascii="Garamond" w:hAnsi="Garamond" w:cs="Arial"/>
                <w:b/>
                <w:bCs/>
                <w:sz w:val="22"/>
                <w:szCs w:val="22"/>
              </w:rPr>
            </w:pPr>
          </w:p>
        </w:tc>
        <w:tc>
          <w:tcPr>
            <w:tcW w:w="8505" w:type="dxa"/>
          </w:tcPr>
          <w:p w14:paraId="308C95AB" w14:textId="77777777" w:rsidR="00D20980" w:rsidRPr="00ED08BA" w:rsidRDefault="00D20980" w:rsidP="00D41655">
            <w:pPr>
              <w:autoSpaceDE w:val="0"/>
              <w:autoSpaceDN w:val="0"/>
              <w:adjustRightInd w:val="0"/>
              <w:spacing w:line="360" w:lineRule="auto"/>
              <w:jc w:val="both"/>
              <w:rPr>
                <w:rFonts w:ascii="Garamond" w:hAnsi="Garamond" w:cs="Arial"/>
                <w:bCs/>
                <w:sz w:val="22"/>
                <w:szCs w:val="22"/>
              </w:rPr>
            </w:pPr>
            <w:r w:rsidRPr="008D7285">
              <w:rPr>
                <w:rFonts w:ascii="Garamond" w:hAnsi="Garamond" w:cs="Arial"/>
                <w:bCs/>
                <w:sz w:val="22"/>
                <w:szCs w:val="22"/>
              </w:rPr>
              <w:t>AIT for different allergens (e.g. pollen, house dust mites (HDM), animal dander, cockroach and molds), including modified allergens, administered through the subcutaneous (SCIT), sublingual (SLIT), intralympahtic (ILIT) or any other routes.</w:t>
            </w:r>
          </w:p>
        </w:tc>
      </w:tr>
      <w:tr w:rsidR="00D20980" w14:paraId="072D6E56" w14:textId="77777777" w:rsidTr="00D41655">
        <w:tc>
          <w:tcPr>
            <w:tcW w:w="1555" w:type="dxa"/>
          </w:tcPr>
          <w:p w14:paraId="40670DD8" w14:textId="77777777" w:rsidR="00D20980" w:rsidRPr="000A4F2B" w:rsidRDefault="00D20980" w:rsidP="00D41655">
            <w:pPr>
              <w:autoSpaceDE w:val="0"/>
              <w:autoSpaceDN w:val="0"/>
              <w:adjustRightInd w:val="0"/>
              <w:spacing w:line="360" w:lineRule="auto"/>
              <w:jc w:val="both"/>
              <w:rPr>
                <w:rFonts w:ascii="Garamond" w:hAnsi="Garamond" w:cs="Arial"/>
                <w:b/>
                <w:bCs/>
                <w:sz w:val="22"/>
                <w:szCs w:val="22"/>
              </w:rPr>
            </w:pPr>
            <w:r w:rsidRPr="00ED08BA">
              <w:rPr>
                <w:rFonts w:ascii="Garamond" w:hAnsi="Garamond" w:cs="Arial"/>
                <w:b/>
                <w:bCs/>
                <w:sz w:val="22"/>
                <w:szCs w:val="22"/>
              </w:rPr>
              <w:t>Comparator</w:t>
            </w:r>
          </w:p>
        </w:tc>
        <w:tc>
          <w:tcPr>
            <w:tcW w:w="8505" w:type="dxa"/>
          </w:tcPr>
          <w:p w14:paraId="4C8AE2D9" w14:textId="77777777" w:rsidR="00D20980" w:rsidRPr="00ED08BA" w:rsidRDefault="00D20980" w:rsidP="00D41655">
            <w:pPr>
              <w:autoSpaceDE w:val="0"/>
              <w:autoSpaceDN w:val="0"/>
              <w:adjustRightInd w:val="0"/>
              <w:spacing w:line="360" w:lineRule="auto"/>
              <w:jc w:val="both"/>
              <w:rPr>
                <w:rFonts w:ascii="Garamond" w:hAnsi="Garamond" w:cs="Arial"/>
                <w:bCs/>
                <w:sz w:val="22"/>
                <w:szCs w:val="22"/>
              </w:rPr>
            </w:pPr>
            <w:r>
              <w:rPr>
                <w:rFonts w:ascii="Garamond" w:hAnsi="Garamond" w:cs="Arial"/>
                <w:bCs/>
                <w:sz w:val="22"/>
                <w:szCs w:val="22"/>
              </w:rPr>
              <w:t>P</w:t>
            </w:r>
            <w:r w:rsidRPr="009324A1">
              <w:rPr>
                <w:rFonts w:ascii="Garamond" w:hAnsi="Garamond" w:cs="Arial"/>
                <w:bCs/>
                <w:sz w:val="22"/>
                <w:szCs w:val="22"/>
              </w:rPr>
              <w:t>lacebo or any active comparator.</w:t>
            </w:r>
          </w:p>
        </w:tc>
      </w:tr>
      <w:tr w:rsidR="00D20980" w14:paraId="2B0EB5D3" w14:textId="77777777" w:rsidTr="00D41655">
        <w:tc>
          <w:tcPr>
            <w:tcW w:w="1555" w:type="dxa"/>
          </w:tcPr>
          <w:p w14:paraId="74EE8200" w14:textId="77777777" w:rsidR="00D20980" w:rsidRPr="00ED08BA" w:rsidRDefault="00D20980" w:rsidP="00D41655">
            <w:pPr>
              <w:autoSpaceDE w:val="0"/>
              <w:autoSpaceDN w:val="0"/>
              <w:adjustRightInd w:val="0"/>
              <w:spacing w:line="360" w:lineRule="auto"/>
              <w:jc w:val="both"/>
              <w:rPr>
                <w:rFonts w:ascii="Garamond" w:hAnsi="Garamond" w:cs="Arial"/>
                <w:b/>
                <w:bCs/>
                <w:sz w:val="22"/>
                <w:szCs w:val="22"/>
              </w:rPr>
            </w:pPr>
            <w:r w:rsidRPr="00ED08BA">
              <w:rPr>
                <w:rFonts w:ascii="Garamond" w:hAnsi="Garamond" w:cs="Arial"/>
                <w:b/>
                <w:bCs/>
                <w:sz w:val="22"/>
                <w:szCs w:val="22"/>
              </w:rPr>
              <w:t xml:space="preserve">Study designs </w:t>
            </w:r>
          </w:p>
          <w:p w14:paraId="7CFE3301" w14:textId="77777777" w:rsidR="00D20980" w:rsidRPr="000A4F2B" w:rsidRDefault="00D20980" w:rsidP="00D41655">
            <w:pPr>
              <w:autoSpaceDE w:val="0"/>
              <w:autoSpaceDN w:val="0"/>
              <w:adjustRightInd w:val="0"/>
              <w:spacing w:line="360" w:lineRule="auto"/>
              <w:jc w:val="both"/>
              <w:rPr>
                <w:rFonts w:ascii="Garamond" w:hAnsi="Garamond" w:cs="Arial"/>
                <w:b/>
                <w:bCs/>
                <w:sz w:val="22"/>
                <w:szCs w:val="22"/>
              </w:rPr>
            </w:pPr>
          </w:p>
        </w:tc>
        <w:tc>
          <w:tcPr>
            <w:tcW w:w="8505" w:type="dxa"/>
          </w:tcPr>
          <w:p w14:paraId="3EF7BB0E" w14:textId="77777777" w:rsidR="00D20980" w:rsidRDefault="00D20980" w:rsidP="00D41655">
            <w:pPr>
              <w:autoSpaceDE w:val="0"/>
              <w:autoSpaceDN w:val="0"/>
              <w:adjustRightInd w:val="0"/>
              <w:spacing w:line="360" w:lineRule="auto"/>
              <w:jc w:val="both"/>
              <w:rPr>
                <w:rFonts w:ascii="Garamond" w:hAnsi="Garamond" w:cs="Arial"/>
                <w:bCs/>
                <w:sz w:val="22"/>
                <w:szCs w:val="22"/>
              </w:rPr>
            </w:pPr>
            <w:r w:rsidRPr="00ED08BA">
              <w:rPr>
                <w:rFonts w:ascii="Garamond" w:hAnsi="Garamond" w:cs="Arial"/>
                <w:bCs/>
                <w:i/>
                <w:sz w:val="22"/>
                <w:szCs w:val="22"/>
              </w:rPr>
              <w:t>Effectiveness:</w:t>
            </w:r>
            <w:r>
              <w:rPr>
                <w:rFonts w:ascii="Garamond" w:hAnsi="Garamond" w:cs="Arial"/>
                <w:bCs/>
                <w:sz w:val="22"/>
                <w:szCs w:val="22"/>
              </w:rPr>
              <w:t xml:space="preserve"> R</w:t>
            </w:r>
            <w:r w:rsidRPr="004B1B0A">
              <w:rPr>
                <w:rFonts w:ascii="Garamond" w:hAnsi="Garamond" w:cs="Arial"/>
                <w:bCs/>
                <w:sz w:val="22"/>
                <w:szCs w:val="22"/>
              </w:rPr>
              <w:t xml:space="preserve">obust double-blind RCTs. Originally, we planned to include data from any RCT, irrespective of whether there was blinding.  </w:t>
            </w:r>
            <w:r>
              <w:rPr>
                <w:rFonts w:ascii="Garamond" w:hAnsi="Garamond" w:cs="Arial"/>
                <w:bCs/>
                <w:sz w:val="22"/>
                <w:szCs w:val="22"/>
              </w:rPr>
              <w:t xml:space="preserve">This was changed due to the volume of RCT studies. </w:t>
            </w:r>
            <w:r w:rsidRPr="004B1B0A">
              <w:rPr>
                <w:rFonts w:ascii="Garamond" w:hAnsi="Garamond" w:cs="Arial"/>
                <w:bCs/>
                <w:sz w:val="22"/>
                <w:szCs w:val="22"/>
              </w:rPr>
              <w:t xml:space="preserve">This decision was made prior to any analyses being undertaken. </w:t>
            </w:r>
          </w:p>
          <w:p w14:paraId="40CFCE25" w14:textId="77777777" w:rsidR="00D20980" w:rsidRDefault="00D20980" w:rsidP="00D41655">
            <w:pPr>
              <w:autoSpaceDE w:val="0"/>
              <w:autoSpaceDN w:val="0"/>
              <w:adjustRightInd w:val="0"/>
              <w:spacing w:line="360" w:lineRule="auto"/>
              <w:jc w:val="both"/>
              <w:rPr>
                <w:rFonts w:ascii="Garamond" w:hAnsi="Garamond" w:cs="Arial"/>
                <w:bCs/>
                <w:sz w:val="22"/>
                <w:szCs w:val="22"/>
              </w:rPr>
            </w:pPr>
            <w:r w:rsidRPr="00ED08BA">
              <w:rPr>
                <w:rFonts w:ascii="Garamond" w:hAnsi="Garamond" w:cs="Arial"/>
                <w:bCs/>
                <w:i/>
                <w:sz w:val="22"/>
                <w:szCs w:val="22"/>
              </w:rPr>
              <w:t>Cost-effectiveness:</w:t>
            </w:r>
            <w:r>
              <w:rPr>
                <w:rFonts w:ascii="Garamond" w:hAnsi="Garamond" w:cs="Arial"/>
                <w:bCs/>
                <w:sz w:val="22"/>
                <w:szCs w:val="22"/>
              </w:rPr>
              <w:t xml:space="preserve"> h</w:t>
            </w:r>
            <w:r w:rsidRPr="004B1B0A">
              <w:rPr>
                <w:rFonts w:ascii="Garamond" w:hAnsi="Garamond" w:cs="Arial"/>
                <w:bCs/>
                <w:sz w:val="22"/>
                <w:szCs w:val="22"/>
              </w:rPr>
              <w:t>ealth economic analysis</w:t>
            </w:r>
            <w:r>
              <w:rPr>
                <w:rFonts w:ascii="Garamond" w:hAnsi="Garamond" w:cs="Arial"/>
                <w:bCs/>
                <w:sz w:val="22"/>
                <w:szCs w:val="22"/>
              </w:rPr>
              <w:t>.</w:t>
            </w:r>
            <w:r w:rsidRPr="004B1B0A">
              <w:rPr>
                <w:rFonts w:ascii="Garamond" w:hAnsi="Garamond" w:cs="Arial"/>
                <w:bCs/>
                <w:sz w:val="22"/>
                <w:szCs w:val="22"/>
              </w:rPr>
              <w:t xml:space="preserve"> </w:t>
            </w:r>
          </w:p>
          <w:p w14:paraId="7F2434E8" w14:textId="77777777" w:rsidR="00D20980" w:rsidRPr="00ED08BA" w:rsidRDefault="00D20980" w:rsidP="00D41655">
            <w:pPr>
              <w:autoSpaceDE w:val="0"/>
              <w:autoSpaceDN w:val="0"/>
              <w:adjustRightInd w:val="0"/>
              <w:spacing w:line="360" w:lineRule="auto"/>
              <w:jc w:val="both"/>
              <w:rPr>
                <w:rFonts w:ascii="Garamond" w:hAnsi="Garamond" w:cs="Arial"/>
                <w:bCs/>
                <w:sz w:val="22"/>
                <w:szCs w:val="22"/>
              </w:rPr>
            </w:pPr>
            <w:r w:rsidRPr="00ED08BA">
              <w:rPr>
                <w:rFonts w:ascii="Garamond" w:hAnsi="Garamond" w:cs="Arial"/>
                <w:bCs/>
                <w:i/>
                <w:sz w:val="22"/>
                <w:szCs w:val="22"/>
              </w:rPr>
              <w:t>Safety:</w:t>
            </w:r>
            <w:r>
              <w:rPr>
                <w:rFonts w:ascii="Garamond" w:hAnsi="Garamond" w:cs="Arial"/>
                <w:bCs/>
                <w:sz w:val="22"/>
                <w:szCs w:val="22"/>
              </w:rPr>
              <w:t xml:space="preserve"> </w:t>
            </w:r>
            <w:r w:rsidRPr="004B1B0A">
              <w:rPr>
                <w:rFonts w:ascii="Garamond" w:hAnsi="Garamond" w:cs="Arial"/>
                <w:bCs/>
                <w:sz w:val="22"/>
                <w:szCs w:val="22"/>
              </w:rPr>
              <w:t>double-blind RCTs and large case series (≥300 patients)</w:t>
            </w:r>
            <w:r>
              <w:rPr>
                <w:rFonts w:ascii="Garamond" w:hAnsi="Garamond" w:cs="Arial"/>
                <w:bCs/>
                <w:sz w:val="22"/>
                <w:szCs w:val="22"/>
              </w:rPr>
              <w:t>.</w:t>
            </w:r>
          </w:p>
        </w:tc>
      </w:tr>
      <w:tr w:rsidR="00D20980" w14:paraId="5BAC5C84" w14:textId="77777777" w:rsidTr="00D41655">
        <w:tc>
          <w:tcPr>
            <w:tcW w:w="1555" w:type="dxa"/>
          </w:tcPr>
          <w:p w14:paraId="6E6217C5" w14:textId="77777777" w:rsidR="00D20980" w:rsidRPr="00ED08BA" w:rsidRDefault="00D20980" w:rsidP="00D41655">
            <w:pPr>
              <w:autoSpaceDE w:val="0"/>
              <w:autoSpaceDN w:val="0"/>
              <w:adjustRightInd w:val="0"/>
              <w:spacing w:line="360" w:lineRule="auto"/>
              <w:jc w:val="both"/>
              <w:rPr>
                <w:rFonts w:ascii="Garamond" w:hAnsi="Garamond" w:cs="Arial"/>
                <w:b/>
                <w:bCs/>
                <w:sz w:val="22"/>
                <w:szCs w:val="22"/>
              </w:rPr>
            </w:pPr>
            <w:r w:rsidRPr="00ED08BA">
              <w:rPr>
                <w:rFonts w:ascii="Garamond" w:hAnsi="Garamond" w:cs="Arial"/>
                <w:b/>
                <w:bCs/>
                <w:sz w:val="22"/>
                <w:szCs w:val="22"/>
              </w:rPr>
              <w:t>Study outcomes</w:t>
            </w:r>
          </w:p>
          <w:p w14:paraId="4436E2A4" w14:textId="77777777" w:rsidR="00D20980" w:rsidRPr="000A4F2B" w:rsidRDefault="00D20980" w:rsidP="00D41655">
            <w:pPr>
              <w:autoSpaceDE w:val="0"/>
              <w:autoSpaceDN w:val="0"/>
              <w:adjustRightInd w:val="0"/>
              <w:spacing w:line="360" w:lineRule="auto"/>
              <w:jc w:val="both"/>
              <w:rPr>
                <w:rFonts w:ascii="Garamond" w:hAnsi="Garamond" w:cs="Arial"/>
                <w:b/>
                <w:bCs/>
                <w:sz w:val="22"/>
                <w:szCs w:val="22"/>
              </w:rPr>
            </w:pPr>
          </w:p>
        </w:tc>
        <w:tc>
          <w:tcPr>
            <w:tcW w:w="8505" w:type="dxa"/>
          </w:tcPr>
          <w:p w14:paraId="08A19402" w14:textId="45F3EF7B" w:rsidR="00D20980" w:rsidRDefault="00D20980" w:rsidP="00D41655">
            <w:pPr>
              <w:autoSpaceDE w:val="0"/>
              <w:autoSpaceDN w:val="0"/>
              <w:adjustRightInd w:val="0"/>
              <w:spacing w:line="360" w:lineRule="auto"/>
              <w:jc w:val="both"/>
              <w:rPr>
                <w:rFonts w:ascii="Garamond" w:hAnsi="Garamond" w:cs="Arial"/>
                <w:bCs/>
                <w:sz w:val="22"/>
                <w:szCs w:val="22"/>
              </w:rPr>
            </w:pPr>
            <w:r w:rsidRPr="00ED08BA">
              <w:rPr>
                <w:rFonts w:ascii="Garamond" w:hAnsi="Garamond" w:cs="Arial"/>
                <w:bCs/>
                <w:i/>
                <w:sz w:val="22"/>
                <w:szCs w:val="22"/>
              </w:rPr>
              <w:t>Primary outcomes:</w:t>
            </w:r>
            <w:r w:rsidRPr="009F3882">
              <w:rPr>
                <w:rFonts w:ascii="Garamond" w:hAnsi="Garamond" w:cs="Arial"/>
                <w:bCs/>
                <w:sz w:val="22"/>
                <w:szCs w:val="22"/>
              </w:rPr>
              <w:t xml:space="preserve"> effectiveness, both short-term (i.e. during treatment) and long-term (i.e. at least a year after discontinuation of </w:t>
            </w:r>
            <w:r w:rsidR="00EE0888" w:rsidRPr="009F3882">
              <w:rPr>
                <w:rFonts w:ascii="Garamond" w:hAnsi="Garamond" w:cs="Arial"/>
                <w:bCs/>
                <w:sz w:val="22"/>
                <w:szCs w:val="22"/>
              </w:rPr>
              <w:t>AIT) as</w:t>
            </w:r>
            <w:r w:rsidRPr="009F3882">
              <w:rPr>
                <w:rFonts w:ascii="Garamond" w:hAnsi="Garamond" w:cs="Arial"/>
                <w:bCs/>
                <w:sz w:val="22"/>
                <w:szCs w:val="22"/>
              </w:rPr>
              <w:t xml:space="preserve"> assessed by symptom and/or medication scores.  </w:t>
            </w:r>
          </w:p>
          <w:p w14:paraId="39B7CFD1" w14:textId="0BFF949B" w:rsidR="00D20980" w:rsidRPr="00ED08BA" w:rsidRDefault="00D20980" w:rsidP="00D41655">
            <w:pPr>
              <w:autoSpaceDE w:val="0"/>
              <w:autoSpaceDN w:val="0"/>
              <w:adjustRightInd w:val="0"/>
              <w:spacing w:line="360" w:lineRule="auto"/>
              <w:jc w:val="both"/>
              <w:rPr>
                <w:rFonts w:ascii="Garamond" w:hAnsi="Garamond" w:cs="Arial"/>
                <w:bCs/>
                <w:sz w:val="22"/>
                <w:szCs w:val="22"/>
              </w:rPr>
            </w:pPr>
            <w:r w:rsidRPr="00ED08BA">
              <w:rPr>
                <w:rFonts w:ascii="Garamond" w:hAnsi="Garamond" w:cs="Arial"/>
                <w:bCs/>
                <w:i/>
                <w:sz w:val="22"/>
                <w:szCs w:val="22"/>
              </w:rPr>
              <w:t>Secondary outcomes:</w:t>
            </w:r>
            <w:r w:rsidRPr="009F3882">
              <w:rPr>
                <w:rFonts w:ascii="Garamond" w:hAnsi="Garamond" w:cs="Arial"/>
                <w:bCs/>
                <w:sz w:val="22"/>
                <w:szCs w:val="22"/>
              </w:rPr>
              <w:t xml:space="preserve"> disease specific quality of life (QoL); threshold of allergen exposure to trigger symptoms on allergen challenge or in an environmental exposure chamber; health economic analysis from the perspective of the health system/payer; and safety as assessed by local and systemic reactions in accordance with the World Allergy Organization’s (WAO) grading system of side-</w:t>
            </w:r>
            <w:r w:rsidR="007641BC" w:rsidRPr="009F3882">
              <w:rPr>
                <w:rFonts w:ascii="Garamond" w:hAnsi="Garamond" w:cs="Arial"/>
                <w:bCs/>
                <w:sz w:val="22"/>
                <w:szCs w:val="22"/>
              </w:rPr>
              <w:t>effects. (</w:t>
            </w:r>
            <w:r w:rsidRPr="009F3882">
              <w:rPr>
                <w:rFonts w:ascii="Garamond" w:hAnsi="Garamond" w:cs="Arial"/>
                <w:bCs/>
                <w:sz w:val="22"/>
                <w:szCs w:val="22"/>
              </w:rPr>
              <w:t xml:space="preserve">14,15) </w:t>
            </w:r>
          </w:p>
        </w:tc>
      </w:tr>
      <w:tr w:rsidR="00D20980" w14:paraId="332ECF6C" w14:textId="77777777" w:rsidTr="00D41655">
        <w:tc>
          <w:tcPr>
            <w:tcW w:w="1555" w:type="dxa"/>
          </w:tcPr>
          <w:p w14:paraId="7E661AC0" w14:textId="77777777" w:rsidR="00D20980" w:rsidRPr="000A4F2B" w:rsidRDefault="00D20980" w:rsidP="00D41655">
            <w:pPr>
              <w:autoSpaceDE w:val="0"/>
              <w:autoSpaceDN w:val="0"/>
              <w:adjustRightInd w:val="0"/>
              <w:spacing w:line="360" w:lineRule="auto"/>
              <w:jc w:val="both"/>
              <w:rPr>
                <w:rFonts w:ascii="Garamond" w:hAnsi="Garamond" w:cs="Arial"/>
                <w:b/>
                <w:bCs/>
                <w:sz w:val="22"/>
                <w:szCs w:val="22"/>
              </w:rPr>
            </w:pPr>
            <w:r w:rsidRPr="00ED08BA">
              <w:rPr>
                <w:rFonts w:ascii="Garamond" w:hAnsi="Garamond" w:cs="Arial"/>
                <w:b/>
                <w:bCs/>
                <w:sz w:val="22"/>
                <w:szCs w:val="22"/>
              </w:rPr>
              <w:t>Exclusion criteria</w:t>
            </w:r>
          </w:p>
        </w:tc>
        <w:tc>
          <w:tcPr>
            <w:tcW w:w="8505" w:type="dxa"/>
          </w:tcPr>
          <w:p w14:paraId="2E1D400C" w14:textId="77777777" w:rsidR="00D20980" w:rsidRDefault="00D20980" w:rsidP="00D41655">
            <w:pPr>
              <w:autoSpaceDE w:val="0"/>
              <w:autoSpaceDN w:val="0"/>
              <w:adjustRightInd w:val="0"/>
              <w:spacing w:line="360" w:lineRule="auto"/>
              <w:jc w:val="both"/>
              <w:rPr>
                <w:rFonts w:ascii="Garamond" w:hAnsi="Garamond" w:cs="Arial"/>
                <w:b/>
                <w:bCs/>
                <w:sz w:val="22"/>
                <w:szCs w:val="22"/>
              </w:rPr>
            </w:pPr>
            <w:r>
              <w:rPr>
                <w:rFonts w:ascii="Garamond" w:hAnsi="Garamond" w:cs="Arial"/>
                <w:bCs/>
                <w:sz w:val="22"/>
                <w:szCs w:val="22"/>
              </w:rPr>
              <w:t>R</w:t>
            </w:r>
            <w:r w:rsidRPr="002D12C8">
              <w:rPr>
                <w:rFonts w:ascii="Garamond" w:hAnsi="Garamond" w:cs="Arial"/>
                <w:bCs/>
                <w:sz w:val="22"/>
                <w:szCs w:val="22"/>
              </w:rPr>
              <w:t>eviews, discussion papers, non-research letters and editorials, animal studie</w:t>
            </w:r>
            <w:r>
              <w:rPr>
                <w:rFonts w:ascii="Garamond" w:hAnsi="Garamond" w:cs="Arial"/>
                <w:bCs/>
                <w:sz w:val="22"/>
                <w:szCs w:val="22"/>
              </w:rPr>
              <w:t>s</w:t>
            </w:r>
            <w:r w:rsidRPr="002D12C8">
              <w:rPr>
                <w:rFonts w:ascii="Garamond" w:hAnsi="Garamond" w:cs="Arial"/>
                <w:bCs/>
                <w:sz w:val="22"/>
                <w:szCs w:val="22"/>
              </w:rPr>
              <w:t xml:space="preserve"> and studies not employing double-blind RCT designs.</w:t>
            </w:r>
          </w:p>
        </w:tc>
      </w:tr>
    </w:tbl>
    <w:p w14:paraId="25D82B84" w14:textId="77777777" w:rsidR="00D20980" w:rsidRDefault="00D20980" w:rsidP="00D20980">
      <w:pPr>
        <w:autoSpaceDE w:val="0"/>
        <w:autoSpaceDN w:val="0"/>
        <w:adjustRightInd w:val="0"/>
        <w:spacing w:line="360" w:lineRule="auto"/>
        <w:jc w:val="both"/>
        <w:rPr>
          <w:rFonts w:ascii="Garamond" w:hAnsi="Garamond" w:cs="Arial"/>
          <w:b/>
          <w:bCs/>
          <w:sz w:val="22"/>
          <w:szCs w:val="22"/>
          <w:lang w:val="en-US"/>
        </w:rPr>
      </w:pPr>
    </w:p>
    <w:p w14:paraId="710A3327" w14:textId="77777777" w:rsidR="00D20980"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Pr>
          <w:rFonts w:ascii="Garamond" w:hAnsi="Garamond" w:cs="Arial"/>
          <w:b/>
          <w:bCs/>
          <w:sz w:val="22"/>
          <w:szCs w:val="22"/>
          <w:lang w:val="en-US"/>
        </w:rPr>
        <w:t>Box 1. Inclusion and exclusion criteria</w:t>
      </w:r>
    </w:p>
    <w:p w14:paraId="2F5954F5" w14:textId="77777777" w:rsidR="00D20980" w:rsidRDefault="00D20980" w:rsidP="00D20980">
      <w:pPr>
        <w:autoSpaceDE w:val="0"/>
        <w:autoSpaceDN w:val="0"/>
        <w:adjustRightInd w:val="0"/>
        <w:spacing w:line="360" w:lineRule="auto"/>
        <w:jc w:val="both"/>
        <w:rPr>
          <w:rFonts w:ascii="Garamond" w:hAnsi="Garamond" w:cs="Arial"/>
          <w:b/>
          <w:bCs/>
          <w:sz w:val="22"/>
          <w:szCs w:val="22"/>
          <w:lang w:val="en-US"/>
        </w:rPr>
      </w:pPr>
    </w:p>
    <w:p w14:paraId="111D032A" w14:textId="77777777" w:rsidR="00D20980" w:rsidRDefault="00D20980" w:rsidP="00D20980">
      <w:pPr>
        <w:autoSpaceDE w:val="0"/>
        <w:autoSpaceDN w:val="0"/>
        <w:adjustRightInd w:val="0"/>
        <w:spacing w:line="360" w:lineRule="auto"/>
        <w:jc w:val="both"/>
        <w:rPr>
          <w:rFonts w:ascii="Garamond" w:hAnsi="Garamond" w:cs="Arial"/>
          <w:b/>
          <w:bCs/>
          <w:sz w:val="22"/>
          <w:szCs w:val="22"/>
          <w:lang w:val="en-US"/>
        </w:rPr>
      </w:pPr>
    </w:p>
    <w:p w14:paraId="210F12AA"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Study selection</w:t>
      </w:r>
    </w:p>
    <w:p w14:paraId="5A4BC445"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r w:rsidRPr="009A0545">
        <w:rPr>
          <w:rFonts w:ascii="Garamond" w:hAnsi="Garamond" w:cs="Arial"/>
          <w:bCs/>
          <w:sz w:val="22"/>
          <w:szCs w:val="22"/>
          <w:lang w:val="en-US"/>
        </w:rPr>
        <w:t xml:space="preserve">All references were uploaded into the systematic review software DistillerSR and underwent initial de-duplication.  Study titles were independently checked by two reviewers (SD and UN) according to the above selection criteria and categorized as included, not included or unsure. For those papers in the unsure category, we retrieved the abstract and re-categorized as above. Any discrepancies were resolved through discussion and, if necessary, a third reviewer (AS) was consulted. Full text copies of potentially relevant studies were obtained and their eligibility for inclusion independently assessed by two reviewers (SD and UN). Studies that did not fulfil all of the inclusion criteria were excluded. </w:t>
      </w:r>
    </w:p>
    <w:p w14:paraId="27B573F8" w14:textId="77777777" w:rsidR="00D20980" w:rsidRDefault="00D20980" w:rsidP="00D20980">
      <w:pPr>
        <w:autoSpaceDE w:val="0"/>
        <w:autoSpaceDN w:val="0"/>
        <w:adjustRightInd w:val="0"/>
        <w:spacing w:line="360" w:lineRule="auto"/>
        <w:jc w:val="both"/>
        <w:rPr>
          <w:rFonts w:ascii="Garamond" w:hAnsi="Garamond" w:cs="Arial"/>
          <w:b/>
          <w:bCs/>
          <w:sz w:val="22"/>
          <w:szCs w:val="22"/>
          <w:lang w:val="en-US"/>
        </w:rPr>
      </w:pPr>
    </w:p>
    <w:p w14:paraId="772EAFF5" w14:textId="77777777" w:rsidR="00D20980" w:rsidRDefault="00D20980" w:rsidP="00D20980">
      <w:pPr>
        <w:autoSpaceDE w:val="0"/>
        <w:autoSpaceDN w:val="0"/>
        <w:adjustRightInd w:val="0"/>
        <w:spacing w:line="360" w:lineRule="auto"/>
        <w:jc w:val="both"/>
        <w:rPr>
          <w:rFonts w:ascii="Garamond" w:hAnsi="Garamond" w:cs="Arial"/>
          <w:b/>
          <w:bCs/>
          <w:sz w:val="22"/>
          <w:szCs w:val="22"/>
          <w:lang w:val="en-US"/>
        </w:rPr>
      </w:pPr>
    </w:p>
    <w:p w14:paraId="5521330D"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Quality assessment strategy</w:t>
      </w:r>
    </w:p>
    <w:p w14:paraId="75B06D09" w14:textId="77777777" w:rsidR="00D20980" w:rsidRPr="00B51867" w:rsidRDefault="00D20980" w:rsidP="00D20980">
      <w:pPr>
        <w:autoSpaceDE w:val="0"/>
        <w:autoSpaceDN w:val="0"/>
        <w:adjustRightInd w:val="0"/>
        <w:spacing w:line="360" w:lineRule="auto"/>
        <w:jc w:val="both"/>
        <w:rPr>
          <w:rFonts w:ascii="Garamond" w:hAnsi="Garamond" w:cs="Arial"/>
          <w:sz w:val="22"/>
          <w:szCs w:val="22"/>
          <w:lang w:val="en-US"/>
        </w:rPr>
      </w:pPr>
      <w:r w:rsidRPr="009A0545">
        <w:rPr>
          <w:rFonts w:ascii="Garamond" w:hAnsi="Garamond" w:cs="Arial"/>
          <w:sz w:val="22"/>
          <w:szCs w:val="22"/>
          <w:lang w:val="en-US"/>
        </w:rPr>
        <w:t>Quality assessments were independently carried out on each study by two reviewers (UN, SA, AA</w:t>
      </w:r>
      <w:r>
        <w:rPr>
          <w:rFonts w:ascii="Garamond" w:hAnsi="Garamond" w:cs="Arial"/>
          <w:sz w:val="22"/>
          <w:szCs w:val="22"/>
          <w:lang w:val="en-US"/>
        </w:rPr>
        <w:t>, MA</w:t>
      </w:r>
      <w:r w:rsidRPr="009A0545">
        <w:rPr>
          <w:rFonts w:ascii="Garamond" w:hAnsi="Garamond" w:cs="Arial"/>
          <w:sz w:val="22"/>
          <w:szCs w:val="22"/>
          <w:lang w:val="en-US"/>
        </w:rPr>
        <w:t xml:space="preserve"> or TM) using a range of instruments. RCTs were assessed for generation of allocation sequence, concealment of allocation, baseline outcome measurements, baseline characteristics, incomplete outcome data, blinding of outcome assessor, protection against contamination, selective outcome reporting and other risks of bias using the Cochrane Risk of Bias (ROB) Tool.</w:t>
      </w:r>
      <w:r w:rsidRPr="009A0545">
        <w:rPr>
          <w:rFonts w:ascii="Garamond" w:hAnsi="Garamond" w:cs="Arial"/>
          <w:sz w:val="22"/>
          <w:szCs w:val="22"/>
          <w:lang w:val="en-US"/>
        </w:rPr>
        <w:fldChar w:fldCharType="begin"/>
      </w:r>
      <w:r>
        <w:rPr>
          <w:rFonts w:ascii="Garamond" w:hAnsi="Garamond" w:cs="Arial"/>
          <w:sz w:val="22"/>
          <w:szCs w:val="22"/>
          <w:lang w:val="en-US"/>
        </w:rPr>
        <w:instrText xml:space="preserve"> ADDIN ZOTERO_ITEM CSL_CITATION {"citationID":"1hpbivmef9","properties":{"formattedCitation":"(13)","plainCitation":"(13)"},"citationItems":[{"id":303,"uris":["http://zotero.org/users/local/rNdLYwBI/items/XB3Z6PNV"],"uri":["http://zotero.org/users/local/rNdLYwBI/items/XB3Z6PNV"],"itemData":{"id":303,"type":"article-journal","title":"Cochrane Risk of bias tool  http://handbook.cochrane.org/chapter_8/table_8_5_a_the_cochrane_collaborations_tool_for_assessing.htm"}}],"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13)</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We used the Critical Appraisal Skills Programme (CASP) Economic Evaluation Checklist for </w:t>
      </w:r>
      <w:r w:rsidRPr="0007182D">
        <w:rPr>
          <w:rFonts w:ascii="Garamond" w:hAnsi="Garamond" w:cs="Arial"/>
          <w:sz w:val="22"/>
          <w:szCs w:val="22"/>
          <w:lang w:val="en-US"/>
        </w:rPr>
        <w:t>health economic studies.</w:t>
      </w:r>
      <w:r w:rsidRPr="009A0545">
        <w:rPr>
          <w:rFonts w:ascii="Garamond" w:hAnsi="Garamond" w:cs="Arial"/>
          <w:sz w:val="22"/>
          <w:szCs w:val="22"/>
          <w:lang w:val="en-US"/>
        </w:rPr>
        <w:fldChar w:fldCharType="begin"/>
      </w:r>
      <w:r>
        <w:rPr>
          <w:rFonts w:ascii="Garamond" w:hAnsi="Garamond" w:cs="Arial"/>
          <w:sz w:val="22"/>
          <w:szCs w:val="22"/>
          <w:lang w:val="en-US"/>
        </w:rPr>
        <w:instrText xml:space="preserve"> ADDIN ZOTERO_ITEM CSL_CITATION {"citationID":"75hoq85p5","properties":{"formattedCitation":"(14)","plainCitation":"(14)"},"citationItems":[{"id":293,"uris":["http://zotero.org/users/local/rNdLYwBI/items/QPZ69VC2"],"uri":["http://zotero.org/users/local/rNdLYwBI/items/QPZ69VC2"],"itemData":{"id":293,"type":"article-journal","title":"CASP checklist for Economic evaluations http://media.wix.com/ugd/dded87_3b2bd5743feb4b1aaac6ebdd68771d3f.pdf Last accessed on 3rd September 2015"}}],"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14)</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For case series, </w:t>
      </w:r>
      <w:r w:rsidRPr="0007182D">
        <w:rPr>
          <w:rFonts w:ascii="Garamond" w:hAnsi="Garamond" w:cs="Arial"/>
          <w:sz w:val="22"/>
          <w:szCs w:val="22"/>
          <w:lang w:val="en-US"/>
        </w:rPr>
        <w:t xml:space="preserve">we used the </w:t>
      </w:r>
      <w:r w:rsidRPr="0007182D">
        <w:rPr>
          <w:rStyle w:val="html"/>
          <w:rFonts w:ascii="Garamond" w:hAnsi="Garamond"/>
          <w:sz w:val="22"/>
          <w:szCs w:val="22"/>
          <w:lang w:val="en-US"/>
        </w:rPr>
        <w:t>quality assessment tool produced by the National Institute for Health and Clinical Excellence (NICE)</w:t>
      </w:r>
      <w:r w:rsidRPr="0007182D">
        <w:rPr>
          <w:rFonts w:ascii="Garamond" w:hAnsi="Garamond" w:cs="Arial"/>
          <w:sz w:val="22"/>
          <w:szCs w:val="22"/>
          <w:lang w:val="en-US"/>
        </w:rPr>
        <w:t>.</w:t>
      </w:r>
      <w:r w:rsidRPr="009A0545">
        <w:rPr>
          <w:rFonts w:ascii="Garamond" w:hAnsi="Garamond" w:cs="Arial"/>
          <w:sz w:val="22"/>
          <w:szCs w:val="22"/>
          <w:lang w:val="en-US"/>
        </w:rPr>
        <w:fldChar w:fldCharType="begin"/>
      </w:r>
      <w:r>
        <w:rPr>
          <w:rFonts w:ascii="Garamond" w:hAnsi="Garamond" w:cs="Arial"/>
          <w:sz w:val="22"/>
          <w:szCs w:val="22"/>
          <w:lang w:val="en-US"/>
        </w:rPr>
        <w:instrText xml:space="preserve"> ADDIN ZOTERO_ITEM CSL_CITATION {"citationID":"eqde7q550","properties":{"formattedCitation":"(15)","plainCitation":"(15)"},"citationItems":[{"id":304,"uris":["http://zotero.org/users/local/rNdLYwBI/items/NKWS9DQ6"],"uri":["http://zotero.org/users/local/rNdLYwBI/items/NKWS9DQ6"],"itemData":{"id":304,"type":"article-journal","title":"NICE Case Series Risk of Bias tool https://www.nice.org.uk/guidance/cg3/resources/appendix-4-quality-of-case-series-form2"}}],"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15)</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Any disagreements</w:t>
      </w:r>
      <w:r w:rsidRPr="0007182D">
        <w:rPr>
          <w:rFonts w:ascii="Garamond" w:hAnsi="Garamond" w:cs="Arial"/>
          <w:sz w:val="22"/>
          <w:szCs w:val="22"/>
          <w:lang w:val="en-US"/>
        </w:rPr>
        <w:t xml:space="preserve"> were resolved through discussion and, if necessary, a third rev</w:t>
      </w:r>
      <w:r w:rsidRPr="00B51867">
        <w:rPr>
          <w:rFonts w:ascii="Garamond" w:hAnsi="Garamond" w:cs="Arial"/>
          <w:sz w:val="22"/>
          <w:szCs w:val="22"/>
          <w:lang w:val="en-US"/>
        </w:rPr>
        <w:t>iewer (SD or AS) was consulted.</w:t>
      </w:r>
    </w:p>
    <w:p w14:paraId="0C53E104"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p>
    <w:p w14:paraId="08EC1BEA"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Data extraction, analysis and synthesis</w:t>
      </w:r>
    </w:p>
    <w:p w14:paraId="64F7A218" w14:textId="5449BE35" w:rsidR="00D20980" w:rsidRPr="00B51867"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 xml:space="preserve">Data were independently extracted onto a customized data extraction sheet in DistillerSR by two reviewers (UN, SA, AA, </w:t>
      </w:r>
      <w:r w:rsidR="00D41655">
        <w:rPr>
          <w:rFonts w:ascii="Garamond" w:hAnsi="Garamond" w:cs="Arial"/>
          <w:sz w:val="22"/>
          <w:szCs w:val="22"/>
          <w:lang w:val="en-US"/>
        </w:rPr>
        <w:t xml:space="preserve">HZ, </w:t>
      </w:r>
      <w:r>
        <w:rPr>
          <w:rFonts w:ascii="Garamond" w:hAnsi="Garamond" w:cs="Arial"/>
          <w:sz w:val="22"/>
          <w:szCs w:val="22"/>
          <w:lang w:val="en-US"/>
        </w:rPr>
        <w:t xml:space="preserve">MA, </w:t>
      </w:r>
      <w:r w:rsidRPr="009A0545">
        <w:rPr>
          <w:rFonts w:ascii="Garamond" w:hAnsi="Garamond" w:cs="Arial"/>
          <w:sz w:val="22"/>
          <w:szCs w:val="22"/>
          <w:lang w:val="en-US"/>
        </w:rPr>
        <w:t>SD or TM), and any discrepancies were resolved by discussion or, if agreement could not be reached, by arbitration by a third reviewer (SD or AS). A descriptive summary with detailed data tables was initially produced to summarize the literature.  Where clinically and statistically appropriate, meta-analyses were undertaken using random-effects modeling.</w:t>
      </w:r>
      <w:r w:rsidRPr="009A0545">
        <w:rPr>
          <w:rFonts w:ascii="Garamond" w:hAnsi="Garamond" w:cs="Arial"/>
          <w:sz w:val="22"/>
          <w:szCs w:val="22"/>
          <w:lang w:val="en-US"/>
        </w:rPr>
        <w:fldChar w:fldCharType="begin"/>
      </w:r>
      <w:r>
        <w:rPr>
          <w:rFonts w:ascii="Garamond" w:hAnsi="Garamond" w:cs="Arial"/>
          <w:sz w:val="22"/>
          <w:szCs w:val="22"/>
          <w:lang w:val="en-US"/>
        </w:rPr>
        <w:instrText xml:space="preserve"> ADDIN ZOTERO_ITEM CSL_CITATION {"citationID":"2ikl8f1rm5","properties":{"formattedCitation":"(16)","plainCitation":"(16)"},"citationItems":[{"id":294,"uris":["http://zotero.org/users/local/rNdLYwBI/items/2IDMFW57"],"uri":["http://zotero.org/users/local/rNdLYwBI/items/2IDMFW57"],"itemData":{"id":294,"type":"article-journal","title":"Cochrane Handbook for Systematic Reviews of Interventions. Version 5.0.2 (Chapter 11, Section 11)","author":[{"family":"Higgins JPT, Green S.","given":""}]}}],"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16)</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w:t>
      </w:r>
      <w:r>
        <w:rPr>
          <w:rFonts w:ascii="Garamond" w:hAnsi="Garamond" w:cs="Arial"/>
          <w:sz w:val="22"/>
          <w:szCs w:val="22"/>
          <w:lang w:val="en-US"/>
        </w:rPr>
        <w:t xml:space="preserve">Data were extracted from primary studies, but where these were not available in a suitable format we first contacted authors for data and then if data were still not available we extracted data from previous Cochrane reviews.   </w:t>
      </w:r>
      <w:r w:rsidRPr="009A0545">
        <w:rPr>
          <w:rFonts w:ascii="Garamond" w:hAnsi="Garamond" w:cs="Arial"/>
          <w:sz w:val="22"/>
          <w:szCs w:val="22"/>
          <w:lang w:val="en-US"/>
        </w:rPr>
        <w:t xml:space="preserve">For outcomes for which </w:t>
      </w:r>
      <w:r w:rsidRPr="0007182D">
        <w:rPr>
          <w:rFonts w:ascii="Garamond" w:hAnsi="Garamond" w:cs="Arial"/>
          <w:sz w:val="22"/>
          <w:szCs w:val="22"/>
          <w:lang w:val="en-US"/>
        </w:rPr>
        <w:t>it was not possible to produce a meta-analysis, we narratively synthesized data.</w:t>
      </w:r>
      <w:r w:rsidRPr="00B51867">
        <w:rPr>
          <w:rFonts w:ascii="Garamond" w:hAnsi="Garamond" w:cs="Arial"/>
          <w:sz w:val="22"/>
          <w:szCs w:val="22"/>
          <w:lang w:val="en-US"/>
        </w:rPr>
        <w:t xml:space="preserve"> </w:t>
      </w:r>
      <w:r w:rsidR="007641BC">
        <w:rPr>
          <w:rFonts w:ascii="Garamond" w:hAnsi="Garamond" w:cs="Arial"/>
          <w:sz w:val="22"/>
          <w:szCs w:val="22"/>
          <w:lang w:val="en-US"/>
        </w:rPr>
        <w:t>Heterogeneity</w:t>
      </w:r>
      <w:r>
        <w:rPr>
          <w:rFonts w:ascii="Garamond" w:hAnsi="Garamond" w:cs="Arial"/>
          <w:sz w:val="22"/>
          <w:szCs w:val="22"/>
          <w:lang w:val="en-US"/>
        </w:rPr>
        <w:t xml:space="preserve"> statistics are reported with each forest plot. </w:t>
      </w:r>
    </w:p>
    <w:p w14:paraId="0B125481" w14:textId="77777777" w:rsidR="00D20980" w:rsidRPr="009A0545" w:rsidRDefault="00D20980" w:rsidP="00D20980">
      <w:pPr>
        <w:spacing w:line="360" w:lineRule="auto"/>
        <w:jc w:val="both"/>
        <w:rPr>
          <w:rFonts w:ascii="Garamond" w:hAnsi="Garamond" w:cs="Arial"/>
          <w:sz w:val="22"/>
          <w:szCs w:val="22"/>
          <w:lang w:val="en-US"/>
        </w:rPr>
      </w:pPr>
    </w:p>
    <w:p w14:paraId="59408DE9" w14:textId="77777777" w:rsidR="00D20980" w:rsidRPr="009A0545" w:rsidRDefault="00D20980" w:rsidP="00D20980">
      <w:pPr>
        <w:spacing w:line="360" w:lineRule="auto"/>
        <w:jc w:val="both"/>
        <w:outlineLvl w:val="0"/>
        <w:rPr>
          <w:rFonts w:ascii="Garamond" w:hAnsi="Garamond" w:cs="Arial"/>
          <w:b/>
          <w:sz w:val="22"/>
          <w:szCs w:val="22"/>
          <w:lang w:val="en-US"/>
        </w:rPr>
      </w:pPr>
      <w:r w:rsidRPr="009A0545">
        <w:rPr>
          <w:rFonts w:ascii="Garamond" w:hAnsi="Garamond" w:cs="Arial"/>
          <w:b/>
          <w:sz w:val="22"/>
          <w:szCs w:val="22"/>
          <w:lang w:val="en-US"/>
        </w:rPr>
        <w:t>Sensitivity analyses and assessment for publication bias</w:t>
      </w:r>
    </w:p>
    <w:p w14:paraId="1C911490" w14:textId="77777777"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 xml:space="preserve">Sensitivity analyses were undertaken for the primary outcomes by comparing the summary estimates obtained by excluding studies considered to be at high ROB.  </w:t>
      </w:r>
    </w:p>
    <w:p w14:paraId="04CEA7E4" w14:textId="77777777" w:rsidR="00D20980" w:rsidRPr="009A0545" w:rsidRDefault="00D20980" w:rsidP="00D20980">
      <w:pPr>
        <w:spacing w:line="360" w:lineRule="auto"/>
        <w:jc w:val="both"/>
        <w:rPr>
          <w:rFonts w:ascii="Garamond" w:hAnsi="Garamond" w:cs="Arial"/>
          <w:sz w:val="22"/>
          <w:szCs w:val="22"/>
          <w:lang w:val="en-US"/>
        </w:rPr>
      </w:pPr>
    </w:p>
    <w:p w14:paraId="070B8590" w14:textId="77777777"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Publication bias was assessed for these same primary outcomes through the creation of funnel plots,</w:t>
      </w:r>
      <w:r w:rsidRPr="009A0545">
        <w:rPr>
          <w:rFonts w:ascii="Garamond" w:hAnsi="Garamond"/>
          <w:sz w:val="22"/>
          <w:szCs w:val="22"/>
          <w:lang w:val="en-US"/>
        </w:rPr>
        <w:t xml:space="preserve"> </w:t>
      </w:r>
      <w:r w:rsidRPr="009A0545">
        <w:rPr>
          <w:rFonts w:ascii="Garamond" w:hAnsi="Garamond" w:cs="Arial"/>
          <w:sz w:val="22"/>
          <w:szCs w:val="22"/>
          <w:lang w:val="en-US"/>
        </w:rPr>
        <w:t>and tested by Egger's regression test and Begg's rank correlation test.</w:t>
      </w:r>
      <w:r w:rsidRPr="009A0545">
        <w:rPr>
          <w:rFonts w:ascii="Garamond" w:hAnsi="Garamond" w:cs="Arial"/>
          <w:sz w:val="22"/>
          <w:szCs w:val="22"/>
          <w:lang w:val="en-US"/>
        </w:rPr>
        <w:fldChar w:fldCharType="begin"/>
      </w:r>
      <w:r>
        <w:rPr>
          <w:rFonts w:ascii="Garamond" w:hAnsi="Garamond" w:cs="Arial"/>
          <w:sz w:val="22"/>
          <w:szCs w:val="22"/>
          <w:lang w:val="en-US"/>
        </w:rPr>
        <w:instrText xml:space="preserve"> ADDIN ZOTERO_ITEM CSL_CITATION {"citationID":"fnk5oicgn","properties":{"formattedCitation":"(17,18)","plainCitation":"(17,18)"},"citationItems":[{"id":296,"uris":["http://zotero.org/users/local/rNdLYwBI/items/NV8ICWWD"],"uri":["http://zotero.org/users/local/rNdLYwBI/items/NV8ICWWD"],"itemData":{"id":296,"type":"article-journal","title":"Bias in meta-analysis detected by a simple, graphical test.","page":"34","volume":"315","issue":"629","author":[{"family":"Egger M, Davey Smith G, Schneider M, et al.","given":""}],"issued":{"date-parts":[["1997"]]}}},{"id":297,"uris":["http://zotero.org/users/local/rNdLYwBI/items/FBXHBM4D"],"uri":["http://zotero.org/users/local/rNdLYwBI/items/FBXHBM4D"],"itemData":{"id":297,"type":"article-journal","title":"Operating characteristics of a rank correlation test for publication bias.","page":"101","volume":"50","issue":"1088","author":[{"family":"Begg CB, Mazumdar M.","given":""}],"issued":{"date-parts":[["1994"]]}}}],"schema":"https://github.com/citation-style-language/schema/raw/master/csl-citation.json"} </w:instrText>
      </w:r>
      <w:r w:rsidRPr="009A0545">
        <w:rPr>
          <w:rFonts w:ascii="Garamond" w:hAnsi="Garamond" w:cs="Arial"/>
          <w:sz w:val="22"/>
          <w:szCs w:val="22"/>
          <w:lang w:val="en-US"/>
        </w:rPr>
        <w:fldChar w:fldCharType="separate"/>
      </w:r>
      <w:r>
        <w:rPr>
          <w:rFonts w:ascii="Garamond" w:hAnsi="Garamond"/>
          <w:sz w:val="22"/>
          <w:szCs w:val="22"/>
          <w:lang w:val="en-US"/>
        </w:rPr>
        <w:t>(17,18)</w:t>
      </w:r>
      <w:r w:rsidRPr="009A0545">
        <w:rPr>
          <w:rFonts w:ascii="Garamond" w:hAnsi="Garamond" w:cs="Arial"/>
          <w:sz w:val="22"/>
          <w:szCs w:val="22"/>
          <w:lang w:val="en-US"/>
        </w:rPr>
        <w:fldChar w:fldCharType="end"/>
      </w:r>
    </w:p>
    <w:p w14:paraId="600F8D79" w14:textId="77777777" w:rsidR="00D20980" w:rsidRPr="00B51867" w:rsidRDefault="00D20980" w:rsidP="00D20980">
      <w:pPr>
        <w:spacing w:line="360" w:lineRule="auto"/>
        <w:jc w:val="both"/>
        <w:rPr>
          <w:rFonts w:ascii="Garamond" w:hAnsi="Garamond" w:cs="Arial"/>
          <w:sz w:val="22"/>
          <w:szCs w:val="22"/>
          <w:lang w:val="en-US"/>
        </w:rPr>
      </w:pPr>
    </w:p>
    <w:p w14:paraId="4FB34295" w14:textId="77777777" w:rsidR="00D20980" w:rsidRPr="009A0545" w:rsidRDefault="00D20980" w:rsidP="00D20980">
      <w:pPr>
        <w:spacing w:line="360" w:lineRule="auto"/>
        <w:jc w:val="both"/>
        <w:outlineLvl w:val="0"/>
        <w:rPr>
          <w:rFonts w:ascii="Garamond" w:hAnsi="Garamond" w:cs="Arial"/>
          <w:b/>
          <w:sz w:val="22"/>
          <w:szCs w:val="22"/>
          <w:lang w:val="en-US"/>
        </w:rPr>
      </w:pPr>
      <w:r w:rsidRPr="009A0545">
        <w:rPr>
          <w:rFonts w:ascii="Garamond" w:hAnsi="Garamond" w:cs="Arial"/>
          <w:b/>
          <w:sz w:val="22"/>
          <w:szCs w:val="22"/>
          <w:lang w:val="en-US"/>
        </w:rPr>
        <w:t>Subgroup analyses</w:t>
      </w:r>
    </w:p>
    <w:p w14:paraId="2B0E2FFD" w14:textId="77777777" w:rsidR="00D20980" w:rsidRPr="00ED08BA" w:rsidRDefault="00D20980" w:rsidP="00D20980">
      <w:pPr>
        <w:spacing w:line="360" w:lineRule="auto"/>
        <w:jc w:val="both"/>
        <w:outlineLvl w:val="0"/>
        <w:rPr>
          <w:rFonts w:ascii="Garamond" w:hAnsi="Garamond" w:cs="Arial"/>
          <w:sz w:val="22"/>
          <w:szCs w:val="22"/>
          <w:lang w:val="en-US"/>
        </w:rPr>
      </w:pPr>
      <w:r w:rsidRPr="00ED08BA">
        <w:rPr>
          <w:rFonts w:ascii="Garamond" w:hAnsi="Garamond" w:cs="Arial"/>
          <w:sz w:val="22"/>
          <w:szCs w:val="22"/>
          <w:lang w:val="en-US"/>
        </w:rPr>
        <w:t xml:space="preserve">A number of subgroup analyses were undertaken, </w:t>
      </w:r>
      <w:r>
        <w:rPr>
          <w:rFonts w:ascii="Garamond" w:hAnsi="Garamond" w:cs="Arial"/>
          <w:sz w:val="22"/>
          <w:szCs w:val="22"/>
          <w:lang w:val="en-US"/>
        </w:rPr>
        <w:t>which</w:t>
      </w:r>
      <w:r w:rsidRPr="00ED08BA">
        <w:rPr>
          <w:rFonts w:ascii="Garamond" w:hAnsi="Garamond" w:cs="Arial"/>
          <w:sz w:val="22"/>
          <w:szCs w:val="22"/>
          <w:lang w:val="en-US"/>
        </w:rPr>
        <w:t xml:space="preserve"> are listed in the </w:t>
      </w:r>
      <w:r>
        <w:rPr>
          <w:rFonts w:ascii="Garamond" w:hAnsi="Garamond" w:cs="Arial"/>
          <w:sz w:val="22"/>
          <w:szCs w:val="22"/>
          <w:lang w:val="en-US"/>
        </w:rPr>
        <w:t>protocol</w:t>
      </w:r>
      <w:r w:rsidRPr="00ED08BA">
        <w:rPr>
          <w:rFonts w:ascii="Garamond" w:hAnsi="Garamond" w:cs="Arial"/>
          <w:sz w:val="22"/>
          <w:szCs w:val="22"/>
          <w:lang w:val="en-US"/>
        </w:rPr>
        <w:t xml:space="preserve">. </w:t>
      </w:r>
    </w:p>
    <w:p w14:paraId="5A53B8ED" w14:textId="77777777" w:rsidR="00D20980" w:rsidRPr="009A0545" w:rsidRDefault="00D20980" w:rsidP="00D20980">
      <w:pPr>
        <w:spacing w:line="360" w:lineRule="auto"/>
        <w:jc w:val="both"/>
        <w:rPr>
          <w:rFonts w:ascii="Garamond" w:hAnsi="Garamond" w:cs="Arial"/>
          <w:b/>
          <w:sz w:val="22"/>
          <w:szCs w:val="22"/>
          <w:lang w:val="en-US"/>
        </w:rPr>
      </w:pPr>
    </w:p>
    <w:p w14:paraId="58EA48E4" w14:textId="77777777" w:rsidR="00D20980" w:rsidRPr="009A0545" w:rsidRDefault="00D20980" w:rsidP="00D20980">
      <w:pPr>
        <w:spacing w:line="360" w:lineRule="auto"/>
        <w:jc w:val="both"/>
        <w:outlineLvl w:val="0"/>
        <w:rPr>
          <w:rFonts w:ascii="Garamond" w:hAnsi="Garamond" w:cs="Arial"/>
          <w:b/>
          <w:sz w:val="22"/>
          <w:szCs w:val="22"/>
          <w:lang w:val="en-US"/>
        </w:rPr>
      </w:pPr>
      <w:r w:rsidRPr="009A0545">
        <w:rPr>
          <w:rFonts w:ascii="Garamond" w:hAnsi="Garamond" w:cs="Arial"/>
          <w:b/>
          <w:sz w:val="22"/>
          <w:szCs w:val="22"/>
          <w:lang w:val="en-US"/>
        </w:rPr>
        <w:t>Registration and reporting</w:t>
      </w:r>
    </w:p>
    <w:p w14:paraId="2EFB4924" w14:textId="77777777"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 xml:space="preserve">This review is registered with the International Prospective Register of Systematic Reviews (PROSPERO): </w:t>
      </w:r>
      <w:hyperlink r:id="rId10" w:history="1">
        <w:r w:rsidRPr="009A0545">
          <w:rPr>
            <w:rStyle w:val="Hyperlink"/>
            <w:rFonts w:ascii="Garamond" w:hAnsi="Garamond" w:cs="Arial"/>
            <w:sz w:val="22"/>
            <w:szCs w:val="22"/>
            <w:lang w:val="en-US"/>
          </w:rPr>
          <w:t>http://www.crd.york.ac.uk/prospero/</w:t>
        </w:r>
      </w:hyperlink>
      <w:r w:rsidRPr="009A0545">
        <w:rPr>
          <w:rFonts w:ascii="Garamond" w:hAnsi="Garamond" w:cs="Arial"/>
          <w:sz w:val="22"/>
          <w:szCs w:val="22"/>
          <w:lang w:val="en-US"/>
        </w:rPr>
        <w:t xml:space="preserve">.  The registration number is </w:t>
      </w:r>
      <w:r w:rsidRPr="0007182D">
        <w:rPr>
          <w:rFonts w:ascii="Garamond" w:hAnsi="Garamond" w:cs="Arial"/>
          <w:color w:val="444444"/>
          <w:sz w:val="22"/>
          <w:szCs w:val="22"/>
          <w:shd w:val="clear" w:color="auto" w:fill="FFFFFF"/>
          <w:lang w:val="en-US"/>
        </w:rPr>
        <w:t xml:space="preserve">CRD42016035373. </w:t>
      </w:r>
      <w:r w:rsidRPr="0007182D">
        <w:rPr>
          <w:rFonts w:ascii="Garamond" w:hAnsi="Garamond" w:cs="Arial"/>
          <w:sz w:val="22"/>
          <w:szCs w:val="22"/>
          <w:lang w:val="en-US"/>
        </w:rPr>
        <w:t>The Preferred Reporting Items for Systematic Reviews and Meta-Analyses (</w:t>
      </w:r>
      <w:r w:rsidRPr="00B51867">
        <w:rPr>
          <w:rFonts w:ascii="Garamond" w:hAnsi="Garamond" w:cs="Arial"/>
          <w:sz w:val="22"/>
          <w:szCs w:val="22"/>
          <w:lang w:val="en-US"/>
        </w:rPr>
        <w:t>PRISMA)</w:t>
      </w:r>
      <w:r w:rsidRPr="000C6294">
        <w:rPr>
          <w:rFonts w:ascii="Garamond" w:hAnsi="Garamond" w:cs="Arial"/>
          <w:sz w:val="22"/>
          <w:szCs w:val="22"/>
          <w:lang w:val="en-US"/>
        </w:rPr>
        <w:t xml:space="preserve"> checklist has been used to guide the reporting of th</w:t>
      </w:r>
      <w:r w:rsidRPr="009A0545">
        <w:rPr>
          <w:rFonts w:ascii="Garamond" w:hAnsi="Garamond" w:cs="Arial"/>
          <w:sz w:val="22"/>
          <w:szCs w:val="22"/>
          <w:lang w:val="en-US"/>
        </w:rPr>
        <w:t xml:space="preserve">is systematic review: </w:t>
      </w:r>
      <w:hyperlink r:id="rId11" w:history="1">
        <w:r w:rsidRPr="009A0545">
          <w:rPr>
            <w:rStyle w:val="Hyperlink"/>
            <w:rFonts w:ascii="Garamond" w:hAnsi="Garamond" w:cs="Arial"/>
            <w:sz w:val="22"/>
            <w:szCs w:val="22"/>
            <w:lang w:val="en-US"/>
          </w:rPr>
          <w:t>http://www.prisma-statement.org/</w:t>
        </w:r>
      </w:hyperlink>
      <w:r w:rsidRPr="009A0545">
        <w:rPr>
          <w:rFonts w:ascii="Garamond" w:hAnsi="Garamond" w:cs="Arial"/>
          <w:sz w:val="22"/>
          <w:szCs w:val="22"/>
          <w:lang w:val="en-US"/>
        </w:rPr>
        <w:t xml:space="preserve"> (Appendix 2, Supplementary file).</w:t>
      </w:r>
    </w:p>
    <w:p w14:paraId="7931BCA5" w14:textId="77777777" w:rsidR="00D20980" w:rsidRPr="00F27C66" w:rsidRDefault="00D20980" w:rsidP="00D20980">
      <w:pPr>
        <w:spacing w:line="360" w:lineRule="auto"/>
        <w:jc w:val="both"/>
        <w:rPr>
          <w:rFonts w:ascii="Garamond" w:hAnsi="Garamond" w:cs="Arial"/>
          <w:sz w:val="22"/>
          <w:szCs w:val="22"/>
          <w:lang w:val="en-US"/>
        </w:rPr>
      </w:pPr>
    </w:p>
    <w:p w14:paraId="041F0C97" w14:textId="77777777" w:rsidR="00D20980" w:rsidRDefault="00D20980" w:rsidP="00D20980">
      <w:pPr>
        <w:spacing w:line="360" w:lineRule="auto"/>
        <w:jc w:val="both"/>
        <w:rPr>
          <w:rFonts w:ascii="Garamond" w:hAnsi="Garamond" w:cs="Arial"/>
          <w:b/>
          <w:sz w:val="22"/>
          <w:szCs w:val="22"/>
          <w:lang w:val="en-US"/>
        </w:rPr>
      </w:pPr>
    </w:p>
    <w:p w14:paraId="3632C011" w14:textId="77777777" w:rsidR="00D20980" w:rsidRDefault="00D20980" w:rsidP="00D20980">
      <w:pPr>
        <w:spacing w:line="360" w:lineRule="auto"/>
        <w:jc w:val="both"/>
        <w:rPr>
          <w:rFonts w:ascii="Garamond" w:hAnsi="Garamond" w:cs="Arial"/>
          <w:b/>
          <w:sz w:val="22"/>
          <w:szCs w:val="22"/>
          <w:lang w:val="en-US"/>
        </w:rPr>
      </w:pPr>
    </w:p>
    <w:p w14:paraId="53FF2364" w14:textId="77777777" w:rsidR="00D20980" w:rsidRPr="00F27C66" w:rsidRDefault="00D20980" w:rsidP="00D20980">
      <w:pPr>
        <w:spacing w:line="360" w:lineRule="auto"/>
        <w:jc w:val="both"/>
        <w:rPr>
          <w:rFonts w:ascii="Garamond" w:hAnsi="Garamond" w:cs="Arial"/>
          <w:b/>
          <w:sz w:val="22"/>
          <w:szCs w:val="22"/>
          <w:lang w:val="en-US"/>
        </w:rPr>
      </w:pPr>
    </w:p>
    <w:p w14:paraId="7DFD9DA6" w14:textId="77777777" w:rsidR="00D20980" w:rsidRPr="00F27C66" w:rsidRDefault="00D20980" w:rsidP="00D20980">
      <w:pPr>
        <w:spacing w:line="360" w:lineRule="auto"/>
        <w:jc w:val="both"/>
        <w:outlineLvl w:val="0"/>
        <w:rPr>
          <w:rFonts w:ascii="Garamond" w:hAnsi="Garamond" w:cs="Arial"/>
          <w:b/>
          <w:sz w:val="22"/>
          <w:szCs w:val="22"/>
          <w:lang w:val="en-US"/>
        </w:rPr>
      </w:pPr>
      <w:r w:rsidRPr="00F27C66">
        <w:rPr>
          <w:rFonts w:ascii="Garamond" w:hAnsi="Garamond" w:cs="Arial"/>
          <w:b/>
          <w:sz w:val="22"/>
          <w:szCs w:val="22"/>
          <w:lang w:val="en-US"/>
        </w:rPr>
        <w:t>RESULTS</w:t>
      </w:r>
      <w:r>
        <w:rPr>
          <w:rFonts w:ascii="Garamond" w:hAnsi="Garamond" w:cs="Arial"/>
          <w:b/>
          <w:sz w:val="22"/>
          <w:szCs w:val="22"/>
          <w:lang w:val="en-US"/>
        </w:rPr>
        <w:t xml:space="preserve"> </w:t>
      </w:r>
    </w:p>
    <w:p w14:paraId="0595DFD8" w14:textId="77777777" w:rsidR="00D20980" w:rsidRPr="009A0545" w:rsidRDefault="00D20980" w:rsidP="00D20980">
      <w:pPr>
        <w:spacing w:line="360" w:lineRule="auto"/>
        <w:jc w:val="both"/>
        <w:rPr>
          <w:rFonts w:ascii="Garamond" w:hAnsi="Garamond" w:cs="Arial"/>
          <w:bCs/>
          <w:sz w:val="22"/>
          <w:szCs w:val="22"/>
          <w:lang w:val="en-US"/>
        </w:rPr>
      </w:pPr>
      <w:r w:rsidRPr="009A0545">
        <w:rPr>
          <w:rFonts w:ascii="Garamond" w:hAnsi="Garamond" w:cs="Arial"/>
          <w:bCs/>
          <w:sz w:val="22"/>
          <w:szCs w:val="22"/>
          <w:lang w:val="en-US"/>
        </w:rPr>
        <w:t>Our search strategy yielded 5,</w:t>
      </w:r>
      <w:r w:rsidRPr="0007182D">
        <w:rPr>
          <w:rFonts w:ascii="Garamond" w:hAnsi="Garamond" w:cs="Arial"/>
          <w:bCs/>
          <w:sz w:val="22"/>
          <w:szCs w:val="22"/>
          <w:lang w:val="en-US"/>
        </w:rPr>
        <w:t>932 titles of which 1</w:t>
      </w:r>
      <w:r>
        <w:rPr>
          <w:rFonts w:ascii="Garamond" w:hAnsi="Garamond" w:cs="Arial"/>
          <w:bCs/>
          <w:sz w:val="22"/>
          <w:szCs w:val="22"/>
          <w:lang w:val="en-US"/>
        </w:rPr>
        <w:t>61</w:t>
      </w:r>
      <w:r w:rsidRPr="00B51867">
        <w:rPr>
          <w:rFonts w:ascii="Garamond" w:hAnsi="Garamond" w:cs="Arial"/>
          <w:bCs/>
          <w:sz w:val="22"/>
          <w:szCs w:val="22"/>
          <w:lang w:val="en-US"/>
        </w:rPr>
        <w:t xml:space="preserve"> studies (reported in 16</w:t>
      </w:r>
      <w:r w:rsidRPr="000C6294">
        <w:rPr>
          <w:rFonts w:ascii="Garamond" w:hAnsi="Garamond" w:cs="Arial"/>
          <w:bCs/>
          <w:sz w:val="22"/>
          <w:szCs w:val="22"/>
          <w:lang w:val="en-US"/>
        </w:rPr>
        <w:t>6</w:t>
      </w:r>
      <w:r w:rsidRPr="009A0545">
        <w:rPr>
          <w:rFonts w:ascii="Garamond" w:hAnsi="Garamond" w:cs="Arial"/>
          <w:bCs/>
          <w:sz w:val="22"/>
          <w:szCs w:val="22"/>
          <w:lang w:val="en-US"/>
        </w:rPr>
        <w:t xml:space="preserve"> papers) met our overall review eligibility criteria.  These eligible papers included 13</w:t>
      </w:r>
      <w:r>
        <w:rPr>
          <w:rFonts w:ascii="Garamond" w:hAnsi="Garamond" w:cs="Arial"/>
          <w:bCs/>
          <w:sz w:val="22"/>
          <w:szCs w:val="22"/>
          <w:lang w:val="en-US"/>
        </w:rPr>
        <w:t>5</w:t>
      </w:r>
      <w:r w:rsidRPr="009A0545">
        <w:rPr>
          <w:rFonts w:ascii="Garamond" w:hAnsi="Garamond" w:cs="Arial"/>
          <w:bCs/>
          <w:sz w:val="22"/>
          <w:szCs w:val="22"/>
          <w:lang w:val="en-US"/>
        </w:rPr>
        <w:t xml:space="preserve"> double-blind RCTs, 19 health economic analyses and seven case series (Figure 1). </w:t>
      </w:r>
    </w:p>
    <w:p w14:paraId="61B922BB" w14:textId="77777777" w:rsidR="00D20980" w:rsidRPr="009A0545" w:rsidRDefault="00D20980" w:rsidP="00D20980">
      <w:pPr>
        <w:spacing w:line="360" w:lineRule="auto"/>
        <w:jc w:val="both"/>
        <w:rPr>
          <w:rFonts w:ascii="Garamond" w:hAnsi="Garamond" w:cs="Arial"/>
          <w:bCs/>
          <w:sz w:val="22"/>
          <w:szCs w:val="22"/>
          <w:lang w:val="en-US"/>
        </w:rPr>
      </w:pPr>
    </w:p>
    <w:p w14:paraId="167641CB" w14:textId="77777777" w:rsidR="00D20980" w:rsidRPr="00ED08BA" w:rsidRDefault="00D20980" w:rsidP="00D20980">
      <w:pPr>
        <w:spacing w:line="360" w:lineRule="auto"/>
        <w:jc w:val="both"/>
        <w:outlineLvl w:val="0"/>
        <w:rPr>
          <w:rFonts w:ascii="Garamond" w:hAnsi="Garamond" w:cs="Arial"/>
          <w:b/>
          <w:iCs/>
          <w:sz w:val="22"/>
          <w:szCs w:val="22"/>
          <w:u w:val="single"/>
          <w:lang w:val="en-US"/>
        </w:rPr>
      </w:pPr>
      <w:r w:rsidRPr="00ED08BA">
        <w:rPr>
          <w:rFonts w:ascii="Garamond" w:hAnsi="Garamond" w:cs="Arial"/>
          <w:b/>
          <w:iCs/>
          <w:sz w:val="22"/>
          <w:szCs w:val="22"/>
          <w:u w:val="single"/>
          <w:lang w:val="en-US"/>
        </w:rPr>
        <w:t xml:space="preserve">Effectiveness </w:t>
      </w:r>
    </w:p>
    <w:p w14:paraId="51C6C4C3" w14:textId="77777777" w:rsidR="00D20980" w:rsidRPr="00ED08BA" w:rsidRDefault="00D20980" w:rsidP="00D20980">
      <w:pPr>
        <w:spacing w:line="360" w:lineRule="auto"/>
        <w:jc w:val="both"/>
        <w:outlineLvl w:val="0"/>
        <w:rPr>
          <w:rFonts w:ascii="Garamond" w:hAnsi="Garamond" w:cs="Arial"/>
          <w:b/>
          <w:iCs/>
          <w:sz w:val="22"/>
          <w:szCs w:val="22"/>
          <w:lang w:val="en-US"/>
        </w:rPr>
      </w:pPr>
      <w:r w:rsidRPr="00ED08BA">
        <w:rPr>
          <w:rFonts w:ascii="Garamond" w:hAnsi="Garamond" w:cs="Arial"/>
          <w:b/>
          <w:iCs/>
          <w:sz w:val="22"/>
          <w:szCs w:val="22"/>
          <w:lang w:val="en-US"/>
        </w:rPr>
        <w:t xml:space="preserve">Description of trials </w:t>
      </w:r>
    </w:p>
    <w:p w14:paraId="517759A3" w14:textId="77777777" w:rsidR="00D20980" w:rsidRPr="00ED08BA" w:rsidRDefault="00D20980" w:rsidP="00D20980">
      <w:pPr>
        <w:spacing w:line="360" w:lineRule="auto"/>
        <w:jc w:val="both"/>
        <w:rPr>
          <w:rFonts w:ascii="Garamond" w:hAnsi="Garamond" w:cs="Arial"/>
          <w:bCs/>
          <w:sz w:val="22"/>
          <w:szCs w:val="22"/>
          <w:lang w:val="en-US"/>
        </w:rPr>
      </w:pPr>
      <w:r w:rsidRPr="00ED08BA">
        <w:rPr>
          <w:rFonts w:ascii="Garamond" w:hAnsi="Garamond" w:cs="Arial"/>
          <w:bCs/>
          <w:sz w:val="22"/>
          <w:szCs w:val="22"/>
          <w:lang w:val="en-US"/>
        </w:rPr>
        <w:t>We identified</w:t>
      </w:r>
      <w:r w:rsidR="003E16E9">
        <w:rPr>
          <w:rFonts w:ascii="Garamond" w:hAnsi="Garamond" w:cs="Arial"/>
          <w:bCs/>
          <w:sz w:val="22"/>
          <w:szCs w:val="22"/>
          <w:lang w:val="en-US"/>
        </w:rPr>
        <w:t xml:space="preserve"> 61</w:t>
      </w:r>
      <w:r w:rsidRPr="00ED08BA">
        <w:rPr>
          <w:rFonts w:ascii="Garamond" w:hAnsi="Garamond" w:cs="Arial"/>
          <w:bCs/>
          <w:sz w:val="22"/>
          <w:szCs w:val="22"/>
          <w:lang w:val="en-US"/>
        </w:rPr>
        <w:t xml:space="preserve"> SCIT RCTs </w:t>
      </w:r>
      <w:r w:rsidR="003E16E9">
        <w:rPr>
          <w:rFonts w:ascii="Garamond" w:hAnsi="Garamond" w:cs="Arial"/>
          <w:bCs/>
          <w:sz w:val="22"/>
          <w:szCs w:val="22"/>
          <w:lang w:val="en-US"/>
        </w:rPr>
        <w:t>(reported in 63</w:t>
      </w:r>
      <w:r w:rsidRPr="00ED08BA">
        <w:rPr>
          <w:rFonts w:ascii="Garamond" w:hAnsi="Garamond" w:cs="Arial"/>
          <w:bCs/>
          <w:sz w:val="22"/>
          <w:szCs w:val="22"/>
          <w:lang w:val="en-US"/>
        </w:rPr>
        <w:t xml:space="preserve"> papers) </w:t>
      </w:r>
      <w:r w:rsidRPr="00ED08BA">
        <w:rPr>
          <w:rFonts w:ascii="Garamond" w:hAnsi="Garamond" w:cs="Arial"/>
          <w:bCs/>
          <w:sz w:val="22"/>
          <w:szCs w:val="22"/>
          <w:lang w:val="en-US"/>
        </w:rPr>
        <w:fldChar w:fldCharType="begin"/>
      </w:r>
      <w:r>
        <w:rPr>
          <w:rFonts w:ascii="Garamond" w:hAnsi="Garamond" w:cs="Arial"/>
          <w:bCs/>
          <w:sz w:val="22"/>
          <w:szCs w:val="22"/>
          <w:lang w:val="en-US"/>
        </w:rPr>
        <w:instrText xml:space="preserve"> ADDIN ZOTERO_ITEM CSL_CITATION {"citationID":"GSDFjWmO","properties":{"formattedCitation":"{\\rtf (19\\uc0\\u8211{}81)}","plainCitation":"(19–81)"},"citationItems":[{"id":136,"uris":["http://zotero.org/users/local/rNdLYwBI/items/4CIDS76S"],"uri":["http://zotero.org/users/local/rNdLYwBI/items/4CIDS76S"],"itemData":{"id":136,"type":"article-journal","title":"Immunotherapy with depigmented glutaraldehyde-polymerized extracts: changes in quality of life.[Erratum appears in Clin Exp Allergy. 2005 Nov;35(11):1504]","container-title":"Clinical &amp; Experimental Allergy","page":"572-8","volume":"35","issue":"5","source":"Ovid Technologies","archive":"MEDLINE","archive_location":"15898977","abstract":"BACKGROUND: Immunotherapy (IT) with modified allergens reduces allergic rhinitis (AR) symptoms and medications requirements. Improvement of quality of life (QOL) is a key point in the treatment of AR. The aim of this study was to provide evidence of changes related to the patient's QOL (well-being) induced by a modified (depigmented glutaraldehyde-polymerized) therapeutic vaccine and of its safety. MATERIAL AND METHODS: Fifty-three patients with a well-documented clinical history of seasonal AR sensitized to Dactylis glomerata and Olea europaea pollens were included in a randomized clinical trial. Twenty-five patients (Group-A) received a mixture of D. glomerata and O. europaea pollen extracts and 28 patients received placebo (group-C). Any adverse event was recorded and graded in accordance with EAACI guidelines. RQLQ was recorded before the treatment (pollen season 2000) and after 1 year of treatment (pollen season 2001). Dose-response skin prick test with each allergen extract was conducted at baseline and at the end of the study. RESULTS: Each patient received 17 injections during this period. All patients completed the trial and no systemic adverse reactions were recorded. Symptom scores (P&lt;0.001) and medication requirements (P&lt;0.001) were significantly reduced in the IT group during the pollen season. This patient group also experienced greater and statistically significant improvement in overall RQLQ score and in five of the seven domains, all of them surpassing the threshold of 'minimal important difference' of 0.5 points. CONCLUSIONS: Results of this study provided evidence that IT with depigmented, glutaraldehyde-modified allergen extracts was well-tolerated and added beneficial effects to AR treatment in pollen allergic patients eliciting an improvement in QOL enough to justify a change in the patient's treatment.","ISSN":"0954-7894","shortTitle":"Immunotherapy with depigmented glutaraldehyde-polymerized extracts: changes in quality of life.[Erratum appears in Clin Exp Allergy. 2005 Nov;35(11):1504]","journalAbbreviation":"Clin Exp Allergy","language":"English","author":[{"literal":"E. Alvarez-Cuesta"},{"literal":"E. Aragoneses-Gilsanz"},{"literal":"C. Martin-Garcia"},{"literal":"P. Berges-Gimeno"},{"literal":"E. Gonzalez-Mancebo"},{"literal":"J. Cuesta-Herranz"}],"issued":{"date-parts":[["0000",5]]}},"label":"page"},{"id":178,"uris":["http://zotero.org/users/local/rNdLYwBI/items/P2DGVJZ8"],"uri":["http://zotero.org/users/local/rNdLYwBI/items/P2DGVJZ8"],"itemData":{"id":178,"type":"article-journal","title":"Long-term treatment with allergoid immunotherapy with Parietaria. Clinical and immunologic effects in a randomized, controlled trial","container-title":"Allergy","page":"313-9","volume":"54","issue":"4","source":"Ovid Technologies","archive":"MEDLINE","archive_location":"10371089","abstract":"BACKGROUND: Specific immunotherapy (SIT) is a valuable treatment for respiratory allergy, and the use of chemically modified allergens (allergoids) has improved its safety, as testified by several studies. We evaluated the effects of a SIT course with an allergoid extract of Parietaria pollen in a double-blind, placebo-controlled trial. METHODS: The study was double-blind in the first year; then it was prolonged up to 3 years with all patients on active treatment. Clinical effectiveness, safety, skin reactivity, systemic immunologic parameters, and subjective assessment were evaluated. We also had available a self-evaluation recorded in a follow-up visit 4 years after the discontinuation of SIT. RESULTS: A significant reduction of the symptoms plus drug intake scores during the pollen seasons was observed in the patients receiving active SIT. The placebo patients, after switching to active SIT, also showed significant clinical improvement. The clinical efficacy persisted during years 2 and 3 of treatment. After year 1, the actively treated patients reported a significant subjective improvement (frequency of symptoms, P = 0.001; duration of symptoms, P = 0.024; physical performance, P = 0.043) compared with the placebo group. The self-evaluation by visual analog scale showed that all patients maintained a significant clinical improvement up to 4 years after discontinuing SIT (year 1: active=+31.6%, placebo=-15.7%; year 7: active=+35.8%, placebo=+31.3%). The systemic immunologic changes after active SIT paralleled those described elsewhere (IgE decreased from 22 to 9 and from 21 to 8 IU/ml; IgG4 increased from 43 to 87 and from 18 to 60 IU/ml). A significant decrease in skin reactivity to three different allergen concentrations was observed at year 3 compared with pretreatment values (P&lt;0.05). CONCLUSIONS: The investigational SIT with Parietaria appeared to be effective and safe; a 3-year course of treatment achieved a long-lasting efficacy.","ISSN":"0105-4538","shortTitle":"Long-term treatment with allergoid immunotherapy with Parietaria. Clinical and immunologic effects in a randomized, controlled trial","journalAbbreviation":"Allergy","language":"English","author":[{"literal":"R. Ariano"},{"literal":"A. M. Kroon"},{"literal":"G. Augeri"},{"literal":"G. W. Canonica"},{"literal":"G. Passalacqua"}],"issued":{"date-parts":[["0000",4]]}},"label":"page"},{"id":218,"uris":["http://zotero.org/users/local/rNdLYwBI/items/JRR4ZKVB"],"uri":["http://zotero.org/users/local/rNdLYwBI/items/JRR4ZKVB"],"itemData":{"id":218,"type":"article-journal","title":"Effect of 2-year placebo-controlled immunotherapy on airway symptoms and medication in patients with birch pollen allergy","container-title":"Journal of Allergy and Clinical Immunology","page":"777-783","volume":"109","issue":"5","source":"Ovid Technologies","archive":"Embase","archive_location":"2002172833","abstract":"Background: Birch pollen is a common allergen in northern, central, and eastern Europe. Earlier studies of specific immunotherapy using birch pollen extract were not placebo-controlled or were only preseasonal. Long-term, placebo-controlled studies with subcutaneously administered standardized birch pollen extract are lacking. Objective: The aim of this study was to evaluate the effect of immunotherapy with birch pollen extract on airway symptoms and use of medication in adult birch pollen-allergic patients in a double-blind, placebo-controlled trial. Methods: Forty-nine patients with histories of birch pollen allergy from the upper and lower airways, positive skin prick test and conjunctival provocation test results, and in vitro specific IgE to birch pollen (Betula verrucosa) extract were included. Immunotherapy with birch pollen extract was given during 2 consecutive years in a double-blind, randomized, placebo-controlled study. Clinical symptom scores from the upper and lower airways and use of rescue medication were registered throughout the pollen season. Results: Forty-six patients reached the maintenance dose and were maintained on that dose during the 2-year study. The median symptom scores during the 1997 and 1998 seasons were 1.3 and 2.6, respectively, in the specific immunotherapy group and 2.1 and 4.3, respectively, in the placebo group. The differences between the groups were significant (P = .05 in 1997 and P = .005 in 1998). The placebo group used significantly more rescue medication during both seasons than the specific immunotherapy group (P = .004 for 1997 and P = .004 for 1998). Conclusion: Specific immunotherapy with birch pollen extract is an effective and safe treatment for reducing clinical allergy symptoms and medication use in birch pollen-allergic patients during the pollen season.","DOI":"10.1067/mai.2002.123868","ISSN":"0091-6749","shortTitle":"Effect of 2-year placebo-controlled immunotherapy on airway symptoms and medication in patients with birch pollen allergy","language":"English","author":[{"literal":"M. B. Arvidsson"},{"literal":"O. Lowhagen"},{"literal":"S. Rak"}],"issued":{"date-parts":[["2002"]]}},"label":"page"},{"id":182,"uris":["http://zotero.org/users/local/rNdLYwBI/items/QQRBB2XS"],"uri":["http://zotero.org/users/local/rNdLYwBI/items/QQRBB2XS"],"itemData":{"id":182,"type":"article-journal","title":"Tree-pollen allergy is efficiently treated by short-term immunotherapy (STI) with seven preseasonal injections of molecular standardized allergens","container-title":"Allergy","page":"740-8","volume":"53","issue":"8","source":"Ovid Technologies","archive":"MEDLINE","archive_location":"9722222","abstract":"The efficacy and tolerance of short-term immunotherapy (STI) by seven preseasonal injections of tree-pollen allergens (ALK7 Fruhbluhermischung) was investigated in a double-blind, placebo-controlled, multicenter study with 111 rhinoconjunctivitis patients. Nasal and bronchial symptoms simultaneously analyzed, and nasal symptoms as a single end point, but not the overall score of nasal, bronchial, and conjunctival symptoms, showed a significantly lower increase with STI during birch-pollen exposure (both P=0.033, n=105, Mann-Whitney U-test). However, a selective analysis with patients from centers with high recruitment figures (n&gt; or =10 patients, n=29 STI, n=32 placebo) showed a significantly lower increase of nasal, bronchial, and overall symptom score (STI 11.0 vs placebo 18.0, P=0.001, U-test). STI had equidirected effects on conjunctival, nasal, and bronchial symptoms analyzed as multiple end points, although conjunctival symptoms were not significantly different as a single end point. The seasonal increase in drug use was reduced by 62% in the STI group compared with placebo (P=0.032, t-test). Specific IgG4 increased only after STI (P&lt;0.001); IgE was not significantly different. Eosinophil cationic protein remained unchanged with STI, but significantly increased with placebo in the pollen season (P=0.003). STI was well tolerated. In conclusion, STI was shown to be efficacious and safe for the treatment of patients with tree-pollen rhinoconjunctivitis.","ISSN":"0105-4538","shortTitle":"Tree-pollen allergy is efficiently treated by short-term immunotherapy (STI) with seven preseasonal injections of molecular standardized allergens","journalAbbreviation":"Allergy","language":"English","author":[{"literal":"B. R. Balda"},{"literal":"H. Wolf"},{"literal":"C. Baumgarten"},{"literal":"L. Klimek"},{"literal":"G. Rasp"},{"literal":"G. Kunkel"},{"literal":"S. Muller"},{"literal":"W. Mann"},{"literal":"B. Hauswald"},{"literal":"W. Heppt"},{"literal":"B. Przybilla"},{"literal":"U. Amon"},{"literal":"R. Bischoff"},{"literal":"G. Becher"},{"literal":"S. Hummel"},{"literal":"P. J. Frosch"},{"literal":"T. Rustemeyer"},{"literal":"L. Jager"},{"literal":"R. Brehler"},{"literal":"T. Luger"},{"literal":"J. Schnitker"}],"issued":{"date-parts":[["0000",8]]}},"label":"page"},{"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label":"page"},{"id":208,"uris":["http://zotero.org/users/local/rNdLYwBI/items/EEMVKJTC"],"uri":["http://zotero.org/users/local/rNdLYwBI/items/EEMVKJTC"],"itemData":{"id":208,"type":"article-journal","title":"Double-blind, placebo-controlled immunotherapy with mixed grass-pollen allergoids. I. Rush immunotherapy with allergoids and standardized orchard grass-pollen extract","container-title":"Journal of Allergy &amp; Clinical Immunology","page":"591-8","volume":"80","issue":"4","source":"Ovid Technologies","archive":"MEDLINE","archive_location":"3668124","abstract":"Forty-five grass pollen-allergic patients were randomly assigned to three groups according to their skin test and RAST sensitivities and the severity of seasonal rhinitis. Eleven patients were treated with placebo (group 1), 19 patients (group 2) were treated with a six-mixed grass-pollen allergoid prepared by mild formalinization with a two-step procedure, and 15 other patients were treated with a standardized orchard grass-pollen extract (group 3). Because of a different immunotherapy schedule, only patients placed in groups 1 and 2 received the extracts in a double-blind fashion. Rush immunotherapy was performed in 3 to 6 days, and the maintenance dose was subsequently administered weekly for 4 weeks and every 2 weeks until the end of the grass-pollen season. During the season, a coseasonal treatment was administered. Systemic reactions occurred during the rush protocol in 36.8% of patients treated with allergoid and 20% of patients who received the standardized extract. Only patients treated with allergoid had systemic reactions during maintenance dose. The reactions observed with the standardized extract were more severe. Total doses of allergoid ranged from 2350 to 13,500 protein nitrogen units. Symptoms and medication scores during the peak of the season were analyzed. Patients treated with the standardized allergen had a significant reduction of the number of days of symptoms during the month of June (9.5 +/- 6.7 days; p less than 0.005) and of medication scores (1.3 +/- 1.4; p less than 0.01) compared to patients receiving placebo (19.4 +/- 8.1 days; medication score, 2.8 +/- 2.1).(ABSTRACT TRUNCATED AT 250 WORDS)","ISSN":"0091-6749","shortTitle":"Double-blind, placebo-controlled immunotherapy with mixed grass-pollen allergoids. I. Rush immunotherapy with allergoids and standardized orchard grass-pollen extract","journalAbbreviation":"J Allergy Clin Immunol","language":"English","author":[{"literal":"J. Bousquet"},{"literal":"A. Hejjaoui"},{"literal":"W. Skassa-Brociek"},{"literal":"B. Guerin"},{"literal":"H. J. Maasch"},{"literal":"H. Dhivert"},{"literal":"F. B. Michel"}],"issued":{"date-parts":[["0000",10]]}}},{"id":250,"uris":["http://zotero.org/users/local/rNdLYwBI/items/7PWTJTTF"],"uri":["http://zotero.org/users/local/rNdLYwBI/items/7PWTJTTF"],"itemData":{"id":250,"type":"article-journal","title":"Double-blind, placebo-controlled immunotherapy with mixed grass-pollen allergoids IV. Comparison of the safety and efficacy of two dosages of a high-molecular-weight allergoid","abstract":"Specific immunotherapy is still widely used in grass-pollen allergy, but its side effects may limit its use. We tested the safety and efficacy of a formalinized high-molecular-weight allergoid prepared from a mixed grass-pollen extract with two injection schedules in a double-blind, placebo-controlled study. Eighteen patients received placebo, 19 received the low-dose schedule (maximal dose: 2000 PNU) and 20 received the high-dose schedule (maximal dose: 10,000 PNU). Only one patient presented a systemic reaction of moderate severity for a dose of 1200 PNU. Before the onset of the pollen season, patients had a nasal challenge with orchard grass-pollen grains, a skin test titration, and the titration of serum-specific IgG. Both groups of patients presented a significant reduction in nasal and skin sensitivities and a significant increase in IgG compared to placebo. Symptoms and medications for rhinitis and asthma were studied during the season, and both groups receiving allergoids had a significant reduction of symptom-medication scores for nasal and bronchial symptoms. There was a highly significant correlation between nasal symptom-medication scores during the season and the results of nasal challenges. High-molecular-weight allergoids are safe and effective.","author":[{"literal":"J. Bousquet"},{"literal":"MD"},{"literal":"PhD"},{"literal":"A. Hejjaoui"},{"literal":"MD"},{"literal":"M. Soussana"},{"literal":"MD"},{"literal":"and F-B. Michel"},{"literal":"MD"}]}},{"id":259,"uris":["http://zotero.org/users/local/rNdLYwBI/items/WPNKGGUX"],"uri":["http://zotero.org/users/local/rNdLYwBI/items/WPNKGGUX"],"itemData":{"id":259,"type":"article-journal","title":"Double-blind, placebo-controlled immunotherapy with mixed grass-pollen allergoids  III. Efficacy and safety of unfractionated and high-molecular-weight preparations in rhinoconjunctivitis and asthma","abstract":"Specific immunotherapy with unmodified formalinized allergoids is effective in grass-pollen allergy, but systemic reactions have been observed. A high-molecular-weight formalinized allergoid (HMW-GOID) was fractionated by gel filtration, retaining molecules of greater than 85,000 daltons in the expectation of improving safety without sacrificing efficacy. HMW-GOID and unfractionated allergoid (GOID) had a similar allergenic activity assessed by RAST inhibition, but the HMW-GOID preparation was 65 times less reactive when it was tested by skin prick test than the GOID preparation. A double-blind, placebo-controlled study was carried out in grass pollen-allergic patients with placebo (14 patients), GOID (15 patients), and HMW-GOID (13 patients). An additional group of 18 patients was treated by a rush schedule with a standardized orchard grass-pollen extract. A similar mean cumulative dose was administered with both allergoids. The fractionated allergoid only elicited minor systemic reactions similar to reactions elicited by placebo, whereas 20% of patients treated by GOID and 5.5% of patients receiving the standardized extract had a severe systemic reaction. For rhinitis, conjunctivitis, and asthma, the HMW-GOID and the standardized extract had a similar efficacy, significantly greater than placebo. GOID was less effective than the other two active treatments but was significantly more effective than placebo treatment for asthma and conjunctivitis.","author":[{"literal":"Jean Bousquet"},{"literal":"MD"},{"literal":"PhD"},{"literal":"* Hans J. Maasch"},{"literal":"PhD"},{"literal":"** Adnan Hejjaoui"},{"literal":"MD"},{"literal":"* Wienia Skassa-Brociek"},{"literal":"MD"},{"literal":"* Riideiger Wahl"},{"literal":"PhD"},{"literal":"** Henriette Dhivett"},{"literal":"MD"},{"literal":"* and Franqois-Bernard Michel"},{"literal":"MD*"}]}},{"id":258,"uris":["http://zotero.org/users/local/rNdLYwBI/items/M3UQGF58"],"uri":["http://zotero.org/users/local/rNdLYwBI/items/M3UQGF58"],"itemData":{"id":258,"type":"article-journal","title":"Differences in clinical and immunologic reactivity of patients allergic to grass poflens and to multiple-pollen species  II. Efficacy of a double-blind, placebo-controlled, specific immunotherapy with standardized extracts","abstract":"The IgE response of patients only allergic to grass pollens differs from response of patients allergic to multiple-pollen species. The IgE immunoblots to orchard-grass pollens confirmed that polysensitized patients had more proteins revealed than patients only allergic to grass pollens. To determine if both groups of patients present a different response toward specific immunotherapy (IT), a double-blind, placebo-controlled study was performed in 70 patients. Patients receiving the active treatment had a rush IT with either a standardized orchard grass-pollen extract or with a standardized mixed-pollen extract prepared, depending on the sensitivity of the patients. The maintenance dose was defined as that dose effective in grass-pollen IT in previous experiments. The same equipotent maintenance dose was administered for all pollen species. Symptom-medication scores during the pollen season and nasal challenge with orchard grass-pollen grains demonstrated that grass pollen-allergic patients had a significantly improved efficacy by comparison to placebo treatment, whereas polysensitized patients had a nonsignificant improvement. Serum grass-pollen IgG was significantly increased after IT in both treated groups. This study demonstrate that the response toward specific IT differs in patients only allergic to grass pollens by comparison to polysensitized patients.","author":[{"literal":"J. Bousquet"},{"literal":"MD"},{"literal":"PhD"},{"literal":"* W. M. Becker"},{"literal":"PhD"},{"literal":"** A. Hejjaoui"},{"literal":"MD"},{"literal":"* I. Chanal"},{"literal":"MD"},{"literal":"* B. Lebel"},{"literal":"PhD"},{"literal":"*** H. Dhivert"},{"literal":"MD"},{"literal":"* and F. 6. Michel"},{"literal":"MD* Montpellier"}]}},{"id":305,"uris":["http://zotero.org/users/local/rNdLYwBI/items/Q7QEXND7"],"uri":["http://zotero.org/users/local/rNdLYwBI/items/Q7QEXND7"],"itemData":{"id":305,"type":"article-journal","title":"Pre-seasonal, subcutaneous immunotherapy: a double-blinded, placebo-controlled study in elderly patients with an allergy to grass.","container-title":"Ann Allergy Asthma Immunol","page":"156-61","volume":"116(2):","author":[{"family":"Bozek","given":"A"},{"family":"Kolodziejczyk","given":"K"},{"family":"Krajewska-Wojtys","given":"A"},{"family":"Jarzab","given":"J"}],"issued":{"date-parts":[["2016"]]}}},{"id":257,"uris":["http://zotero.org/users/local/rNdLYwBI/items/9ESE9MGI"],"uri":["http://zotero.org/users/local/rNdLYwBI/items/9ESE9MGI"],"itemData":{"id":257,"type":"article-journal","title":"Allergic rhinitis to ragweed pollen  I. Reassessment of the effects of imrnunotherapy cellular and hurnoral responses","abstract":"This work presents a double-blind, placebo-controlled study of 27 patients with allergic rhinitis to ragweed who received preseasonal desensitization immunotherapy [IT] with alum-precipitated aqueous ragweed extracts. We reassessed the following parameters in relation to clinical responses: clinical scores, nasal reactivity to a provocative dose of ragweed causing a 75% fall in airflow rate (PD75), ragweed IgE and IgG, and ragweed-induced basophil histamine release (BHR). First, the nasal PD75 correlated with the severity of nasal symptoms (p less than 0.05). Second, we confirmed a significant symptomatic improvement in the IT-treated group either by clinical scores (p less than 0.05) or the prevention of the seasonal fall of the PD75 (p less than 0.005). Also, IT reduced the seasonal rise of IgE (p less than 0.02) and induced an increase in IgG (p less than 0.01) and a decrease in BHR (p less than 0.03). There was a significant correlation between IgE and BHR (r = 0.80; p less than 0.01). After selecting out the effects of IgE, the BHR was still higher in the placebo-treated group than in the IT-treated group (p less than 0.02), suggesting the involvement of other modulating factors. Symptomatic improvement after IT correlated only with the summation of both IgE and BHR (PD75; r = 0.64; p less than 0.005). This observation suggests that the severity of clinical symptoms is determined by several interacting factors and not by the antibody response alone.","author":[{"literal":"Chantal Brunet"},{"literal":"BSc"},{"literal":"Pierre-Michel B6dard"},{"literal":"MD"},{"literal":"Aubert Lavoie"},{"literal":"MD"},{"literal":"Marie Jobin"},{"literal":"BSc"},{"literal":"and Jacques Hebert"},{"literal":"MD"}]}},{"id":240,"uris":["http://zotero.org/users/local/rNdLYwBI/items/GVVWQS47"],"uri":["http://zotero.org/users/local/rNdLYwBI/items/GVVWQS47"],"itemData":{"id":240,"type":"article-journal","title":"Double-blind study of tolerability and antibody production of unmodified and chemically modified allergen vaccines of Phleum pratense","container-title":"Clinical and experimental allergy","page":"1377-83","volume":"35","issue":"10","archive_location":"CN-00552612","abstract":"BACKGROUND: The physicochemical modification of allergen extracts provides a chance for administering higher doses of allergen vaccines. OBJECTIVE: To evaluate the safety of a chemically modified (depigmented-glutaraldehyde polymerized) therapeutic vaccine of Phleum pratense administered at doses that are 10 times higher than those used in clinical practice, in comparison with conventional doses of the corresponding non-modified alum-adsorbed vaccine. MATERIALS AND METHODS: The design of the study was randomized, double-blind, parallel and included two groups of patients. Twenty-three patients were treated weekly during nine visits for the build-up phase, followed by two weekly maintenance doses (a total of 11 injections per patient). Twelve patients received a vaccine containing the standardized unmodified extract, at a maximum concentration of 308.5 mcg of freeze dried material/mL (Group A). Eleven patients received a standardized modified allergen extract (Group B). The maximum dose used was 2400 mcg/mL. Safety was evaluated recording all adverse events. Skin test results and specific antibody levels were evaluated at the beginning and at the end of the study. RESULTS: Group A patients experienced three local immediate (two clinically irrelevant and one with a diameter&gt;5 cm) and 18 delayed reactions (15 irrelevant and three with a diameter&gt;10 cm), while Group B experienced six local immediate and 12 delayed reactions (all clinically irrelevant). Nine Group A patients experienced 12 systemic reactions (one immediate of grade 1, one of grade 2; and one delayed of grade 1; four of grade 2 and three of grade 3), while Group B patients experienced one immediate systemic reaction of grades 1, and 1 delayed reaction of grade 1. CONCLUSIONS: The modified extract of P. pratense is safe to treat sensitive patients, even at concentrations that are 10 times higher than those regularly administered in clinical practice. The majority of the local reactions were clinically irrelevant. No systemic reactions of grade 2, 3 or 4 were reported using the modified extract.","DOI":"10.1111/j.1365-2222.2005.02343.x","shortTitle":"Double-blind study of tolerability and antibody production of unmodified and chemically modified allergen vaccines of Phleum pratense","author":[{"literal":"M. Casanovas"},{"literal":"J. Sastre"},{"literal":"M. Fernández-Nieto"},{"literal":"M. Lluch"},{"literal":"J. Carnés"},{"literal":"E. Fernández-Caldas"}],"issued":{"date-parts":[["2005"]]}}},{"id":88,"uris":["http://zotero.org/users/local/rNdLYwBI/items/NEKV845S"],"uri":["http://zotero.org/users/local/rNdLYwBI/items/NEKV845S"],"itemData":{"id":88,"type":"article-journal","title":"Immunotherapy with a modified birch pollen extract in allergic rhinoconjunctivitis: clinical and immunological effects.[Erratum appears in Clin Exp Allergy. 2012 Oct;42(10):1543]","container-title":"Clinical &amp; Experimental Allergy","page":"1903-9","volume":"39","issue":"12","source":"Ovid Technologies","archive":"MEDLINE","archive_location":"20085600","abstract":"BACKGROUND: Modification of allergens by glutaraldehyde in extracts used for immunotherapy reduces the risk for side-effects, but the therapeutic efficacy of such extracts still requires further evaluation. The aim of this study was to show the efficacy and safety of immunotherapy with a single-strength glutaraldehyde-modified aluminium hydroxide-adsorbed extract of birch pollen. METHODS: In a multi-centre, randomized, placebo-controlled double-blind setting, starting in 2001 between 1 August and 15 December, birch pollen-allergic subjects (n=62) were injected subcutaneously with increasing doses of the allergen extract or placebo at weekly intervals over a 6-week period (or longer if adverse reactions occurred). Maintenance dose was given monthly for at least 18 months till June 2003. Efficacy was evaluated on the basis of the clinical index score (CIS), a combined symptom and medication score. RESULTS: Fifty-eight patients could be evaluated for clinical efficacy. Treatment with the birch pollen extract resulted in a lower CIS for the eye and nose during the peak birch pollen season of 2003, compared with placebo (reductions of 42% and 31%, respectively) (P=0.017 and 0.039). Active treatment induced IgG and IgG4 antibodies reacting with Bet v 1 (P&lt;0.001). Sera from treated patients had a blocking effect on Bet v 1-induced basophil activation (P&lt;0.04). No major adverse reactions occurred, and local reactions, if occurring, were mild. CONCLUSION: Immunotherapy with a modified slow-release birch pollen extract, administered in a single-strength preparation with a rapid dose increase, is safe and efficacious. IgG and IgG4 antibodies against native Bet v 1 are induced, which block basophil activation.","DOI":"10.1111/j.1365-2222.2009.03379.x","ISSN":"1365-2222","shortTitle":"Immunotherapy with a modified birch pollen extract in allergic rhinoconjunctivitis: clinical and immunological effects.[Erratum appears in Clin Exp Allergy. 2012 Oct;42(10):1543]","journalAbbreviation":"Clin Exp Allergy","language":"English","author":[{"literal":"J. L. Ceuppens"},{"literal":"D. Bullens"},{"literal":"H. Kleinjans"},{"literal":"J. van der Werf"},{"literal":"Purethal Birch Efficacy Study Group"}],"issued":{"date-parts":[["0000",12]]}}},{"id":230,"uris":["http://zotero.org/users/local/rNdLYwBI/items/WPA583HU"],"uri":["http://zotero.org/users/local/rNdLYwBI/items/WPA583HU"],"itemData":{"id":230,"type":"article-journal","title":"Phoenix sylvestris Roxb pollen allergy: a 2-year randomized controlled trial and follow-up study of immunotherapy in patients with seasonal allergy in an agricultural area of West Bengal, India","container-title":"Journal of investigational allergology &amp; clinical immunology","page":"377-84","volume":"16","issue":"6","archive_location":"CN-00574277","abstract":"BACKGROUND: Although the efficacy of allergen immunotherapy has been demonstrated in seasonal pollen allergy, there is no report of a double-blind placebo-controlled trial with standardized pollen extract in seasonal respiratory allergy from India. In the agricultural area of eastern India, Phoenix sylvestris Roxb or date sugar palm is grown or cultivated and seasonal allergic rhinitis is common during the pollen season. OBJECTIVE: The objective of the present study was to observe the clinical and immunological changes during a 2-year double-blind placebo-controlled trial of immunotherapy with standardized P sylvestris pollen extract in respiratory patients sensitive to pollen from this wild date palm. Thirty-five subjects with typical seasonal allergic rhinitis with or without bronchial asthma were selected. A symptom-medication score (based on a questionnaire and diary) was correlated with pollen counts as recorded in a Burkard sampler. Eighteen subjects were randomized to a specific immunotherapy (SIT) group receiving regular injections containing standardized allergen extract and 17 to a placebo control group. Changes in the level of specific immunoglobulin (Ig) E, IgG1, and IgG4 were recorded at 3-month intervals. Measurement of wheal diameter, total IgE level and forced expiratory volume in 1 second (FEV1) were performed before starting and a month after finishing therapy. RESULTS: The SIT group showed decreases of 33.5% and 57% from the baseline symptom-medication scores during the first and second treatment season, respectively. This group showed significant decreases in skin-reactivity to P sylvestris pollen extract and in specific IgE levels, and significant increases in FEV,, specific IgGI (1.95-3.2 times higher) and IgG4 (21.24-30.83 times higher). There were no significant changes in total IgE levels. The control group showed no significant changes for any parameter except the development of new sensitization in 2 cases (to Saccharum officinarum pollen grain and Alternaria species spores). The rate of local adverse reactions was 0.024%. CONCLUSION: After a 2-year study, allergen immunotherapy with standardized P sylvestris pollen extract was found to be effective in seasonal respiratory allergic subjects susceptible to P sylvestris pollen with a narrow range of sensitization.","shortTitle":"Phoenix sylvestris Roxb pollen allergy: a 2-year randomized controlled trial and follow-up study of immunotherapy in patients with seasonal allergy in an agricultural area of West Bengal, India","author":[{"literal":"P. Chakraborty"},{"literal":"I. Roy"},{"literal":"S. Chatterjee"},{"literal":"S. Chanda"},{"literal":"S. Gupta-Bharracharya"}],"issued":{"date-parts":[["2006"]]}}},{"id":228,"uris":["http://zotero.org/users/local/rNdLYwBI/items/F2I9CPJ5"],"uri":["http://zotero.org/users/local/rNdLYwBI/items/F2I9CPJ5"],"itemData":{"id":228,"type":"article-journal","title":"Immunotherapy with an aluminum hydroxide-adsorbed Juniperus ashei foreign pollen extract in seasonal indigenous cypress pollen rhinoconjunctivitis. A double-blind, placebo-controlled study","container-title":"International archives of allergy and immunology","page":"83-91","volume":"143","issue":"2","archive_location":"CN-00586565","abstract":"BACKGROUND: The efficacy of standardized Juniperus ashei extract was assessed in patients with allergic rhinoconjunctivitis due to European cypress pollens. METHODS: Forty adults with European cypress-allergic rhinoconjunctivitis were randomized to receive immunotherapy or a matched placebo. Specific immunotherapy was performed with a standardized, aluminum hydroxide-adsorbed J. ashei extract with a potency of 100 IR (arbitrary index of reactivity) containing 54 microg of Jun a 1/ml (Alustal, Stallergenes, France). Subcutaneous injections started in October 2000. The maintenance dose was 0.30 ml of the 100-IR concentration per month. Rhinitis and conjunctivitis symptoms were rated according to a 4-point score. RESULTS: Seventeen patients from the treated group and 15 patients from the placebo group completed year 2001; 14 in each group completed year 2002. A statistically significant improvement (41%, p &lt; 0.02) in the conjunctivitis symptom score was observed in actively treated patients compared to the placebo group at the peak of the 2001 pollen season. Improvement in rhinitis (17%) was not significant. This significant improvement was greater at the peak of the 2002 pollen season (63%, p &lt; 0.01). CONCLUSIONS: This study therefore indirectly validates the concept of treatment by major allergen because J. ashei is absent from the region in which this study was conducted.","DOI":"10.1159/000098656","shortTitle":"Immunotherapy with an aluminum hydroxide-adsorbed Juniperus ashei foreign pollen extract in seasonal indigenous cypress pollen rhinoconjunctivitis. A double-blind, placebo-controlled study","author":[{"literal":"D. Charpin"},{"literal":"M. Gouitaa"},{"literal":"M. Dron-Gonzalvez"},{"literal":"M. F. Fardeau"},{"literal":"Y. P. Massabie-Bouchat"},{"literal":"B. Hugues"},{"literal":"C. Fabre"},{"literal":"S. Vivinus"},{"literal":"H. Pegliasco"},{"literal":"C. André"}],"issued":{"date-parts":[["2007"]]}}},{"id":122,"uris":["http://zotero.org/users/local/rNdLYwBI/items/HB2IZ4M6"],"uri":["http://zotero.org/users/local/rNdLYwBI/items/HB2IZ4M6"],"itemData":{"id":122,"type":"article-journal","title":"Double-blind, placebo-controlled study with a modified therapeutic vaccine of Salsola kali (Russian thistle) administered through use of a cluster schedule","container-title":"Journal of Allergy &amp; Clinical Immunology","page":"810-6","volume":"117","issue":"4","source":"Ovid Technologies","archive":"MEDLINE","archive_location":"16630938","abstract":"BACKGROUND: The inhalation of Salsola kali pollen is a common cause of respiratory diseases in Europe and North America. OBJECTIVE: To evaluate the efficacy and safety of a depigmented and glutaraldehyde-polymerized therapeutic vaccine of S kali. METHODS: The trial was randomized, double-blind, and placebo-controlled using a rush protocol in the build-up phase. Sixty patients with rhinoconjunctivitis (19 also had mild asthma) were randomly allocated to receive either active treatment (polymerized extract) or placebo. The final distribution was 41 patients in the active and 19 in the placebo group. Side effects were registered. Symptom and medication scores and the number of days free of symptoms during the pollen season were assessed to evaluate the clinical efficacy. A Rhinoconjunctivitis Quality of Life Questionnaire was completed in the previous pollen season (before treatment) and during the pollen season 1 year later (in the trial). Dose-response skin tests were performed at baseline and at the end of the trial. RESULTS: There was a significant difference (P &lt; .05) in symptom and medication scores between both groups during the pollen season, with the active group the one that had fewer symptoms and lower intake of medication. The number of days without symptoms was higher in the active group (P &lt; .05). This group also had a significant improvement in the Rhinoconjunctivitis Quality of Life Questionnaire and a reduction in skin sensitivity. No moderate or severe systemic reactions were registered. CONCLUSION: Immunotherapy with this modified vaccine of S kali pollen is safe and efficacious to treat patients clinically sensitive to this pollen. CLINICAL IMPLICATIONS: Patients allergic to S kali (Russian thistle) can be successfully treated with immunotherapy to improve symptoms of allergic rhinitis and asthma, reduce medication use, and improve quality of life parameters.","ISSN":"0091-6749","shortTitle":"Double-blind, placebo-controlled study with a modified therapeutic vaccine of Salsola kali (Russian thistle) administered through use of a cluster schedule","journalAbbreviation":"J Allergy Clin Immunol","language":"English","author":[{"literal":"C. Colas"},{"literal":"S. Monzon"},{"literal":"M. Venturini"},{"literal":"A. Lezaun"}],"issued":{"date-parts":[["0000",4]]}}},{"id":256,"uris":["http://zotero.org/users/local/rNdLYwBI/items/FD2PM8Q8"],"uri":["http://zotero.org/users/local/rNdLYwBI/items/FD2PM8Q8"],"itemData":{"id":256,"type":"article-journal","title":"E</w:instrText>
      </w:r>
      <w:r>
        <w:rPr>
          <w:rFonts w:ascii="Calibri" w:eastAsia="Calibri" w:hAnsi="Calibri" w:cs="Calibri"/>
          <w:bCs/>
          <w:sz w:val="22"/>
          <w:szCs w:val="22"/>
          <w:lang w:val="en-US"/>
        </w:rPr>
        <w:instrText>ﬃ</w:instrText>
      </w:r>
      <w:r>
        <w:rPr>
          <w:rFonts w:ascii="Garamond" w:hAnsi="Garamond" w:cs="Arial"/>
          <w:bCs/>
          <w:sz w:val="22"/>
          <w:szCs w:val="22"/>
          <w:lang w:val="en-US"/>
        </w:rPr>
        <w:instrText xml:space="preserve">cacy and safety of preseasonal-speciﬁc immunotherapy with an aluminium-adsorbed six-grass pollen allergoid","abstract":"BACKGROUND:\nThe clinical efficacy and safety of a six-grass pollen allergoid has been studied. The advent of more exacting clinical guidelines and a better appreciation of the possible mechanisms of treatment prompted this reappraisal.\nMETHODS:\nA 2-year double-blind multicentre placebo-controlled phase 3 clinical trial was undertaken in 154 patients suffering symptoms of rhinoconjunctivitis with or without asthma (GINA I or II). Therapy comprised two consecutive preseasonal short-courses of subcutaneous injections using a grass pollen allergoid adsorbed to aluminium hydroxide.\nRESULTS:\nA combined symptom and medication score (SMS) was used as the primary end-point for clinical efficacy. SMS from the first year showed a significant difference of 26.6% between the two study groups (P=0.026) and this was improved after the second year when there was a 48.4% difference in SMS between active and placebo treatment in favour of the allergoid (P = 0.018). Highly significant increases in grass pollen allergen-specific IgG1 and IgG4 antibody concentrations were measured in association with active treatment. Allergen tolerance was increased as judged by a conjunctival provocation test and significant improvements in quality of life were documented using a standardized questionnaire. The allergoid was well tolerated.\nCONCLUSIONS:\nThe grass pollen allergoid was shown to be safe and clinically efficacious in the management of hay fever with or without asthma (GINA I or II).","author":[{"literal":"C. J. Corrigan1 for the Study Group*"},{"literal":"J. Kettner2"},{"literal":"C. Doemer2"},{"literal":"O. Cromwell2"},{"literal":"A. Narkus2"}]}},{"id":144,"uris":["http://zotero.org/users/local/rNdLYwBI/items/9FS7F63U"],"uri":["http://zotero.org/users/local/rNdLYwBI/items/9FS7F63U"],"itemData":{"id":144,"type":"article-journal","title":"A randomized, controlled study of specific immunotherapy in monosensitized subjects with seasonal rhinitis: effect on bronchial hyperresponsiveness, sputum inflammatory markers and development of asthma symptoms","container-title":"Annali Italiani di Medicina Interna","page":"98-108","volume":"19","issue":"2","source":"Ovid Technologies","archive":"MEDLINE","archive_location":"15317270","abstract":"Allergic rhinitis is often associated with bronchial hyperresponsiveness (BHR) and airway inflammation, and it seems to be an important risk factor for the development of asthma. Specific immunotherapy (SIT) reduces symptoms and medication requirements in subjects with allergic rhinitis, but the mechanisms by which SIT promotes these beneficial effects are less clear. We have investigated the effects of Parietaria-SIT on rhinitis symptoms, BHR to inhaled methacholine, eosinophilic inflammation and cytokine production (interferon gamma and interleukin-4) in the sputum. The effect on asthma progression was also examined. Thirty non-asthmatic subjects with seasonal rhinitis and monosensitized to Parietaria judaica participated in a randomized, double-blind, placebo-controlled, parallel group study. Participants were randomly assigned to receive injections of a Parietaria pollen vaccine (n = 15) or matched placebo injections (n = 15) in a rapid updosing cluster regimen for 7 weeks, followed by monthly injections for 34 months. Throughout the 3-year study we collected data on symptoms and medication score, airway responsiveness to methacholine, eosinophilia and soluble cytokines in sputum, followed by a complete evaluation of the clinical course of atopy. Hay fever symptom and medication scores were well controlled by SIT. By the end of the study, in the placebo group, symptom and medication scores significantly increased by a median (interquartile range) of 121% (15-280%) and 263% (0-4400%) respectively (p &lt; 0.01), whereas no significant difference was observed in the SIT group. We found no significant changes in the sputum parameters and methacholine PC15 values in both groups throughout the study. By the end of the investigation, a total of 9 out of 29 participants developed asthma symptoms; of these, seven (47%) belonged to the placebo group, whereas only 2 (14%) to the SIT-treated group (p = 0.056). In conclusion, Parietaria-SIT is effective in controlling hay fever symptoms and rescue medications, but no changes in the BHR to methacholine or sputum eosinophilia were observed. Moreover, Parietaria-SIT appears to prevent the natural progression of allergic rhinitis to asthma, suggesting that SIT should be considered earlier in the management of this condition.","ISSN":"0393-9340","shortTitle":"A randomized, controlled study of specific immunotherapy in monosensitized subjects with seasonal rhinitis: effect on bronchial hyperresponsiveness, sputum inflammatory markers and development of asthma symptoms","journalAbbreviation":"Ann Ital Med Int","language":"English","author":[{"literal":"N. Crimi"},{"literal":"F. Li Gotti"},{"literal":"G. Mangano"},{"literal":"G. Paolino"},{"literal":"C. Mastruzzo"},{"literal":"C. Vancheri"},{"literal":"N. Lisitano"},{"literal":"R. Polosa"}],"issued":{"date-parts":[["0000",4]]}}},{"id":130,"uris":["http://zotero.org/users/local/rNdLYwBI/items/PEKZC996"],"uri":["http://zotero.org/users/local/rNdLYwBI/items/PEKZC996"],"itemData":{"id":130,"type":"article-journal","title":"Clinical effects of specific immunotherapy: a two-year double-blind, placebo-controlled study with a one year follow-up","container-title":"Makedonska Akademija na Naukite i Umetnostite Oddelenie Za Bioloshki i Meditsinski Nauki Prilozi","page":"113-29","volume":"26","issue":"2","source":"Ovid Technologies","archive":"MEDLINE","archive_location":"16400234","abstract":"BACKGROUND: A new depot allergoid of house dust mite (Dermatophagoides pteronyssinus - D.pt) has been created in line with the principles and methodology established in the successful development of pollen allergoids. A two-year double-blind placebo-controlled clinical trial, with one further follow-up year of active treatment, has been conducted to assess clinical efficacy and tolerance. METHODS: 40 patients (20 verum and 20 placebo) with IgE-mediated mite allergy and a history of moderate to severe perennial symptoms of rhinoconjunctivitis with or without asthma participated in a 2-year randomized, double-blind, placebo-controlled trial. Actively treated patients were included in a follow-up year. Active treatment was performed with an aluminium hydroxide adsorbed house dust mite allergoid. Parameters for baseline data and clinical efficacy: nasal challenge, quantitative skin prick testing, Visual Analog Scale (VAS), patients' diaries, physician's assessment of patients? health condition, symptoms and use of anti-allergic medication as well as adverse reactions and changes in specific IgG4 and IgE antibodies. RESULTS: The trial detected superiority (p &lt; 0.05) of mite depot allergoid versus placebo with regard to VAS and symptom intensity sum score in patients who needed anti-allergic medication in the baseline period. Significant differences (p &lt; 0.05) between verum and placebo groups were also seen for patients' reactivities to nasal challenges and prick tests with allergen. The blinded assessment by the physician documented a significant difference (p &lt; 0.05) between the groups in favour of active treatment. After reaching the maximum dose as well as after 12 and 24 months, specific IgG4 antibody concentrations were significantly elevated in the verum group (p &lt; 0.05) by comparison with placebo. Local reactions were less frequent in the verum group and no systemic adverse reactions occurred. A third year of active treatment resulted in further improvement and documented the advantage of booster therapy to stabilize the clinical success. CONCLUSION: Specific immunotherapy with a mite depot allergoid induced significant clinical improvements versus placebo. Safety was assessed as excellent, and no systemic adverse reactions occurred.","ISSN":"0351-3254","shortTitle":"Clinical effects of specific immunotherapy: a two-year double-blind, placebo-controlled study with a one year follow-up","journalAbbreviation":"Pril","language":"English","author":[{"literal":"D. Dokic"},{"literal":"J. Schnitker"},{"literal":"A. Narkus"},{"literal":"O. Cromwell"},{"literal":"E. Frank"}],"issued":{"date-parts":[["0000",12]]}}},{"id":194,"uris":["http://zotero.org/users/local/rNdLYwBI/items/PNFEVD5C"],"uri":["http://zotero.org/users/local/rNdLYwBI/items/PNFEVD5C"],"itemData":{"id":194,"type":"article-journal","title":"A double-blind, placebo-controlled study of immunotherapy with grass-pollen extract Alutard SQ during a 3-year period with initial rush immunotherapy","container-title":"Allergy","page":"489-500","volume":"51","issue":"7","source":"Ovid Technologies","archive":"MEDLINE","archive_location":"8863926","abstract":"Thirty patients with asthma and/or monosensitized allergic rhinitis caused by grass pollen whose ages ranged from 15 to 35 years were selected. Two groups were established at random: an active group and a placebo group, and a double-blind study was done on treatment with immunotherapy for a period of 3 continuous years, with initiation doses administered according to the rush immunotherapy technique. Grass-pollen allergen extract Alutard SQ and histamine as a placebo were used. The objective parameters of efficacy evaluated were end-point cutaneous tests, conjunctival provocation, bronchial provocation, and symptom/medication scores, as well as specific immunoglobulin determinations. The statistical evaluation of the results was significant for the differences existing between the initial and final time of the active group, and there were significant differences between the two groups for all of the parameters considered. We found no relationship between clinical improvement and the range of specific immunoglobulin E values. Regarding the safety of the treatment, systemic adverse effects were manifested only in the initial phase (rush immunotherapy), and were easily controlled by treatment. We conclude that the efficacy and safety of immunotherapy with grass pollen make it possible to consider this treatment fundamental in these patients.","ISSN":"0105-4538","shortTitle":"A double-blind, placebo-controlled study of immunotherapy with grass-pollen extract Alutard SQ during a 3-year period with initial rush immunotherapy","journalAbbreviation":"Allergy","language":"English","author":[{"literal":"I. Dolz"},{"literal":"C. Martinez-Cocera"},{"literal":"J. M. Bartolome"},{"literal":"M. Cimarra"}],"issued":{"date-parts":[["0000",7]]}}},{"id":255,"uris":["http://zotero.org/users/local/rNdLYwBI/items/TVQUSGXC"],"uri":["http://zotero.org/users/local/rNdLYwBI/items/TVQUSGXC"],"itemData":{"id":255,"type":"article-journal","title":"A well-tolerated grass pollen-speciﬁc allergy vaccine containing a novel adjuvant, monophosphoryl lipid A, reduces allergic symptoms after only four preseasonal injections","abstract":"Background: We present data showing that a Th1-inducing adjuvant can reduce the number of injections required for allergy vaccination. Allergy vaccination is the only treatment for type 1 hypersensitivity that can alter the underlying disease process. A switch of speciﬁc T-cell activity from Th2&gt;Th1 to Th1&gt;Th2 is believed to be an important change seen after long-term vaccination therapy. An immunologic adjuvant that enhances such a switch could be used to reduce the number of injections required. This would improve compliance with the treatment and provide pharmacoeconomic advantages. Such an adjuvant is 3-deacylated monophosphoryl lipid A (MPLH adjuvant, Corixa). Methods: A multicentre, placebo-controlled, randomized, double-blind clinical study was performed with a new standardized allergy vaccine comprising a tyrosine-adsorbed glutaraldehyde-modiﬁed grass pollen extract containing MPLH adjuvant. Four subcutaneous injections of the active product were given preseasonally to 81 grass pollen-sensitive subjects, and 60 received placebo injections (tyrosine alone). Diary cards were used to record symptoms and medication taken during approximately 30 days of the grass pollen season. Results: There was a statistical advantage in favour of the active treatment for nasal (P=0.016) and ocular (P=0.003) symptoms and combined symptom and medication scores (P=0.013). Titrated skin prick testing revealed a signiﬁcant reduction of skin sensitivity in the active group compared to placebo (P=0.04). Grass-pollen-speciﬁc IgG antibody was raised by active treatment (P&lt;0.01). A rise in IgE antibody was seen in the placebo group during the season (P&lt;0.01). The ﬁrst year’s treatment rise of IgE was not seen in the active group, and no rise occurred during the pollen season. More local adverse events were seen in the active group. There was no difference in generalized adverse events. Conclusions: A new, well-tolerated allergy vaccine, incorporating a Th1-inducing adjuvant, MPLH, was efﬁcacious and after only four preseasonal injections produced antibody changes normally associated with long injection schedules. This may encourage wider application of allergy vaccination. The vaccine is now available in a number of countries as Pollinex QuattroH.","author":[{"literal":"K.J.Drachenberg1"},{"literal":"A.W.Wheeler2"},{"literal":"P. Stuebner3"},{"literal":"F. Horak3"}]}},{"id":306,"uris":["http://zotero.org/users/local/rNdLYwBI/items/AC3WGGUJ"],"uri":["http://zotero.org/users/local/rNdLYwBI/items/AC3WGGUJ"],"itemData":{"id":306,"type":"article-journal","title":"Short-term immunotherapy with tree pollen allergoids and the adjuvant monophosphoryl lipid-A - Results from a multicentre, placebo-controlled, randomised, double-blind study..[Kurzzeit-Immuntherapie mit Baumpollen- Allergoiden und dem Adjuvans Monophosphoryl Lipid-A]","container-title":"Allergologie","page":"S. 466–474.","author":[{"family":"Drachenberg","given":"KJ"},{"family":"Heinzkill","given":"M"},{"family":"Urban","given":"E"}],"issued":{"date-parts":[["2002"]],"season":"Jahrgang  , Nr. 9"}}},{"id":307,"uris":["http://zotero.org/users/local/rNdLYwBI/items/D92JBBHP"],"uri":["http://zotero.org/users/local/rNdLYwBI/items/D92JBBHP"],"itemData":{"id":307,"type":"article-journal","title":"Ultrashort-specific immunotherapy successfully treats seasonal allergic rhinoconjunctivitis to grass pollen","container-title":"Allergy Asthma Proc","page":"239-47.","volume":"32(3):","author":[{"family":"DuBuske","given":"LM"},{"family":"Frew","given":"AJ"},{"family":"Horak","given":"F"},{"family":"Keith","given":"PK"},{"family":"Corrigan","given":"CJ"},{"family":"Aberer","given":"W"}],"issued":{"date-parts":[["2011"]]}}},{"id":176,"uris":["http://zotero.org/users/local/rNdLYwBI/items/JJRI9CK9"],"uri":["http://zotero.org/users/local/rNdLYwBI/items/JJRI9CK9"],"itemData":{"id":176,"type":"article-journal","title":"Long-term clinical efficacy of grass-pollen immunotherapy","container-title":"New England Journal of Medicine","page":"468-75","volume":"341","issue":"7","source":"Ovid Technologies","archive":"MEDLINE","archive_location":"10441602","abstract":"BACKGROUND: Pollen immunotherapy is effective in selected patients with IgE-mediated seasonal allergic rhinitis, although it is questionable whether there is long-term benefit after the discontinuation of treatment. METHODS: We conducted a randomized, double-blind, placebo-controlled trial of the discontinuation of immunotherapy for grass-pollen allergy in patients in whom three to four years of this treatment had previously been shown to be effective. During the three years of this trial, primary outcome measures were scores for seasonal symptoms and the use of rescue medication. Objective measures included the immediate conjunctival response and the immediate and late skin responses to allergen challenge. Cutaneous-biopsy specimens obtained 24 hours after intradermal allergen challenge were examined for T-cell infiltration and the presence of cytokine-producing T helper cells (TH2 cells) (as evidenced by the presence of interleukin-4 messenger RNA). A matched group of patients with hay fever who had not received immunotherapy was followed as a control for the natural course of the disease. RESULTS: Scores for seasonal symptoms and the use of rescue antiallergic medication, which included short courses of prednisolone, remained low after the discontinuation of immunotherapy, and there was no significant difference between patients who continued immunotherapy and those who discontinued it. Symptom scores in both treatment groups (median areas under the curve in 1995, 921 for continuation of immunotherapy and 504 for discontinuation of immunotherapy; P=0.60) were markedly lower than those in the group that had not received immunotherapy (median value in 1995, 2863). Although there was a tendency for immediate sensitivity to allergen to return late after discontinuation, there was a sustained reduction in the late skin response and associated CD3+ T-cell infiltration and interleukin-4 messenger RNA expression. CONCLUSIONS: Immunotherapy for grass-pollen allergy for three to four years induces prolonged clinical remission accompanied by a persistent alteration in immunologic reactivity.","ISSN":"0028-4793","shortTitle":"Long-term clinical efficacy of grass-pollen immunotherapy","journalAbbreviation":"N Engl J Med","language":"English","author":[{"literal":"S. R. Durham"},{"literal":"S. M. Walker"},{"literal":"E. M. Varga"},{"literal":"M. R. Jacobson"},{"literal":"F. O'Brien"},{"literal":"W. Noble"},{"literal":"S. J. Till"},{"literal":"Q. A. Hamid"},{"literal":"K. T. Nouri-Aria"}],"issued":{"date-parts":[["0000",8,12]]}}},{"id":204,"uris":["http://zotero.org/users/local/rNdLYwBI/items/WUXT39N5"],"uri":["http://zotero.org/users/local/rNdLYwBI/items/WUXT39N5"],"itemData":{"id":204,"type":"article-journal","title":"Effective hyposensitization in allergic rhinitis using a potent partially purified extract of house dust mite","container-title":"Clinical Allergy","page":"501-8","volume":"18","issue":"5","source":"Ovid Technologies","archive":"MEDLINE","archive_location":"3069238","abstract":"Thirty-eight adults with allergic rhinitis have been treated with a new partially purified extract of house dust mite (Dermatophagoides pteronyssinus) in a double-blind placebo-controlled trial. Patients were randomized to active (Pharmalgen, D. pteronyssinus) and placebo (histamine) treatment by sensitivity to D. pteronyssinus on nasal challenge. In the actively treated group nasal symptoms, assessed by visual analogue score, improved (P less than 0.01), sensitivity on nasal challenge with allergen was reduced (P less than 0.05) and weal size on skin-prick test with allergen was reduced (P less than 0.01), compared with the placebo group. These results occurred after 3 months of treatment. Reduction in target organ sensitivity occurred, while the serum level of D. pteronyssinus IgE rose in the active group from 14.2 to 22.5 PRU/ml (geometric mean) but did not change significantly in the placebo group. As anticipated, because of the treatment schedule used, a number of generalized allergic reactions were induced by injections, but all responded promptly and easily to treatment. These results suggest this is an effective form of therapy, which now offers us the opportunity to study the immunological mechanisms of hyposensitization and to devise a modified schedule causing fewer reactions.","ISSN":"0009-9090","shortTitle":"Effective hyposensitization in allergic rhinitis using a potent partially purified extract of house dust mite","journalAbbreviation":"Clin Allergy","language":"English","author":[{"literal":"P. W. Ewan"},{"literal":"M. M. Alexander"},{"literal":"C. Snape"},{"literal":"P. W. Ind"},{"literal":"B. Agrell"},{"literal":"S. Dreborg"}],"issued":{"date-parts":[["0000",9]]}}},{"id":200,"uris":["http://zotero.org/users/local/rNdLYwBI/items/7IX57HSR"],"uri":["http://zotero.org/users/local/rNdLYwBI/items/7IX57HSR"],"itemData":{"id":200,"type":"article-journal","title":"A single dose desensitization for summer hay fever. Results of a double blind study-1988","container-title":"European Journal of Clinical Pharmacology","page":"77-9","volume":"38","issue":"1","source":"Ovid Technologies","archive":"MEDLINE","archive_location":"2328752","abstract":"A new type of desensitising vaccine, enzyme potentiated was subjected to a double-blind randomised study during the hay fever season. The vaccine is a convenient single injection given in March and the results show good protection throughout the grass pollen season.","ISSN":"0031-6970","shortTitle":"A single dose desensitization for summer hay fever. Results of a double blind study-1988","journalAbbreviation":"Eur J Clin Pharmacol","language":"English","author":[{"literal":"P. Fell"},{"literal":"J. Brostoff"}],"issued":{"date-parts":[["1990"]]}}},{"id":254,"uris":["http://zotero.org/users/local/rNdLYwBI/items/TG3SFKH7"],"uri":["http://zotero.org/users/local/rNdLYwBI/items/TG3SFKH7"],"itemData":{"id":254,"type":"article-journal","title":"Double-blind, placebo-controlled study of immunotherapy with Parietaria judaica: Clinical efficacy and tolerance","abstract":"Allergy to Parietaria causes significant morbidity in most Mediterranean areas. The aim of this study is to investigate the efficacy and tolerance of Parietaria depot extract at 25 BU/mL (1.5 microg/mL Par j 1). We performed a multicenter double-blind, placebo-controlled study in rhinitic patients with/without asthma, sensitized to Parietaria. 42 patients followed 20-month immunotherapy. Clinical efficacy was based on symptom and medication scores and the percentage of healthy days (days without symptoms or medication). Severity of asthma/rhinitis scales, visual analogue scale, evaluation of the treatment by doctors and patients, immediate and delayed cutaneous response and quality of life questionnaires were also studied. The active group showed a sustained decrease in symptoms (p = 0.008), medication (p = 0.009) and both (p = 0.001), and an increase in healthy days (p = 0.001) throughout the study, with a threefold increase of healthy days and almost a three time reduction in medication only after one year of treatment. Asthma and rhinitis severity scales also decreased after immunotherapy, and blinded clinical evaluation by physicians confirmed efficacy in 85% and 77% of the active patients. Patient's self-evaluation returned similar results. None of these changes were observed with placebo. Immediate cutaneous response was significantly reduced at the maintenance phase in the active group and remained reduced throughout the study. Late-phase response after intradermal testing also showed a statistical decrease in actively treated patients. Immunotherapy was well tolerated and every systemic reaction reported was mild. In conclusion, immunotherapy with Parietaria 25 BU/mL is an effective and safe treatment for patients with respiratory allergies.","author":[{"literal":"M. Ferrer1"},{"literal":"E. Burches1"},{"literal":"A. Peláez1"},{"literal":"A. Muñoz2"},{"literal":"D. Hernández2"},{"literal":"A. Basomba2"},{"literal":"E. Enrique3"},{"literal":"R. Alonso3"},{"literal":"A. Cisteró-Bahima3"},{"literal":"S. Martín4"},{"literal":"P. Rico4"},{"literal":"B. Gandarias4"}]}},{"id":126,"uris":["http://zotero.org/users/local/rNdLYwBI/items/GFA76DNX"],"uri":["http://zotero.org/users/local/rNdLYwBI/items/GFA76DNX"],"itemData":{"id":126,"type":"article-journal","title":"Efficacy and safety of specific immunotherapy with SQ allergen extract in treatment-resistant seasonal allergic rhinoconjunctivitis","container-title":"Journal of Allergy &amp; Clinical Immunology","page":"319-25","volume":"117","issue":"2","source":"Ovid Technologies","archive":"MEDLINE","archive_location":"16461133","abstract":"BACKGROUND: Specific immunotherapy is widely used to treat allergic rhinitis, but few large-scale clinical trials have been performed. OBJECTIVE: We sought to assess the efficacy and safety of specific immunotherapy with 2 doses of Alutard grass pollen in patients with moderately severe seasonal allergic rhinitis inadequately controlled with standard drug therapy. METHODS: We performed a double-blind, randomized, placebo-controlled study of 410 subjects (203 randomized to 100,000 standardized quality units [SQ-U] maintenance, 104 to 10,000 SQ-U, and 103 to placebo). Three hundred forty-seven (85%) completed treatment. Groups were well matched for demographics and symptoms. RESULTS: Across the whole pollen season, mean symptom and medication scores were 29% and 32% lower, respectively, in the 100,000-SQ-U group compared with those in the placebo group (both P &lt; .001). Over the peak pollen season, mean symptom and medication scores were 32% and 41% lower, respectively, than those in the placebo group. The 10,000-SQ-U group had 22% less symptoms than the placebo group over the whole season (P &lt; .01), but medication scores reduced by only 16% (P = .16). Quality-of-life measures confirmed the superiority of both doses to placebo. Local and delayed side effects were common but generally mild. Clinically significant early and delayed systemic side effects were confined to the 100,000-SQ-U group, but no life-threatening reactions occurred. CONCLUSIONS: One season of immunotherapy with Alutard grass pollen reduced symptoms and medication use and improved the quality of life of subjects with moderately severe hay fever. The 100,000-SQ-U regimen was more effective, but the 10,000-SQ-U regimen caused fewer side effects.","ISSN":"0091-6749","shortTitle":"Efficacy and safety of specific immunotherapy with SQ allergen extract in treatment-resistant seasonal allergic rhinoconjunctivitis","journalAbbreviation":"J Allergy Clin Immunol","language":"English","author":[{"literal":"A. J. Frew"},{"literal":"R. J. Powell"},{"literal":"C. J. Corrigan"},{"literal":"S. R. Durham"},{"literal":"U. K. Immunotherapy Study Group"}],"issued":{"date-parts":[["0000",2]]}}},{"id":253,"uris":["http://zotero.org/users/local/rNdLYwBI/items/44Q5HX2R"],"uri":["http://zotero.org/users/local/rNdLYwBI/items/44Q5HX2R"],"itemData":{"id":253,"type":"article-journal","title":"A double-blind, placebo-controlled trial of polymerized whole ragweed for immunotherapy of ragweed allergy","abstract":"mmunotherapy with polymerized ragweed (PRW) has been demonstrated to be safe and effective when compared with monomeric ragweed or untreated controls. To further establish the efficacy of PRW, a trial was conducted comparing PRW, placebo, and no treatment in ragweed-sensitive individuals. In a double-blind manner, 21 patients were treated before the 1981 ragweed season with 15 weekly injections of PRW totaling about 50,000 PNU and 1200 microgram antigen E, while 19 patients were treated with 15 weekly injections of a caramelized glucose and histamine placebo. An additional control group received no injections. Blood was drawn for IgE against ragweed antigen E (IgE-a-AgE) and for blocking antibody against AgE before treatment, after treatment (before season), and after season. In the untreated patients, blood was drawn before season and after season. Daily symptom score sheets were completed by patients each day of the ragweed season. Blocking antibody rose more than 40-fold with treatment (p = 0.0001) in the PRW group but was unchanged in the placebo group with treatment. IgE-a-AgE rose with PRW therapy. Clinical efficacy of PRW was again confirmed in this study. Symptom score mean in the PRW group was statistically lower than the mean in the placebo group (p = 0.022) and in the untreated group (p = 0.018). There were no systemic reactions and only minor local reactions during treatment. In summary, PRW is an improved form of immunotherapy.","author":[{"literal":"Leslie C. Grammer"},{"literal":"M.D."},{"literal":"C. R. Zeiss"},{"literal":"M.D."},{"literal":"lrena M. Suszko"},{"literal":"B.S."},{"literal":"Martha A. Shaughnessy"},{"literal":"B.S."},{"literal":"and Roy Patterson"},{"literal":"M.D."}]}},{"id":212,"uris":["http://zotero.org/users/local/rNdLYwBI/items/R9F6G3RS"],"uri":["http://zotero.org/users/local/rNdLYwBI/items/R9F6G3RS"],"itemData":{"id":212,"type":"article-journal","title":"A double-blind histamine placebo-controlled trial of polymerized whole grass for immunotherapy of grass allergy","container-title":"Journal of Allergy &amp; Clinical Immunology","page":"448-53","volume":"72","issue":"5 Pt 1","source":"Ovid Technologies","archive":"MEDLINE","archive_location":"6355247","abstract":"Twenty-six patients were recruited for a study of the safety and efficacy of immunotherapy with IPG. They were randomly assigned to two groups based on skin test titrations to grass allergens. One group was treated in a double-blind fashion before the 1982 grass season with 12 weekly injections totaling approximately 48,000 PNU, and the other group was treated with 12 weekly injections of caramelized glucose histamine placebo. Daily symptom and medication score sheets were completed by all patients each day of the grass season. Blocking antibody rose ninefold in the IPG group (p less than 0.007) but was unchanged in the placebo group. There was no significant change in IgE against rye grass group I in either the IPG or the placebo group. Symptom-score mean in the IPG group was 217 +/- 71 (S.E.M.), statistically lower (p less than 0.02) than the mean in the placebo group 496 +/- 117 (S.E.M.). There were no systemic reactions and only minor local reactions. There was no change in routine laboratory tests in either group. Although two prior studies with grass allergen immunotherapy reported efficacy, these studies did not use symptom-score analysis. This is the first double-blind, histamine placebo-controlled study of grass immunotherapy that demonstrates efficacy by symptom-score index evaluation. IPG is a safe, clinically effective, and potentially cost-effective therapy for grass pollinosis.","ISSN":"0091-6749","shortTitle":"A double-blind histamine placebo-controlled trial of polymerized whole grass for immunotherapy of grass allergy","journalAbbreviation":"J Allergy Clin Immunol","language":"English","author":[{"literal":"L. C. Grammer"},{"literal":"M. A. Shaughnessy"},{"literal":"I. M. Suszko"},{"literal":"J. J. Shaughnessy"},{"literal":"R. Patterson"}],"issued":{"date-parts":[["0000",11]]}}},{"id":252,"uris":["http://zotero.org/users/local/rNdLYwBI/items/IMJ4BKR8"],"uri":["http://zotero.org/users/local/rNdLYwBI/items/IMJ4BKR8"],"itemData":{"id":252,"type":"article-journal","title":"Persistence of efficacy after a brief course of polymerized ragweed allergen: A controlled study","abstract":"Immunotherapy with PRW has been demonstrated to be safe and effective. To determine whether the efficacy would remain in successive ragweed seasons without further therapy, a trial was conducted comparing PRW to histamine placebo therapy in patients that had received courses of PRW previously. Those patients were also compared to previously untreated ragweed-sensitive patients. In a double-blind fashion, 21 previously treated patients were treated before the 1982 ragweed season with four injections of PRW therapy, whereas 21 previously treated patients were treated with four injections of placebo therapy. An additional control group of 21 previously untreated ragweed-sensitive patients received no injections. Daily symptom and medication score sheets were completed by patients each day of the ragweed season. Blocking antibody rose elevenfold with treatment (p less than 0.0001) in the PRW group. There was a statistically significant difference in symptom score mean between untreated patients (1007 +/- 174) and previously treated patients whether they received supplemental injections (554 +/- 180) (p less than 0.01) or whether they did not (650 +/- 168) (p less than 0.03). In summary the efficacy of 15 injections of PRW immunotherapy persists at least several years without need for supplemental immunotherapy.","author":[{"literal":"Leslie C. Grammer"},{"literal":"M.D."},{"literal":"Martha A. Shaughnessy"},{"literal":"B.S."},{"literal":"lrena M. Suszko"},{"literal":"B.S."},{"literal":"John J. Shaughnessy"},{"literal":"Ph.D."},{"literal":"* and Roy Patterson"},{"literal":"M.D."}]}},{"id":210,"uris":["http://zotero.org/users/local/rNdLYwBI/items/EGKM3ICB"],"uri":["http://zotero.org/users/local/rNdLYwBI/items/EGKM3ICB"],"itemData":{"id":210,"type":"article-journal","title":"The safety and activity of polymerized ragweed: a double-blind, placebo-controlled trial in 81 patients with ragweed rhinitis","container-title":"Journal of Allergy &amp; Clinical Immunology","page":"177-83","volume":"80","issue":"2","source":"Ovid Technologies","archive":"MEDLINE","archive_location":"3301986","abstract":"Eighty-one patients with ragweed pollinosis were recruited for a double-blind, histamine placebo-controlled study of the safety, immunogenicity, and efficacy of 15 weekly injections of polymerized ragweed (PRW) immunotherapy totaling 1359 allergy units. Patients were paired on the basis of cutaneous end point titration to RAST standardized extracts of giant and short ragweed. One patient of each pair was randomized to receive PRW, and the other patient, a caramelized glucose histamine placebo. Symptom and medication score diaries were completed by 68 patients. All 68 patients received the full maintenance dose. No patient dropped out because of adverse reactions, and there were no systemic reactions. Except for one patient receiving placebo who developed mildly elevated liver function tests, there were no clinically significant changes in routine laboratory tests associated with injections. By Student's test on log-transformed values, blocking antibody rose significantly in the patients receiving PRW but was unchanged in those receiving placebo. By Wilcoxon paired signed-rank test, the symptom and medication scores in the patients receiving PRW were significantly lower than scores in the patients receiving placebo. This study demonstrates the safety, immunogenicity, and activity of PRW in the treatment of ragweed pollinosis.","ISSN":"0091-6749","shortTitle":"The safety and activity of polymerized ragweed: a double-blind, placebo-controlled trial in 81 patients with ragweed rhinitis","journalAbbreviation":"J Allergy Clin Immunol","language":"English","author":[{"literal":"L. C. Grammer"},{"literal":"M. A. Shaughnessy"},{"literal":"M. I. Bernhard"},{"literal":"S. M. Finkle"},{"literal":"H. R. Pyle"},{"literal":"L. Silvestri"},{"literal":"R. Patterson"}],"issued":{"date-parts":[["0000",8]]}}},{"id":82,"uris":["http://zotero.org/users/local/rNdLYwBI/items/QSD6XHJC"],"uri":["http://zotero.org/users/local/rNdLYwBI/items/QSD6XHJC"],"itemData":{"id":82,"type":"article-journal","title":"Efficacy, safety, and immunological effects of a 2-year immunotherapy with Depigoid birch pollen extract: a randomized, double-blind, placebo-controlled study","container-title":"Clinical &amp; Experimental Allergy","page":"1062-70","volume":"40","issue":"7","source":"Ovid Technologies","archive":"MEDLINE","archive_location":"20642579","abstract":"BACKGROUND: Rhinoconjunctivitis due to birch pollen sensitization is common in Northern Europe. A depigmented polymerized birch pollen extract - Depigoid has been developed for immunotherapy. OBJECTIVE: To evaluate its clinical efficacy, safety, and effects on immunological parameters. METHODS: Sixty-one patients aged 7-69 years were included in a randomized, double-blind, placebo-controlled trial of subcutaneous immunotherapy (SCIT) using depigmented polymerized birch pollen extract. SCIT consisted of four increasing doses at 7-day intervals, followed by maintenance injections of 500 DPP (corresponding to 30 microg Bet v1 before depigmentation) at 6-week intervals for 18 months. The primary outcome was the combined symptom and medication score during the 2006 birch pollen season. The frequency of peripheral blood mononuclear cells (PBMC)producing IL-4, IL-10, IL-12, and IL-13 was assessed in a subgroup of patients by ELISPOT assay. RESULTS: After 18 months of treatment, the median combined symptom and medication score (upper/lower quartile) of treated patients was significantly lower than those on placebo: 8.0 (5.8-10.3) and 12.6 (8.6-16.2), respectively (P=0.004). Systemic reactions occurred in 29 patients (12 active, 17 placebo), were grades 1 or 2, and none required specific treatment. After 18 months of treatment, mean serum concentrations of specific IgE increased significantly in both groups (P&lt;0.0001) whereas serum concentrations of both specific IgG1 and IgG4 only increased significantly in the SCIT group (P=0.002) and not in the placebo group. The seasonal increase in numbers of IL-4- and IL-13-producing PBMC was blunted by immunotherapy. CONCLUSIONS: SCIT with depigmented polymerized birch pollen extract significantly reduced symptom and medication scores when compared with the placebo, was well tolerated, and resulted in immunological changes comparable with those of native pollen extracts.","DOI":"10.1111/j.1365-2222.2010.03521.x","ISSN":"1365-2222","shortTitle":"Efficacy, safety, and immunological effects of a 2-year immunotherapy with Depigoid birch pollen extract: a randomized, double-blind, placebo-controlled study","journalAbbreviation":"Clin Exp Allergy","language":"English","author":[{"literal":"A. S. Hoiby"},{"literal":"V. Strand"},{"literal":"D. S. Robinson"},{"literal":"A. Sager"},{"literal":"S. Rak"}],"issued":{"date-parts":[["0000",7]]}}},{"id":251,"uris":["http://zotero.org/users/local/rNdLYwBI/items/FE879U37"],"uri":["http://zotero.org/users/local/rNdLYwBI/items/FE879U37"],"itemData":{"id":251,"type":"article-journal","title":"Effects of immunotherapy on the early, late, and rechallenge nasal reaction to provocation with allergen: Changes in inflammatory mediators and cells","abstract":"We investigated the effects of immunotherapy (IT) on the early (ER), late (LPR), and rechallenge reactions (RCRs) to nasal challenge with antigen as well as on the cutaneous ER and LPR to intradermal skin challenge. Our expectation was that IT would have a preferential effect on the LPR, and our aim was to understand the mechanism. Twenty-one ragweed hay fever-sensitive subjects were treated with a moderate dose of antigen extract (maintenance dose of 1.94 micrograms of antigen E (Amb a I)) during a period of 8 months (total dose equivalent to 24 micrograms of antigen E), and 20 matched subjects received placebo injections in a double-blind manner. Both groups underwent identical nasal challenges and intradermal skin tests with ragweed-antigen extract both before (1985) and during (1986) IT. Symptom and medication diaries, recorded during seasonal exposure, and changes in specific serum IgE and IgG antibodies confirmed the efficacy of the administered IT dose. Between-group analysis revealed that IT significantly reduced the levels of histamine, TAME-esterase activity, and kinins, as well as symptoms of rhinorrhea and congestion generated during the ER to nasal challenge. Within-group paired analysis demonstrated ER, LPR, and RCR mediators and symptoms also to be reduced by IT. Surprisingly, the placebo-treated group demonstrated an increase in the ER. There was no decrease of the LPR without an antecedent decrease of the ER. IT did not clearly change the late cellular inflammatory response. In the case of skin challenge, IT significantly reduced the cutaneous ER. The reduction of the cutaneous LPR was more pronounced. We speculate that moderate-dose IT ameliorates seasonal symptoms of allergic rhinitis by reducing the ER, LPR, and RCR to antigen challenge but does not preferentially reduce the nasal LPR.","author":[{"literal":"Othon Iliopoulos"},{"literal":"MD"},{"literal":"David Proud"},{"literal":"PhD"},{"literal":"N. Franklin Adkinson"},{"literal":"Jr."},{"literal":"MD"},{"literal":"Peter S. Creticos"},{"literal":"MD"},{"literal":"Philip S. Norman"},{"literal":"MD"},{"literal":"Anne Kagey-Sobotka"},{"literal":"PhD"},{"literal":"Lawrence M. Lichtenstein"},{"literal":"MD"},{"literal":"* and Robert M. Naclerio"},{"literal":"MD"}]}},{"id":70,"uris":["http://zotero.org/users/local/rNdLYwBI/items/HE7SSUET"],"uri":["http://zotero.org/users/local/rNdLYwBI/items/HE7SSUET"],"itemData":{"id":70,"type":"article-journal","title":"Long-term tolerance after allergen immunotherapy is accompanied by selective persistence of blocking antibodies","container-title":"Journal of Allergy &amp; Clinical Immunology","page":"509-516.e1-5","volume":"127","issue":"2","source":"Ovid Technologies","archive":"MEDLINE","archive_location":"21281875","abstract":"BACKGROUND: Grass pollen immunotherapy for allergic rhinitis is a disease-modifying treatment that results in long-term clinical tolerance lasting years after treatment discontinuation. Active treatment is associated with generation of inhibitory grass pollen-specific IgG antibodies capable of blocking allergen-IgE interactions. OBJECTIVES: We sought to investigate the involvement of IgG-associated inhibitory antibodies with long-term clinical tolerance after discontinuation of grass pollen immunotherapy. METHODS: We conducted a 4-year study in which patients who had moderate-to-severe allergic rhinitis underwent a randomized, double-blind, placebo-controlled discontinuation of subcutaneous grass pollen immunotherapy. All subjects received grass pollen immunotherapy injections for 2 years (n = 13), followed by a further 2 years of either active (n = 7) or placebo (n = 6) injections. Clinical outcomes included seasonal symptoms and use of rescue medication. Serum specimens were collected at baseline and after 2 and 4 years for quantification of allergen-specific IgG antibodies. Sera were also tested for IgG-dependent inhibitory bioactivity against IgE-allergen binding in cellular assays by using flow cytometry and confocal microscopy to detect binding of IgE-grass pollen allergen complexes to B cells. RESULTS: Clinical improvement was maintained after 2 years of discontinuation. Although immunotherapy-induced grass pollen-specific IgG1 and IgG4 levels decreased to near-preimmunotherapy levels during discontinuation, inhibitory bioactivity of allergen-specific IgG antibodies was maintained unchanged. CONCLUSION: Grass pollen immunotherapy induces a subpopulation of allergen-specific IgG antibodies with potent inhibitory activity against IgE that persists after treatment discontinuation and that could account for long-term clinical tolerance.Copyright © 2011 American Academy of Allergy, Asthma &amp; Immunology. Published by Mosby, Inc. All rights reserved.","DOI":"10.1016/j.jaci.2010.12.1080","ISSN":"1097-6825","shortTitle":"Long-term tolerance after allergen immunotherapy is accompanied by selective persistence of blocking antibodies","journalAbbreviation":"J Allergy Clin Immunol","language":"English","author":[{"literal":"L. K. James"},{"literal":"M. H. Shamji"},{"literal":"S. M. Walker"},{"literal":"D. R. Wilson"},{"literal":"P. A. Wachholz"},{"literal":"J. N. Francis"},{"literal":"M. R. Jacobson"},{"literal":"I. Kimber"},{"literal":"S. J. Till"},{"literal":"S. R. Durham"}],"issued":{"date-parts":[["0000",2]]}}},{"id":202,"uris":["http://zotero.org/users/local/rNdLYwBI/items/HQ42VX5G"],"uri":["http://zotero.org/users/local/rNdLYwBI/items/HQ42VX5G"],"itemData":{"id":202,"type":"article-journal","title":"Comparison of the efficacy and side effects of aqueous steroid nasal spray (budesonide) and allergen-injection therapy (Pollinex-R) in the treatment of seasonal allergic rhinoconjunctivitis","container-title":"Journal of Allergy &amp; Clinical Immunology","page":"606-11","volume":"85","issue":"3","source":"Ovid Technologies","archive":"MEDLINE","archive_location":"2107241","abstract":"The efficacy and side effects of two approaches to the treatment of ragweed pollen-induced rhinoconjunctivitis were compared in a double-blind, parallel-group trial. Sixty ragweed-sensitive adults were randomized either to a course of four Pollinex-R hyposensitization injections during the 6 weeks before the ragweed-pollen season, or to budesonide aqueous nasal steroid spray, 400 micrograms daily, throughout the season. A double-dummy technique was used to achieve blinding. During the ragweed-pollen season, troublesome nasal symptoms were treated with terfenadine, 60 mg, when treatment was needed, up to 240 mg daily, and eye symptoms were treated with naphazoline eye drops, when treatment was needed, up to four times daily. Every day, subjects recorded the severity of nasal and eye symptoms and medication use in a diary. Fourteen of the subjects receiving Pollinex-R were unable to complete the course of injections because of systemic or large local reactions. Eight subjects withdrew during the pollen season because of severe rhinitis; all subjects had received Pollinex-R. Subjects in the budesonide-treated group had minimal nasal symptoms and used very little terfenadine, compared with subjects in the Pollinex-R-treated group (p less than 0.0001). Eye symptoms and eye drop use were similar in the two treatment groups. No clinically important side effects were reported by the subjects receiving budesonide. The results of this study suggest that aqueous budesonide nasal spray is markedly more effective than Pollinex-R in controlling symptoms of seasonal rhinitis while the side effects and inconvenience of immunotherapy are avoided.","ISSN":"0091-6749","shortTitle":"Comparison of the efficacy and side effects of aqueous steroid nasal spray (budesonide) and allergen-injection therapy (Pollinex-R) in the treatment of seasonal allergic rhinoconjunctivitis","journalAbbreviation":"J Allergy Clin Immunol","language":"English","author":[{"literal":"E. F. Juniper"},{"literal":"P. A. Kline"},{"literal":"E. H. Ramsdale"},{"literal":"F. E. Hargreave"}],"issued":{"date-parts":[["0000",3]]}}},{"id":132,"uris":["http://zotero.org/users/local/rNdLYwBI/items/R56NVC9I"],"uri":["http://zotero.org/users/local/rNdLYwBI/items/R56NVC9I"],"itemData":{"id":132,"type":"article-journal","title":"Allergen-specific immunotherapy with recombinant grass pollen allergens","container-title":"Journal of Allergy &amp; Clinical Immunology","page":"608-13","volume":"116","issue":"3","source":"Ovid Technologies","archive":"MEDLINE","archive_location":"16159631","abstract":"BACKGROUND: Allergen-specific immunotherapy uses aqueous extracts of natural source materials as a basis for preparations to down regulate the allergic response. Recombinant DNA technology has enabled the cloning of many allergens, thus facilitating investigations aimed at improving efficacy and safety of immunotherapy. OBJECTIVE: To determine the effectiveness of a mixture of 5 recombinant grass pollen allergens in reducing symptoms and need for symptomatic medication in patients allergic to grass pollen. METHODS: A randomized, double-blind, placebo-controlled study of subcutaneous injection immunotherapy was performed in subjects with allergic rhinoconjunctivitis, with or without asthma. Primary endpoint was a symptom medication score compiled from separate symptom and medication scores. Secondary endpoints included a rhinitis quality of life questionnaire, conjunctival provocation, and specific antibody responses. RESULTS: The symptom medication score showed significant improvements in subjects receiving recombinant allergens as opposed to placebo, with reductions in both symptoms and medication usage. The rhinitis quality of life questionnaire revealed clinically relevant significant improvements in overall assessment and in 5 of 7 separate domains, and conjunctival provocation showed a clear trend in favor of active treatment. All treated subjects developed strong allergen-specific IgG(1) and IgG(4) antibody responses. Some patients were not sensitized to Ph l p 5 but nevertheless developed strong IgG antibody responses to that allergen. CONCLUSION: A recombinant allergen vaccine can be a effective and safe treatment to ameliorate symptoms of allergic rhinitis. The clinical benefit is associated with modification of the specific immune response with promotion of IgG(4) and reduction of IgE antibodies consistent with the induction of IL-10-producing regulatory T cells.","ISSN":"0091-6749","shortTitle":"Allergen-specific immunotherapy with recombinant grass pollen allergens","journalAbbreviation":"J Allergy Clin Immunol","language":"English","author":[{"literal":"M. Jutel"},{"literal":"L. Jaeger"},{"literal":"R. Suck"},{"literal":"H. Meyer"},{"literal":"H. Fiebig"},{"literal":"O. Cromwell"}],"issued":{"date-parts":[["0000",9]]}}},{"id":18,"uris":["http://zotero.org/users/local/rNdLYwBI/items/NTBMQIPI"],"uri":["http://zotero.org/users/local/rNdLYwBI/items/NTBMQIPI"],"itemData":{"id":18,"type":"article-journal","title":"Negative clinical results from a randomised, double-blind, placebo-controlled trial evaluating the efficacy of two doses of immunologically enhanced, grass subcutaneous immunotherapy despite dose-dependent immunological response","container-title":"Clinical Drug Investigation","page":"577-86","volume":"34","issue":"8","source":"Ovid Technologies","archive":"MEDLINE","archive_location":"24997093","abstract":"OBJECTIVE: Specific immunotherapy is the only treatment for the underlying allergic disease in patients with respiratory allergies. The primary objective of this trial was to evaluate the efficacy and safety of two maintenance doses of immunologically enhanced, standardised quality (SQ+) grass subcutaneous immunotherapy (SCIT) [4,000 SQ+ and 15,000 SQ+; AVANZ() Phleum pratense (ALK)] compared with placebo. METHODS: This was a randomised, double-blind, placebo-controlled, phase II/III trial. The primary evaluation was based on the combined rhinoconjunctivitis score during the entire grass pollen season. Adult subjects with grass pollen-induced allergic rhinoconjunctivitis interfering with usual activities or sleep despite symptomatic medication use, were enrolled. RESULTS: Four hundred and fifty subjects were randomised to receive either 4,000 SQ+ (n = 150), 15,000 SQ+ (n = 152) or placebo (n = 148). The average grass pollen exposure was 27 grains/m(3)/day. No statistically significant differences between the active groups and the placebo group were found for clinical endpoints (p &gt; 0.05). Highly statistically significant (p &lt; 0.001) increases in IgG4 and IgE-blocking factor were found for both active groups versus placebo. The most frequently reported adverse events were mild-to-moderate local injection-site reactions; events were generally more frequent with 15,000 SQ+ than with 4,000 SQ+ and placebo. The most common adverse events leading to premature discontinuation from the trial were anaphylactic reactions (one subject from the placebo group and five subjects from the 15,000 SQ+ group). CONCLUSIONS: The inconclusive results were most probably influenced by a very low grass pollen season. Other factors such as the extent of the pre-seasonal treatment could potentially have contributed. The tolerability profile was acceptable for further development.","DOI":"10.1007/s40261-014-0216-z","ISSN":"1179-1918","shortTitle":"Negative clinical results from a randomised, double-blind, placebo-controlled trial evaluating the efficacy of two doses of immunologically enhanced, grass subcutaneous immunotherapy despite dose-dependent immunological response","journalAbbreviation":"Clin Drug Invest","language":"English","author":[{"literal":"J. Kleine-Tebbe"},{"literal":"M. Walmar"},{"literal":"K. Bitsch-Jensen"},{"literal":"E. Decot"},{"literal":"O. Pfaar"},{"literal":"D. H. de Rojas"},{"literal":"F. Rodriguez"}],"issued":{"date-parts":[["0000",8]]}}},{"id":14,"uris":["http://zotero.org/users/local/rNdLYwBI/items/VVCXH8WX"],"uri":["http://zotero.org/users/local/rNdLYwBI/items/VVCXH8WX"],"itemData":{"id":14,"type":"article-journal","title":"A high polymerized grass pollen extract is efficacious and safe in a randomized double-blind, placebo-controlled study using a novel up-dosing cluster-protocol","container-title":"Allergy","page":"1629-38","volume":"69","issue":"12","source":"Ovid Technologies","archive":"MEDLINE","archive_location":"25130503","abstract":"BACKGROUND: Cluster immunotherapy represents an interesting alternative to conventional up-dosing schedules because it allows achieving the maintenance dose within a shorter time interval. In this study, the efficacy and safety of cluster immunotherapy with a high polymerized allergen extract of a grass/rye pollen mixture have been evaluated in a randomized, double-blind, placebo-controlled, multicenter study. METHODS: In total, 121 patients with allergic rhinoconjunctivitis due to grass pollen were randomized 1 : 1 to verum or placebo group. A short cluster up-dosing schedule of only 1 week was applied to achieve the maintenance dose which was administered monthly during the study period of 1 year. Total combined symptom and medication score (TCS) was defined as primary outcome parameter. Secondary outcome parameters were individual symptom and medication scores, 'well days,' global improvement as well as immunological effects and nasal allergen challenge. The safety profile was evaluated based on the European academy of allergy and clinical immunology grading system. RESULTS: Significant reduction in the verum compared to the placebo group (intention-to-treat, population, verum: n = 55; placebo: n = 47) was found regarding TCS (P = 0.005), rhinoconjunctivitis total symptom score (RTSS, P = 0.006), and total rescue medication score (TRMS, P = 0.002). Additionally, secondary outcomes such as 'well days,' nasal challenge results, and increase of specific IgG4 were in favor of the active treatment. All systemic adverse reactions (0.8% of all injections in the verum group) were of mild intensity. No severe reactions related to the study medication were observed. CONCLUSION: Cluster immunotherapy with high polymerized grass pollen extracts resulted in significant clinical efficacy and has been shown to be a safe treatment for grass pollen-allergic patients.Copyright © 2014 The Authors. Allergy Published by John Wiley &amp; Sons Ltd.","DOI":"10.1111/all.12513","ISSN":"1398-9995","shortTitle":"A high polymerized grass pollen extract is efficacious and safe in a randomized double-blind, placebo-controlled study using a novel up-dosing cluster-protocol","journalAbbreviation":"Allergy","language":"English","author":[{"literal":"L. Klimek"},{"literal":"J. Uhlig"},{"literal":"R. Mosges"},{"literal":"K. Rettig"},{"literal":"O. Pfaar"}],"issued":{"date-parts":[["0000",12]]}}},{"id":72,"uris":["http://zotero.org/users/local/rNdLYwBI/items/96ZXW5Q8"],"uri":["http://zotero.org/users/local/rNdLYwBI/items/96ZXW5Q8"],"itemData":{"id":72,"type":"article-journal","title":"Efficacy and safety of immunotherapy for allergies to Alternaria alternata in children","container-title":"Journal of Allergy &amp; Clinical Immunology","page":"502-508.e1-6","volume":"127","issue":"2","source":"Ovid Technologies","archive":"MEDLINE","archive_location":"21281874","abstract":"BACKGROUND: The safety and efficacy of specific immunotherapy for mold allergy are not known in children and adolescents. OBJECTIVE: We evaluated the efficacy and safety of specific immunotherapy with a standardized allergen extract in a randomized, double-blind, placebo-controlled, 3-year prospective study of patients who were allergic to only Alternaria alternata. METHODS: Fifty children and adolescents (25 girls; 5-18 years of age) with A alternata-induced seasonal allergic rhinoconjunctivitis and/or bronchial asthma were randomly assigned to groups given treatment (Novo-Helisen Depot, A alternata 100%) or placebo. The primary end point was the combined symptom medication score. Secondary end points included safety, quality of life, and sensitivity to allergen-specific nasal challenge. RESULTS: Forty-five children completed the 3-year study. Although there was no significant change in year 1, the combined symptom medication score decreased in years 2 and 3 of the study (by 38.7% and 63.5%, respectively; P &lt; .001 for each). The reduction in symptoms was associated with a significant improvement in quality of life (P &lt; .05) and decrease in sensitivity after allergen-specific nasal challenge. Side effects were observed in 7 patients; the most common (edema at the site of injection) occurred after 11 injections. CONCLUSIONS: Allergen-specific immunotherapy with standardized A alternata extract reduces symptoms of asthma and rhinoconjunctivitis in children and adolescents without serious side effects.Copyright © 2011 American Academy of Allergy, Asthma &amp; Immunology. Published by Mosby, Inc. All rights reserved.","DOI":"10.1016/j.jaci.2010.11.036","ISSN":"1097-6825","shortTitle":"Efficacy and safety of immunotherapy for allergies to Alternaria alternata in children","journalAbbreviation":"J Allergy Clin Immunol","language":"English","author":[{"literal":"P. Kuna"},{"literal":"J. Kaczmarek"},{"literal":"M. Kupczyk"}],"issued":{"date-parts":[["0000",2]]}}},{"id":233,"uris":["http://zotero.org/users/local/rNdLYwBI/items/CBCMUFV9"],"uri":["http://zotero.org/users/local/rNdLYwBI/items/CBCMUFV9"],"itemData":{"id":233,"type":"article-journal","title":"Immunotherapy with a calcium phosphate-adsorbed five-grass-pollen extract in seasonal rhinoconjunctivitis: a double-blind, placebo-controlled study","container-title":"Clinical and experimental allergy","page":"988-96","volume":"31","issue":"7","archive_location":"CN-00349628","abstract":"BACKGROUND: Calcium phosphate-adsorbed allergen extracts are used for subcutaneous immunotherapy to avoid the use of aluminium adjuvants. OBJECTIVES: A double-blind, placebo-controlled study was performed in order to confirm the safety and assess the efficacy of a standardized five-grass-pollen extract adsorbed onto calcium phosphate for specific immunotherapy (IT). METHODS: Twenty-nine patients with seasonal rhinoconjunctivitis were randomized to receive either the active preparation (16 patients) or placebo (13 patients), in a 1-year study. During the increasing dose phase, an extract ranging from 0.1 IR per ml to 50 IR per ml was administered at a rate of one subcutaneous injection per week until a maintenance dose was reached. The patients were assessed by symptom diary and rescue medications during seasonal exposure and specific nasal and skin reactivity before and after IT. Immunological parameters (specific IgE and IgG4 antibodies) were assessed before, during and after IT. RESULTS: The overall symptoms score (mean AUC) was not significantly different between the IT group and the placebo group during grass-pollen exposure (49.6 vs. 56, respectively). The total medication score (mean AUC) was significantly lower in the IT group than in the placebo group (11 vs. 41, P &lt; 0.01, Mann-Whitney U-test). The cumulative symptom/medication score was significantly lower in the IT group than in the placebo group (64.5 vs. 102.3, P &lt; 0.05, U-test). A significant increase in nasal reactivity threshold was observed after IT in the IT group (21. 4 IR/mL before IT vs. 63.4 IR/mL after IT, P &lt; 0.01, Wilcoxon), whereas no significant changes were observed in the placebo group (31.0 IR/mL before IT vs. 37.7 IR/mL after IT). IT induced a significant reduction in grass pollen cutaneous reactivity in the actively treated group (P &lt; 0.001). A significant increase in serum-specific IgG4 antibody response was observed in the IT group (3.1% before IT vs. 10.1% after IT, P &lt; 0.001). Nine patients in the IT group developed moderate immediate systemic reactions vs. two patients in the placebo group. CONCLUSION: Specific immunotherapy with calcium phosphate-adsorbed standardized grass pollen extract was safe and effective for the treatment of patients with seasonal allergic rhinoconjunctivitis.","shortTitle":"Immunotherapy with a calcium phosphate-adsorbed five-grass-pollen extract in seasonal rhinoconjunctivitis: a double-blind, placebo-controlled study","author":[{"literal":"F. Leynadier"},{"literal":"L. Banoun"},{"literal":"B. Dollois"},{"literal":"P. Terrier"},{"literal":"M. Epstein"},{"literal":"M. T. Guinnepain"},{"literal":"D. Firon"},{"literal":"C. Traube"},{"literal":"R. Fadel"},{"literal":"C. André"}],"issued":{"date-parts":[["2001"]]}}},{"id":249,"uris":["http://zotero.org/users/local/rNdLYwBI/items/MD84IPRM"],"uri":["http://zotero.org/users/local/rNdLYwBI/items/MD84IPRM"],"itemData":{"id":249,"type":"article-journal","title":"Clinical and immunologic evaluation of glutaraldehyde-modified, tyrosine-adsorbed short ragweed extract: a double-blind, placebo-controlled trial","abstract":"Glutaraldehyde-modified, tyrosine-adsorbed ragweed extract (GTR) is a modification of allergen extract to reduce allergenicity but retain immunogenicity. We evaluated the clinical efficacy and immunologic changes associated with the administration of GTR (16,350 protein nitrogen units) or placebo to a group of 100 atopic subjects with ragweed hay fever. The study was carried out in a double-blind, placebo-controlled fashion. Clinical response was measured by daily symptom diaries. physician evaluations, and patient responses. Changes in ragweed-specific IgE and IgG antibody were evaluated with an amplified enzyme-linked immunosorbent assay (alpha-ELISA) and were compared with measurements by RAST and a protein A-binding assay for IgG antibody. Treatment with GTR resulted in a sixfold increase in blocking IgG antibody and a small increase in IgE-specific antibody. No changes occurred in the placebo treated group. Mild immediate local reactions occurred after 74% of injections, and late-onset local reactions occurred after 62% of injections in the treated group. The placebo-treated group experienced immediate or late local reaction after only 12% of injections. There were two mild late-onset urticarial reactions of a generalized nature in the treatment group. The treatment group experienced significantly fewer symptoms than the placebo group throughout the season (p less than 0.02), although the difference was not dramatic. The results showed that GTR could be safely given in five preseasonal injections, with retained immunogenicity but less potential for generalized reactions. GTR is an improved method of allergy immunotherapy with the potential for clinical benefit when used in a brief preseasonal treatment regimen.","author":[{"literal":"W. James Metzger"},{"literal":"M.D."},{"literal":"H. Clay Dorminey"},{"literal":"M.D."},{"literal":"* Hal B. Richerson"},{"literal":"M.D."},{"literal":"John M. Weiler"},{"literal":"M.D."},{"literal":"Arlene Donnelly"},{"literal":"B.A."},{"literal":"and David Moran"},{"literal":"Ph.D."}]}},{"id":142,"uris":["http://zotero.org/users/local/rNdLYwBI/items/ECAR2NHA"],"uri":["http://zotero.org/users/local/rNdLYwBI/items/ECAR2NHA"],"itemData":{"id":142,"type":"article-journal","title":"Efficacy and safety of subcutaneous immunotherapy with a biologically standardized extract of Ambrosia artemisiifolia pollen: a double-blind, placebo-controlled study","container-title":"Clinical &amp; Experimental Allergy","page":"1408-14","volume":"34","issue":"9","source":"Ovid Technologies","archive":"MEDLINE","archive_location":"15347374","abstract":"BACKGROUND: The allergological relevance of Ambrosia in Europe is growing but the efficacy of the injective immunotherapy for this allergen has been documented only in Northern America. OBJECTIVE: We sought to study the safety and efficacy of injective immunotherapy in European patients sensitized to Ambrosia artemisiifolia. METHODS: Thirty-two patients (18 M/14 F, mean age 36.78, range 23-60 years) suffering from rhinoconjunctivitis and/or asthma and sensitized to Ambrosia were enrolled and randomized in a double-blind, placebo-controlled (DBPC) study lasting 1 year. A maintenance dose corresponding to 7.2 microg of Amb a 1 was administered at 4-week intervals after the build-up. During the second and the third year, all patients were under active therapy in an open fashion. Symptom and medication scores, skin reactivity to Ambrosia (parallel line biological assay), and pollen counts were assessed throughout the trial. RESULTS: Twenty-three patients completed the trial. No severe adverse event was observed. During the DBPC phase, actively treated patients showed an improvement in asthmatic symptoms (P=0.02) and drug (P=0.0068) scores days with asthmatic symptoms (P=0.003), days with rhinitis symptoms (P=0.05), and days with intake of drugs (P=0.0058), as compared to before therapy. No improvement for any of these parameters was detected in the placebo group. Moreover, the number of days with rhinitis and asthma was significantly higher in the placebo as compared to the active group (P=0.048 and P&lt;0.0001, respectively). Patients who switched from placebo to active therapy improved in rhinoconjunctivitis, asthma, and drug intake. The skin reactivity decreased significantly (12.2-fold, P=0.0001) in the active group whereas a slight increase (1.07-fold, P=0.87) was observed in the placebo group after the DBPC phase. After switching to active therapy, patients previously under placebo showed a significant decrease of this parameter (4.78-fold, P=0.002). CONCLUSION: Injective immunotherapy is safe and clinically effective in European patients sensitized to Ambrosia.","ISSN":"0954-7894","shortTitle":"Efficacy and safety of subcutaneous immunotherapy with a biologically standardized extract of Ambrosia artemisiifolia pollen: a double-blind, placebo-controlled study","journalAbbreviation":"Clin Exp Allergy","language":"English","author":[{"literal":"C. Mirone"},{"literal":"F. Albert"},{"literal":"A. Tosi"},{"literal":"F. Mocchetti"},{"literal":"S. Mosca"},{"literal":"M. Giorgino"},{"literal":"S. Pecora"},{"literal":"S. Parmiani"},{"literal":"C. Ortolani"}],"issued":{"date-parts":[["0000",9]]}}},{"id":239,"uris":["http://zotero.org/users/local/rNdLYwBI/items/6229E6K8"],"uri":["http://zotero.org/users/local/rNdLYwBI/items/6229E6K8"],"itemData":{"id":239,"type":"article-journal","title":"A double-blind, randomized study investigating the efficacy and specificity of immunotherapy with Artemisia vulgaris or Phleum pratense/betula verrucosa","container-title":"Allergologia et immunopathologia","page":"73-8","volume":"23","issue":"2","archive_location":"CN-00119942","abstract":"This study investigated the specificity and efficacy of immunotherapy with Artemisia vulgaris (Artemisia) extract. We studied 25 patients with a more than two year lasting history of seasonal rhinoconjunctivitis and who had only two clinically important allergies, either to Artemisia and Betula verrucosa (Betula) or to Artemisia and Phleum pratense (Phleum). Patient selection was randomized and evaluation of results was conducted in double blind fashion. Twenty patients completed two years of specific immunotherapy. Nine patients were treated with extracts of Artemisia and 11 with extracts of either Betula (n = 3) or Phleum (n = 8). Treatment with Artemisia was followed by a significant decrease in skin sensitivity (p &lt; 0.05) and eye sensitivity (p &lt; 0.01) to Artemisia but not to Betula/phleum. No significant decrease was observed in medicine consumption or symptom scores. Patients treated with Betula or Phleum experienced a significant decrease in skin sensitivity to Betula or Phleum (p &lt; 0.001), and eye sensitivity to Betula or Phleum (p &lt; 0.05), but not to Artemisia and had significant decreases in medicine and symptom scores (p &lt; 0.05) in Betula/phleum seasons but not in the Artemisia season. The treatment was both effective and specific with the one unexplained exception that both patient groups (Artemisia and Betula/Phleum) decreased their skin sensitivity to Artemisia.","shortTitle":"A double-blind, randomized study investigating the efficacy and specificity of immunotherapy with Artemisia vulgaris or Phleum pratense/betula verrucosa","author":[{"literal":"O. T. Olsen"},{"literal":"L. Frølund"},{"literal":"J. Heinig"},{"literal":"L. Jacobsen"},{"literal":"U. G. Svendsen"}],"issued":{"date-parts":[["1995"]]}}},{"id":248,"uris":["http://zotero.org/users/local/rNdLYwBI/items/8JV5AP3E"],"uri":["http://zotero.org/users/local/rNdLYwBI/items/8JV5AP3E"],"itemData":{"id":248,"type":"article-journal","title":"A double-blind, placebo-controlled study of immunotherapy with an alginate-conjugated extract of Parietaria Judaic a in patients with Parietaria hay fever","abstract":"A double-blind, placebo-controlled study was conducted to evaluate the efficacy and safety of immunotherapy (IT) with a partially purified alginate-conjugated extract of Parietaria judaica (Conjuvac Parietaria, Dome/Hollister-Stier) in patients suffering from rhinoconjunctivitis caused by Parietaria pollen. Eighteen patients (10 women, 8 men, mean age 35 years) received active treatment and 17 (10 women, 7 men, mean age 42.5 years) received placebo. Actively treated patients had significantly lower nasal symptom/medication scores (running nose P = 0.0087 and sneezing P = 0.048) during the Parietaria pollen season. Significant decreases in specific skin (P &lt; 0.01), nasal (P &lt; 0.05), and conjunctival (P &lt; 0.01) reactivity to the Parietaria extract and significant increases of specific IgG (P &lt; 0.001), IgG1 (P &lt; 0.001), and IgG4 (P &lt; 0.001) in actively treated patients, but not in placebo, were found. IT was well tolerated, the active extract inducing five mild systemic reactions (four rhinitis and one urticaria) and placebo two (rhinitis). A significant correlation was found between low skin reactivity and high specific IgG (P = 0.0002) and IgG4 (P = 0.036). These findings indicate that IT with a partially purified P. judaica extract is an effective and safe treatment for Parietaria pollen allergy. The correlation between low immediate skin reactivity and high specific IgG and IgG4 suggests that, at least in the studied cutaneous model, these antibodies may exert a blocking effect.","author":[{"literal":"Ortolatii C"},{"literal":"Pastorcllo EA"},{"literal":"Iticorvaia C"},{"literal":"Ispatio M"},{"literal":"Farioli L"},{"literal":"Zara C"},{"literal":"Pravettoni V"},{"literal":"Zanussi C."}]}},{"id":247,"uris":["http://zotero.org/users/local/rNdLYwBI/items/V4TI3PF2"],"uri":["http://zotero.org/users/local/rNdLYwBI/items/V4TI3PF2"],"itemData":{"id":247,"type":"article-journal","title":"Clinical and immunological effects of immunotherapy with alum-absorbed grass allergoid in grass-pollen-induced hay fever","abstract":"A double-blind, placebo-controlled study of immunotherapy was conducted in 19 patients with grass-pollen hay fever to evaluate the efficacy and safety of a formalinized depot grass allergoid. The patients were assessed before and during IT by clinical (symptom-medication scores during the grass- pollen season, specific nasal and skin reactivity) and immunological (specific IgE, IgG, IgGj and IgG4 antibodies) parameters. High doses of grass allergoid, corresponding to a cumulative pre-seasonal dosage of 46050 PNU, were administered, with only one systemic reaction. The actively treated patients had significantly lower symptom-medication scores than placebo (p&lt;0.0\\) during the month of May and showed a significant decrease in specific skin (p&lt;O.Ql) and nasal (p&lt;0.05) reactivity, and a significant early increase in specific IgE (7^&lt;0,01), IgG (/;&lt; 0,0005), IgG| (p&lt;O.OOl) and IgG4 (p&lt;Q.O5), with a subsequent decrease of IgE and IgG|, No differences were detected in any of these parameters in the placebo group, A correlation was found between high IgG4/IgG| ratio and the specific skin reactivity decrease (r = 0,691, /;'&lt;0,05), whereas a high IgG4/IgG, ratio was associated with higher symptom-medication scores (r = 0,654, p&lt;0.Q5). Possible explanations of these apparent discrepancies are proposed.","author":[{"literal":"E. A"},{"literal":"Pastorello"},{"literal":"V. Pravettoni"},{"literal":"C. Incorvaia"},{"literal":"M"},{"literal":"Mambretti"},{"literal":"E"},{"literal":"Franck*"},{"literal":"R"},{"literal":"Wahl«"},{"literal":"C"},{"literal":"Zanussi"}]}},{"id":52,"uris":["http://zotero.org/users/local/rNdLYwBI/items/VA98BV27"],"uri":["http://zotero.org/users/local/rNdLYwBI/items/VA98BV27"],"itemData":{"id":52,"type":"article-journal","title":"Fel d 1-derived peptide antigen desensitization shows a persistent treatment effect 1 year after the start of dosing: a randomized, placebo-controlled study","container-title":"Journal of Allergy &amp; Clinical Immunology","page":"103-9.e1-7","volume":"131","issue":"1","source":"Ovid Technologies","archive":"MEDLINE","archive_location":"22981787","abstract":"BACKGROUND: Allergic rhinoconjunctivitis is an increasingly common source of morbidity, with sensitivity to cats accounting for 10% to 15% of disease burden. Allergy to cats is also a major risk factor for the development of asthma. OBJECTIVES: We sought to probe the persistence of the treatment effect of a novel F el d 1-derived peptide antigen desensitization (Cat-PAD) 1 year after the start of treatment in subjects with cat allergy-induced rhinoconjunctivitis after standardized allergen challenge. METHODS: In a randomized, double-blind, placebo-controlled, parallel-group clinical trial, subjects attended an environmental exposure chamber in which they were exposed to cat allergen before and after treatment with 2 different regimens of Cat-PAD over a 3-month period. Clinical efficacy was assessed as a change in total rhinoconjunctivitis symptom scores 18 to 22 weeks and 50 to 54 weeks after the start of treatment. RESULTS: Treatment with Cat-PAD showed greater efficacy with 4 administrations of a 6-nmol dose 4 weeks apart than with 8 administrations of a 3-nmol dose 2 weeks apart. The treatment effect of 6 nmol persisted 1 year after the start of treatment and was significantly different from that of 3 nmol (P = .0342) and placebo (P = .0104). The treatment effect was apparent on both nasal and ocular symptoms at 1 year. CONCLUSIONS: A short course of Cat-PAD improves the ocular and nasal components of rhinoconjunctivitis symptoms in subjects with cat allergy, with the treatment effect persisting 1 year after the start of treatment.Copyright © 2012 American Academy of Allergy, Asthma &amp; Immunology. Published by Mosby, Inc. All rights reserved.","DOI":"10.1016/j.jaci.2012.07.028","ISSN":"1097-6825","shortTitle":"Fel d 1-derived peptide antigen desensitization shows a persistent treatment effect 1 year after the start of dosing: a randomized, placebo-controlled study","journalAbbreviation":"J Allergy Clin Immunol","language":"English","author":[{"literal":"D. Patel"},{"literal":"P. Couroux"},{"literal":"P. Hickey"},{"literal":"A. M. Salapatek"},{"literal":"P. Laidler"},{"literal":"M. Larche"},{"literal":"R. P. Hafner"}],"issued":{"date-parts":[["0000",1]]}}},{"id":98,"uris":["http://zotero.org/users/local/rNdLYwBI/items/XE3PKXUF"],"uri":["http://zotero.org/users/local/rNdLYwBI/items/XE3PKXUF"],"itemData":{"id":98,"type":"article-journal","title":"Efficacy of recombinant birch pollen vaccine for the treatment of birch-allergic rhinoconjunctivitis.[Erratum appears in J Allergy Clin Immunol. 2009 Jan;123(1):166 Note: Valenta, Rudolph [corrected to Valenta, Rudolf]]","container-title":"Journal of Allergy &amp; Clinical Immunology","page":"951-60","volume":"122","issue":"5","source":"Ovid Technologies","archive":"MEDLINE","archive_location":"19000581","abstract":"BACKGROUND: Recombinant DNA technology has the potential to produce allergen-specific immunotherapy vaccines with defined composition. OBJECTIVE: To evaluate the effectiveness of a new recombinant birch pollen allergen vaccine in patients with birch pollen allergy. METHODS: A multicenter, randomized, double-blind, placebo-controlled trial was undertaken to compare the following 3 vaccines in 134 adults with birch pollen allergy: recombinant birch pollen allergen vaccine (rBet v 1a), licensed birch pollen extract, natural purified birch pollen allergen (nBet v 1), and placebo. Patients received 12 weekly injections followed by monthly injections of the maintenance dose containing 15 microg Bet v 1 for 2 years. RESULTS: Significant reductions (about 50%) in rhinoconjunctivitis symptoms (rBet v 1, P = .0002; nBet v 1, P = .0006; birch extract, P = .0024), rescue medication (rBet v 1, P = .0011; nBet v 1, P = .0025; birch extract, P = .0063), and skin sensitivities (P &lt; .0001) were observed in the 3 actively treated groups compared with placebo during 2 consecutive pollen seasons. Clinical improvement was accompanied by marked increases in Bet v 1-specific IgG levels, which were higher in the rBet v 1-treated group than in the birch and nBet v 1-treated groups. New IgE specificities were induced in 3 of 29 patients treated with birch pollen extract, but in none of the 32 rBet v 1-treated or 29 nBet v 1-treated patients. No severe systemic adverse events were observed in the rBet v 1-treated group. CONCLUSION: The rBet v 1-based vaccine was safe and effective in treating birch pollen allergy, and induced a highly specific immune response.","DOI":"10.1016/j.jaci.2008.09.017","ISSN":"1097-6825","shortTitle":"Efficacy of recombinant birch pollen vaccine for the treatment of birch-allergic rhinoconjunctivitis.[Erratum appears in J Allergy Clin Immunol. 2009 Jan;123(1):166 Note: Valenta, Rudolph [corrected to Valenta, Rudolf]]","journalAbbreviation":"J Allergy Clin Immunol","language":"English","author":[{"literal":"G. Pauli"},{"literal":"T. H. Larsen"},{"literal":"S. Rak"},{"literal":"F. Horak"},{"literal":"E. Pastorello"},{"literal":"R. Valenta"},{"literal":"A. Purohit"},{"literal":"M. Arvidsson"},{"literal":"A. Kavina"},{"literal":"J. W. Schroeder"},{"literal":"N. Mothes"},{"literal":"S. Spitzauer"},{"literal":"A. Montagut"},{"literal":"S. Galvain"},{"literal":"M. Melac"},{"literal":"C. Andre"},{"literal":"L. K. Poulsen"},{"literal":"H. J. Malling"}],"issued":{"date-parts":[["0000",11]]}}},{"id":308,"uris":["http://zotero.org/users/local/rNdLYwBI/items/CF8AM8GJ"],"uri":["http://zotero.org/users/local/rNdLYwBI/items/CF8AM8GJ"],"itemData":{"id":308,"type":"article-journal","title":". Immunotherapy with depigmented-polymerized mixed tree pollen extract: a clinical trial and responder analysis","container-title":"Allergy","page":"1614-21.","volume":"65(12):","author":[{"family":"Pfaar","given":"Oliver"},{"family":"Robinson","given":"DS"},{"family":"Sager","given":"A"},{"family":"Emuzyte","given":"R"}],"issued":{"date-parts":[["2010"]]}}},{"id":64,"uris":["http://zotero.org/users/local/rNdLYwBI/items/RNUM6AXW"],"uri":["http://zotero.org/users/local/rNdLYwBI/items/RNUM6AXW"],"itemData":{"id":64,"type":"article-journal","title":"A randomized placebo-controlled trial of rush preseasonal depigmented polymerized grass pollen immunotherapy","container-title":"Allergy","page":"272-9","volume":"67","issue":"2","source":"Ovid Technologies","archive":"MEDLINE","archive_location":"22107266","abstract":"BACKGROUND: Specific subcutaneous immunotherapy (SCIT) for seasonal rhinoconjunctivitis with unmodified allergen extracts is effective, but limited by risk of side-effects and involves treatment over 3 years. We examined a depigmented polymerized grass pollen extract for immunogenicity and for clinical efficacy in a rush preseasonal regimen. METHODS: Depigmented polymerized grass pollen extract was tested for proliferation and cytokine production by peripheral blood mononuclear cells. A prospective, double-blind, placebo-controlled trial of 195 grass pollen allergic patients treated with preseasonal rush immunotherapy using depigmented polymerized allergenic extract of mixed grass pollen was performed over 2 years. Primary outcome was combined symptom and medication score (SMS) during the peak of the second grass pollen season. Secondary outcomes included combined score over the whole season, during the first grass pollen season, individual symptom and medication scores, quality of life, well days/hell days and responder analysis. Adverse events were classified using the EAACI scale. Grass pollen-specific IgE and IgG4 were measured before and during treatment. RESULTS: Depigmented polymerized extract stimulated dose-dependent T-cell proliferation and cytokine production. Patients treated with preseasonal SCIT showed improved combined scores during peak season at year 2 (median 3.93, interquartile range 0.77-6.27 vs median 5.86 for placebo, 3.11-8.36, P &lt; 0.01). Most secondary outcomes were significantly better for active treatment. Side-effects were minimal, with no grade 3 or 4 reactions. CONCLUSIONS: Depigmented polymerized grass pollen extract is immunogenic and clinically effective in rush preseasonal SCIT. This form of immunotherapy may be an attractive option for some patients.Copyright © 2011 John Wiley &amp; Sons A/S.","DOI":"10.1111/j.1398-9995.2011.02736.x","ISSN":"1398-9995","shortTitle":"A randomized placebo-controlled trial of rush preseasonal depigmented polymerized grass pollen immunotherapy","journalAbbreviation":"Allergy","language":"English","author":[{"literal":"O. Pfaar"},{"literal":"Z. Urry"},{"literal":"D. S. Robinson"},{"literal":"A. Sager"},{"literal":"D. Richards"},{"literal":"C. M. Hawrylowicz"},{"literal":"M. Brautigam"},{"literal":"L. Klimek"}],"issued":{"date-parts":[["0000",2]]}}},{"id":108,"uris":["http://zotero.org/users/local/rNdLYwBI/items/A4UDUETJ"],"uri":["http://zotero.org/users/local/rNdLYwBI/items/A4UDUETJ"],"itemData":{"id":108,"type":"article-journal","title":"Effect of grass pollen immunotherapy with Alutard SQ on quality of life in seasonal allergic rhinoconjunctivitis","container-title":"Allergy","page":"1335-8","volume":"62","issue":"11","source":"Ovid Technologies","archive":"MEDLINE","archive_location":"17714551","abstract":"BACKGROUND: Treatment of allergic rhinitis with subcutaneous allergen immunotherapy is effective in terms of reductions in symptoms and seasonal use of reliever medication. Its effect on quality of life (QoL), reflecting the impact of symptoms on work/school performance and leisure activities is, however, important and often overlooked. AIMS OF THE STUDY: To assess effect on QoL of specific immunotherapy with two doses of Alutard SQ Phleum pratense in patients with moderately to severe seasonal allergic rhinoconjunctivitis inadequately controlled by standard drug therapy. METHODS: Double-blind, randomized, placebo-controlled study of 410 patients with seasonal allergic rhinoconjunctivitis. Participants were randomized (2 : 1 : 1) to receive Alutard SQ P. pratense (ALK-Abello) at maintenance doses of 100,000 SQ-U (203 subjects), 10,000 SQ-U (104 subjects) or placebo (103 subjects) given by subcutaneous injections. The groups were well matched for demographics and baseline symptoms. Quality of life was assessed using the Rhinoconjunctivitis Quality of Life Questionnaire which covers seven domains of health before and in the peak of the pollen season. RESULTS: While all domain scores were significantly improved when comparing 100,000 SQ-U with placebo, two domain scores were significantly improved when comparing 10,000 SQ-U with placebo. When comparing 100,000 SQ-U with 10,000 SQ-U, four domain scores were significantly improved. CONCLUSION: Treatment with Alutard SQ significantly improved the seasonal QoL of patients suffering from allergic rhinoconjunctivitis. The improvement was more pronounced and wider ranging in patients who received the higher 100,000 SQ-U maintenance dose.","ISSN":"0105-4538","shortTitle":"Effect of grass pollen immunotherapy with Alutard SQ on quality of life in seasonal allergic rhinoconjunctivitis","journalAbbreviation":"Allergy","language":"English","author":[{"literal":"R. J. Powell"},{"literal":"A. J. Frew"},{"literal":"C. J. Corrigan"},{"literal":"S. R. Durham"}],"issued":{"date-parts":[["0000",11]]}}},{"id":232,"uris":["http://zotero.org/users/local/rNdLYwBI/items/B8WRVPEX"],"uri":["http://zotero.org/users/local/rNdLYwBI/items/B8WRVPEX"],"itemData":{"id":232,"type":"article-journal","title":"Enzyme potentiated desensitisation in treatment of seasonal allergic rhinitis: double blind randomised controlled study","container-title":"BMJ (Clinical research ed.)","page":"251-4","volume":"327","issue":"7409","archive_location":"CN-00439756","abstract":"OBJECTIVE: To assess the efficacy of enzyme potentiated desensitisation in the treatment of severe summer hay fever poorly controlled by pharmacotherapy. DESIGN: Double blind randomised placebo controlled parallel group study. SETTING: Hospital in Hampshire. PARTICIPANTS: 183 participants aged between 18 and 64 with a history of severe summer hay fever for at least two years; all were skin prick test positive to timothy grass pollen. 90 randomised to active treatment; 93 randomised to placebo. INTERVENTIONS: Active treatment: two injections of enzyme potentiated desensitisation, given between eight and 11 weeks apart, each comprising 200 Fishman units of beta glucuronidase, 50 pg 1,3-cyclohexanediol, 50 ng protamine sulphate, and a mixed inhaled allergen extract (pollen mixes for trees, grasses, and weeds; allergenic fungal spores; cat and dog danders; dust and storage mites) in a total volume of 0.05 ml of buffered saline. Placebo: two injections of 0.05 ml buffered saline solution. MAIN OUTCOME MEASURES: Proportion of problem-free days; global rhinoconjunctivitis quality of life scores assessed weekly during pollen season. RESULTS: The active treatment group and the placebo group did not differ in the proportion of problem-free days, quality of life scores, symptom severity scores, change in quantitative skin prick provocation threshold, or change in conjunctival provocation threshold. No clinically significant adverse reactions occurred. CONCLUSIONS: Enzyme potentiated desensitisation showed no treatment effect in this study.","DOI":"10.1136/bmj.327.7409.251","shortTitle":"Enzyme potentiated desensitisation in treatment of seasonal allergic rhinitis: double blind randomised controlled study","author":[{"literal":"M. J. Radcliffe"},{"literal":"G. T. Lewith"},{"literal":"R. G. Turner"},{"literal":"P. Prescott"},{"literal":"M. K. Church"},{"literal":"S. T. Holgate"}],"issued":{"date-parts":[["2003"]]}}},{"id":164,"uris":["http://zotero.org/users/local/rNdLYwBI/items/BSC57UQ8"],"uri":["http://zotero.org/users/local/rNdLYwBI/items/BSC57UQ8"],"itemData":{"id":164,"type":"article-journal","title":"A double-blinded, comparative study of the effects of short preseason specific immunotherapy and topical steroids in patients with allergic rhinoconjunctivitis and asthma","container-title":"Journal of Allergy &amp; Clinical Immunology","page":"921-8","volume":"108","issue":"6","source":"Ovid Technologies","archive":"MEDLINE","archive_location":"11742269","abstract":"BACKGROUND: Both specific immunotherapy (SIT) and nasal steroid (NS) have been shown to effectively reduce symptoms of allergic rhinitis. Although a number of investigators have convincingly shown anti-inflammatory effects of both treatments in separate studies, few comparative studies have been performed. OBJECTIVE: The purpose of this study was to compare the effects of preseason SIT with a standardized allergen extract and NS in seasonal allergic disease (rhinoconjunctivitis and asthma). METHODS: We examined 41 patients allergic to birch pollen, 21 with rhinoconjunctivitis and 20 with both rhinoconjunctivitis and asthma; they were treated in a randomized, double-blinded comparative study with birch SIT and NS (budesonide 400 microg daily). Bronchial hyperresponsiveness was measured before and during the season. Changes in eosinophil number, eosinophil cationic protein, and eosinophil chemotactic activity (ECA) in peripheral blood were investigated. RESULTS: Symptoms of rhinoconjunctivitis increased significantly less in the NS-treated patients than in the SIT-treated patients during the final 2 weeks of the season (P = .03 and P = .04, respectively). Seasonal peak expiratory flow values decreased significantly only in the NS-treated patients (P = .01). In the NS-treated patients, bronchial hyperresponsiveness increased significantly during the season (P = .0001); however, SIT treatment prevented seasonal PC(20) increase in the asthmatic patients. Measurement of blood eosinophils, eosinophil cationic protein, and eosinophil chemotactic activity demonstrated significant seasonal increase only in the NS-treated asthmatic patients. CONCLUSION: Treatment with NS was more effective than short-course preseason SIT in reducing symptoms of rhinoconjunctivitis; however, the 2 therapies were equivalent in terms of the need for rescue medication. SIT prevented seasonal increase in bronchial hyperresponsiveness, eosinophil number, eosinophil cationic protein, and eosinophil chemotactic activity only in asthmatic patients. The mechanisms underlying bronchial hyperresponsiveness developing during allergen exposure in rhinitis might be different from those operating in asthma.","ISSN":"0091-6749","shortTitle":"A double-blinded, comparative study of the effects of short preseason specific immunotherapy and topical steroids in patients with allergic rhinoconjunctivitis and asthma","journalAbbreviation":"J Allergy Clin Immunol","language":"English","author":[{"literal":"S. Rak"},{"literal":"C. Heinrich"},{"literal":"L. Jacobsen"},{"literal":"A. Scheynius"},{"literal":"P. Venge"}],"issued":{"date-parts":[["0000",12]]}}},{"id":74,"uris":["http://zotero.org/users/local/rNdLYwBI/items/WVFAP9NX"],"uri":["http://zotero.org/users/local/rNdLYwBI/items/WVFAP9NX"],"itemData":{"id":74,"type":"article-journal","title":"Efficacy and safety of a glutaraldehyde-modified house dust mite extract in allergic rhinitis","container-title":"American Journal of Rhinology &amp; Allergy","page":"e104-9","volume":"24","issue":"5","source":"Ovid Technologies","archive":"MEDLINE","archive_location":"21244725","abstract":"BACKGROUND: Modification of allergens by glutaraldehyde in extracts used for immunotherapy reduces the risk for side effects, but therapeutic efficacy of such extracts requires further evaluation. The aim of this study was to evaluate the efficacy and safety of immunotherapy with PURETHAL Mites (PM), a single-strength glutaraldehyde-modified aluminum hydroxide-adsorbed extract of house-dust mites (HDM). METHODS: In a multicenter, randomized, placebo-controlled double-blind setting, HDM-allergic subjects (n = 140) were treated with modified allergen extract or placebo over a 1-year period. The primary outcome parameter was a combined symptom and medication score (clinical index score [CIS]). Secondary efficacy parameters were the result of a titrated conjunctival provocation test (CPT), rhinitis/rhinoconjunctivitis quality of life (RQL) score, and serum concentrations of IgE and IgG against specific HDM allergens and a documentation of adverse events (AE). RESULTS: We evaluated 140 patients (66 treatment and 74 placebo) for clinical efficacy. The allergoid treatment for 1 year resulted in significantly greater CIS improvement and higher RQL scores. The response threshold in the titrated CPT (p = 0.009) and the serum concentrations of IgG4 (p &lt; 0.001) against Dermatophagoides pteronyssinus allergens after treatment were also significantly different between groups. In total, 88 patients (46 PM/42 placebo) out of a safety population of 145 reported 278 (158 PM/120 placebo) AE. Except for local reactions, no specific AE appeared to be associated with PURETHAL Mites (HAL-Allergy, Leiden, The Netherlands). CONCLUSION: The findings of this study indicate that allergen injection therapy with modified HDM extract is superior to placebo in allergic rhinitis therapy. The treatment was well tolerated and no serious drug-related AE were observed.","DOI":"10.2500/ajra.2010.24.3508","ISSN":"1945-8932","shortTitle":"Efficacy and safety of a glutaraldehyde-modified house dust mite extract in allergic rhinitis","journalAbbreviation":"Am J Rhinol Allergy","language":"English","author":[{"literal":"H. Riechelmann"},{"literal":"J. Schmutzhard"},{"literal":"J. F. van der Werf"},{"literal":"A. Distler"},{"literal":"H. A. Kleinjans"}],"issued":{"date-parts":[["0000",9]]}}},{"id":134,"uris":["http://zotero.org/users/local/rNdLYwBI/items/7IHI6WWD"],"uri":["http://zotero.org/users/local/rNdLYwBI/items/7IHI6WWD"],"itemData":{"id":134,"type":"article-journal","title":"Double-blind comparative study of cluster and conventional immunotherapy schedules with Dermatophagoides pteronyssinus","container-title":"Journal of Allergy &amp; Clinical Immunology","page":"109-18","volume":"116","issue":"1","source":"Ovid Technologies","archive":"MEDLINE","archive_location":"15990782","abstract":"BACKGROUND: The conventional schedule for subcutaneous immunotherapy with allergen extracts, although efficacious and safe, is slow during the dose-increase phase. OBJECTIVE: We sought to compare the efficacy and safety of subcutaneous immunotherapy with Dermatophagoides pteronyssinus standardized extract given in a 6-week cluster period and a conventional 12-week schedule during the incremental-dose phase. METHODS: Of 239 patients with rhinitis, allergic bronchial asthma, or both caused by D pteronyssinus , 120 were randomly assigned to the cluster schedule, and 119 were randomly assigned to the conventional schedule. A biologically standardized D pteronyssinus depot extract (ALK-Abello S.A., Madrid, Spain) was administered in a placebo-controlled, double-blind fashion during the initial phase of cluster or conventional treatment. We recorded adverse reactions, clinical efficacy, cutaneous reactivity, and serum specific immunoglobulins to D pteronyssinus before immunotherapy, when the maximum dose was reached in the cluster and conventional schedules, and after 1 year of treatment. RESULTS: The cluster schedule reduced the time to maintenance dose by 46% and caused systemic adverse reactions (all mild) after only 0.15% of injections, with no differences in comparison with the conventional schedule. Cluster immunotherapy led to decreases in asthma and rhinitis symptoms, reduced the cutaneous reactivity, and produced the increase in specific IgE and IgG 4 levels on reaching the maintenance dose in the sixth week, 6 weeks earlier than with the conventional schedule. CONCLUSION: The cluster schedule for the initial phase of immunotherapy with incremental doses of D pteronyssinus is a safe alternative to conventional immunotherapy and offers the further advantage of achieving clinical and immunologic improvements sooner.","ISSN":"0091-6749","shortTitle":"Double-blind comparative study of cluster and conventional immunotherapy schedules with Dermatophagoides pteronyssinus","journalAbbreviation":"J Allergy Clin Immunol","language":"English","author":[{"literal":"A. I. Tabar"},{"literal":"S. Echechipia"},{"literal":"B. E. Garcia"},{"literal":"J. M. Olaguibel"},{"literal":"M. T. Lizaso"},{"literal":"B. Gomez"},{"literal":"M. T. Aldunate"},{"literal":"S. Martin"},{"literal":"F. Marcotegui"}],"issued":{"date-parts":[["0000",7]]}}},{"id":223,"uris":["http://zotero.org/users/local/rNdLYwBI/items/QW74P87S"],"uri":["http://zotero.org/users/local/rNdLYwBI/items/QW74P87S"],"itemData":{"id":223,"type":"article-journal","title":"Double-blind, placebo-controlled study of Alternaria alternata immunotherapy: Clinical efficacy and safety","container-title":"Pediatric Allergy and Immunology","page":"67-75","volume":"19","issue":"1","source":"Ovid Technologies","archive":"Embase","archive_location":"2008028346","abstract":"Allergen-specific immunotherapy (ASIT) with fungal extracts has been beset by safety and efficacy problems, which result mainly from qualitative and quantitative variations. Little has been published on the safety and efficacy of these extracts. The objective was to analyze the safety and efficacy of ASIT with an Alternaria alternata extract. A total of 28 patients were selected with rhinitis and/or bronchial asthma because of Alternaria allergy and monosensitization to molds. The patients were randomized to an active ASIT or placebo group, both groups on a conventional immunotherapy schedule (increasing weekly doses until maintenance dose and then monthly doses). Adverse reactions were classified with the European Academy of Allergology and Clinical Immunology system. Clinical efficacy was analyzed for a year with symptom/medication diary cards, peak expiratory flow (PEF) measures, clinical severity score, severity of symptoms (visual analog scale), subjective evaluation of treatment by the patient and the physician, and a quality of life questionnaire. Twenty-three patients completed the study; all reached the established maintenance dose with only two mild adverse reactions in the whole sample. Significant improvements were found after 6 months in respiratory symptoms in the active treatment group, and in all symptoms in both groups. PEF increased significantly in the active treatment group but not in the placebo group. The severity of asthma decreased in the active treatment group, and the severity of rhinitis decreased in both groups. Visual analog scale scores for severity of symptoms improved in all phases in the active treatment group, but only after 12 months in the placebo group. Physicians judged the disease course as significantly better in the active treatment group. ASIT with the A. alternata extract was safe, with clinical improvements after one year of treatment. © 2007 The Authors.","DOI":"10.1111/j.1399-3038.2007.00589.x","ISSN":"0905-6157 1399-3038","shortTitle":"Double-blind, placebo-controlled study of Alternaria alternata immunotherapy: Clinical efficacy and safety","language":"English","author":[{"literal":"A. I. Tabar"},{"literal":"M. T. Lizaso"},{"literal":"B. E. Garcia"},{"literal":"B. Gomez"},{"literal":"S. Echechipia"},{"literal":"M. T. Aldunate"},{"literal":"B. Madariaga"},{"literal":"A. Martinez"}],"issued":{"date-parts":[["0000",2]]}}},{"id":192,"uris":["http://zotero.org/users/local/rNdLYwBI/items/BHXDQZIU"],"uri":["http://zotero.org/users/local/rNdLYwBI/items/BHXDQZIU"],"itemData":{"id":192,"type":"article-journal","title":"Immunotherapy with an alum-adsorbed Parietaria-pollen allergoid: a 2-year, double-blind, placebo-controlled study","container-title":"Allergy","page":"65-74","volume":"52","issue":"1","source":"Ovid Technologies","archive":"MEDLINE","archive_location":"9062631","abstract":"A double-blind, placebo-controlled study was performed in order to confirm the safety, suitability, and efficacy of an alum-adsorbed Parietaria judaica-pollen allergoid, Allergovit, for allergen-specific immunotherapy. Parietaria pollen is an important cause of pollinosis, particularly in the Mediterranean zone, where it may be encountered for up to 8-9 months of the year. It is an aggressive allergen, and the doses tolerated during immunotherapy are less than those achieved with grass pollen. This factor increases the desirability of using therapeutic preparations with minimal IgE-binding activity, such as allergoids, in order to reduce the risk of side-effects and enable patients to tolerate a higher dose of allergen, thereby increasing the chances of successful specific immunotherapy. Forty patients with rhinitis and/or asthma were allocated at random to active- or placebo-treatment groups at the beginning of the study. All patients received the active preparation during the second year of the study. Immunotherapy was well tolerated by all patients and the incidence of side-effects was low. Treatment resulted in significant reductions in specific cutaneous reactivity and increases in nasal tolerance. A progressive improvement in nasal inspiratory peak flow in association with the immunotherapy indicated a reduction in nasal inflammation. These objective assessments of efficacy endorsed the results from the patients' diary cards, which indicated significant improvements in symptoms and reductions in the use of medication. The immunologic activity of the therapeutic preparation was demonstrated by the induction of a significant specific-IgG antibody response, with increases in IgG4 during the second year of treatment. We conclude that the safety and efficacy of immunotherapy with the Parietaria allergoid make it suitable for consideration in the treatment of patients with Parietaria-pollen-induced rhinitis or asthma.","ISSN":"0105-4538","shortTitle":"Immunotherapy with an alum-adsorbed Parietaria-pollen allergoid: a 2-year, double-blind, placebo-controlled study","journalAbbreviation":"Allergy","language":"English","author":[{"literal":"M. G. Tari"},{"literal":"M. Mancino"},{"literal":"E. Ghezzi"},{"literal":"E. Frank"},{"literal":"O. Cromwell"}],"issued":{"date-parts":[["0000",1]]}}},{"id":32,"uris":["http://zotero.org/users/local/rNdLYwBI/items/JTI8AU55"],"uri":["http://zotero.org/users/local/rNdLYwBI/items/JTI8AU55"],"itemData":{"id":32,"type":"article-journal","title":"Perennial is more effective than preseasonal subcutaneous immunotherapy in the treatment of seasonal allergic rhinoconjunctivitis","container-title":"American Journal of Rhinology &amp; Allergy","page":"304-8","volume":"27","issue":"4","source":"Ovid Technologies","archive":"MEDLINE","archive_location":"23636036","abstract":"BACKGROUND: Two different regimens of subcutaneous immunotherapy (IT), perennial or preseasonal, may be used in the treatment of seasonal allergy. The aim of this study was to compare the efficacy and safety of perennial IT (PIT) and preseasonal IT (PSIT) in patients suffering from seasonal rhinoconjunctivitis. METHODS: The study was planned as a randomized, double-blind, comparative study on the efficacy and safety of PIT and PSIT. The study group comprised 120 patients allergic to grass and rye pollen. After the observational season they were randomized to receive PIT or PSIT for 3 years. The effect of IT was assessed based on symptom severity and medication use recorded in diaries. RESULTS: Ninety-nine patients completed the study. No difference was seen between the groups regarding combined symptom medication score (SMS) in the first season of IT. During the second season, the difference between PIT and PSIT regarding combined SMS was 27.9% (p = 0.063) and reached 42.7% (p = 0.012) in favor of PIT in the third season. Both treatments had a similar safety profile. CONCLUSION: PIT was more effective than PSIT in the treatment of rhinoconjunctivitis in patients allergic to grass and rye pollens.","DOI":"10.2500/ajra.2013.27.3935","ISSN":"1945-8932","shortTitle":"Perennial is more effective than preseasonal subcutaneous immunotherapy in the treatment of seasonal allergic rhinoconjunctivitis","journalAbbreviation":"Am J Rhinol Allergy","language":"English","author":[{"literal":"D. Tworek"},{"literal":"M. Bochenska-Marciniak"},{"literal":"I. Kuprys-Lipinska"},{"literal":"M. Kupczyk"},{"literal":"P. Kuna"}],"issued":{"date-parts":[["0000",7]]}}},{"id":156,"uris":["http://zotero.org/users/local/rNdLYwBI/items/FHUXHT8M"],"uri":["http://zotero.org/users/local/rNdLYwBI/items/FHUXHT8M"],"itemData":{"id":156,"type":"article-journal","title":"Usefulness of specific immunotherapy in patients with severe perennial allergic rhinitis induced by house dust mite: a double-blind, randomized, placebo-controlled trial","container-title":"Clinical &amp; Experimental Allergy","page":"1076-82","volume":"33","issue":"8","source":"Ovid Technologies","archive":"MEDLINE","archive_location":"12911781","abstract":"OBJECTIVES: To evaluate the effectiveness of specific immunotherapy (SIT) in patients with severe house dust mite (HDM)-induced perennial allergic rhinitis using diary cards and objective endpoints. PATIENTS AND METHODS: Thirty-six adult patients were selected with moderate to severe allergic rhinitis due to HDM allergy uncontrolled by regular anti-allergic drugs. Twenty-eight patients completed the study, 22 of these patients also had mild asthma. Subjects were stratified for HDM sensitivity on the basis of their 4-week diary card score and the size of their immediate and late-phase skin reaction to HDM. The groups were well matched for all relevant parameters. Patients were randomized to receive active preparation (Alutard(R)-SQ, ALK, Dermatophagoides pteronyssinus extract) or an identical placebo preparation. Increasing doses were administered until the maintenance dose was reached. This dose was then given once a month for 12 months. RESULTS: Clinical efficacy was evaluated by symptom medication diary cards recorded for 4 weeks after 12 months of continuous treatment and compared with pre-treatment scores. Skin test reactivity was re-measured after 12 months of treatment to HDM, cat dander and codeine phosphate. After 1 year of treatment, the actively treated group showed a 58% reduction in diary card symptom scores (P&lt;0.002) and a 20% reduction in the use of rescue medication. The placebo group had a 32% reduction in symptom scores (P=NS), but no reduction in rescue medication requirements. The active group showed 36% reduction in skin prick test sensitivity to D. pteronyssinus (P=0.006), while the placebo group values were unchanged. Skin reactivity to codeine was unchanged in both groups. No significant adverse reactions to SIT were encountered. CONCLUSIONS: One year of SIT for D. pteronyssinus in patients with poorly controlled rhinitis (+/-mild asthma) produced clinically useful improvement as shown by symptom-medication diary cards and reductions in immediate skin reactions compared with placebo treatment.","ISSN":"0954-7894","shortTitle":"Usefulness of specific immunotherapy in patients with severe perennial allergic rhinitis induced by house dust mite: a double-blind, randomized, placebo-controlled trial","journalAbbreviation":"Clin Exp Allergy","language":"English","author":[{"literal":"V. A. Varney"},{"literal":"K. Tabbah"},{"literal":"G. Mavroleon"},{"literal":"A. J. Frew"}],"issued":{"date-parts":[["0000",8]]}}},{"id":231,"uris":["http://zotero.org/users/local/rNdLYwBI/items/E8URNKKI"],"uri":["http://zotero.org/users/local/rNdLYwBI/items/E8URNKKI"],"itemData":{"id":231,"type":"article-journal","title":"Usefulness of immunotherapy in patients with severe summer hay fever uncontrolled by antiallergic drugs","container-title":"BMJ (Clinical research ed.)","page":"265-9","volume":"302","issue":"6771","archive_location":"CN-00073555","abstract":"OBJECTIVE: To evaluate the efficacy and safety of immunotherapy (hyposensitisation) in patients with severe summer hay fever. DESIGN: A randomised, double blind, placebo controlled study of a biologically standardised depot grass pollen extract. SETTING: Allergy clinic, Royal Brompton and National Heart Hospital, London. PATIENTS: 40 adults (mean age 35 years) with a history of severe grass pollen allergy uncontrolled by standard antiallergic drugs. Patients with perennial asthma were specifically excluded. INTERVENTION: Patients were randomised to receive either an active preparation (Alutard SQ, a grass pollen (Phleum pratense) extract) or placebo at a rate of two subcutaneous injections a week in increasing doses until a maintenance dose was reached. This maintenance dose was given once a month. MAIN OUTCOME MEASURES: Clinical efficacy was evaluated by symptom and drug diary cards, visual analogue scores during the grass pollen season, and a postseasonal assessment by the patients and a doctor. Conjunctival and skin sensitivity to local allergen provocation was measured before and after eight months of treatment. RESULTS: There was a highly significant decrease (median Alutard SQ v median placebo (95% confidence interval for difference between medians] in total symptom scores (p=0.001) in the Alutard SQ treated group (360 v 928 (238 to 825]. Significant differences were also found in total drug use (p=0.002, 129 v 627 (178 to 574]. Visual analogue symptom scores were also reduced in the active group (p=0.02, 2.2 v 5.5 (-4.8 to -0.5]. The postseasonal assessment, by either the doctor or the patients, showed a large improvement (p less than 0.001) in favour of Alutard SQ. Provocation tests showed a greater than 10-fold reduction for the active group in immediate conjunctival allergen sensitivity (p=0.001), a 40% decrease in early phase response (p=0.02), and a 57% decrease in the late phase (p=0.001) cutaneous response after intradermal allergen. A total of 523 active injections were given. There was one systemic reaction at 10 minutes after injection, which was rapidly reversed with intramuscular adrenaline. There was one mild delayed urticarial reaction at 2 1/2 hours. CONCLUSION: Immunotherapy is effective in patients with severe summer hay fever, but immediate anaphylactic reactions limit its use to specialised centres. Patient selection is extremely important, and chronic perennial asthma should be specifically excluded. As serious reactions occur within minutes a two hour wait for all patients after each injection seems unnecessary.","shortTitle":"Usefulness of immunotherapy in patients with severe summer hay fever uncontrolled by antiallergic drugs","author":[{"literal":"V. A. Varney"},{"literal":"M. Gaga"},{"literal":"A. J. Frew"},{"literal":"V. R. Aber"},{"literal":"A. B. Kay"},{"literal":"S. R. Durham"}],"issued":{"date-parts":[["1991"]]}}},{"id":166,"uris":["http://zotero.org/users/local/rNdLYwBI/items/8JJ5VWG2"],"uri":["http://zotero.org/users/local/rNdLYwBI/items/8JJ5VWG2"],"itemData":{"id":166,"type":"article-journal","title":"Grass pollen immunotherapy for seasonal rhinitis and asthma: a randomized, controlled trial","container-title":"Journal of Allergy &amp; Clinical Immunology","page":"87-93","volume":"107","issue":"1","source":"Ovid Technologies","archive":"MEDLINE","archive_location":"11149996","abstract":"BACKGROUND: Grass pollen immunotherapy significantly reduces hay fever symptoms and medication requirements. Effects on seasonal asthma are less clear, and concerns over safety persist. OBJECTIVE: The goal of this study was to assess the effects of grass pollen immunotherapy on symptoms, bronchial hyperresponsiveness, and quality of life in seasonal rhinitis and asthma. METHODS: Forty-four patients with severe summer hay fever (of whom 36 reported seasonal chest symptoms and 28 had seasonal bronchial hyperresponsiveness) participated in a randomized, double-blind, placebo-controlled, parallel group study. After symptom monitoring for one summer, participants received injections of a depot grass pollen vaccine (n = 22) or matched placebo injections (n = 22) in a rapid updosing cluster regimen for 4 weeks, followed by monthly injections for 2 years. Outcome measures included hay fever symptoms and medication use, health-related quality of life, and measurements of nonspecific bronchial responsiveness. RESULTS: Significant reductions were observed in the immunotherapy group compared with the placebo group in hay fever symptoms (49%, 15%; P =.01), medication scores (80%, 18%; P =.007), and seasonal chest symptoms (90%, 11%; P &lt;.05). Impairment of overall quality of life (mean score of 7 domains) during the pollen season was less in the immunotherapy group than in the placebo group (median difference [95% CI], 0.8 [0.18-1.5]; P =.02). During the pollen season there was no change in airway methacholine PC(20) (provocation concentration producing a 20% fall in FEV(1)) in the immunotherapy-treated group (P =.5), compared with an almost 3 doubling-dose decrease in the placebo-treated group (P =.01, between-group difference). There were no significant local or systemic side effects during the study. CONCLUSION: Grass pollen immunotherapy improves quality of life in seasonal allergic rhinitis and reduces seasonal asthma symptoms and bronchial hyperresponsiveness.","ISSN":"0091-6749","shortTitle":"Grass pollen immunotherapy for seasonal rhinitis and asthma: a randomized, controlled trial","journalAbbreviation":"J Allergy Clin Immunol","language":"English","author":[{"literal":"S. M. Walker"},{"literal":"G. B. Pajno"},{"literal":"M. T. Lima"},{"literal":"D. R. Wilson"},{"literal":"S. R. Durham"}],"issued":{"date-parts":[["0000",1]]}}},{"id":214,"uris":["http://zotero.org/users/local/rNdLYwBI/items/AAKNEIHB"],"uri":["http://zotero.org/users/local/rNdLYwBI/items/AAKNEIHB"],"itemData":{"id":214,"type":"article-journal","title":"Grass pollen hyposensitization versus placebo therapy. I. Clinical effectiveness and methodological aspects of a pre-seasonal course of desensitization with a four-grass pollen extract","container-title":"Allergy","page":"309-17","volume":"36","issue":"5","source":"Ovid Technologies","archive":"MEDLINE","archive_location":"7032341","abstract":"The present work reports the results of a double-blind clinical trial, comparing the effects of hyposensitization treatment versus placebo in 33 patients with allergic rhinitis, sensitive to a crude extract of the pollen of four different grasses (Dactylis glomerata, Lolium perenne, Secale cereale, and Phleum pratense). The distribution of these patients in the two groups was done randomly and gave two comparable groups, as far as clinical and biological features are concerned. The treatment course included five low doses of the aqueous extract followed by 12 injections of Al(OH)3-adsorbed aliquots of the same extract. Evaluation of the clinical scores was based on diary cards on which symptoms and medications were recorded. A reevaluation of the significance of the symptom and medication scores is presented and the link between both scores is studied. Particular attention is given to the methodological and statistical problems raised during this study. The non-parametric tests reveal a significant difference (P less or equal to than 0.03) in the total clinical score between the treated and the placebo groups for the second half of the observation period, when the pathology was most intense.","ISSN":"0105-4538","shortTitle":"Grass pollen hyposensitization versus placebo therapy. I. Clinical effectiveness and methodological aspects of a pre-seasonal course of desensitization with a four-grass pollen extract","journalAbbreviation":"Allergy","language":"English","author":[{"literal":"A. Weyer"},{"literal":"N. Donat"},{"literal":"C. L'Heritier"},{"literal":"F. Juilliard"},{"literal":"G. Pauli"},{"literal":"B. Soufflet"},{"literal":"B. David"}],"issued":{"date-parts":[["0000",7]]}}},{"id":190,"uris":["http://zotero.org/users/local/rNdLYwBI/items/RVGPREC8"],"uri":["http://zotero.org/users/local/rNdLYwBI/items/RVGPREC8"],"itemData":{"id":190,"type":"article-journal","title":"Short-term immunotherapy: a prospective, randomized, double-blind, placebo-controlled multicenter study of molecular standardized grass and rye allergens in patients with grass pollen-induced allergic rhinitis","container-title":"Journal of Allergy &amp; Clinical Immunology","page":"23-9","volume":"100","issue":"1","source":"Ovid Technologies","archive":"MEDLINE","archive_location":"9257783","abstract":"BACKGROUND: Short-term immunotherapy (STI) can be beneficial for patients who are noncompliant with long-term specific immunotherapy. OBJECTIVE: The efficacy and tolerance of STI with seven preseasonal injections of molecular standardized allergens from grass and rye pollen has been investigated in a double-blind, placebo-controlled multicenter study with 87 patients at 12 German University hospitals. METHODS: Symptoms of the eyes, nose, and bronchi and use of symptomatic drugs were documented daily in diaries by patients with allergic rhinitis to grass and/or rye pollen and without bronchial asthma. Patients were monitored by skin prick test titration and measurement of levels of specific IgE and IgG4. RESULTS: The median nasal score for the 10 weeks with the strongest symptoms during the grass pollen season was significantly lower (p = 0.014) with 35.0 for STI (n = 41) versus 69.0 for placebo (n = 40); the overall symptom score was 54.0 for STI versus 97.5 for placebo (p = 0.020). Only STI-treated patients exposed to less than 40 pollen grains per cubic meter per week showed a significantly lower nasal symptom score of 39.0 versus 75.0 for placebo (p = 0.006); these patients also had fewer nasal symptoms and less use of topical nasal drugs (p &lt; 0.001). The threshold dose in skin prick tests was significantly higher, being 9.06 histamine equivalent for skin prick test (HEP) for STI-treated patients who received the maximum dose (n = 22) versus 4.33 HEP for placebo (p = 0.005). Specific IgE levels were significantly higher, being 55.9 SU/ml for STI versus 39.2 SU/ml for placebo after seven injections (p = 0.006) and level of specific IgG4 was 5.36% for STI versus 1.28% for placebo (p &lt; 0.001). No severe systemic reactions were observed. CONCLUSION: STI with seven preseasonal injections with molecular standardized allergens is effective and well tolerated.","ISSN":"0091-6749","shortTitle":"Short-term immunotherapy: a prospective, randomized, double-blind, placebo-controlled multicenter study of molecular standardized grass and rye allergens in patients with grass pollen-induced allergic rhinitis","journalAbbreviation":"J Allergy Clin Immunol","language":"English","author":[{"literal":"H. P. Zenner"},{"literal":"C. Baumgarten"},{"literal":"G. Rasp"},{"literal":"T. Fuchs"},{"literal":"G. Kunkel"},{"literal":"B. Hauswald"},{"literal":"J. Ring"},{"literal":"I. Effendy"},{"literal":"W. Behrendt"},{"literal":"P. J. Frosch"},{"literal":"B. Przybilla"},{"literal":"F. X. Brunner"},{"literal":"H. F. Merk"},{"literal":"A. Kapp"},{"literal":"J. Schnitker"},{"literal":"H. Wolf"}],"issued":{"date-parts":[["0000",7]]}}}],"schema":"https://github.com/citation-style-language/schema/raw/master/csl-citation.json"} </w:instrText>
      </w:r>
      <w:r w:rsidRPr="00ED08BA">
        <w:rPr>
          <w:rFonts w:ascii="Garamond" w:hAnsi="Garamond" w:cs="Arial"/>
          <w:bCs/>
          <w:sz w:val="22"/>
          <w:szCs w:val="22"/>
          <w:lang w:val="en-US"/>
        </w:rPr>
        <w:fldChar w:fldCharType="separate"/>
      </w:r>
      <w:r w:rsidRPr="00F1720E">
        <w:rPr>
          <w:rFonts w:ascii="Garamond" w:hAnsi="Garamond"/>
          <w:sz w:val="22"/>
        </w:rPr>
        <w:t>(19–81)</w:t>
      </w:r>
      <w:r w:rsidRPr="00ED08BA">
        <w:rPr>
          <w:rFonts w:ascii="Garamond" w:hAnsi="Garamond" w:cs="Arial"/>
          <w:bCs/>
          <w:sz w:val="22"/>
          <w:szCs w:val="22"/>
          <w:lang w:val="en-US"/>
        </w:rPr>
        <w:fldChar w:fldCharType="end"/>
      </w:r>
      <w:r w:rsidRPr="00ED08BA">
        <w:rPr>
          <w:rFonts w:ascii="Garamond" w:hAnsi="Garamond" w:cs="Arial"/>
          <w:bCs/>
          <w:sz w:val="22"/>
          <w:szCs w:val="22"/>
          <w:lang w:val="en-US"/>
        </w:rPr>
        <w:t xml:space="preserve"> including 6,379 patients, 71 SLIT RCTs (reported in 75 papers) </w:t>
      </w:r>
      <w:r w:rsidRPr="00ED08BA">
        <w:rPr>
          <w:rFonts w:ascii="Garamond" w:hAnsi="Garamond" w:cs="Arial"/>
          <w:bCs/>
          <w:sz w:val="22"/>
          <w:szCs w:val="22"/>
          <w:lang w:val="en-US"/>
        </w:rPr>
        <w:fldChar w:fldCharType="begin"/>
      </w:r>
      <w:r>
        <w:rPr>
          <w:rFonts w:ascii="Garamond" w:hAnsi="Garamond" w:cs="Arial"/>
          <w:bCs/>
          <w:sz w:val="22"/>
          <w:szCs w:val="22"/>
          <w:lang w:val="en-US"/>
        </w:rPr>
        <w:instrText xml:space="preserve"> ADDIN ZOTERO_ITEM CSL_CITATION {"citationID":"ofcjNqla","properties":{"formattedCitation":"{\\rtf (82\\uc0\\u8211{}119,119\\uc0\\u8211{}121,121\\uc0\\u8211{}156)}","plainCitation":"(82–119,119–121,121–156)"},"citationItems":[{"id":58,"uris":["http://zotero.org/users/local/rNdLYwBI/items/EPXZWN27"],"uri":["http://zotero.org/users/local/rNdLYwBI/items/EPXZWN27"],"itemData":{"id":58,"type":"article-journal","title":"Efficacy of sublingual swallow immunotherapy in children with rye grass pollen allergic rhinitis: a double-blind placebo-controlled study","container-title":"Iranian Journal of Allergy Asthma &amp; Immunology","page":"175-81","volume":"11","issue":"2","source":"Ovid Technologies","archive":"MEDLINE","archive_location":"22761191","abstract":"Specific local immunotherapy has been recently introduced as an alternative to classic subcutaneous immunotherapy in treatment of allergic rhinitis. In this study, the effects of sublingual immunotherapy (SLIT) on symptoms and medication score and skin prick test evaluation of patients with allergic rhinitis were investigated.In this placebo controlled trial, twenty four patients aged 5-18 years old with grass pollen induced rhinitis and sensitive to rye grass by positive skin prick test received randomly sublingual extract of rye grass or placebo for 6 months. Symptom and medication scores and adverse effects of SLIT were assessed during treatment. Skin prick test induced wheal at the beginning and the end of therapy were also measured. Data were analyzed with SPSS software.We found significant reduction of symptoms in intervention group from 21st week of immunotherapy (p&lt;0.05). Medication scores were also reduced after 16th week (p&lt;0.05), adverse effects were low and insignificant in both groups. Erythema induced diameter with skin prick test for grass and rye grass was significantly reduced in SLI group after immunotherapy.This study indicates that SLIT in grass-pollen rhinitis is well tolerated, improves overall clinical symptoms, and reduces drug consumes. We recommend this therapy as a safe therapy in patients with allergic rhinitis.","DOI":"http://dx.doi.org/011.02/ijaai.175181","ISSN":"1735-1502","shortTitle":"Efficacy of sublingual swallow immunotherapy in children with rye grass pollen allergic rhinitis: a double-blind placebo-controlled study","journalAbbreviation":"Iran","language":"English","author":[{"literal":"A. Ahmadiafshar"},{"literal":"M. Maarefvand"},{"literal":"B. Taymourzade"},{"literal":"S. Mazloomzadeh"},{"literal":"Z. Torabi"}],"issued":{"date-parts":[["0000",6]]}}},{"id":112,"uris":["http://zotero.org/users/local/rNdLYwBI/items/HHCFRACM"],"uri":["http://zotero.org/users/local/rNdLYwBI/items/HHCFRACM"],"itemData":{"id":112,"type":"article-journal","title":"Sublingual immunotherapy with a standardized cat dander extract: evaluation of efficacy in a double blind placebo controlled study.[Erratum appears in Allergy. 2007 Sep;62(9):1100 Note: Mancebo, E G [corrected to Gonzalez-Mancebo, E]]","container-title":"Allergy","page":"810-7","volume":"62","issue":"7","source":"Ovid Technologies","archive":"MEDLINE","archive_location":"17573730","abstract":"BACKGROUND: Little information is available on the clinical efficacy of sublingual immunotherapy (SLIT) using extracts derived from mammalian epithelia. OBJECTIVES: To assess clinical efficacy of cat SLIT based on natural exposure challenge test (NCT). MATERIAL AND METHODS: Fifty cat allergic patients with rhinoconjunctivitis with or without asthma were included in a randomized double blind placebo controlled clinical trial of cat SLIT during 1 year. Twenty-five patients received active treatment and 25 placebo. Sublingual immunotherapy efficacy was assessed by natural exposure challenge to a cat in a cat-room and by skin tests. Airborne Fel d 1 levels, symptom scores and peak expiratory flow (PEF) values were monitored. RESULTS: Thirty-three (66%) out of 50 patients completed the treatment. Fel d 1 content of the maximum concentration was 0.51 microg per ml. During the build up phase, the accumulated dose was 1.7 mug of Fel d 1 and during the entire length of the study was 17.1. No adverse reports were reported. The active group showed a marked reduction (62%) in symptoms during the NCT (P &lt; 0.001) with no changes in placebo group. Active group also showed a reduced PEF response to cat exposure (P &lt; 0.05), and an improvement in skin test reactivity to a standardized cat extract (P &lt; 0.05), without significant changes in placebo group. Mean Fel d 1 exposure during the NCT was 6.2 +/- 2.21 ng/m(3). CONCLUSIONS: The results suggest that the cat SLIT used in this study was able to improve cat allergy based on natural exposure challenge.","ISSN":"0105-4538","shortTitle":"Sublingual immunotherapy with a standardized cat dander extract: evaluation of efficacy in a double blind placebo controlled study.[Erratum appears in Allergy. 2007 Sep;62(9):1100 Note: Mancebo, E G [corrected to Gonzalez-Mancebo, E]]","journalAbbreviation":"Allergy","language":"English","author":[{"literal":"E. Alvarez-Cuesta"},{"literal":"P. Berges-Gimeno"},{"literal":"E. Gonzalez-Mancebo"},{"literal":"E. Fernandez-Caldas"},{"literal":"J. Cuesta-Herranz"},{"literal":"M. Casanovas"}],"issued":{"date-parts":[["0000",7]]}}},{"id":92,"uris":["http://zotero.org/users/local/rNdLYwBI/items/7FWRSDHD"],"uri":["http://zotero.org/users/local/rNdLYwBI/items/7FWRSDHD"],"itemData":{"id":92,"type":"article-journal","title":"Response to sublingual immunotherapy with grass pollen extract: monotherapy versus combination in a multiallergen extract","container-title":"Journal of Allergy &amp; Clinical Immunology","page":"150-156.e1-5","volume":"124","issue":"1","source":"Ovid Technologies","archive":"MEDLINE","archive_location":"19523672","abstract":"BACKGROUND: To date, there have been no randomized, double-blind studies showing the effectiveness of sublingual immunotherapy with multiple allergens. OBJECTIVE: The purpose of this study was to examine whether the efficacy of sublingual immunotherapy (SLIT) with standardized timothy extract was reduced by combination with other allergen extracts. METHODS: A single-center, randomized, double-blind, placebo-controlled trial with SLIT was conducted. After an observational grass season, SLIT was administered for 10 months to 54 patients randomized to 1 of 3 treatment arms: placebo, timothy extract (19 microg Phl p 5 daily) as monotherapy, or the same dose of timothy extract plus 9 additional pollen extracts. Symptom and medication scores were collected and titrated nasal challenges, titrated skin prick tests, specific IgE, IgG4 and cytokines release by timothy-stimulated lymphocyte proliferation were performed. RESULTS: Perhaps because of a very low grass pollen season in 2008, there were no significant differences in medication or symptom scores in either treatment group compared with placebo. Compared with placebo, in the timothy monotherapy group, thresholds for titrated nasal challenge and skin prick tests (P = .03 and P = .001, respectively), and serum-specific IgG4 levels (P = .005) significantly increased, and IFN- gamma levels decreased (P = .02), whereas in the multiallergen group, there was significant improvement only in the titrated skin prick tests (P = .04) which was less than in the monotherapy group. There were no significant differences between the 2 active groups in any outcome measure, and both active groups experienced more adverse events than placebo. There were no systemic reactions. CONCLUSION: Improvement in multiple relevant outcomes strongly suggests that SLIT with timothy extract alone was effective; however, the results for symptom and medication scores were not significant. The differences between multiple allergen SLIT and placebo only in skin sensitivity to timothy suggest a reduction in SLIT efficacy in this group. However, further studies are required to confirm these observations.","DOI":"10.1016/j.jaci.2009.04.037","ISSN":"1097-6825","shortTitle":"Response to sublingual immunotherapy with grass pollen extract: monotherapy versus combination in a multiallergen extract","journalAbbreviation":"J Allergy Clin Immunol","language":"English","author":[{"literal":"S. M. Amar"},{"literal":"R. J. Harbeck"},{"literal":"M. Sills"},{"literal":"L. J. Silveira"},{"literal":"H. O'Brien"},{"literal":"H. S. Nelson"}],"issued":{"date-parts":[["0000",7]]}}},{"id":158,"uris":["http://zotero.org/users/local/rNdLYwBI/items/VUW6IHCP"],"uri":["http://zotero.org/users/local/rNdLYwBI/items/VUW6IHCP"],"itemData":{"id":158,"type":"article-journal","title":"A double-blind placebo-controlled evaluation of sublingual immunotherapy with a standardized ragweed extract in patients with seasonal rhinitis. Evidence for a dose-response relationship","container-title":"International Archives of Allergy &amp; Immunology","page":"111-8","volume":"131","issue":"2","source":"Ovid Technologies","archive":"MEDLINE","archive_location":"12811019","abstract":"BACKGROUND: There is a growing consensus on the benefits of sublingual-swallow immunotherapy in the treatment of allergic diseases. METHODS: This randomized, double-blind placebo-controlled study was undertaken to assess the efficacy and safety of sublingual immunotherapy with standardized ragweed pollen extract tablets, in patients with an allergic rhinitis. A total of 110 outpatients were randomized (immunotherapy [I]: 55; placebo [P]: 55), of whom 99 were analyzable for efficacy (I: 48; P: 51) and 106 analyzable for safety (I: 53; P: 53). After a 28-day progression phase, the patients received a maintenance treatment during 6.5 months. Efficacy variables included a global assessment of efficacy (patient/ investigator), symptoms and medication scores as well as the frequency of asthma attacks. RESULTS: In the active treatment group, 43 patients completed the study, versus 49 on placebo. During the whole period of pollination, the difference favoring immunotherapy was highly significant for the global assessment by the patient (p = 0.004) and by the investigator (p = 0.005). Adverse reactions were reported more often in the active treatment but mild or moderate, and they abated after dose adjustment. A subgroup analysis of those patients receiving the highest dose of immunotherapy (3 tablets 3 times a week) showed a highly significant response for rhinitis and conjunctivitis total scores by comparison to lower dosages. CONCLUSION: This study confirms the efficacy and safety of sublingual immunotherapy and strongly suggests a dose-response relationship.Copyright 2003 S. Karger AG, Basel","ISSN":"1018-2438","shortTitle":"A double-blind placebo-controlled evaluation of sublingual immunotherapy with a standardized ragweed extract in patients with seasonal rhinitis. Evidence for a dose-response relationship","journalAbbreviation":"Int Arch Allergy Immunol","language":"English","author":[{"literal":"C. Andre"},{"literal":"M. Perrin-Fayolle"},{"literal":"M. Grosclaude"},{"literal":"P. Couturier"},{"literal":"D. Basset"},{"literal":"J. Cornillon"},{"literal":"D. Piperno"},{"literal":"B. Girodet"},{"literal":"R. Sanchez"},{"literal":"C. Vallon"},{"literal":"P. Bellier"},{"literal":"M. Nasr"}],"issued":{"date-parts":[["0000",6]]}}},{"id":162,"uris":["http://zotero.org/users/local/rNdLYwBI/items/BR6TT54J"],"uri":["http://zotero.org/users/local/rNdLYwBI/items/BR6TT54J"],"itemData":{"id":162,"type":"article-journal","title":"Efficacy of sublingual specific immunotherapy in Cupressaceae allergy using an extract of Cupressus arizonica. A double blind study","container-title":"Allergologia et Immunopathologia","page":"238-44","volume":"29","issue":"6","source":"Ovid Technologies","archive":"MEDLINE","archive_location":"11834182","abstract":"BACKGROUND: non-injective routes of immunotherapy in respiratory allergy have being proposed as an alternative to conventional immunotherapy. We carried out a study to evaluate the clinical efficacy and effects sublingual immunotherapy (SLIT) in patient with Cupressaceae pollen respiratory allergy. METHODS: twenty patients with Cupressaceae pollen (C. sempervirens) rhinoconjunctivitis, mild asthma or both were randomly chosen for sublingual immunotherapy (10 patients) or placebo treatment (10 patients) using a double blind placebo controlled technique. We have used an extract of Cupressus arizonica because of its better stability in solution and its crossreactivity with Cupressus sempervirens. The patients underwent treatment for 12 months (from april 1999 to april 2000). Symptoms and drug scores as well as nasal provocation tests were recorded. The pollen counts were carried out, during all the same period. RESULTS: we found significantly lower symptom scores (p &lt; 0.05) and drug consumption scores (p &lt; 0.05) in the immunotherapy group than in the placebo group, during the pollen season, after the first year of therapy. Besides threshold of allergen reactivity in nasal provocation tests was increased in the active group (p &lt; 0.01). No untoward reactions have been observed. CONCLUSIONS: SLIT with Cupressus arizonica (pollen extracts) produced, after one year treatment, a significant improvement of allergic symptoms and a decrease of drug consumption scores and allergen-specific nasal reactivity. SLIT with Cupressus arizonica appeared to be effective and safe in the treatment of Cupressaceae pollen respiratory allergy.","ISSN":"0301-0546","shortTitle":"Efficacy of sublingual specific immunotherapy in Cupressaceae allergy using an extract of Cupressus arizonica. A double blind study","journalAbbreviation":"Allergol Immunopathol (Madr)","language":"English","author":[{"literal":"R. Ariano"},{"literal":"I. Spadolini"},{"literal":"R. C. Panzani"}],"issued":{"date-parts":[["0000",11]]}}},{"id":30,"uris":["http://zotero.org/users/local/rNdLYwBI/items/HDFEN7W5"],"uri":["http://zotero.org/users/local/rNdLYwBI/items/HDFEN7W5"],"itemData":{"id":30,"type":"article-journal","title":"Sublingual immunotherapy in children with allergic rhinoconjunctivitis mono-sensitized to house-dust-mites: a double-blind-placebo-controlled randomised trial","container-title":"Respiratory Medicine","page":"1322-9","volume":"107","issue":"9","source":"Ovid Technologies","archive":"MEDLINE","archive_location":"23886432","abstract":"BACKGROUND: Although sublingual immunotherapy (SLIT) has been demonstrated to be a safe and efficient treatment in children with seasonal allergic rhinitis (AR), there is little evidence on the efficacy of SLIT with house-dust-mite (HDM) extract in children with isolated perennial AR. OBJECTIVES: We sought to assess the clinical efficacy and safety of HDM-SLIT in children with isolated allergic rhinitis-conjunctivitis mono-sensitized to HDM without asthma symptoms. METHODS: Twenty-two children (aged 5-10 years) with perennial AR and conjunctivitis symptoms mono-sensitized to Dermatophagoides pteronyssinus and Dermatophagoides farinae were enrolled. During a 2 months run-in period, symptom and medication scores, lung functions, bronchial hyperreactivity, nasal provocation and skin prick tests were evaluated. Subjects were randomized to active or placebo using a double-blind method. A total of eighteen subjects were randomised to receive either active SLIT or placebo for 12 months. Daily symptom and medication scores, baseline lung functions, bronchial hyperreactivity, nasal provocation and skin prick tests were recorded and re-evaluated at the end of treatment. RESULTS: After one year of treatment, no significant differences were detected in the between groups and within group comparisons based on total rhinitis symptom/medication scores (p &gt; 0.05). Skin reactivity to Dermatophagoides pteronyssinus was significantly reduced in HDM-SLIT compared to placebo group (p = 0.018). A significant reduction in nasal sensitivity was observed in SLIT group after one year treatment when compared to baseline (p = 0.04). Total conjunctivitis symptoms were reduced significantly in both active and lacebo group at the end of treatment compared to baseline. The proportion of patients with non-specific bronchial hyperreactivity increased to almost 3-fold in placebo group compared to baseline. CONCLUSION: HDM-SLIT was not superior to placebo in reducing isolated rhinoconjunctivitis symptoms within 12 months of treatment. However, HDM-SLIT has a modulating effect on allergen-specific nasal and skin reactivity in isolated perennial AR children. CLINICAL TRIAL REGISTRATION: The trial was registered at Anzctr.org.au number, ACTRN12613000315718.Copyright © 2013 Elsevier Ltd. All rights reserved.","DOI":"10.1016/j.rmed.2013.06.021","ISSN":"1532-3064","shortTitle":"Sublingual immunotherapy in children with allergic rhinoconjunctivitis mono-sensitized to house-dust-mites: a double-blind-placebo-controlled randomised trial","journalAbbreviation":"Respir Med","language":"English","author":[{"literal":"M. Aydogan"},{"literal":"A. O. Eifan"},{"literal":"S. Keles"},{"literal":"T. Akkoc"},{"literal":"M. A. Nursoy"},{"literal":"N. N. Bahceciler"},{"literal":"I. B. Barlan"}],"issued":{"date-parts":[["0000",9]]}}},{"id":235,"uris":["http://zotero.org/users/local/rNdLYwBI/items/KQ8838T7"],"uri":["http://zotero.org/users/local/rNdLYwBI/items/KQ8838T7"],"itemData":{"id":235,"type":"article-journal","title":"Efficacy of sublingual immunotherapy in children with asthma and rhinitis: a double-blind, placebo-controlled study","container-title":"Pediatric pulmonology","page":"49-55","volume":"32","issue":"1","archive_location":"CN-00348811","abstract":"To evaluate the efficacy of specific sublingual immunotherapy (SLIT), we enrolled 15 children with asthma and rhinitis (7 girls, 8 boys, mean +/- SD age of 11.7 +/- 3.3) allergic to house dust mite (HDM) into a double-blind, placebo-controlled study. After a run-in period, patients were randomized to receive either placebo (n = 7) or SLIT (n = 8) with a standardized Dermatophagoides pteronyssinus (D. pteronyssinus) + Dermatophagoides farinea (D. farinea) 50/50 extract. They received increasing doses up to 100 index units of reactivity (IR) every day for 4 weeks, then 100 IR/day for another 4 weeks, followed by maintenance therapy consisting of 20 drops 2 times a week for 4 months. Efficacy was assessed at the end of 6 months of therapy according to symptom and medication scores, serum total IgE levels, results of lung function tests, methacholine provocation tests, and skin prick tests. Daily means for the asthma score and use of inhaled beta-2-mimetics decreased significantly in the SLIT group (P = 0.05, P = 0.028, respectively), whereas no such difference was observed in the placebo group. At the end of follow-up, mean daily doses of intranasal steroids needed for control of rhinitis symptoms decreased significantly in the SLIT group (P = 0.04). Baseline skin sensitivity to D. pteronyssinus and D. farinea was not significantly different between in the two groups, whereas end-point wheal diameter obtained with D. pteronyssinus extract was significantly less in the SLIT vs. the placebo group (P = 0.026). At the end of 6 months, peak expiratory flow (PEF) values in the placebo group was significantly lower than in the SLIT group (P = 0.049). Throughout the treatment period, the SLIT group was found to have less asthma exacerbations than the placebo group (P = 0.007). The provocation concentration causing a 20% drop in forced expired volume in 1 sec did not change throughout the treatment period in either groups. None of the patients reported local or systemic side effects from SLIT. Results of this study suggests that SLIT may be a useful alternative or additional therapy in the treatment of children with asthma/rhinitis due to HDM.","shortTitle":"Efficacy of sublingual immunotherapy in children with asthma and rhinitis: a double-blind, placebo-controlled study","author":[{"literal":"N. N. Bahçeciler"},{"literal":"I. ik U"},{"literal":"I. B. Barlan"},{"literal":"M. M. Ba?aran"}],"issued":{"date-parts":[["2001"]]}}},{"id":20,"uris":["http://zotero.org/users/local/rNdLYwBI/items/7XI4EXIG"],"uri":["http://zotero.org/users/local/rNdLYwBI/items/7XI4EXIG"],"itemData":{"id":20,"type":"article-journal","title":"Efficacy and safety of sublingual tablets of house dust mite allergen extracts in adults with allergic rhinitis","container-title":"Journal of Allergy &amp; Clinical Immunology","page":"1608-14.e6","volume":"133","issue":"6","source":"Ovid Technologies","archive":"MEDLINE","archive_location":"24388010","abstract":"BACKGROUND: Preliminary studies have suggested the efficacy of sublingual tablets of house dust mite (HDM) extracts in adults with allergic rhinitis. OBJECTIVES: We sought to assess the efficacy and safety of 2 doses of HDM sublingual tablets over 1 treatment year and the subsequent immunotherapy-free year. METHODS: Adults with HDM-associated allergic rhinitis were randomized in a double-blind, placebo-controlled study to receive 500 index of reactivity (IR) tablets, 300IR tablets, or placebo administered once daily for 1 year and were followed for the subsequent year. The primary efficacy variable was the Average Adjusted Symptom Score over the year 1 primary period (ie, October 1 to December 31). Symptoms and rescue medication scores, onset of action, patient-reported outcomes, and safety were secondary variables. The same end points were evaluated during the immunotherapy-free year. The primary efficacy end point was analyzed by using analysis of covariance. RESULTS: Five hundred nine participants were randomized, and 427 continued in the immunotherapy-free year. Both the 500IR and 300IR HDM sublingual tablets significantly reduced mean Average Adjusted Symptom Scores compared with placebo by -20.2% (P = .0066) and -17.9% (P = .0150), respectively. Efficacy of both doses was maintained during the treatment-free follow-up phase. The onset of action was at 4 months. Participants' global evaluation of treatment success was significantly higher in the 500IR and 300IR groups compared with the placebo group (P = .0206 and P = .0001, respectively). Adverse events were generally application-site reactions. There were no reports of anaphylaxis. CONCLUSIONS: Twelve months of treatment with 500IR and 300IR sublingual tablets of HDM allergen extracts was efficacious and well tolerated. Efficacy was maintained during the treatment-free follow-up year.Copyright © 2013 American Academy of Allergy, Asthma &amp; Immunology. Published by Mosby, Inc. All rights reserved.","DOI":"10.1016/j.jaci.2013.11.012","ISSN":"1097-6825","shortTitle":"Efficacy and safety of sublingual tablets of house dust mite allergen extracts in adults with allergic rhinitis","journalAbbreviation":"J Allergy Clin Immunol","language":"English","author":[{"literal":"K. C. Bergmann"},{"literal":"P. Demoly"},{"literal":"M. Worm"},{"literal":"W. J. Fokkens"},{"literal":"T. Carrillo"},{"literal":"A. I. Tabar"},{"literal":"H. Nguyen"},{"literal":"A. Montagut"},{"literal":"R. K. Zeldin"}],"issued":{"date-parts":[["0000",6]]}}},{"id":220,"uris":["http://zotero.org/users/local/rNdLYwBI/items/3JU6IG59"],"uri":["http://zotero.org/users/local/rNdLYwBI/items/3JU6IG59"],"itemData":{"id":220,"type":"article-journal","title":"Efficacy and safety of timothy grass allergy immunotherapy tablets in North American children and adolescents","container-title":"Pediatrics","page":"S136","volume":"128","issue":"SUPPL. 3","source":"Ovid Technologies","archive":"Embase","archive_location":"2011552031","abstract":"PURPOSE OF THE STUDY.\n\nTo investigate the efficacy and safety of timothy grass allergen immunotherapy (AIT) treatment using sublingual tablets in children and adolescents with grass pollen–induced allergic rhinoconjunctivitis (ARC).\n\nSTUDY POPULATION.\n\nThree hundred forty-five subjects, aged 5 to 17 years, with a clinical history of physician-diagnosed grass pollen–induced ARC with or without asthma were studied.\n\nMETHODS.\n\nThis was a double-blind, randomized, placebo-controlled, parallel-group, multicenter, phase III study. Subjects were randomly assigned (1:1) to once-daily sublingual grass AIT treatment (2800 bioequivalent allergen units; 15 μg of Phlp5) or placebo. Treatment began </w:instrText>
      </w:r>
      <w:r>
        <w:rPr>
          <w:rFonts w:ascii="MS Mincho" w:eastAsia="MS Mincho" w:hAnsi="MS Mincho" w:cs="MS Mincho"/>
          <w:bCs/>
          <w:sz w:val="22"/>
          <w:szCs w:val="22"/>
          <w:lang w:val="en-US"/>
        </w:rPr>
        <w:instrText>∼</w:instrText>
      </w:r>
      <w:r>
        <w:rPr>
          <w:rFonts w:ascii="Garamond" w:hAnsi="Garamond" w:cs="Arial"/>
          <w:bCs/>
          <w:sz w:val="22"/>
          <w:szCs w:val="22"/>
          <w:lang w:val="en-US"/>
        </w:rPr>
        <w:instrText>16 weeks before the grass pollen season (GPS) and continued through the entire GPS for a total treatment period of 23 weeks. The total combined score was a summation of the daily symptom score and daily medication score, which were predefined. Immune parameters were measured over time. Safety was measured on the basis of reported adverse events.\n\nRESULTS.\n\nThe mean total combined scores for the entire GPS were significantly less in the grass-AIT group than in the placebo group by 26% (P = .001). The mean daily symptom score was significantly less in the grass-AIT group than the placebo group by 25% (P = .005). The improvements in scores for ocular and nasal symptoms were 28% and 23%, respectively, were noted in the AIT group (P = .003). The median daily medication score was significantly reduced in the grass-AIT group by 81% (P = .006). There was a significant improvement in quality of life in the AIT group that was greatest at the peak of the season (38%) when compared with the entire season (18%). Treatment with grass AIT did not significantly reduce asthma symptom scores. Levels of Phlp5-specific immunoglobulin G4 (IgG4)- and IgE-blocking factor were similar between the 2 groups at baseline and increased over time in the grass-AIT group (P &lt; .001). Grass AIT was generally well tolerated, but 82% experienced some adverse events, primarily oral and throat pruritus and/or irritation. One subject in the AIT group received epinephrine for dose-related angioedema, dysphagia, and cough.\n\nCONCLUSIONS.\n\nAllergen immunotherapy using sublingual grass pollen tablets is effective in the treatment of grass pollen–induced ARC with anticipated and acceptable adverse effects.\n\nREVIEWER COMMENTS.\n\nThis is the first North American study to show effective symptom control and an acceptable safety profile in children and adolescents with grass pollen–induced ARC by using a sublingual tablet for dose delivery. There was no increase in the outcome of asthma attacks, and there was improvement in quality of life at the peak of the allergy season. These results show promise for future therapy targeting children and adolescents for immunotherapy using an effective, safe, and easy-to-deliver alternative to traditional subcutaneous injection immunotherapy.","DOI":"10.1542/peds.2011-2107VVV","ISSN":"0031-4005 1098-4275","shortTitle":"Efficacy and safety of timothy grass allergy immunotherapy tablets in North American children and adolescents","language":"English","author":[{"literal":"Blaiss M"},{"literal":"Maloney J"},{"literal":"Nolte H"},{"literal":"Gawchik S"},{"literal":"Yao R"},{"literal":"Skoner SP."}],"issued":{"date-parts":[["0000",10]]}}},{"id":140,"uris":["http://zotero.org/users/local/rNdLYwBI/items/IB5XX5T9"],"uri":["http://zotero.org/users/local/rNdLYwBI/items/IB5XX5T9"],"itemData":{"id":140,"type":"article-journal","title":"Canadian trial of sublingual swallow immunotherapy for ragweed rhinoconjunctivitis","container-title":"Annals of Allergy, Asthma, &amp; Immunology","page":"425-30","volume":"93","issue":"5","source":"Ovid Technologies","archive":"MEDLINE","archive_location":"15562880","abstract":"BACKGROUND: Sublingual swallow immunotherapy has been increasingly recognized as a safe and efficacious alternative to parenteral specific immunotherapy. OBJECTIVE: To determine the safety and efficacy of sublingual swallow immunotherapy ragweed allergen extract for rhinoconjunctivitis treatment starting just before and continuing through the ragweed pollen season. METHODS: This randomized, double-blind, placebo-controlled study was performed in children and adults with a documented history of allergic rhinoconjunctivitis during ragweed season at 9 Canadian allergy centers. Active treatment was standardized extract of ragweed allergen administered as sublingual swallow drops at increasing doses starting shortly before the pollen season and maintenance doses continued daily during the season. Primary efficacy variables were symptom and medication scores, and secondary variables included global evaluation of efficacy and immunologic measurements. RESULTS: Eighty-three patients were included in the safety analysis; 76 patients were included in the intent-to-treat analysis. Nine placebo recipients and 1 treatment recipient withdrew for lack of efficacy (P = .004). Nine patients in the treatment group withdrew because of adverse events, none serious (P = .003). Investigator evaluation of efficacy showed that significantly more patients improved and fewer deteriorated in the treatment group vs the placebo group (P = .047). Ragweed IgE and IgG4 levels increased significantly in treatment recipients vs placebo users (P &lt; .001). Sneezing and nasal pruritus approached significant improvement in the treatment group vs the placebo group (P = .09 and .06, respectively). Quebec City experienced low pollen counts. Excluding Quebec City, significant improvement was seen for these 2 symptoms (P = .04). CONCLUSION: Sublingual swallow immunotherapy seems to be safe and efficacious for ragweed rhinoconjunctivitis even when started immediately before the ragweed pollen season.","ISSN":"1081-1206","shortTitle":"Canadian trial of sublingual swallow immunotherapy for ragweed rhinoconjunctivitis","journalAbbreviation":"Ann Allergy Asthma Immunol","language":"English","author":[{"literal":"T. Bowen"},{"literal":"J. Greenbaum"},{"literal":"Y. Charbonneau"},{"literal":"J. Hebert"},{"literal":"R. Filderman"},{"literal":"G. Sussman"},{"literal":"J. Del Carpio"},{"literal":"M. Gold"},{"literal":"P. Keith"},{"literal":"W. Moote"},{"literal":"S. Cecchetto"},{"literal":"O. Cecchetto"},{"literal":"D. Sharp"},{"literal":"O. Broutin"},{"literal":"C. Andre"}],"issued":{"date-parts":[["0000",11]]}}},{"id":50,"uris":["http://zotero.org/users/local/rNdLYwBI/items/GPEDCEJD"],"uri":["http://zotero.org/users/local/rNdLYwBI/items/GPEDCEJD"],"itemData":{"id":50,"type":"article-journal","title":"House dust mite sublingual immunotherapy: a double-blind, placebo-controlled study in elderly patients with allergic rhinitis","container-title":"Clinical &amp; Experimental Allergy","page":"242-8","volume":"43","issue":"2","source":"Ovid Technologies","archive":"MEDLINE","archive_location":"23331565","abstract":"BACKGROUND: Immunotherapy in elderly patients is controversial, and there is still no evidence supporting this treatment's safety and efficacy in this population. This study was performed to evaluate the safety and efficacy of specific sublingual immunotherapy for house dust mite (HDM) allergens in patients over 60 years of age with allergic rhinitis and a confirmed allergy to HDM. OBJECTIVE: This study sought to assess nasal symptoms during HDM season, reduce medication use and monitor for adverse reactions during immunotherapy. METHODS: One hundred and eleven 60- to 75-year-old patients with allergic rhinitis and a confirmed Dermatophagoides pteronyssinus and Dermatophagoides farinae allergy were included in the study. The patients were individually randomized to active or placebo groups using a double-blind method (NCTO01605760 ClinicalTrials.gov). A total of 51 subjects in the sublingual allergen-specific immunotherapy (SLIT) group (Staloral 300R, Stallergenes, France) and 57 subjects in the placebo group were monitored for 3 years. RESULTS: Forty-seven patients completed 3 years of SLIT, and 48 subjects finished the placebo treatment in the same time period. The total nasal symptom score decreased by 44% in the active group and 6% in the placebo group after 3 years of SLIT. This difference was only significant in the active group (P &lt; 0.05). At the end of therapy, the total medication score of the active group decreased significantly by a maximum of 51% (P &lt; 0.05), whereas the total medication score of the placebo control group showed an insignificant decrease (P = 0.56). There were no systemic adverse reactions during the study. CONCLUSIONS &amp; CLINICAL RELEVANCE: Sublingual allergen-specific immunotherapy in elderly patients with a HDM allergy to D. pteronyssinus and D. farinae generated a significant clinical improvement in the active group compared with the placebo group, particularly during the heating season. This therapy was well tolerated.Copyright © 2012 Blackwell Publishing Ltd.","DOI":"10.1111/cea.12039","ISSN":"1365-2222","shortTitle":"House dust mite sublingual immunotherapy: a double-blind, placebo-controlled study in elderly patients with allergic rhinitis","journalAbbreviation":"Clin Exp Allergy","language":"English","author":[{"literal":"A. Bozek"},{"literal":"B. Ignasiak"},{"literal":"B. Filipowska"},{"literal":"J. Jarzab"}],"issued":{"date-parts":[["0000",2]]}}},{"id":16,"uris":["http://zotero.org/users/local/rNdLYwBI/items/F4EB6X2D"],"uri":["http://zotero.org/users/local/rNdLYwBI/items/F4EB6X2D"],"itemData":{"id":16,"type":"article-journal","title":"Grass pollen sublingual immunotherapy: a double-blind, placebo-controlled study in elderly patients with seasonal allergic rhinitis","container-title":"American Journal of Rhinology &amp; Allergy","page":"423-7","volume":"28","issue":"5","source":"Ovid Technologies","archive":"MEDLINE","archive_location":"25198030","abstract":"BACKGROUND: This study evaluates the safety and efficacy of specific sublingual immunotherapy (SLIT) against grass pollen allergens in patients &gt;60 years of age with seasonal allergic rhinitis (SAR) and/or asthma. This study sought to assess nasal symptoms during the grass pollen season, reduce medication use, and monitor adverse reactions during immunotherapy. METHODS: Seventy-eight 60- to 70-year-old patients with SAR and a confirmed grass pollen allergy according to skin-prick tests, nasal provocation, and measurement of serum IgE were included in the study. The patients were individually randomized to the active or placebo groups using a double-blind method. A total of 41 subjects in the SLIT group (5 grass pollen mixture) and 37 subjects in the placebo group were monitored for 3 years. The patients were required to record each use of an antiallergy medication on a diary card. RESULTS: Thirty-eight patients completed 3 years (preseasonal) of SLIT, and 34 subjects finished the placebo treatment in the same time period. The total nasal symptom score decreased by 64% in the active group and 7% in the placebo group after SLIT. This difference was only significant in the active group (p &lt; 0.05). At the end of therapy, the total medication score of the active group decreased significantly by a maximum of 51% (p &lt; 0.05), whereas the total medication score of the placebo group had an insignificant decrease. None of the study participants had systemic adverse reactions during the study period. CONCLUSIONS: SLIT in elderly patients with a grass pollen allergy generated a significant clinical improvement in the active group compared with the placebo group for grass pollen season. This therapy was well tolerated.","DOI":"10.2500/ajra.2014.28.4091","ISSN":"1945-8932","shortTitle":"Grass pollen sublingual immunotherapy: a double-blind, placebo-controlled study in elderly patients with seasonal allergic rhinitis","journalAbbreviation":"Am J Rhinol Allergy","language":"English","author":[{"literal":"A. Bozek"},{"literal":"K. Kolodziejczyk"},{"literal":"B. Warkocka-Szoltysek"},{"literal":"J. Jarzab"}],"issued":{"date-parts":[["0000",9]]}}},{"id":148,"uris":["http://zotero.org/users/local/rNdLYwBI/items/NVVJU9IC"],"uri":["http://zotero.org/users/local/rNdLYwBI/items/NVVJU9IC"],"itemData":{"id":148,"type":"article-journal","title":"Efficacy of sublingual swallow immunotherapy in children with severe grass pollen allergic symptoms: a double-blind placebo-controlled study","container-title":"Allergy","page":"498-504","volume":"59","issue":"5","source":"Ovid Technologies","archive":"MEDLINE","archive_location":"15080830","abstract":"BACKGROUND: Local application of allergen extracts in specific immunotherapy is accompanied by increased compliance and significantly reduced side effects. However, efficacy of local immunotherapy in children has yet not been sufficiently demonstrated. This study was performed to determine clinical efficacy of high dose sublingual swallow immunotherapy (SLIT) by a double-blind placebo-controlled study in children with grass pollen allergy using high dose allergen extracts. METHODS: A total of 161 children with seasonal rhinoconjunctivitis of which, 68 had also asthma symptoms were enrolled in a multicenter double-blind placebo-controlled study for 1 year and treated on a daily basis with sublingually applied allergen drops. After 1 year all children were given treatment for another 2 years in an open-controlled setting. Symptom scores and medication were assessed during the pollen seasons with structured interviews. Applied allergen dosage, compliance, and side effects were documented by daily diary cards. Primary endpoint was a clinical index (CI) combining symptom scores with medication index. Titrated skin prick tests (SPT) and specific antibody measurements were performed each year. RESULTS: Combining symptom with medication scores to CI was highly reliable (reliability coefficient = 0.89, standard error = 9.6%). Allergen-specific IgE- and IgG-subclass antibodies increased significantly in patients treated with SLIT indicating an activation of the immune response induced by the locally applied grass pollen extract. SPT reactivity did not change during therapy. After 1 year of SLIT in the original design we observed no significant difference in the CI between treatment and placebo analyzing all patients included in the study per intention to treat and per protocol. However, subgroup analysis in a repeated measures model revealed that patients with SLIT and severe symptoms before the beginning of treatment (CI &gt; mean/ &gt; 1.51) showed a significant improvement of clinical symptoms after 3 years. CONCLUSION: In this study SLIT was accompanied by a significant placebo effect. Efficacy of treatment could only be seen in children with severe clinical symptoms and this became clinically marked after 3 years of therapy.","ISSN":"0105-4538","shortTitle":"Efficacy of sublingual swallow immunotherapy in children with severe grass pollen allergic symptoms: a double-blind placebo-controlled study","journalAbbreviation":"Allergy","language":"English","author":[{"literal":"A. Bufe"},{"literal":"E. Ziegler-Kirbach"},{"literal":"E. Stoeckmann"},{"literal":"P. Heidemann"},{"literal":"K. Gehlhar"},{"literal":"T. Holland-Letz"},{"literal":"W. Braun"}],"issued":{"date-parts":[["0000",5]]}}},{"id":260,"uris":["http://zotero.org/users/local/rNdLYwBI/items/II5IBHNZ"],"uri":["http://zotero.org/users/local/rNdLYwBI/items/II5IBHNZ"],"itemData":{"id":260,"type":"article-journal","title":"Safety and efficacy in children of an SQ-standardized grass allergen tablet for sublingual immunotherapy.","abstract":"Background: Immunotherapy with the SQ-standardized grass\ntablet Grazax is efficacious and well-tolerated in adult patients\nwith rhinoconjunctivitis. Allergic asthma and\nrhinoconjunctivitis are closely linked, and a strategy combining\ntreatment of the upper and lower airways is recommended.\nObjective: To investigate the efficacy of treatment with the grass\ntablet on grass pollen–induced rhinoconjunctivitis and asthma\nas well as the immunologic response and the safety profile in\nchildren.\nMethods: A total of 253 children age 5 to 16 years, with grass\npollen–induced rhinoconjunctivitis with/without asthma, were\nrandomized 1:1 to active treatment or placebo. Treatment was\ninitiated 8 to 23 weeks before the start of the grass pollen season\n2007 and continued throughout the entire season. Symptomatic\nmedication was provided as relief medication to both groups in\na stepwise fashion. Primary endpoints were rhinoconjunctivitis\nsymptom and medication scores.\nResults: The rhinoconjunctivitis symptom and medication\nscores and the asthma symptom score were all statistically\nsignificantly different between the 2 treatment groups. The\ndifferences in medians relative to placebo were 24%, 34%, and\n64% in favor of active treatment. The immunologic response\nwas similar to that observed in adults. The most common\nadverse reaction was oral pruritus, reported by 40 subjects\n(32%) in the active and 3 (2%) in the placebo group. Six\nsubjects withdrew because of adverse events. No serious adverse\nevents were assessed as treatment-related.\nConclusion: Immunotherapy with the grass tablet reduced grass\npollen–induced rhinoconjunctivitis and asthma symptoms in a\npediatric population and introduced an immunomodulatory\nresponse, consistent with treatment of the underlying allergic\ndisease. The treatment was well tolerated. (J Allergy Clin\nImmunol 2009;123:167-73.)Background: Immunotherapy with the SQ-standardized grass\ntablet Grazax is efficacious and well-tolerated in adult patients\nwith rhinoconjunctivitis. Allergic asthma and\nrhinoconjunctivitis are closely linked, and a strategy combining\ntreatment of the upper and lower airways is recommended.\nObjective: To investigate the efficacy of treatment with the grass\ntablet on grass pollen–induced rhinoconjunctivitis and asthma\nas well as the immunologic response and the safety profile in\nchildren.\nMethods: A total of 253 children age 5 to 16 years, with grass\npollen–induced rhinoconjunctivitis with/without asthma, were\nrandomized 1:1 to active treatment or placebo. Treatment was\ninitiated 8 to 23 weeks before the start of the grass pollen season\n2007 and continued throughout the entire season. Symptomatic\nmedication was provided as relief medication to both groups in\na stepwise fashion. Primary endpoints were rhinoconjunctivitis\nsymptom and medication scores.\nResults: The rhinoconjunctivitis symptom and medication\nscores and the asthma symptom score were all statistically\nsignificantly different between the 2 treatment groups. The\ndifferences in medians relative to placebo were 24%, 34%, and\n64% in favor of active treatment. The immunologic response\nwas similar to that observed in adults. The most common\nadverse reaction was oral pruritus, reported by 40 subjects\n(32%) in the active and 3 (2%) in the placebo group. Six\nsubjects withdrew because of adverse events. No serious adverse\nevents were assessed as treatment-related.\nConclusion: Immunotherapy with the grass tablet reduced grass\npollen–induced rhinoconjunctivitis and asthma symptoms in a\npediatric population and introduced an immunomodulatory\nresponse, consistent with treatment of the underlying allergic\ndisease. The treatment was well tolerated. (J Allergy Clin\nImmunol 2009;123:167-73.)","author":[{"literal":"Bufe A"},{"literal":"Eberle P"},{"literal":"Franke-Beckmann E"},{"literal":"Funck J"},{"literal":"Kimmig M"},{"literal":"Klimek L"},{"literal":"et al."}]}},{"id":168,"uris":["http://zotero.org/users/local/rNdLYwBI/items/2T6QNZNA"],"uri":["http://zotero.org/users/local/rNdLYwBI/items/2T6QNZNA"],"itemData":{"id":168,"type":"article-journal","title":"Preseasonal local allergoid immunotherapy to grass pollen in children: a double-blind, placebo-controlled, randomized trial","container-title":"Allergy","page":"1142-7","volume":"55","issue":"12","source":"Ovid Technologies","archive":"MEDLINE","archive_location":"11117271","abstract":"BACKGROUND: We assessed the efficacy of preseasonal local allergoid immunotherapy in a group of children with asthma and/or rhinitis and/or rhinoconjunctivitis due to grass pollen. METHODS: We randomly assigned 24 children allergic to grass pollen to receive local allergoid immunotherapy for 3 months before the pollen season and 24 such patients to receive identically appearing placebo. The immunotherapy consisted of tablets of monomeric allergoid grass pollen allergens held in the mouth until they dissolved and then swallowed. The study was double-blind. Symptoms and medications were scored on diary cards during the pollen season. Nasal eosinophil cationic protein levels were measured by the monoclonal antibodies EG1 and EG2 outside the pollen season and at low and at high pollen concentration during the pollen season. RESULTS: The active-treatment group had a statistically significant reduction of total symptoms (P&lt;0.05), especially bronchial symptoms (P&lt;0.05), in comparison with the placebo group. Immunotherapy was well tolerated and compliance was good. Nasal levels of EG2 and EG1 increased significantly during the pollen season, but there was no difference between groups. EG2/EG1 increased significantly only in the placebo group during natural allergen exposure (P&lt;0.01). CONCLUSIONS: Our results suggest that this immunotherapy is effective for the treatment of asthma due to grass pollen in children.","ISSN":"0105-4538","shortTitle":"Preseasonal local allergoid immunotherapy to grass pollen in children: a double-blind, placebo-controlled, randomized trial","journalAbbreviation":"Allergy","language":"English","author":[{"literal":"C. Caffarelli"},{"literal":"L. G. Sensi"},{"literal":"F. Marcucci"},{"literal":"G. Cavagni"}],"issued":{"date-parts":[["0000",12]]}}},{"id":261,"uris":["http://zotero.org/users/local/rNdLYwBI/items/NNP2I72H"],"uri":["http://zotero.org/users/local/rNdLYwBI/items/NNP2I72H"],"itemData":{"id":261,"type":"article-journal","title":"Clinical efficacy of sublingual-swallow immunotherapy: a double-blind, placebo-controlled trial of a standardized five-grass-pollen extract in rhinitis.","abstract":"Sublingual-swallow immunotherapy (SLIT) using high doses of standardized\nallergen extracts has been found to be effective in reducing allergic\nsymptoms and medication needs. A double-blind, placebo-controlled study\nwas carried out in a large number of patients to determine whether\nmedication needs can be reduced by SLIT. Some 136 patients with\ngrass-pollen rhinitis with or without mild asthma were studied. Patients\nreceived either placebo or SLIT with a standardized grass-pollen extract\nadministered daily with increasing doses up to 300 IR (index of reactivity)\nfrom January to the end of July 1994. During the grass-pollen season,\npatients were instructed to use medications as required and to visit their\ndoctors in case of asthma. Symptom-medications scores were assessed during\nthe pollen season, and serum-specific IgG4 was measured before and at the\nend of SLIT. In the SLIT group, drug consumption dropped significantly\nthroughout the pollen season (P&lt;0.02). Moreover, at the peak of the pollen\nseason, betamethasone consumption was significantly reduced in the SLIT\ngroup {P&lt;0.()2). Only one patient in the SLIT group had an asthma attack\ncompared to eight patients in the placebo group (P&lt;0.02). lgG4 levels\nincreased significantly in the SLIT group (PKO.OOI) but without correlation\nwith symptoms. Side-effects were comparable in both groups. This study\nindicates that SLIT in grass-pollen rhinitis is well tolerated, improves overall\nclinical symptoms, and reduces drug consumption and the need for oral\ncorticosteroids.","author":[{"literal":"Clavel R"},{"literal":"Bousquet J"},{"literal":"Andre C."}]}},{"id":76,"uris":["http://zotero.org/users/local/rNdLYwBI/items/EFVCMFCH"],"uri":["http://zotero.org/users/local/rNdLYwBI/items/EFVCMFCH"],"itemData":{"id":76,"type":"article-journal","title":"Sublingual immunotherapy for Alternaria-induced allergic rhinitis: a randomized placebo-controlled trial","container-title":"Annals of Allergy, Asthma, &amp; Immunology","page":"382-6","volume":"105","issue":"5","source":"Ovid Technologies","archive":"MEDLINE","archive_location":"21055665","abstract":"BACKGROUND: Respiratory allergy due to Alternaria is a relevant clinical problem, and specific immunotherapy may represent a viable treatment option. Sublingual immunotherapy (SLIT) is safe and effective, but data for Alternaria are lacking. OBJECTIVE: To assess the efficacy of standardized SLIT in patients sensitized to Alternaria in a randomized, prospective, double-blind, placebo-controlled trial. METHODS: Patients with rhinitis with or without intermittent asthma and ascertained allergy to Alternaria were enrolled. After a baseline season, SLIT or matched placebo was given for 10 months. Symptoms and rescue medication intake were recorded on diary cards between June and October. Skin prick testing was performed and specific IgE, IgG4, and precipitin levels were measured at baseline and at the end of the study. RESULTS: Twenty-seven patients (age range, 14-42 years) were randomized, and 26 completed the study. The baseline characteristics were homogeneous in the 2 groups. After treatment, patients receiving SLIT had a significant improvement in symptoms and a reduction in medication intake vs placebo and vs the run-in season, whereas no change was seen in the placebo group. Skin prick test reactivity significantly decreased only in the SLIT group. No change was seen in specific IgG4 levels in the 2 groups, whereas Alt a 1 specific IgE levels significantly increased in the active group. One patient in the active group reported oral itching and conjunctivitis at the beginning of treatment. CONCLUSION: SLIT seems effective and safe and may represent a valuable therapeutic option in respiratory allergy due to Alternaria.Copyright © 2010 American College of Allergy, Asthma &amp; Immunology. Published by Elsevier Inc. All rights reserved.","DOI":"10.1016/j.anai.2010.08.007","ISSN":"1534-4436","shortTitle":"Sublingual immunotherapy for Alternaria-induced allergic rhinitis: a randomized placebo-controlled trial","journalAbbreviation":"Ann Allergy Asthma Immunol","language":"English","author":[{"literal":"G. Cortellini"},{"literal":"I. Spadolini"},{"literal":"V. Patella"},{"literal":"E. Fabbri"},{"literal":"A. Santucci"},{"literal":"M. Severino"},{"literal":"A. Corvetta"},{"literal":"G. W. Canonica"},{"literal":"G. Passalacqua"}],"issued":{"date-parts":[["0000",11]]}}},{"id":54,"uris":["http://zotero.org/users/local/rNdLYwBI/items/4Z384IAX"],"uri":["http://zotero.org/users/local/rNdLYwBI/items/4Z384IAX"],"itemData":{"id":54,"type":"article-journal","title":"Clinical efficacy of 300IR 5-grass pollen sublingual tablet in a US study: the importance of allergen-specific serum IgE","container-title":"Journal of Allergy &amp; Clinical Immunology","page":"1327-34.e1","volume":"130","issue":"6","source":"Ovid Technologies","archive":"MEDLINE","archive_location":"23122534","abstract":"BACKGROUND: Previous trials have demonstrated the efficacy, safety, and optimal dosage of the 5-grass pollen sublingual tablet for adults and children with grass pollen-induced allergic rhinoconjunctivitis. OBJECTIVES: We sought to evaluate the efficacy and safety of 300 index of reactivity (IR) 5-grass pollen sublingual tablet in US adults. METHODS: Adults with grass pollen allergy and Rhinoconjunctivitis Total Symptom Scores of 12 or greater (scale, 0-18) during the previous grass pollen season were randomized in a double-blind, placebo-controlled study to receive 300IR 5-grass pollen sublingual tablet or placebo starting 4 months before and continuing through the pollen season. The primary efficacy end point was the daily Combined Score (CS; scale, 0-3), which integrates symptoms and rescue medication use. RESULTS: Four hundred seventy-three participants were randomized. The mean daily CS over the pollen period was significantly lower in the active treatment group versus the placebo group (least-squares mean difference: -0.13; 95% CI, -0.19 to -0.06; P = .0003; relative reduction: 28.2%; 95% CI, 13.0% to 43.4%). In placebo-treated participants, the daily CS least-squares mean was 0.32 in the subgroup with baseline timothy grass-specific serum IgE of less than 0.1 kU/L (n = 23) and 0.46 in those with baseline timothy grass-specific serum IgE of 0.1 kU/L or greater (n = 204). The most frequent reported adverse events were oral pruritus, throat irritation, and nasopharyngitis. There were no reports of anaphylaxis, and no actively treated participant received epinephrine. CONCLUSION: In US adults with grass pollen-induced allergic rhinoconjunctivitis, preseasonal and coseasonal treatment with 300IR 5-grass pollen sublingual tablet demonstrated clinically meaningful efficacy, especially in study subjects with measurable timothy grass-specific serum IgE. Use of 300IR 5-grass pollen sublingual tablet was safe and well tolerated. A requirement for a measurable level of allergen-specific serum IgE should be considered in future studies in this field.Copyright © 2012 American Academy of Allergy, Asthma &amp; Immunology. Published by Mosby, Inc. All rights reserved.","DOI":"10.1016/j.jaci.2012.08.032","ISSN":"1097-6825","shortTitle":"Clinical efficacy of 300IR 5-grass pollen sublingual tablet in a US study: the importance of allergen-specific serum IgE","journalAbbreviation":"J Allergy Clin Immunol","language":"English","author":[{"literal":"L. S. Cox"},{"literal":"T. B. Casale"},{"literal":"A. S. Nayak"},{"literal":"D. I. Bernstein"},{"literal":"P. S. Creticos"},{"literal":"L. Ambroisine"},{"literal":"M. Melac"},{"literal":"R. K. Zeldin"}],"issued":{"date-parts":[["0000",12]]}}},{"id":42,"uris":["http://zotero.org/users/local/rNdLYwBI/items/4VUXMJZE"],"uri":["http://zotero.org/users/local/rNdLYwBI/items/4VUXMJZE"],"itemData":{"id":42,"type":"article-journal","title":"Randomized controlled trial of a ragweed allergy immunotherapy tablet in North American and European adults","container-title":"Journal of Allergy &amp; Clinical Immunology","page":"1342-9.e6","volume":"131","issue":"5","source":"Ovid Technologies","archive":"MEDLINE","archive_location":"23622121","abstract":"BACKGROUND: In North America and Europe, millions of patients experience symptoms of allergic rhinitis with or without conjunctivitis (AR/C) on exposure to ragweed pollen. The disease burden can be significant, with most patients relying on symptomatic medications without disease-modifying potential. However, novel sublingual immunomodulatory treatment options may potentially play an important role if efficacy and side effect profiles allow the convenience of self-administration. OBJECTIVES: This study evaluated an allergy immunotherapy tablet (AIT; SCH 39641/MK-3641) for treatment of ragweed-induced AR/C in the first large randomized, double-blind multinational trial of this therapeutic modality for ragweed allergy. METHODS: Adults (n = 784) with short ragweed-induced AR/C were randomly assigned to approximately 52 weeks of daily self-administered ragweed AIT of 1.5, 6, or 12 units of Ambrosia artemisiifolia major allergen 1 (Amb a 1-U) or placebo. Subjects could use as-needed allergy rescue medication. Symptoms and medications were recorded daily. The primary efficacy end point was total combined daily symptom/medication score (TCS) during peak ragweed season. Safety was monitored through adverse event diaries maintained through study duration. RESULTS: During peak ragweed season, ragweed AIT of 1.5, 6, and 12 Amb a 1-U reduced TCS by 9% (-0.76; P = .22), 19% (-1.58; P = .01), and 24% (-2.04; P = .002) compared with placebo. During the entire season, ragweed AIT of 1.5, 6, and 12 Amb a 1-U reduced TCS by 12% (-0.88; P = .09), 18% (-1.28; P = .01), and 27% (-1.92; P &lt; .001) compared with placebo. Treatment was well tolerated; no systemic allergic reactions occurred. CONCLUSIONS: In this trial, ragweed AIT of 12 Amb a 1-U was effective and tolerable with a safety profile that permitted daily self-administration of ragweed allergen immunotherapy.Copyright © 2013 American Academy of Allergy, Asthma &amp; Immunology. Published by Mosby, Inc. All rights reserved.","DOI":"10.1016/j.jaci.2013.03.019","ISSN":"1097-6825","shortTitle":"Randomized controlled trial of a ragweed allergy immunotherapy tablet in North American and European adults","journalAbbreviation":"J Allergy Clin Immunol","language":"English","author":[{"literal":"P. S. Creticos"},{"literal":"J. Maloney"},{"literal":"D. I. Bernstein"},{"literal":"T. Casale"},{"literal":"A. Kaur"},{"literal":"R. Fisher"},{"literal":"N. Liu"},{"literal":"K. Murphy"},{"literal":"K. Nekam"},{"literal":"H. Nolte"}],"issued":{"date-parts":[["0000",5]]}}},{"id":22,"uris":["http://zotero.org/users/local/rNdLYwBI/items/JDS4EVVF"],"uri":["http://zotero.org/users/local/rNdLYwBI/items/JDS4EVVF"],"itemData":{"id":22,"type":"article-journal","title":"Randomized, double-blind, placebo-controlled trial of standardized ragweed sublingual-liquid immunotherapy for allergic rhinoconjunctivitis.[Erratum appears in J Allergy Clin Immunol. 2014 May;133(5):1502]","container-title":"Journal of Allergy &amp; Clinical Immunology","page":"751-8","volume":"133","issue":"3","source":"Ovid Technologies","archive":"MEDLINE","archive_location":"24332263","abstract":"BACKGROUND: Sublingual immunotherapy with liquid extracts provides an appealing alternative to subcutaneous immunotherapy for the treatment of allergic rhinoconjunctivitis (ARC), but a lack of robust evidence has deterred its use in North America. OBJECTIVE: To determine the efficacy and tolerability of standardized glycerinated short ragweed sublingual allergen immunotherapy liquid (RW-SAIL) extract in subjects with ragweed-related ARC. METHODS: This phase 3, randomized, placebo-controlled trial was conducted in North America. Subjects (age range, 18-55 years) with or without asthma were selected based on ARC symptom severity and erythema skin prick reaction to short ragweed. Subjects self-administered the maximum tolerated dose of RW-SAIL (n = 218) or placebo (n = 211) daily beginning approximately 8 to 16 weeks before and through the end of the ragweed pollen season. The primary end point was subject-assessed total combined daily rhinoconjunctivitis symptom and medication scores (TCS). RESULTS: During the entire season, there was a 43% decrease in TCS in subjects treated with RW-SAIL compared with placebo. Similar decreases were observed in TCS between the 2 groups during peak season (42%) and in daily symptom scores during the entire (42%) and peak (41%) seasons. The occurrence of adverse events was similar between the treatment groups; most were mild in severity. Treatment-related oromucosal local application site reactions occurred early and were transient and self-limited. No anaphylaxis occurred. CONCLUSIONS: This is the first successful North American confirmatory phase 3 clinical trial to demonstrate the safety and efficacy of a sublingual standardized ragweed allergen immunotherapy liquid extract for the treatment of ARC.Copyright © 2013 American Academy of Allergy, Asthma &amp; Immunology. Published by Mosby, Inc. All rights reserved.","DOI":"10.1016/j.jaci.2013.10.041","ISSN":"1097-6825","shortTitle":"Randomized, double-blind, placebo-controlled trial of standardized ragweed sublingual-liquid immunotherapy for allergic rhinoconjunctivitis.[Erratum appears in J Allergy Clin Immunol. 2014 May;133(5):1502]","journalAbbreviation":"J Allergy Clin Immunol","language":"English","author":[{"literal":"P. S. Creticos"},{"literal":"R. E. Esch"},{"literal":"P. Couroux"},{"literal":"D. Gentile"},{"literal":"P. D'Angelo"},{"literal":"B. Whitlow"},{"literal":"M. Alexander"},{"literal":"T. C. Coyne"}],"issued":{"date-parts":[["0000",3]]}}},{"id":120,"uris":["http://zotero.org/users/local/rNdLYwBI/items/TRGPJ87F"],"uri":["http://zotero.org/users/local/rNdLYwBI/items/TRGPJ87F"],"itemData":{"id":120,"type":"article-journal","title":"Efficacy and safety of sublingual immunotherapy with grass allergen tablets for seasonal allergic rhinoconjunctivitis","container-title":"Journal of Allergy &amp; Clinical Immunology","page":"434-40","volume":"118","issue":"2","source":"Ovid Technologies","archive":"MEDLINE","archive_location":"16890769","abstract":"BACKGROUND: Allergen immunotherapy (desensitization) by injection is effective for seasonal allergic rhinitis and has been shown to induce long-term disease remission. The sublingual route also has potential, although definitive evidence from large randomized controlled trials has been lacking. OBJECTIVE: The aim was to confirm the efficacy of a rapidly dissolving grass allergen tablet (GRAZAX, ALK-Abello, Horsholm, Denmark) compared with placebo in patients with seasonal rhinoconjunctivitis. METHODS: A longitudinal, double-blind, placebo-controlled, parallel-group study that included 51 centers from 8 countries. Subjects were randomized (1:1) to receive a grass allergen tablet or placebo once daily. A total of 634 subjects with a history of grass pollen-induced rhinoconjunctivitis for at least 2 years and confirmation of IgE sensitivity (positive skin prick test and serum-specific IgE) were included in the study. Subjects commenced treatment at least 16 weeks before the grass pollen season, and treatment was continued throughout the entire season. RESULTS: The primary efficacy analysis showed a reduction of 30% in rhinoconjunctivitis symptom score (P &lt; .0001) and a reduction of 38% in rhinoconjunctivitis medication score (P &lt; .0001) compared with placebo. Side effects mainly comprised mild itching and swelling in the mouth that was in general well tolerated and led to treatment withdrawal in less than 4% of participants. There were no serious local side effects and no severe systemic adverse events. CONCLUSION: Sublingual immunotherapy with grass allergen tablets was effective in grass pollen-induced rhinoconjunctivitis. The tablet was well tolerated with minor local side effects. CLINICAL IMPLICATIONS: The grass allergen tablet represents a safe alternative to injection immunotherapy suitable for home use.","ISSN":"0091-6749","shortTitle":"Efficacy and safety of sublingual immunotherapy with grass allergen tablets for seasonal allergic rhinoconjunctivitis","journalAbbreviation":"J Allergy Clin Immunol","language":"English","author":[{"literal":"R. Dahl"},{"literal":"A. Kapp"},{"literal":"G. Colombo"},{"literal":"J. G. de Monchy"},{"literal":"S. Rak"},{"literal":"W. Emminger"},{"literal":"M. F. Rivas"},{"literal":"M. Ribel"},{"literal":"S. R. Durham"}],"issued":{"date-parts":[["0000",8]]}}},{"id":128,"uris":["http://zotero.org/users/local/rNdLYwBI/items/43E9ANFM"],"uri":["http://zotero.org/users/local/rNdLYwBI/items/43E9ANFM"],"itemData":{"id":128,"type":"article-journal","title":"Specific immunotherapy with SQ standardized grass allergen tablets in asthmatics with rhinoconjunctivitis","container-title":"Allergy","page":"185-90","volume":"61","issue":"2","source":"Ovid Technologies","archive":"MEDLINE","archive_location":"16409194","abstract":"BACKGROUND: The best way to prevent allergy symptoms is to treat the allergic condition. Specific immunotherapy with grass allergen tablets 75,000 SQ-T (Grazax, Phleum pratense, ALK-Abello) is safe and efficacious in rhinoconjunctivitis patients. As rhinoconjunctivitis often co-exists with asthma, we aimed to confirm safety and efficacy in grass allergic subjects with asthma and rhinoconjunctivitis. METHODS: A randomized, double-blind, placebo-controlled, multicentre trial was performed 10-14 weeks prior to and during the grass pollen season 2004. About 114 subjects were randomized 2 : 1 to grass allergen tablets or placebo. The primary end points were average asthma medication and symptom scores during the grass pollen season, and secondary variables were average rhinoconjunctivitis symptom and medication scores during the grass pollen season. Additionally, number of well days was defined post hoc. RESULTS: Differences in asthma medication and symptom scores between the treatment groups were negligible. The mean difference in asthma medication score was below 0.1 and 0.3 for asthma symptom score [a single inhalation of salbutamol (200 microg) was scored 2]. No serious adverse events were reported. A reduction in rhinoconjunctivitis symptom score of 37% (P = 0.004) and a 41% (P = 0.036) reduction in medication score was found in the grass pollen season for subjects treated with the grass allergen tablet compared with placebo. Well days increased by 54% (P = 0.002). CONCLUSIONS: Self-administration of the grass allergen tablet was safe. The treatment did not impair asthma control and confirmed considerable symptom prevention and reduced medication use. It addresses the allergic condition and represents a baseline treatment for grass pollen allergy.","ISSN":"0105-4538","shortTitle":"Specific immunotherapy with SQ standardized grass allergen tablets in asthmatics with rhinoconjunctivitis","journalAbbreviation":"Allergy","language":"English","author":[{"literal":"R. Dahl"},{"literal":"A. Stender"},{"literal":"S. Rak"}],"issued":{"date-parts":[["0000",2]]}}},{"id":106,"uris":["http://zotero.org/users/local/rNdLYwBI/items/XZFBXPR3"],"uri":["http://zotero.org/users/local/rNdLYwBI/items/XZFBXPR3"],"itemData":{"id":106,"type":"article-journal","title":"Sublingual-swallow immunotherapy with standardized 3-grass pollen extract: a double-blind, placebo-controlled study","container-title":"Annals of Allergy, Asthma, &amp; Immunology","page":"453-61","volume":"99","issue":"5","source":"Ovid Technologies","archive":"MEDLINE","archive_location":"18051216","abstract":"BACKGROUND: Sublingual immunotherapy (SLIT) is accepted as a safe and effective route for the treatment of grass pollen allergy, but clarification of its clinical and biological efficacy requires more study. OBJECTIVE: To evaluate the efficacy, safety, and compliance of SLIT with a standardized 3-grass pollen extract in patients with grass pollen seasonal allergic rhinoconjunctivitis, with or without mild asthma. METHODS: This multicenter, randomized, double-blind study included 127 patients (aged 12-41 years; mean age, 24.9 years) with grass pollen seasonal allergic rhinoconjunctivitis, with or without mild asthma. They received either SLIT with a high-dose, standardized, 3-grass pollen extract or placebo for 10 months before and during the grass pollen season. The efficacy evaluation compared weekly clinical scores (defined as the sum of the symptom score and rescue medication score) to measure rhinoconjunctivitis and asthma for the first 8 weeks of the pollen season. We also evaluated safety and compliance and measured changes in anti-Dactylis specific IgG4 antibody levels. RESULTS: There was a trend in favor of the study group in the mean adjusted clinical score. The groups were not comparable on inclusion (P = .02): the SLIT group included more subjects with asthma and had a higher mean IgG4 serum level. Additional exploration according to subgroups with and without asthma found that among the patients without asthma, the SLIT group had a significantly better clinical score (P = .045). Anti-Dactylis specific IgG4 levels increased significantly in the SLIT group. CONCLUSION: SLIT with a standardized, high-dose, 3-grass pollen extract is safe and significantly improves the clinical score in patients with hay fever and without asthma during the pollen season.","ISSN":"1081-1206","shortTitle":"Sublingual-swallow immunotherapy with standardized 3-grass pollen extract: a double-blind, placebo-controlled study","journalAbbreviation":"Ann Allergy Asthma Immunol","language":"English","author":[{"literal":"F. de Blay"},{"literal":"C. Barnig"},{"literal":"G. Kanny"},{"literal":"A. Purohit"},{"literal":"F. Leynadier"},{"literal":"J. M. Tunon de Lara"},{"literal":"H. Chabane"},{"literal":"L. Guerin"},{"literal":"Sublim Group"}],"issued":{"date-parts":[["0000",11]]}}},{"id":246,"uris":["http://zotero.org/users/local/rNdLYwBI/items/7P7Q3CGK"],"uri":["http://zotero.org/users/local/rNdLYwBI/items/7P7Q3CGK"],"itemData":{"id":246,"type":"article-journal","title":"Effective treatment of house dust mite-induced allergic rhinitis with 2 doses of the SQ HDM SLIT-tablet: Results from a randomized double-blind, placebo-controlled phase III trial.","container-title":"The Journal of allergy and clinical immunology","abstract":"The SQ HDM SLIT-tablet (ALK) has been developed for treatment of house dust mite (HDM)-induced respiratory allergic disease.This trial investigated the efficacy and safety of the SQ HDM SLIT-tablet in adults with moderate-to-severe HDM-induced allergic rhinitis (AR).The trial was a randomized, double-blind, placebo-controlled phase III trial conducted in 12 European countries including 992 adults with moderate-to-severe HDM-induced AR despite treatment with pharmacotherapy. Subjects were randomized 1:1:1 to 1Â year of daily treatment with placebo, 6 SQ-HDM, or 12 SQ-HDM. The primary end point was the total combined rhinitis score (ie, the sum of rhinitis symptom and medication scores) during the efficacy assessment period (approximately the last 8Â weeks of the treatment period). Key secondary end points were rhinitis symptoms, medication scores, quality of life, and the combined rhinoconjunctivitis score.Analysis of the primary end point (observed data) demonstrated absolute reductions in total combined rhinitis score of 1.18 (PÂ =Â .002) and 1.22 (PÂ =Â .001) compared with placebo for 6 SQ-HDM and 12 SQ-HDM, respectively. The statistically significant treatment effect was evident from 14Â weeks of treatment onward. For all key secondary end points, efficacy was confirmed for 12 SQ-HDM, with statistically significant reductions of rhinitis symptoms and medication scores, improved quality of life, and a reduced combined rhinoconjunctivitis score in the efficacy assessment period compared with placebo. The treatment was well tolerated.The trial confirmed the efficacy and favorable safety profile of both 6 SQ-HDM and 12 SQ-HDM in adults with HDM-induced AR. The treatment effect was present from 14Â weeks of treatment onward.Copyright Â© 2015 The Authors. Published by Elsevier Inc. All rights reserved.","URL":"http://www.ncbi.nlm.nih.gov/pubmed/26292778","DOI":"10.1016/j.jaci.2015.06.036","author":[{"literal":"Pascal Demoly"},{"literal":"Waltraud Emminger"},{"literal":"Dorte Rehm"},{"literal":"Vibeke Backer"},{"literal":"Lene Tommerup"},{"literal":"JÃ¶rg Kleine-Tebbe"}],"issued":{"date-parts":[["2015",8]]}}},{"id":6409,"uris":["http://zotero.org/users/local/SC6WjBX3/items/8576J74M"],"uri":["http://zotero.org/users/local/SC6WjBX3/items/8576J74M"],"itemData":{"id":6409,"type":"article-journal","title":"Sublingual immunotherapy not effective in house dust mite-allergic children in primary care","container-title":"Pediatric allergy and immunology","page":"151-9","volume":"23","issue":"2","archive_location":"CN-01018294","abstract":"Background: Sublingual immunotherapy (SLIT) as a therapy for the treatment of allergic rhinitis in children might be acceptable as an alternative for subcutaneous immunotherapy. However, the efficacy of SLIT with house dust mite extract is not well established. Objective: To investigate whether SLIT in house dust mite-allergic children recruited in primary care is effective and safe. Methods: Children aged 6-18years (n=251) recruited in primary care with a house dust mite-induced allergic rhinitis received either SLIT or placebo for 2years. Symptoms and medication use were assessed throughout the study. Primary outcome parameter was the mean total nose symptom score (scales 0-12) during the autumn of the second treatment year. Safety was assessed by recording any adverse event. Results: Overall, the mean nose symptom score+s.d. after 2years of treatment showed no significant effect of SLIT (symptom score intervention group 2.26+1.84 vs. placebo group, 2.02+1.67; p=0.08). There were no significant differences in secondary outcomes, nor in subgroup analyses. The number of patients reporting adverse events was comparable between both groups. Conclusions: Sublingual immunotherapy with house dust mite allergen was not better than placebo in reducing rhinitis symptoms in house dust mite-allergic children in primary care. SLIT as administered in this study can be considered safe. 2011 John Wiley &amp; Sons A/S.","DOI":"10.1111/j.1399-3038.2011.01219.x","shortTitle":"Sublingual immunotherapy not effective in house dust mite-allergic children in primary care","author":[{"literal":"C. M. A. Bot"},{"literal":"H. Moed"},{"literal":"M. Y. Berger"},{"literal":"E. Roder"},{"literal":"W. C. J. Hop"},{"literal":"H. Groot"},{"literal":"J. C. Jongste"},{"literal":"R. Gerth van Wijk"},{"literal":"P. J. E. Bindels"},{"literal":"J. C. Wouden"}],"issued":{"date-parts":[["2012"]]}}},{"id":225,"uris":["http://zotero.org/users/local/rNdLYwBI/items/HGET4VAT"],"uri":["http://zotero.org/users/local/rNdLYwBI/items/HGET4VAT"],"itemData":{"id":225,"type":"article-journal","title":"Optimal dose, efficacy, and safety of once-daily sublingual immunotherapy with a 5-grass pollen tablet for seasonal allergic rhinitis","container-title":"Journal of allergy and clinical immunology","page":"1338-45","volume":"120","issue":"6","archive_location":"CN-00703955","abstract":"BACKGROUND: Sublingual immunotherapy is well tolerated and data suggest its effectiveness for the treatment of allergic rhinitis in adults, but it lacks optimum dose definition. OBJECTIVE: To assess the efficacy, safety, and optimal dose of grass pollen tablets for immunotherapy of patients with allergic rhinoconjunctivitis. METHODS: In this multinational, randomized, double-blind, placebo-controlled study, 628 adults with grass pollen rhinoconjunctivitis (confirmed by positive skin prick test and serum-specific IgE) received 1 of 3 doses of a standardized 5-grass pollen extract, or placebo, administered sublingually using a once-daily tablet formulation. The treatment was initiated 4 months before the estimated pollen season and continued throughout the season. The primary outcome was Rhinoconjunctivitis Total Symptom Score; secondary outcomes included 6 individual symptom scores, rescue medication use, quality of life, and safety assessments. RESULTS: Both the 300-index of reactivity (IR) and 500-IR doses significantly reduced mean Rhinoconjunctivitis Total Symptom Score (3.58 +/- 3.0, P = .0001; and 3.74 +/- 3.1, P = .0006, respectively) compared with placebo (4.93 +/- 3.2) in the intent-to-treat and per-protocol analyses. The 100-IR group (4.70 +/- 3.1) score was not significantly different from placebo. Analysis of all secondary efficacy variables (sneezing, runny nose, itchy nose, nasal congestion, watery eyes, itchy eyes, rescue medication usage, and quality of life) confirmed the efficacy of the 300-IR and 500-IR doses. No serious side effects were reported. CONCLUSION: In the first pollen season, the efficacy and safety of sublingual immunotherapy with grass tablets was confirmed. The 300-IR and 500-IR doses both demonstrated significant efficacy compared with placebo. CLINICAL IMPLICATIONS: The risk-benefit ratio favors the use of 300-IR tablets for clinical practice.","DOI":"10.1016/j.jaci.2007.07.046","shortTitle":"Optimal dose, efficacy, and safety of once-daily sublingual immunotherapy with a 5-grass pollen tablet for seasonal allergic rhinitis","author":[{"literal":"A. Didier"},{"literal":"H. J. Malling"},{"literal":"M. Worm"},{"literal":"F. Horak"},{"literal":"S. Jäger"},{"literal":"A. Montagut"},{"literal":"C. André"},{"literal":"O. Beaumont"},{"literal":"M. Melac"}],"issued":{"date-parts":[["2007"]]}}},{"id":96,"uris":["http://zotero.org/users/local/rNdLYwBI/items/SD4SSIJJ"],"uri":["http://zotero.org/users/local/rNdLYwBI/items/SD4SSIJJ"],"itemData":{"id":96,"type":"article-journal","title":"Agreement of efficacy assessments for five-grass pollen sublingual tablet immunotherapy","container-title":"Allergy","page":"166-71","volume":"64","issue":"1","source":"Ovid Technologies","archive":"MEDLINE","archive_location":"19076546","abstract":"BACKGROUND: The optimal dose of five-grass pollen sublingual tablet immunotherapy (SLIT) was established recently by the primary criteria Rhinoconjunctivitis Total Symptom Score (RTSS) from the first treatment season. Secondary and exploratory criteria, such as RTSS at peak pollen season, exploratory combined symptom and rescue medication use score, quality of life and immunological markers are calculated and described in this analysis. METHODS: Six hundred and twenty-eight patients with grass pollen rhinoconjunctivitis (&gt; or =2 years duration) were randomized in a double-blind, placebo-controlled trial conducted in Europe. Patients received once-daily SLIT (Stallergenes, Antony, France) of 100IR, 300IR, 500IR or placebo, starting 4 months before grass pollen season and throughout the 2005 season. Patients were instructed to take rescue medication only if symptoms were severe and record symptom severity on using the RTSS. RESULTS: Both 300IR and 500IR doses significantly reduced mean RTSS at pollen peak (P = 0.0005 and P = 0.0014, respectively) and the exploratory combined score (P = 0.0001 and P = 0.0026, respectively) compared with placebo. Compared with patients in the placebo group, those who were taking the 300IR and 500IR doses reported significantly improved quality of life using the mean Rhinoconjunctivitis Quality of Life Questionnaire scores during the peak of the pollen season (P &lt; 0.0001) and at the end of the pollen season (P = 0.0031 and P &lt; or = 0.0001, respectively). Specific immunoglobulin G4 increased significantly depending on the SLIT dose (P &lt; 0.0001). CONCLUSIONS: All secondary efficacy criteria, including efficacy at pollen peak, combined score, quality of life and immunological changes, indicate that 300IR tablets represent the optimal dose and suggest it is appropriate for use in clinical practice.","DOI":"10.1111/j.1398-9995.2008.01767.x","ISSN":"1398-9995","shortTitle":"Agreement of efficacy assessments for five-grass pollen sublingual tablet immunotherapy","journalAbbreviation":"Allergy","language":"English","author":[{"literal":"A. Didier"},{"literal":"M. Melac"},{"literal":"A. Montagut"},{"literal":"M. Lheritier-Barrand"},{"literal":"A. Tabar"},{"literal":"M. Worm"}],"issued":{"date-parts":[["0000",1]]}}},{"id":46,"uris":["http://zotero.org/users/local/rNdLYwBI/items/5ICHC8U7"],"uri":["http://zotero.org/users/local/rNdLYwBI/items/5ICHC8U7"],"itemData":{"id":46,"type":"article-journal","title":"Post-treatment efficacy of discontinuous treatment with 300IR 5-grass pollen sublingual tablet in adults with grass pollen-induced allergic rhinoconjunctivitis","container-title":"Clinical &amp; Experimental Allergy","page":"568-77","volume":"43","issue":"5","source":"Ovid Technologies","archive":"MEDLINE","archive_location":"23600548","abstract":"BACKGROUND: Sustained efficacy over three pollen seasons of pre- and co-seasonal treatment with 300IR 5-grass pollen sublingual tablet has been demonstrated in adults with moderate-severe grass pollen-associated allergic rhinoconjunctivitis. OBJECTIVE: To assess the efficacy of discontinuous treatment with 300IR 5-grass pollen sublingual tablet during the post-treatment pollen season of this long-term study. METHODS: Adults aged 18-50, sensitized to grass pollen, with a history of allergic rhinoconjunctivitis for more than two pollen seasons, and a retrospective rhinoconjunctivitis total symptom score &gt; 12 (0-18 scale), were randomized to receive Placebo or a 300IR tablet daily beginning either 4 months (4M) or 2 months (2M) prior to each pollen season and continuing for its duration for three consecutive years. They were followed over the subsequent immunotherapy-free pollen season. Post-treatment efficacy was evaluated using the Average Adjusted Symptom Score (AAdSS, adjusting the Rhinoconjunctivitis Total Symptom Score for rescue medication usage) during the post-treatment pollen period. Secondary endpoints included Average Rhinoconjunctivitis Total Symptom Score (ARTSS), Average Rescue Medication Score (ARMS), overall Rhinoconjunctivitis Quality of Life Questionnaire (RQLQ) score and safety evaluation. Efficacy variables were analysed using ancova. RESULTS: Overall, 435 patients contributed to the Year 4 efficacy analyses. The Least-Squares (LS) mean differences (95% confidence interval) in AAdSS between active treatment and Placebo over the fourth pollen period were -1.14 (-2.03; -0.26) (P = 0.0114) and -1.43 (-2.32; -0.53) (P = 0.0019) in the (4M) and (2M) groups, corresponding to -22.9% and -28.5% relative LS mean differences (vs. Placebo) respectively. The active groups also showed statistically significant differences compared to Placebo in ARTSS, ARMS and overall RQLQ score. No safety risk was identified during the post-treatment period. CONCLUSIONS AND CLINICAL RELEVANCE: Pre- and co-seasonal treatment with 300IR 5-grass pollen sublingual tablet administered discontinuously for three consecutive years is efficacious post-treatment, safe and well tolerated. Benefits of treatment were meaningful to patients.Copyright © 2013 Blackwell Publishing Ltd.","DOI":"10.1111/cea.12100","ISSN":"1365-2222","shortTitle":"Post-treatment efficacy of discontinuous treatment with 300IR 5-grass pollen sublingual tablet in adults with grass pollen-induced allergic rhinoconjunctivitis","journalAbbreviation":"Clin Exp Allergy","language":"English","author":[{"literal":"A. Didier"},{"literal":"H. J. Malling"},{"literal":"M. Worm"},{"literal":"F. Horak"},{"literal":"G. Sussman"},{"literal":"M. Melac"},{"literal":"S. Soulie"},{"literal":"R. K. Zeldin"}],"issued":{"date-parts":[["0000",5]]}}},{"id":124,"uris":["http://zotero.org/users/local/rNdLYwBI/items/77ITPZUS"],"uri":["http://zotero.org/users/local/rNdLYwBI/items/77ITPZUS"],"itemData":{"id":124,"type":"article-journal","title":"Sublingual immunotherapy with once-daily grass allergen tablets: a randomized controlled trial in seasonal allergic rhinoconjunctivitis","container-title":"Journal of Allergy &amp; Clinical Immunology","page":"802-9","volume":"117","issue":"4","source":"Ovid Technologies","archive":"MEDLINE","archive_location":"16630937","abstract":"BACKGROUND: Specific immunotherapy is the only treatment modality that has the potential to alter the natural course of allergic diseases. Sublingual immunotherapy has been developed to facilitate access to this form of treatment and to minimize serious adverse events. OBJECTIVE: To investigate the efficacy and safety of sublingual grass allergen tablets in seasonal allergic rhinoconjunctivitis. METHODS: A multinational, multicenter, randomized, placebo-controlled trial conducted during 2002 and 2003. Fifty-five centers in 8 countries included 855 participants age 18 to 65 years who gave a history of grass pollen-induced allergic rhinoconjunctivitis and had a positive skin prick test and elevated serum allergen-specific IgE to Phleum pratense. Participants were randomized to 2500, 25,000, or 75,000 SQ-T grass allergen tablets (GRAZAX; ALK-Abello, Horsholm, Denmark) or placebo for sublingual administration once daily. Mean duration of treatment was 18 weeks. RESULTS: Average rhinoconjunctivitis scores during the season showed moderate reductions of symptoms (16%) and medication use (28%) for the grass allergen tablet 75,000 SQ-T (P = .0710; P = .0470) compared with placebo. Significantly better rhinoconjunctivitis quality of life scores (P = .006) and an increased number of well days (P = .041) were also observed. Efficacy was increased in the subgroup of patients who completed the recommended preseasonal treatment of at least 8 weeks before the grass pollen season (symptoms, 21%, P = .0020; and medication use, 29%, P = .0120). No safety concerns were observed. CONCLUSION: This study confirms dose-dependent efficacy of the grass allergen tablet. Although further studies are required, the greater tolerability of the tablet may permit immunotherapy to be available to a much broader group of patients with impaired quality of life caused by grass pollen allergy. CLINICAL IMPLICATIONS: For patients with grass pollen allergy, sublingual immunotherapy is well tolerated and can reduce symptoms and improve quality of life.","ISSN":"0091-6749","shortTitle":"Sublingual immunotherapy with once-daily grass allergen tablets: a randomized controlled trial in seasonal allergic rhinoconjunctivitis","journalAbbreviation":"J Allergy Clin Immunol","language":"English","author":[{"literal":"S. R. Durham"},{"literal":"W. H. Yang"},{"literal":"M. R. Pedersen"},{"literal":"N. Johansen"},{"literal":"S. Rak"}],"issued":{"date-parts":[["0000",4]]}}},{"id":110,"uris":["http://zotero.org/users/local/rNdLYwBI/items/AGGNPUS3"],"uri":["http://zotero.org/users/local/rNdLYwBI/items/AGGNPUS3"],"itemData":{"id":110,"type":"article-journal","title":"Grass allergen tablet immunotherapy relieves individual seasonal eye and nasal symptoms, including nasal blockage","container-title":"Allergy","page":"954-7","volume":"62","issue":"8","source":"Ovid Technologies","archive":"MEDLINE","archive_location":"17620075","abstract":"BACKGROUND: Symptoms of allergic rhinitis have a considerable impact on the quality of life of the sufferer. Sneezing, runny nose, blocked nose and headache are some of the most common symptoms of allergic rhinitis, which affects work, home and social life for many patients. Sublingual immunotherapy has shown to induce a protective immune response and provide sustained symptom prevention for allergic patients. AIMS OF THE TRIAL: The overall aims were to investigate the efficacy and safety of a sublingual grass allergen tablet (Grazax) 75 000 SQ-T; ALK-Abello A/S, Denmark). Reported here are the effects of Grazax on individual eye and nasal symptoms. METHODS: The trial was a double-blind placebo-controlled trial including 634 participants with significant rhinoconjunctivitis because of grass pollen. Participants were randomized 1 : 1 to Grazax (a fast dissolving, once daily immunotherapy tablet for home administration) or placebo and received treatment for at least 16 weeks prior to and continuing during the grass pollen season of 2005. Four nasal symptoms and two eye symptoms were scored on a scale from 0 (no symptoms) to 3 (severe symptoms) every day during the entire grass pollen season. Nasal symptoms included runny nose, blocked nose, sneezing and itchy nose; eye symptoms included gritty feeling/red/itchy eyes and watery eyes. RESULTS: Consistent and highly significant reductions in individual eye and nasal symptoms (from 22 to 44%) were observed following treatment with Grazax as compared with placebo (P &lt; 0.0001). CONCLUSIONS: Grazax has effects on multiple allergic symptoms, including nasal blockage, and is an effective treatment of rhinoconjunctivitis, thereby reducing the need for topical anti-allergic drugs.","ISSN":"0105-4538","shortTitle":"Grass allergen tablet immunotherapy relieves individual seasonal eye and nasal symptoms, including nasal blockage","journalAbbreviation":"Allergy","language":"English","author":[{"literal":"S. R. Durham"},{"literal":"B. Riis"}],"issued":{"date-parts":[["0000",8]]}}},{"id":86,"uris":["http://zotero.org/users/local/rNdLYwBI/items/HMHH2EMV"],"uri":["http://zotero.org/users/local/rNdLYwBI/items/HMHH2EMV"],"itemData":{"id":86,"type":"article-journal","title":"Long-term clinical efficacy in grass pollen-induced rhinoconjunctivitis after treatment with SQ-standardized grass allergy immunotherapy tablet","container-title":"Journal of Allergy &amp; Clinical Immunology","page":"131-8.e1-7","volume":"125","issue":"1","source":"Ovid Technologies","archive":"MEDLINE","archive_location":"20109743","abstract":"BACKGROUND: Sustained and disease-modifying effects of sublingual immunotherapy have never before been confirmed in a large-scale randomized, double-blind, placebo-controlled trial. OBJECTIVE: We sought to investigate sustained efficacy 1 year after a 3-year period of daily treatment with the SQ-standardized grass allergy immunotherapy tablet Grazax (Phleum pratense 75,000 SQ-T/2,800 BAU; ALK-Abello, Horsholm, Denmark). METHODS: A randomized, double-blind, placebo-controlled, phase III trial including adults with a history of moderate-to-severe grass pollen induced rhinoconjunctivitis inadequately controlled by symptomatic medications. The analysis set comprised 257 subjects at the follow-up. Efficacy end points were rhinoconjunctivitis symptom and medication scores, quality of life, and percentages of symptom and medication free days. Immunologic end points included grass pollen-specific serum IgG4 and IgE-blocking factor. Safety was assessed based on adverse events. RESULTS: Significant improvements in efficacy were consistently shown during 3 years' treatment. One year after treatment, the active group showed sustained reductions in mean rhinoconjunctivitis symptom scores (26%, P &lt; .001) and medication scores (29%, P = .022) when compared with placebo. This level was similar to the efficacy observed during the 3-year treatment period. The differences in percentages of symptom- and medication-free days were significant during and 1 year after treatment. The active group also reported sustained and significant improvements in quality of life. Sustained clinical benefit was accompanied by immunologic changes. No safety issues were identified. CONCLUSION: Three years of treatment with the SQ-standardized grass allergy immunotherapy tablet resulted in consistent clinical improvement and accompanying immunologic changes that were sustained 1 year after treatment, which is indicative of disease modification and associated long-term benefits.Copyright 2010 American Academy of Allergy, Asthma &amp; Immunology. Published by Mosby, Inc. All rights reserved.","DOI":"10.1016/j.jaci.2009.10.035","ISSN":"1097-6825","shortTitle":"Long-term clinical efficacy in grass pollen-induced rhinoconjunctivitis after treatment with SQ-standardized grass allergy immunotherapy tablet","journalAbbreviation":"J Allergy Clin Immunol","language":"English","author":[{"literal":"S. R. Durham"},{"literal":"W. Emminger"},{"literal":"A. Kapp"},{"literal":"G. Colombo"},{"literal":"J. G. de Monchy"},{"literal":"S. Rak"},{"literal":"G. K. Scadding"},{"literal":"J. S. Andersen"},{"literal":"B. Riis"},{"literal":"R. Dahl"}],"issued":{"date-parts":[["0000",1]]}}},{"id":66,"uris":["http://zotero.org/users/local/rNdLYwBI/items/K4TR3N9P"],"uri":["http://zotero.org/users/local/rNdLYwBI/items/K4TR3N9P"],"itemData":{"id":66,"type":"article-journal","title":"Sustained effects of grass pollen AIT","container-title":"Allergy","page":"50-2","volume":"66 Suppl 95","source":"Ovid Technologies","archive":"MEDLINE","archive_location":"21668855","abstract":"We report the sustained efficacy of the SQ-standardized grass allergy immunotherapy tablet Grazax (Phleum pratense 75000 SQ-T/2,800 BAU, ALK, Denmark) from a 5-year randomized, double-blind, placebo-controlled phase III trial. Adults with moderate-to-severe grass pollen allergy inadequately controlled by symptomatic medications were followed for 2 years after the completion of 3 years of treatment. The active group demonstrated a 31% reduction in median rhinoconjunctivitis symptom score over the season compared with placebo. Individual symptom scores favoured active treatment. Combined symptom and medication scores demonstrated a 33% reduction in medians with active treatment. Persistent clinical efficacy was accompanied by prolonged increases in allergen-specific IgG(4) antibodies and IgE-blocking factor, confirming clinical and immunological tolerance for at least 2 years after the treatment completion. No safety issues were identified during follow-up.Copyright © 2011 John Wiley &amp; Sons A/S.","DOI":"10.1111/j.1398-9995.2011.02639.x","ISSN":"1398-9995","shortTitle":"Sustained effects of grass pollen AIT","journalAbbreviation":"Allergy","language":"English","author":[{"literal":"S. R. Durham"},{"literal":"G. T. investigators"}],"issued":{"date-parts":[["0000",7]]}}},{"id":60,"uris":["http://zotero.org/users/local/rNdLYwBI/items/F5XSA9VH"],"uri":["http://zotero.org/users/local/rNdLYwBI/items/F5XSA9VH"],"itemData":{"id":60,"type":"article-journal","title":"SQ-standardized sublingual grass immunotherapy: confirmation of disease modification 2 years after 3 years of treatment in a randomized trial","container-title":"Journal of Allergy &amp; Clinical Immunology","page":"717-725.e5","volume":"129","issue":"3","source":"Ovid Technologies","archive":"MEDLINE","archive_location":"22285278","abstract":"BACKGROUND: The main aim of specific immunotherapy is sustained effect due to changes in the immune system that can be demonstrated only in long-term trials. OBJECTIVE: To investigate sustained efficacy and disease modification in a 5-year double-blind, placebo-controlled trial, including 2 years of blinded follow-up after completion of a 3-year period of treatment, with the SQ-standardized grass allergy immunotherapy tablet, Grazax (Phleum pratense 75,000 SQ-T/2,800 BAU,(*) ALK, Denmark) or placebo. METHODS: A randomized, double-blind, placebo-controlled, multinational, phase III trial included adults with a history of moderate-to-severe grass pollen-induced allergic rhinoconjunctivitis, with or without asthma, inadequately controlled by symptomatic medications. Two hundred thirty-eight participants completed the trial. End points included rhinoconjunctivitis symptom and medication scores, combined scores, asthma symptom and medication scores, quality of life, days with severe symptoms, immunologic end points, and safety parameters. RESULTS: The mean rhinoconjunctivitis daily symptom score was reduced by 25% to 36% (P &lt; .004) in the grass allergy immunotherapy tablet group compared with the placebo group over the 5 grass pollen seasons covered by the trial. The rhinoconjunctivitis DMS was reduced by 20% to 45% (P &lt; .022 for seasons 1-4; P = .114 for season 5), and the weighted rhinoconjunctivitis combined score was reduced by 27% to 41% (P &lt; .003) in favor of active treatment. The percentage of days with severe symptoms during the peak grass pollen exposure was in all seasons lower in the active group than in the placebo group, with relative differences of 49% to 63% (P &lt; .0001). Efficacy was supported by long-lasting significant effects on the allergen-specific antibody response. No safety issues were identified. CONCLUSION: The results confirm disease modification by SQ-standardized grass allergy immunotherapy tablet in addition to effective symptomatic treatment of allergic rhinoconjunctivitis.Copyright © 2012 American Academy of Allergy, Asthma &amp; Immunology. Published by Mosby, Inc. All rights reserved.","DOI":"10.1016/j.jaci.2011.12.973","ISSN":"1097-6825","shortTitle":"SQ-standardized sublingual grass immunotherapy: confirmation of disease modification 2 years after 3 years of treatment in a randomized trial","journalAbbreviation":"J Allergy Clin Immunol","language":"English","author":[{"literal":"S. R. Durham"},{"literal":"W. Emminger"},{"literal":"A. Kapp"},{"literal":"J. G. de Monchy"},{"literal":"S. Rak"},{"literal":"G. K. Scadding"},{"literal":"P. A. Wurtzen"},{"literal":"J. S. Andersen"},{"literal":"B. Tholstrup"},{"literal":"B. Riis"},{"literal":"R. Dahl"}],"issued":{"date-parts":[["0000",3]]}}},{"id":221,"uris":["http://zotero.org/users/local/rNdLYwBI/items/EEXIVA5F"],"uri":["http://zotero.org/users/local/rNdLYwBI/items/EEXIVA5F"],"itemData":{"id":221,"type":"article-journal","title":"Sublingual immunotherapy - Results from a multi-centre, randomised, double-blind, placebo-controlled study with a standardised birch and grass/rye pollen extract. [German]","container-title":"Allergologie","page":"525-534","volume":"24","issue":"11","source":"Ovid Technologies","archive":"Embase","archive_location":"2001418236","abstract":"Subcutaneous specific immunotherapy is accepted as a causal treatment of allergic rhinoconjunctivitis and/or mild to moderate asthma. During the last years clinical data for sublingual immunotherapy (SLIT) have improved. The benefits associated with SLIT are seen in the convenience of administration and the good safety profile. A new study was designed to prove efficacy and tolerability of SLIT in adults and children. In this multicentre, randomised study 68 patients (age &gt; 6 years) with clinically relevant seasonal allergic rhinitis, conjunctivitis and/or mild asthma sensitised to birch or grass/rye pollen were enrolled to either a standardised allergen extract (ORALVAC birch n = 21 resp. grass/rye = 28) or placebo (n = 19) by sublingual-swallow application. The therapy started with one drop of the lowest concentration of study medication and was increased to a maximum of 16 drops of the highest concentration. During maintenance therapy patients received the top dose every 2 days. The combined symptom-/medication score as a primary endpoint was recorded in patient diaries during pollen season before and after SLIT. Changes in skin reactivity measured by titrated skin prick test served as a secondary endpoint. Tolerability was estimated by incidence of local and systemic adverse events. Complete data were available from 49 patients. The duration of dose increase phase was approx, one month, maintenance therapy lasted 5,0 months (Verum) or 4,6 months (Placebo). There was a significant advantage in favour of the active treatment for the combined symptom/medication score (p = 0.035). Titrated skin prick testing revealed a significant reduction of skin sensitivity in the active group compared to placebo (p = 0.045). Local adverse events (e.g. stomatitis, pharyngitis) were more common in the active group (p = 0.05). There were no reports of serious or severe adverse events. In this study sublingual immunotherapy proved to be efficacious and well tolerated in children and adults with either birch or grass/rye pollen allergy.","ISSN":"0344-5062","shortTitle":"Sublingual immunotherapy - Results from a multi-centre, randomised, double-blind, placebo-controlled study with a standardised birch and grass/rye pollen extract. [German]","language":"German","author":[{"literal":"K. J. Drachenberg"},{"literal":"P. Pfeiffer"},{"literal":"E. Urban"}],"issued":{"date-parts":[["2001"]]}}},{"id":262,"uris":["http://zotero.org/users/local/rNdLYwBI/items/S5AFZMTZ"],"uri":["http://zotero.org/users/local/rNdLYwBI/items/S5AFZMTZ"],"itemData":{"id":262,"type":"article-journal","title":"Safety and efficacy of sublingual rush immunotherapy with grass allergen extracts. A double blind study.","abstract":"Thirty-four patients suffering from rhinoconjunctivitis with or without asthma due to grass pollen, were submitted to sublingual immunotherapy according to a double blind placebo controlled experimental plan; eighteen patients received the active therapy, sixteen the placebo. A rush preseasonal treatment schedule was followed in order to reach the maintenance dose in 15 days with two administrations per day; the top dose reached was then administered three times a week until the end of the pollen season. The symptoms and drugs related to rhinoconjunctivitis and asthma were recorded by means of diary cards and grass pollen counts were performed during the season. The actively treated group showed a reduction of symptoms of rhinoconjunctivitis and asthma and a lower intake of drugs for the same symptoms; all these differences resulted to be statistically significant. No patient showed local or systemic side effects of any relevance. According to these results of our study, sublingual rush immunotherapy is clinically effective and because of the ease of handling, the shortness of the treatment, the absence of relevant side effects and the high compliance of the patient can be considered as an alternative to classic injective immunotherapy in grass pollen allergic patients.","author":[{"literal":"Feliziani V"},{"literal":"Lattuada G"},{"literal":"Parmiani S"},{"literal":"Dall'Aglio PP."}]}},{"id":84,"uris":["http://zotero.org/users/local/rNdLYwBI/items/JWZZ4C6V"],"uri":["http://zotero.org/users/local/rNdLYwBI/items/JWZZ4C6V"],"itemData":{"id":84,"type":"article-journal","title":"Sustained effect of SQ-standardized grass allergy immunotherapy tablet on rhinoconjunctivitis quality of life","container-title":"Allergy","page":"753-7","volume":"65","issue":"6","source":"Ovid Technologies","archive":"MEDLINE","archive_location":"19886920","abstract":"BACKGROUND: The prevalence of allergic rhinoconjunctivitis has increased significantly over the past decades with grass pollen being a common trigger. The impact of allergy on patient's quality of life is substantial. AIM: To investigate the sustained effect on quality of life during the grass pollen season 1 year after 3 years of treatment with the SQ-standardized grass allergy immunotherapy tablet (AIT), Graza (Phleum pratense 75,000 SQ-T/2800 BAU; ALK, Denmark). METHODS: The trial was a randomized, parallel-group, double-blind, placebo-controlled trial in adult subjects with a history of moderate-severe grass pollen induced rhinoconjunctivitis inadequately controlled by symptomatic medications. Subjects received 3 years of grass AIT (n = 157) or placebo (n = 126), followed by 1 year of follow-up. Quality of life assessments were based on the standardized rhinoconjunctivitis quality of life questionnaire (RQLQ(S)); completed weekly during the entire grass pollen season. RESULTS: During follow-up, the overall RQLQ(S) score for the entire grass pollen season was significantly improved in the active group (relative difference to placebo: 23%, P = 0.004). The improvement was higher during the peak pollen season (28%, P = 0.001). The treatment effect of grass AIT during the follow-up year and the previous three treatment years was similar. Improvements were found in all seven RQLQ(S) domains. The RQLQ(S) as a function of the weekly average pollen counts showed a clear separation between the treatment groups (P &lt; 0.001). CONCLUSION: In subjects inadequately controlled by symptomatic medications, grass AIT provided sustained and clinically relevant improvements in rhinoconjunctivitis quality of life compared to placebo. The effect increased with increasing grass pollen exposure.","DOI":"10.1111/j.1398-9995.2009.02238.x","ISSN":"1398-9995","shortTitle":"Sustained effect of SQ-standardized grass allergy immunotherapy tablet on rhinoconjunctivitis quality of life","journalAbbreviation":"Allergy","language":"English","author":[{"literal":"L. Frolund"},{"literal":"S. R. Durham"},{"literal":"M. Calderon"},{"literal":"W. Emminger"},{"literal":"J. S. Andersen"},{"literal":"P. Rask"},{"literal":"R. Dahl"}],"issued":{"date-parts":[["0000",6,1]]}}},{"id":263,"uris":["http://zotero.org/users/local/rNdLYwBI/items/382DVPZ2"],"uri":["http://zotero.org/users/local/rNdLYwBI/items/382DVPZ2"],"itemData":{"id":263,"type":"article-journal","title":"House-dust-mite sublingual-swallow immunotherapy (SLIT) in perennial rhinitis: a double-blind, placebo-controlled study.","abstract":"Background: The safety and efficacy of sublingual-swallow immunotherapy (SLIT) in rhinitis caused by house-dust mite were evaluated in a double-blind, placebo-controlled study including 75 patients for 24 months.\n\nMethods: Patients received either placebo or SLIT with a standardized Dermatophagoides pteronyssinus (D.pt.) –D. farinae (D.f.) 50/50 extract. The mean cumulative dose was 90</w:instrText>
      </w:r>
      <w:r>
        <w:rPr>
          <w:rFonts w:ascii="Calibri" w:eastAsia="Calibri" w:hAnsi="Calibri" w:cs="Calibri"/>
          <w:bCs/>
          <w:sz w:val="22"/>
          <w:szCs w:val="22"/>
          <w:lang w:val="en-US"/>
        </w:rPr>
        <w:instrText> </w:instrText>
      </w:r>
      <w:r>
        <w:rPr>
          <w:rFonts w:ascii="Garamond" w:hAnsi="Garamond" w:cs="Arial"/>
          <w:bCs/>
          <w:sz w:val="22"/>
          <w:szCs w:val="22"/>
          <w:lang w:val="en-US"/>
        </w:rPr>
        <w:instrText xml:space="preserve">000 IR, equivalent to 2.2 mg of Der p 1 and 1.7 mg of Der f I. Symptom and medication scores were assessed throughout the study. Exposure to house-dust mite, skin sensitivity, and serum specific IgE and IgG4 were assessed before starting treatment and after 12 and 24 months.\n\nResults: Seventy-two patients (36 active–36 placebo) were eligible for intent-to-treat analysis. Thirty-six patients dropped out of the study. The number of patients who dropped out due to lack of efficacy was eight out of 37 (21.6%) in the active treatment group compared to 15 out of 38 (39.5%) in the placebo group (chi-square=2.81, P=0.09). Total symptom and medication scores decreased significantly after 12 and 24 months (P&lt;0.05) of treatment in both groups, but no significant difference was observed between the active and placebo groups. After 24 months, the number of patients with high levels of indoor allergenic load decreased significantly in both groups compared to baseline data (P=0.01). Specific IgE (D.pt. and D.f.) increased significantly in the active treatment group after 12 and 24 months, while no change was observed in the placebo group. Specific IgG4 levels were not significantly modified in either group. Two patients in each group reported mild adverse effects. No severe adverse effects were reported.\n\nConclusions: We conclude that SLIT in rhinitis caused by house-dust mite was safe, but there was a lack of consistent clinical benefit compared to placebo, probably due to the impact of the allergen avoidance measures that lowered the allergen burden.","author":[{"literal":"Guez S"},{"literal":"Vatrinet C"},{"literal":"Fadel R"},{"literal":"Andre C."}]}},{"id":80,"uris":["http://zotero.org/users/local/rNdLYwBI/items/RVARSZGE"],"uri":["http://zotero.org/users/local/rNdLYwBI/items/RVARSZGE"],"itemData":{"id":80,"type":"article-journal","title":"Five-grass pollen 300IR SLIT tablets: efficacy and safety in children and adolescents","container-title":"Pediatric Allergy &amp; Immunology","page":"970-6","volume":"21","issue":"6","source":"Ovid Technologies","archive":"MEDLINE","archive_location":"20718927","abstract":"The efficacy and safety of five-grass pollen 300IR sublingual immunotherapy (SLIT) tablets (Stallergenes SA, France) have previously been demonstrated in paediatric patients. This report presents additional data concerning efficacy at pollen peak, efficacy and safety according to age, nasal and ocular symptoms, use of rescue medication, satisfaction with treatment and compliance. Children (5-11 yr) and adolescents (12-17 yr) with grass pollen-allergic rhinoconjunctivitis were included in a multinational, randomized, double-blind, placebo-controlled study and received either a 300IR five-grass pollen tablet or placebo daily in a pre- (4 months) and co-seasonal protocol. The severity of six symptoms (sneezing, rhinorrhoea, nasal congestion, nasal and ocular pruritis, and tearing) was scored, and rescue medication use was recorded daily during the pollen season. Patient satisfaction was recorded at the season end. A total of 161 children and 117 adolescents were evaluated (n = 267). 300IR SLIT was effective over the whole season (p = 0.0010) and at the pollen peak (p = 0.0009). The adjusted mean difference between 300IR and placebo groups was significant for both nasal (p = 0.0183) and ocular (p &lt; 0.0001) symptoms. Rescue medication use was statistically lower in the SLIT group during the pollen season and at the pollen peak (both p &lt; 0.05). More patients in the SLIT group were satisfied with their treatment compared to placebo (83.2% vs. 68.1%, p = 0.0030), and compliance was high (SLIT 93.9% of patients were compliant, placebo 94.8% of patients were compliant). SLIT was well tolerated by children and adolescents. 300IR five-grass pollen tablets are effective and safe during the pollen season and at the pollen peak in children and adolescents with grass pollen rhinoconjunctivitis.Copyright (c) 2010 John Wiley &amp; Sons A/S.","DOI":"10.1111/j.1399-3038.2010.01050.x","ISSN":"1399-3038","shortTitle":"Five-grass pollen 300IR SLIT tablets: efficacy and safety in children and adolescents","journalAbbreviation":"Pediatr Allergy Immunol","language":"English","author":[{"literal":"S. Halken"},{"literal":"L. Agertoft"},{"literal":"J. Seidenberg"},{"literal":"C. P. Bauer"},{"literal":"F. Payot"},{"literal":"M. F. Martin-Munoz"},{"literal":"M. Bartkowiak-Emeryk"},{"literal":"A. Vereda"},{"literal":"S. Jean-Alphonse"},{"literal":"M. Melac"},{"literal":"M. Le Gall"},{"literal":"U. Wahn"}],"issued":{"date-parts":[["0000",9]]}}},{"id":80,"uris":["http://zotero.org/users/local/rNdLYwBI/items/RVARSZGE"],"uri":["http://zotero.org/users/local/rNdLYwBI/items/RVARSZGE"],"itemData":{"id":80,"type":"article-journal","title":"Five-grass pollen 300IR SLIT tablets: efficacy and safety in children and adolescents","container-title":"Pediatric Allergy &amp; Immunology","page":"970-6","volume":"21","issue":"6","source":"Ovid Technologies","archive":"MEDLINE","archive_location":"20718927","abstract":"The efficacy and safety of five-grass pollen 300IR sublingual immunotherapy (SLIT) tablets (Stallergenes SA, France) have previously been demonstrated in paediatric patients. This report presents additional data concerning efficacy at pollen peak, efficacy and safety according to age, nasal and ocular symptoms, use of rescue medication, satisfaction with treatment and compliance. Children (5-11 yr) and adolescents (12-17 yr) with grass pollen-allergic rhinoconjunctivitis were included in a multinational, randomized, double-blind, placebo-controlled study and received either a 300IR five-grass pollen tablet or placebo daily in a pre- (4 months) and co-seasonal protocol. The severity of six symptoms (sneezing, rhinorrhoea, nasal congestion, nasal and ocular pruritis, and tearing) was scored, and rescue medication use was recorded daily during the pollen season. Patient satisfaction was recorded at the season end. A total of 161 children and 117 adolescents were evaluated (n = 267). 300IR SLIT was effective over the whole season (p = 0.0010) and at the pollen peak (p = 0.0009). The adjusted mean difference between 300IR and placebo groups was significant for both nasal (p = 0.0183) and ocular (p &lt; 0.0001) symptoms. Rescue medication use was statistically lower in the SLIT group during the pollen season and at the pollen peak (both p &lt; 0.05). More patients in the SLIT group were satisfied with their treatment compared to placebo (83.2% vs. 68.1%, p = 0.0030), and compliance was high (SLIT 93.9% of patients were compliant, placebo 94.8% of patients were compliant). SLIT was well tolerated by children and adolescents. 300IR five-grass pollen tablets are effective and safe during the pollen season and at the pollen peak in children and adolescents with grass pollen rhinoconjunctivitis.Copyright (c) 2010 John Wiley &amp; Sons A/S.","DOI":"10.1111/j.1399-3038.2010.01050.x","ISSN":"1399-3038","shortTitle":"Five-grass pollen 300IR SLIT tablets: efficacy and safety in children and adolescents","journalAbbreviation":"Pediatr Allergy Immunol","language":"English","author":[{"literal":"S. Halken"},{"literal":"L. Agertoft"},{"literal":"J. Seidenberg"},{"literal":"C. P. Bauer"},{"literal":"F. Payot"},{"literal":"M. F. Martin-Munoz"},{"literal":"M. Bartkowiak-Emeryk"},{"literal":"A. Vereda"},{"literal":"S. Jean-Alphonse"},{"literal":"M. Melac"},{"literal":"M. Le Gall"},{"literal":"U. Wahn"}],"issued":{"date-parts":[["0000",9]]}}},{"id":12289,"uris":["http://zotero.org/users/local/SC6WjBX3/items/N4KBBV69"],"uri":["http://zotero.org/users/local/SC6WjBX3/items/N4KBBV69"],"itemData":{"id":12289,"type":"article-journal","title":"Immunotherapy with sublingual birch pollen extract. A short-term double-blind placebo study","container-title":"Journal of investigational allergology &amp; clinical immunology","page":"165-71","volume":"8","issue":"3","archive_location":"CN-00687136","abstract":"The aim of this double-blind placebo-controlled study was to evaluate the efficacy and tolerability of short-term birch pollen sublingual immunotherapy. Forty-one patients suffering from allergic rhinoconjunctivitis caused by Betula alba were included. Exclusion criteria were the following: undergoing immunotherapy within the last 2 years, contraindications to immunotherapy, pregnancy and nursing. The treatment schedule comprised a 28-day basic course, followed by a 3-month maintenance treatment. The evaluation of the parameters was performed before treatment and 4 months after the last maintenance dose. Skin prick test and conjunctival provocation test (CPT) in a dilution series were carried out to determine the threshold of the reaction. The objective parameters used were the diameter of the skin wheals and the lowest concentration, of the allergen extract to induce the symptoms of itching and reddening of the eyes. The allergic reaction in general was evaluated with the help of a 2-h birch pollen challenge in the Vienna Challenge Chamber (VCC); nasal flow and resistance was measured by rhinomanometry; and nasal secretion was quantified by weighing used handkerchiefs. Bronchial reactions were objectified by spirometry; subjective symptoms of the eyes, the nose and the bronchial tract were documented by the patients via a visual analog scale. Birch pollen specific IgE and IgG were evaluated by monoclonal antibody enzyme immunoassay before (T0) and after (T1) treatment. For statistics p &lt; 0.05 was applied. At T0 there was no decisive difference in the in vitro and in vivo results between the two groups. After the treatment period (T1), actively treated patients showed a significantly higher tolerance to the birch pollen CPT (p &lt; 0.01). The skin reaction was significantly lower than in the placebo group. Furthermore, actively treated patients produced less than half of the nasal secretion of placebo-treated patients during the challenge session. The rhinomanometry analysis during the challenge showed significant differences for verum and placebo in favor of the actively treated patients (p = 0.033). There was no significant difference in the specific IgE and IgG concentrations. The side effects and compliance during the treatment were comparable in both groups. In conclusion, sublingual immunotherapy is a well tolerated and clinically effective method of treatment.","shortTitle":"Immunotherapy with sublingual birch pollen extract. A short-term double-blind placebo study","author":[{"literal":"F. Horak"},{"literal":"P. Stübner"},{"literal":"U. E. Berger"},{"literal":"B. Marks"},{"literal":"J. Toth"},{"literal":"S. Jäger"}],"issued":{"date-parts":[["1998"]]}}},{"id":4745,"uris":["http://zotero.org/users/local/SC6WjBX3/items/WGPUID7Z"],"uri":["http://zotero.org/users/local/SC6WjBX3/items/WGPUID7Z"],"itemData":{"id":4745,"type":"article-journal","title":"Early onset of action of a 5-grass-pollen 300-IR sublingual immunotherapy tablet evaluated in an allergen challenge chamber","container-title":"Journal of Allergy and Clinical Immunology","page":"471-477.e1","volume":"124","issue":"3","source":"Ovid Technologies","archive":"Embase","archive_location":"2009459024","abstract":"Background: The efficacy and safety of a 5-grass-pollen sublingual immunotherapy (SLIT) tablet (Stallergenes SA, Antony, France) have been evaluated in clinical studies during the pollen season. The allergen challenge chamber (ACC) has been developed as a pharmacodynamic assessment tool to control the environmental allergens and to avoid all problems associated with unpredictable pollen seasons. Objective: We sought to evaluate the onset of action and efficacy of 300-IR (index of reactivity) SLIT tablets by using an ACC. Methods: Patients with grass pollen-induced rhinoconjunctivitis were randomized into the active or placebo groups. A standardized allergen challenge with grass pollen and symptom evaluation every 15 minutes was performed at baseline, 1 week, and 1, 2, and 4 months of treatment. The primary end point was the average rhinoconjunctivitis total symptom score (ARTSS). Allergen-specific basophil activation, T-cell proliferation, and plasmatic IgE and IgG responses were assessed before and after treatment. Results: In the intention-to-treat population (n = 89) a significant treatment effect was achieved after the first month (P = .0042) and second month (P = .0203) and was maintained through to the fourth month (P = .0007). In the active group the ARTSS (means +/- SDs) decreased at each challenge: week 1, 7.40 +/- 2.682; month 1, 5.89 +/- 2.431; month 2, 5.09 +/- 2.088; and month 4, 4.85 +/- 1.999. An improvement (vs placebo) of 29.3% for the mean ARTSS (median, 33.3%) was observed at end point. Furthermore, the induction of grass pollen allergen-specific IgGs was associated with clinical response. The most frequent adverse reactions were local: oral pruritus, ear pruritus, and throat irritation. Conclusions: In this ACC study the 300-IR 5-grass-pollen SLIT tablets had a significant effect on rhinoconjunctivitis symptoms (vs placebo) from the first month of treatment onward. © 2009 American Academy of Allergy, Asthma &amp; Immunology.","DOI":"10.1016/j.jaci.2009.06.006","ISSN":"0091-6749","shortTitle":"Early onset of action of a 5-grass-pollen 300-IR sublingual immunotherapy tablet evaluated in an allergen challenge chamber","language":"English","author":[{"literal":"F. Horak"},{"literal":"P. Zieglmayer"},{"literal":"R. Zieglmayer"},{"literal":"P. Lemell"},{"literal":"P. Devillier"},{"literal":"A. Montagut"},{"literal":"M. Melac"},{"literal":"S. Galvain"},{"literal":"S. Jean-Alphonse"},{"literal":"L. Van Overtvelt"},{"literal":"P. Moingeon"},{"literal":"M. Le Gall"}],"issued":{"date-parts":[["0000",9]]}}},{"id":4745,"uris":["http://zotero.org/users/local/SC6WjBX3/items/WGPUID7Z"],"uri":["http://zotero.org/users/local/SC6WjBX3/items/WGPUID7Z"],"itemData":{"id":4745,"type":"article-journal","title":"Early onset of action of a 5-grass-pollen 300-IR sublingual immunotherapy tablet evaluated in an allergen challenge chamber","container-title":"Journal of Allergy and Clinical Immunology","page":"471-477.e1","volume":"124","issue":"3","source":"Ovid Technologies","archive":"Embase","archive_location":"2009459024","abstract":"Background: The efficacy and safety of a 5-grass-pollen sublingual immunotherapy (SLIT) tablet (Stallergenes SA, Antony, France) have been evaluated in clinical studies during the pollen season. The allergen challenge chamber (ACC) has been developed as a pharmacodynamic assessment tool to control the environmental allergens and to avoid all problems associated with unpredictable pollen seasons. Objective: We sought to evaluate the onset of action and efficacy of 300-IR (index of reactivity) SLIT tablets by using an ACC. Methods: Patients with grass pollen-induced rhinoconjunctivitis were randomized into the active or placebo groups. A standardized allergen challenge with grass pollen and symptom evaluation every 15 minutes was performed at baseline, 1 week, and 1, 2, and 4 months of treatment. The primary end point was the average rhinoconjunctivitis total symptom score (ARTSS). Allergen-specific basophil activation, T-cell proliferation, and plasmatic IgE and IgG responses were assessed before and after treatment. Results: In the intention-to-treat population (n = 89) a significant treatment effect was achieved after the first month (P = .0042) and second month (P = .0203) and was maintained through to the fourth month (P = .0007). In the active group the ARTSS (means +/- SDs) decreased at each challenge: week 1, 7.40 +/- 2.682; month 1, 5.89 +/- 2.431; month 2, 5.09 +/- 2.088; and month 4, 4.85 +/- 1.999. An improvement (vs placebo) of 29.3% for the mean ARTSS (median, 33.3%) was observed at end point. Furthermore, the induction of grass pollen allergen-specific IgGs was associated with clinical response. The most frequent adverse reactions were local: oral pruritus, ear pruritus, and throat irritation. Conclusions: In this ACC study the 300-IR 5-grass-pollen SLIT tablets had a significant effect on rhinoconjunctivitis symptoms (vs placebo) from the first month of treatment onward. © 2009 American Academy of Allergy, Asthma &amp; Immunology.","DOI":"10.1016/j.jaci.2009.06.006","ISSN":"0091-6749","shortTitle":"Early onset of action of a 5-grass-pollen 300-IR sublingual immunotherapy tablet evaluated in an allergen challenge chamber","language":"English","author":[{"literal":"F. Horak"},{"literal":"P. Zieglmayer"},{"literal":"R. Zieglmayer"},{"literal":"P. Lemell"},{"literal":"P. Devillier"},{"literal":"A. Montagut"},{"literal":"M. Melac"},{"literal":"S. Galvain"},{"literal":"S. Jean-Alphonse"},{"literal":"L. Van Overtvelt"},{"literal":"P. Moingeon"},{"literal":"M. Le Gall"}],"issued":{"date-parts":[["0000",9]]}}},{"id":264,"uris":["http://zotero.org/users/local/rNdLYwBI/items/V7DDTTQ8"],"uri":["http://zotero.org/users/local/rNdLYwBI/items/V7DDTTQ8"],"itemData":{"id":264,"type":"article-journal","title":"Double-blind placebo-controlled study of sublingual immunotherapy with house dust mite extract (D.pt.) in children.","abstract":"Safety and efficacy of sublingual (sublingual-swallow) immunotherapy\n(IT) with house dust mite extract were evaluated in 30 children (6 - 152/3\nyears of age) over the first 12 months of an ongoing study. The cumulative\ndose was 570 |ag Der p I (five times that administered with subcutaneous\ntherapy). Safety: One patient on active treatment dropped out after 8 weeks\nbecause of a subjective feeling of severe weakness, questionably induced\nby the therapy. Five patients on active therapy and one patient on placebo\nreported minor local side effects. Efficacy: Pulmonary symptoms were reduced\nafter 12 months in actively treated asthmatics, but this was not consistent\nwith the lack of improvement in bronchial reactivity, skin sensitivity\nand specific IgG and IgG4 against D.pt. in this group. In patients with rhinitis\nnasal sensitivity was reduced in the placebo group without concomitant\nimprovement in the nasal symptom score. Specific IgE (D.pt. and D.f.) increased\nsignificantly more in the active treatment group after 3 and 12\nmonths. We conclude that sublingual IT over 12 months with the fivefold\nDer p 1 dose of subcutaneous IT was well tolerated, but there was no consistent\nclinical or immunological benefit compared to placeboj","author":[{"literal":"Hirsch T"},{"literal":"Sahn M"},{"literal":"Leupold W."}]}},{"id":265,"uris":["http://zotero.org/users/local/rNdLYwBI/items/56W2JBST"],"uri":["http://zotero.org/users/local/rNdLYwBI/items/56W2JBST"],"itemData":{"id":265,"type":"article-journal","title":"Sublingual immunotherapy with a standardised grass pollen extract: a double-blind, placebo-controlled study.","abstract":"Background: to asses the efficacy and safety of sublingual immunotherapy in patients with allergic rhinitis/conjunctivitis, a double blind placebo controlled study was performed.\n\nMethods and results: fifty-seven (57) patients with a well-documented history of seasonal grass pollen allergy were evaluated in a DBPC trial over a period of 10 months (January to November 1995) with a view to investigating the efficacy and safety of sublingual immunotherapy with a grass pollen extract, 9,500 BU/ml. The course of treatment consisted of an incremental phase of approximately 3 weeks followed by a twice weekly maintenance dosage of 9,500 BU. Compared with the placebo group (30 patients), the group treated with grass pollen extract (27 patients) showed a significant (p &lt; 0.03) lower mean severity of allergic complaints, i. e. sneezing, and itchy nose, a watery runny nose and itching of the eyes during the maximum pollen counts of the season. The use of anti-allergic medication was similar in the two groups.\n\nBoth groups showed a significant increase in grass-pollen-specific IgG serum levels. However, the increase shown in the patients treated with grass pollen extract occurred earlier in the season and was significantly (p &lt; 0.002) higher than the increase detected in the placebo group. Side effects were limited to a small number of generally mild local reactions.\n\nConclusions: the treatment with sublingually applied grass pollen extract in patients suffering from allergic rhinoconjunctivitis caused by grass pollen was well tolerated and served to reduce the severity of allergic complaints, without reducing the consumption of anti-allergic medication.\n\nKey words: Sublingual. Immunotherapy. Grass pollen. Allergic rhinoconjunctivitis. Specific IgG.\n\nAllergol et Immunopathol 1998;26:234-40.","author":[{"literal":"Hordijk GJ"},{"literal":"Antvelink JB"},{"literal":"Luwema RA."}]}},{"id":266,"uris":["http://zotero.org/users/local/rNdLYwBI/items/Q9JVAUHP"],"uri":["http://zotero.org/users/local/rNdLYwBI/items/Q9JVAUHP"],"itemData":{"id":266,"type":"article-journal","title":"Safety of specific sublingual immunotherapy with SQ standardized grass allergen tablets in children.","abstract":"The aim of the study was to confirm the safety of an orodispersible grass\nallergen tablet 75,000 SQ-T (Grazax, ALK-Abello´ A/S, Hørsholm,\nDenmark) in children aged 5–12 yr. The study was randomized, doubleblinded\nand placebo-controlled. Sixty children aged 5–12 yr suffering\nfrom grass pollen-induced rhinoconjunctivitis (with or without asthma)\nfrom five centres in two countries (three in Germany and two in Spain)\nparticipated in the study. They were randomized at the ratio of 3:1 as\nreceiving either Grazax or placebo tablet given sublingually once daily\nfor 28 days outside the grass pollen season. A total of 810 treatmentrelated\nadverse events were reported in the Grazax group. The majority\nof these were local reactions in the mouth or throat and were mostly\nmild (71%) to moderate (27%) in severity and resolved within days.\nThirty-five (78%) subjects treated with Grazax and five (33%) treated\nwith placebo reported at least one treatment-related adverse event. Oral\npruritus, throat irritation, mouth oedema and ear pruritus appeared as\nthe most frequently reported treatment-related adverse events. 62% (28\nof 45) of the actively treated subjects reported oral pruritus, 36% (16 of\n45) throat irritation, 31% (14 of 45) mouth oedema and 22% (10 of 45)\near pruritus. Two actively treated subjects withdrew from the study: one\nsubject due to four adverse events (moderate eye pruritus, moderate\npharyngolaryngeal pain, moderate non-cardiac chest pain and moderate\ndysphagia) and one subject due to a serious adverse event (asthmatic\nattack). The subjects recovered completely from the events. In conclusion,\nin the present study, Grazax was in general tolerated in a paediatric\npopulation and considered suitable for further clinical\ninvestigations in children.","author":[{"literal":"Ibañez MD"},{"literal":"Kaiser F"},{"literal":"Knecht R"},{"literal":"Armentia A"},{"literal":"Schöpfer H"},{"literal":"Tholstrup B"},{"literal":"et al."}]}},{"id":267,"uris":["http://zotero.org/users/local/rNdLYwBI/items/UUQZBQ2K"],"uri":["http://zotero.org/users/local/rNdLYwBI/items/UUQZBQ2K"],"itemData":{"id":267,"type":"article-journal","title":"Immunomodulation during sublingual therapy in allergic children.","abstract":"The clinical efficacy of sublingual immunotherapy (SLIT) has been demonstrated, but its mechanism of action is still controversial. The most recent experimental observations suggest that a critical role in the modulation of immune response is sustained by Th2 cytokines, such as interleukin-4 (IL-4), IL-5 and IL-13, by co-stimulatory molecules, such as CD40 on B cells, and by hormones and neuropeptides. To better understand whether SLIT affects immune responses we used a double-blind placebo-controlled design. Eighty-six children with mild asthma due to allergy to Dermatophagoides pteronyssinus (33 of whom also had rhinoconjunctivitis) were randomly assigned SLIT (n = 47) or placebo (n = 39). We assessed symptom scores using diary cards of each patient and determined the expression of CD40 on B cells and the serum concentration of ECP, IL-13, prolactin (PRL) and ACTH at enrolment and after 6 months of therapy. We observed a significant reduction in asthma and rhinitis scores in the immunotherapy group compared with the placebo group, no variation in CD40 and ACTH, but a significant decrease in ECP, IL-13 and PRL after 6 months of therapy (p &lt;0.01). Our results confirm the efficacy and safety of SLIT, and lead us to believe that it could modulate the synthesis of Th2 cytokines, as revealed from the decrease of IL-13. In addition, the reduction of PRL might be a signal of reduced activation of T lymphocytes.","author":[{"literal":"Ippoliti F"},{"literal":"De Santis W"},{"literal":"Volterrani A"},{"literal":"Lenti L"},{"literal":"Canitano N"},{"literal":"Lucarelli S"},{"literal":"et al."}]}},{"id":222,"uris":["http://zotero.org/users/local/rNdLYwBI/items/EK9W5WVQ"],"uri":["http://zotero.org/users/local/rNdLYwBI/items/EK9W5WVQ"],"itemData":{"id":222,"type":"article-journal","title":"Sublingual immunotherapy is effective and safe in children","container-title":"Alergia Astma Immunologia","page":"139-144","volume":"16","issue":"3","source":"Ovid Technologies","archive":"Embase","archive_location":"2012095768","abstract":"Introduction. The results of recent metaanalyses showed the effectiveness of SLIT (sublingual immunotherapy) in allergic rhinitis and asthma in children allergic to grass pollen. However, in some metaanalyses high variability of the results of these trials weaken the power of conclusion. In the present study we used the highest dose of extract (of the ones registered in Poland). Aim of the study. To study the efficacy and safety of sublingual immunotherapy given pre-coseasonally (starting before the pollen season and continuing until the end of it) and its effect on inflammatory parameters in children with rhinitis allergic to grass pollen. Materials and methods. Thirty children, recruited from our outpatient allergy clinic, with rhinitis, sensitive to grass pollen, participated in the 2-year prospective, randomized, double-blind, placebo-controlled trial. All patients were randomized according to a computer-generated allocation schedule into the two treatment arms: the pre-coseasonal SLIT group (n= 15) (Staloral 300 IR, Stallergenes), and the placebo group (n=15). We analyzed the effect of SLIT on allergic rhinitis and ocular symptoms, the use of rescue medication, lung function, FENO and bronchial hyperreactivity. Results. In the second year of immunotherapy we observed the reduction of nasal and ocular symptoms, significant decrease in the use of rescue medication and FeNO level as compared to the placebo group and to the first year of immunotherapy. We did not observe any significant changes in the lung function and bronchial hyperreactivity after immunotherapy. Conclusions. The applied regimen of SLIT was effective and safe in children with rhinitis allergic to grass pollen. The results suggest that the measurement of FENO level is clinically useful in monitoring SLIT in children. © Alergia Astma Immunologia 2011.","ISSN":"1427-3101","shortTitle":"Sublingual immunotherapy is effective and safe in children","language":"English, Polish","author":[{"literal":"I. Kaluzinska-Parzyszek"},{"literal":"P. Majak"},{"literal":"J. Jerzynska"},{"literal":"K. Smejda"},{"literal":"I. Stelmach"}],"issued":{"date-parts":[["2011"]]}}},{"id":174,"uris":["http://zotero.org/users/local/rNdLYwBI/items/ZVXG5WPV"],"uri":["http://zotero.org/users/local/rNdLYwBI/items/ZVXG5WPV"],"itemData":{"id":174,"type":"article-journal","title":"Double-blind placebo-controlled evaluation of sublingual-swallow immunotherapy with standardized Parietaria judaica extract in children with allergic rhinoconjunctivitis","container-title":"Journal of Allergy &amp; Clinical Immunology","page":"425-32","volume":"104","issue":"2 Pt 1","source":"Ovid Technologies","archive":"MEDLINE","archive_location":"10452766","abstract":"BACKGROUND: Sublingual-swallow immunotherapy was recently recognized in the World Health Organization Position Paper (Allergen immunotherapy: therapeutic vaccines for allergic diseases) \"as a viable alternative to parenteral injection therapy to treat allergic diseases\" in adults. More controlled studies were required to assess the efficacy and safety of this treatment in children. OBJECTIVE: This study was carried out to assess the clinical efficacy and safety profile of sublingual-swallow immunotherapy with high-dose allergen in children with allergies. METHODS: We used a double-blind placebo-controlled design. Forty-one children with Parietaria -induced rhinoconjunctivitis were randomized to receive sublingual standardized Parietaria judaica extract (n = 20) or placebo (n = 21) for 2 years. The cumulative dose of allergen was 375 times higher than that used in parenteral immunotherapy and the cumulative dose of Par j 1 major allergen was 52.5 mg over 2 years. The main efficacy assessment criteria were symptoms and rescue medication scores recorded on the patients' diary cards. Secondary criteria were changes in skin and conjunctival specific reactivity as well as blood parameters, analyzed after 1 and 2 years of immunotherapy. The safety of the treatment was assessed by evaluating the frequency and severity of adverse effects. RESULTS: A significant reduction in rhinitis symptoms was observed in the active treatment group during the second season (P =.02), with no difference in medication scores. A significant decrease in skin reactivity (P =.002 after 2 years of treatment) and an increase in the threshold dose for conjunctival allergen provocation test (P =.02) were observed in the active treatment group compared with the group receiving placebo. A significant increase in specific IgG(4 ) levels (P =.02) was also observed in the active group. Immunotherapy was well tolerated. CONCLUSION: Sublingual-swallow immunotherapy in Parietaria -allergic children provided a clinical benefit and a decreased specific reactivity to the allergen. The safety profile of this treatment, which constitutes an important issue, indicated good tolerance and compliance.","ISSN":"0091-6749","shortTitle":"Double-blind placebo-controlled evaluation of sublingual-swallow immunotherapy with standardized Parietaria judaica extract in children with allergic rhinoconjunctivitis","journalAbbreviation":"J Allergy Clin Immunol","language":"English","author":[{"literal":"M. La Rosa"},{"literal":"C. Ranno"},{"literal":"C. Andre"},{"literal":"F. Carat"},{"literal":"M. A. Tosca"},{"literal":"G. W. Canonica"}],"issued":{"date-parts":[["0000",8]]}}},{"id":243,"uris":["http://zotero.org/users/local/rNdLYwBI/items/FXX4B8QD"],"uri":["http://zotero.org/users/local/rNdLYwBI/items/FXX4B8QD"],"itemData":{"id":243,"type":"article-journal","title":"Effects on inflammation parameters of a double-blind, placebo controlled one-year course of SLIT in children monosensitized to mites","container-title":"Allergy","page":"657-662","volume":"58","issue":"7","archive_location":"WOS:000183731000019","abstract":"Background: Clinical documentation about effects on local markers of inflammation of sublingual immunotherapy (SLIT) in children is still poor. Methods: Twenty-four children (age range 4-16 years, average 8.5 years) monosensitized to house dust mites (HDMs) were randomized to receive active or placebo SLIT for this allergen according to a double-blind, placebo-controlled design. Before treatment and 10-12 months later the following parameters were checked: ECP and tryptase in sputum and nasal secretion, serum and nasal mite-specific IgE (sIgE), allergen-specific nasal challenge test (sNCT), nasal symptoms and tryptase after sNCT. Results: Nasal tryptase and nasal IgE in basal conditions were unchanged in treated children but significantly increased in untreated children (P = 0.0156 and P = 0.0313, respectively). The threshold for sNCT was unchanged in both groups of children, but the symptom score after sNCT was unchanged in the placebo group and significantly decreased in the active group (P = 0.0084). The nasal tryptase after sNCT was unchanged in the active group and significantly increased in the placebo group (P = 0.0218). Intergroup comparison showed a significant difference in oral tryptase and nasal tryptase after sNCT in favour of the active group. Conclusions: These interim results after only 1 year of treatment show that SLIT in children monosensitized to HDMs is able to avoid the spontaneous increase in both nasal sIgE antibodies and in local allergic inflammation in basal conditions. These outcomes are confirmed and supported by the decrease of symptoms in the active group combined with the increase of nasal tryptase only in the control group in both cases after sNCT.","DOI":"10.1034/j.1398-9995.2003.00193.x","ISSN":"0105-4538","shortTitle":"Effects on inflammation parameters of a double-blind, placebo controlled one-year course of SLIT in children monosensitized to mites","author":[{"literal":"F. Marcucci"},{"literal":"L. Sensi"},{"literal":"F. Frati"},{"literal":"R. Bernardini"},{"literal":"E. Novembre"},{"literal":"A. Barbato"},{"literal":"S. Pecora"}],"issued":{"date-parts":[["0000",7]]}}},{"id":234,"uris":["http://zotero.org/users/local/rNdLYwBI/items/W58EM5JM"],"uri":["http://zotero.org/users/local/rNdLYwBI/items/W58EM5JM"],"itemData":{"id":234,"type":"article-journal","title":"Efficacy and quality of life with once-daily sublingual immunotherapy with grasses plus olive pollen extract without updosing","container-title":"Journal of investigational allergology &amp; clinical immunology","page":"399-405","volume":"17","issue":"6","archive_location":"CN-00621833","abstract":"OBJECTIVE: The purpose of this randomized, double-blind, placebo-controlled study was to evaluate the clinical efficacy and tolerance of once-daily sublingual immunotherapy without updosing. Reduction in symptoms and medication use was the primary endpoint. METHODS: One hundred five patients with rhinitis and/or asthma due to grass and olive sensitization were randomized to be treated with placebo or active sublingual immunotherapy with the SLITone grass mix plus olive pollen extract for 6 months before the 2005 pollen season. Patients recorded symptoms and medication intake for 8 weeks during the pollen seasons in 2004 (n=37) and 2005 (n=85). RESULTS: Allergic symptoms were significantly decreased in the active immunotherapy group (P = .004) but not in the placebo group. There were no differences in scores between groups during the 2005 pollen season. Subjective assessments on a visual analog scale and a quality-of-life questionnaire indicated an improvement in actively treated patients with significant differences in both symptoms and medication use (P = .006). The rate of systemic adverse reactions was comparable in the 2 groups. No anaphylactic or severe adverse reactions were reported. Local adverse reactions, which were more common in the active immunotherapy group, were mostly immediate, were limited to the lips and mouth, and did not require treatment. CONCLUSION: Once-daily sublingual immunotherapy without updosing was well tolerated. The actively treated patients showed a significant reduction in symptom and medication scores and an improvement in their quality of life although there were no significant differences between the groups probably due to the low allergen season in which the study was evaluated.","shortTitle":"Efficacy and quality of life with once-daily sublingual immunotherapy with grasses plus olive pollen extract without updosing","author":[{"literal":"A. Moreno-Ancillo"},{"literal":"C. Moreno"},{"literal":"P. Ojeda"},{"literal":"C. Domínguez"},{"literal":"M. J. Barasona"},{"literal":"A. García-Cubillana"},{"literal":"S. Martín"}],"issued":{"date-parts":[["2007"]]}}},{"id":12,"uris":["http://zotero.org/users/local/rNdLYwBI/items/E56ECWHE"],"uri":["http://zotero.org/users/local/rNdLYwBI/items/E56ECWHE"],"itemData":{"id":12,"type":"article-journal","title":"SQ house dust mite sublingually administered immunotherapy tablet (ALK) improves allergic rhinitis in patients with house dust mite allergic asthma and rhinitis symptoms","container-title":"Annals of Allergy, Asthma, &amp; Immunology","page":"134-40","volume":"114","issue":"2","source":"Ovid Technologies","archive":"MEDLINE","archive_location":"25624131","abstract":"BACKGROUND: House dust mite (HDM) allergy is associated with persistent allergic rhinitis (AR) and allergic asthma. OBJECTIVE: To investigate the efficacy and safety of a SQ HDM sublingually administered immunotherapy tablet (ALK, Horsholm, Denmark) in adults and adolescents with HDM respiratory allergic disease and report the AR results. METHODS: Six hundred four subjects at least 14 years old with HDM AR and mild to moderate HDM allergic asthma were randomized 1:1:1:1 to double-blinded daily treatment with 1, 3, 6 SQ-HDM or placebo. End-of-treatment rhinoconjunctivitis symptoms and medication score were predefined extrapulmonary end points. A subgroup analysis was conducted post hoc in subjects with a total combined rhinitis score (TCRS) &gt; 0 (ie, with AR symptoms and/or AR medication use during the 4-week baseline period). The subgroup was comprised of 498 subjects (82%). RESULTS: In the subgroup, the absolute difference in end-of-treatment TCRS between 6 SQ-HDM and placebo was -0.78 (95% confidence interval -1.47 to -0.07, relative difference 28.8%, P = .0357). Furthermore, a significant difference was found for the total score of the Rhinitis Quality of Life Questionnaire with Standardized Activities RQLQ(S) and for the individual domains: activities, sleep, non-nose and non-eye symptoms, and nasal symptoms. For the TCRS and Rhinitis Quality of Life Questionnaire score, a dose response was seen, with numerically lower, nonsignificant differences for 1 and 3 SQ-HDM. The predefined analysis for the entire trial population showed no statistically significant difference between the placebo and actively treated groups. No safety concerns were observed. CONCLUSION: Efficacy in mild to severe AR of 6 SQ-HDM compared with placebo was demonstrated by statistically significant improvements in TCRS and Rhinitis Quality of Life Questionnaire score in subjects with AR present at baseline. The treatment was well tolerated. TRIAL REGISTRATION: EudraCT, no 2006-001795-20; ClinicalTrials.gov, identifier NCT00389363.Copyright © 2015 American College of Allergy, Asthma &amp; Immunology. Published by Elsevier Inc. All rights reserved.","DOI":"10.1016/j.anai.2014.11.015","ISSN":"1534-4436","shortTitle":"SQ house dust mite sublingually administered immunotherapy tablet (ALK) improves allergic rhinitis in patients with house dust mite allergic asthma and rhinitis symptoms","journalAbbreviation":"Ann Allergy Asthma Immunol","language":"English","author":[{"literal":"H. Mosbech"},{"literal":"G. W. Canonica"},{"literal":"V. Backer"},{"literal":"F. de Blay"},{"literal":"L. Klimek"},{"literal":"L. Broge"},{"literal":"C. Ljorring"}],"issued":{"date-parts":[["0000",2]]}}},{"id":104,"uris":["http://zotero.org/users/local/rNdLYwBI/items/ENERM9V2"],"uri":["http://zotero.org/users/local/rNdLYwBI/items/ENERM9V2"],"itemData":{"id":104,"type":"article-journal","title":"Sublingual immunotherapy in pollen-induced seasonal rhinitis and conjunctivitis: a randomized controlled trial","container-title":"Acta Dermatovenerologica Alpina, Panonica et Adriatica","page":"143-8","volume":"16","issue":"4","source":"Ovid Technologies","archive":"MEDLINE","archive_location":"18204744","abstract":"BACKGROUND: Sublingual immunotherapy (SLIT) is a recognized and safe treatment for allergic rhinitis and conjunctivitis. The aim was to evaluate the efficacy and safety of tablets for grass and rye pollen- induced rhinitis and conjunctivitis. METHODS: A double-blind, randomized, placebo-controlled trial was carried out over 9 months. 105 patients received a standardized grass/rye mix extract or a placebo using sublingual drops during the build-up phase. Drops were replaced by sublingual tablets during the maintenance phase (300 IR/daily). RESULTS: In patients that received active treatment, a significantly lower total symptom score (rhinitis and conjunctivitis) compared to the placebo group was observed (p = 0.038). The investigators' assessment revealed a significant improvement in favor of the active treatment group (p = 0.018). Skin reactivity to grass and rye pollen was significantly reduced in the active treatment group (p &lt; 0.05). No statistical difference was observed between the two groups for serum-specific IgG4 levels. Side effects were local and mild, and no severe systemic reactions were reported. CONCLUSION: This study indicates that tablet-based sublingual immunotherapy was safe and significantly improved grass/rye pollen-induced rhinoconjunctivitis symptoms. It was also associated with a significant inhibition of the immediate skin response.","ISSN":"1318-4458","shortTitle":"Sublingual immunotherapy in pollen-induced seasonal rhinitis and conjunctivitis: a randomized controlled trial","journalAbbreviation":"Acta dermatovenerolog","language":"English","author":[{"literal":"R. Mosges"},{"literal":"H. Bruning"},{"literal":"H. J. Hessler"},{"literal":"G. Gotz"},{"literal":"H. G. Knaussmann"}],"issued":{"date-parts":[["0000",12]]}}},{"id":100,"uris":["http://zotero.org/users/local/rNdLYwBI/items/9C7S2QQ7"],"uri":["http://zotero.org/users/local/rNdLYwBI/items/9C7S2QQ7"],"itemData":{"id":100,"type":"article-journal","title":"A randomized double-blind comparative study of sublingual immunotherapy for cedar pollinosis","container-title":"Allergology International","page":"265-75","volume":"57","issue":"3","source":"Ovid Technologies","archive":"MEDLINE","archive_location":"18566549","abstract":"BACKGROUND: Seasonal allergic rhinitis (SAR) induced by Japanese cedar pollen is a substantial problem in Japan. Sublingual immuno-therapy (SLIT) is safer than conventional antigen-specific immunotherapy, the only treatment modality by which complete cure of the disease can be expected. We investigated the safety and efficacy of SLIT in the treatment of cedar pollinosis patients compared to placebo. METHODS: A randomized, placebo-controlled, double-blind study was conducted in 61 cedar pollinosis patients. Increasing doses of standardized Japanese cedar extract or placebo were administered sublingually in intervals ranging from daily to once a week after six weeks. The primary efficacy variable was the mean of the daily total symptom scores (TSS) during the pollen dispersing period. Secondary efficacy variables included the QOL scores and related variables. RESULTS: Primary efficacy variable scores were significantly lower for some days in the SLIT group than in the placebo group (P &lt; .01 or P &lt; .05). Secondary efficacy for the QOL score in SLIT group was almost of half of placebo group. There was no significant difference in the overall incidence of side effects between the SLIT group and the placebo group. CONCLUSIONS: SLIT was effective and safe in the treatment of cedar pollinosis.","DOI":"10.2332/allergolint.O-07-514","ISSN":"1323-8930","shortTitle":"A randomized double-blind comparative study of sublingual immunotherapy for cedar pollinosis","journalAbbreviation":"Allergol","language":"English","author":[{"literal":"K. Okubo"},{"literal":"M. Gotoh"},{"literal":"S. Fujieda"},{"literal":"M. Okano"},{"literal":"H. Yoshida"},{"literal":"H. Morikawa"},{"literal":"K. Masuyama"},{"literal":"Y. Okamoto"},{"literal":"M. Kobayashi"}],"issued":{"date-parts":[["0000",9]]}}},{"id":90,"uris":["http://zotero.org/users/local/rNdLYwBI/items/84ZI3UP6"],"uri":["http://zotero.org/users/local/rNdLYwBI/items/84ZI3UP6"],"itemData":{"id":90,"type":"article-journal","title":"Efficacy of grass pollen sublingual immunotherapy for three consecutive seasons and after cessation of treatment: the ECRIT study.[Erratum for Allergy. 2009 Jan;64(1):179-86; PMID: 19076534]","container-title":"Allergy","page":"1394-401","volume":"64","issue":"9","source":"Ovid Technologies","archive":"MEDLINE","archive_location":"19764942","abstract":"BACKGROUND: Data supporting a carry-over effect with sublingual immunotherapy (SLIT) are scarce. This randomized, double-blind, placebo-controlled study evaluated the efficacy, carry-over effect and safety of grass pollen SLIT using co-seasonal treatment. METHODS: Patients (7.9-64.7 years) with grass pollen allergy received ultra-rush titration with increasing doses (30, 90, 150 and 300 IR) of a 5-grass pollen mixture every 20 min at the start of the pollen seasons, followed by 300 IR daily until the end of the pollen seasons. A baseline season (no SLIT) was followed by three consecutive treatment seasons and one follow-up season. Symptoms, medication and adverse events were documented and specific immunoglobulin (Ig)E and IgG(4) measured. RESULTS: Data were analysed for 183 of the 213 randomized patients. Mean treatment duration varied between seasons (81.8-92.7 days). Combined scores (symptoms and medication) improved progressively across treatment seasons (up to 44.7% improvement for SLIT compared with baseline) and fluctuated between -11.3% and -14.8% for placebo (P &lt; 0.05). Similar changes were observed for symptom scores, with a successive decrease of 39.7% (SLIT) and fluctuations between +13.6% and -1.51% for placebo (P &lt; 0.05). Combined score (P = 0.0508) and symptom score improvements (P = 0.0144) with SLIT continued during follow up. Increases in specific IgG(4) observed in the first season were sustained for SLIT vs placebo throughout treatment (P = 0.0001). Titration and daily SLIT were well tolerated. No serious systemic or anaphylactic reactions were reported. CONCLUSIONS: Seasonal SLIT with ultra-rush titration is well tolerated and effective from the first treatment season onwards. These data indicate a carry-over effect of seasonal SLIT.","DOI":"10.1111/j.1398-9995.2009.02194.x","ISSN":"1398-9995","shortTitle":"Efficacy of grass pollen sublingual immunotherapy for three consecutive seasons and after cessation of treatment: the ECRIT study.[Erratum for Allergy. 2009 Jan;64(1):179-86; PMID: 19076534]","journalAbbreviation":"Allergy","language":"English","author":[{"literal":"H. Ott"},{"literal":"J. Sieber"},{"literal":"R. Brehler"},{"literal":"R. Folster-Holst"},{"literal":"A. Kapp"},{"literal":"L. Klimek"},{"literal":"O. Pfaar"},{"literal":"H. Merk"}],"issued":{"date-parts":[["0000",9]]}}},{"id":268,"uris":["http://zotero.org/users/local/rNdLYwBI/items/UH5MPB4M"],"uri":["http://zotero.org/users/local/rNdLYwBI/items/UH5MPB4M"],"itemData":{"id":268,"type":"article-journal","title":"A double-blind, placebo-controlled evaluation of sublingual immunotherapy with standardized cat extract.","abstract":"BACKGROUND:\nIn light of the controversial status of sublingual immunotherapy in patients with allergic rhinitis, we undertook a double-blind study of this form of treatment.\nMETHODS:\nForty-one subjects with cat allergy presenting as rhinoconjunctivitis underwent 105 days of sublingual immunotherapy, with 20 subjects receiving a standardized cat extract (total dose approximately 4,500,000 allergy units) and 21 a matching placebo. Effectiveness of treatment was assessed by changes in symptoms and nasal-blockage index during 90 minutes of exposure in an apartment containing cat dander, which was performed before and after the course of treatment. Changes in cat-specific IgG and IgE levels and skin-test reactions were also monitored.\nRESULTS:\nAlthough there were fewer symptoms and less nasal obstruction on cat dander exposure at the end of the study the changes were not significantly different in those receiving active or placebo treatment. Specific IgG and IgE levels and prick skin test results did not change significantly during the course of the study.\nCONCLUSIONS:\nWe conclude that sublingual immunotherapy with high-dose standardized cat extract was no more effective than placebo in reducing symptoms or affecting immunologic measures of cat sensitivity.\nComment in\nSublingual immunotherapy for cat allergy. [J Allergy Clin Immunol. 1995]","author":[{"literal":"Nelson HS"},{"literal":"Oppenheimer J"},{"literal":"Vatsia GA"},{"literal":"Buchmeier A."}]}},{"id":154,"uris":["http://zotero.org/users/local/rNdLYwBI/items/EBT99XQK"],"uri":["http://zotero.org/users/local/rNdLYwBI/items/EBT99XQK"],"itemData":{"id":154,"type":"article-journal","title":"Impact of sublingual immunotherapy on seasonal asthma and skin reactivity in children allergic to Parietaria pollen treated with inhaled fluticasone propionate","container-title":"Clinical &amp; Experimental Allergy","page":"1641-7","volume":"33","issue":"12","source":"Ovid Technologies","archive":"MEDLINE","archive_location":"14656349","abstract":"BACKGROUND: Immunotherapy is a recognized treatment for allergic respiratory diseases. OBJECTIVE: To study the usefulness of immunotherapy in combination with optimal pharmacological therapy. METHODS: Thirty-eight children (8-14 years) suffering from seasonal asthma+/-rhinoconjunctivitis due to Parietaria poorly controlled by anti-allergic drugs treatment were selected. After randomization according to a double-blind placebo-controlled design they received active sublingual immunotherapy (15 children) or placebo (15 children) for 13 months combined with inhaled fluticasone twice a day during the pollen season. Eight children were taken as control, whereas all patients were instructed to take symptomatic drugs on need. Early and late skin response to the allergen were assessed in all patients before and after treatment. Drug and symptom scores, as well as visual analogue scores (VASs) and Parietaria pollen counts were assessed during the pollen season. RESULTS: Groups were well balanced for age, gender, early and late skin response before treatment. Four children dropped out, in one case in relationship with active sublingual immunotherapy (SLIT) administration. Chest and nose symptoms, as well as drug scores and VASs were significantly better in both the active or placebo SLIT+fluticasone (S+F) as compared to the control group (P between &lt;0.001 and 0.043). Eye symptoms were significantly better in the active S+F group as compared to control (P=0.025). The VASs were significantly better in the active S+F group as compared to the placebo S+F group (P=0.037). The early skin response decreased significantly in the active S+F group (P&lt;0.001), whereas the late skin response changed significantly in all groups, with an increase in the placebo+fluticasone group (P=0.019) and in the control group (P=0.037) and a decrease (P&lt;0.0001) in the active S+F group. CONCLUSION: The clinical efficacy of S+F is equal to that of fluticasone alone, but the addition of SLIT has effects also on non-bronchial symptoms.","ISSN":"0954-7894","shortTitle":"Impact of sublingual immunotherapy on seasonal asthma and skin reactivity in children allergic to Parietaria pollen treated with inhaled fluticasone propionate","journalAbbreviation":"Clin Exp Allergy","language":"English","author":[{"literal":"G. B. Pajno"},{"literal":"D. Vita"},{"literal":"S. Parmiani"},{"literal":"L. Caminiti"},{"literal":"S. La Grutta"},{"literal":"G. Barberio"}],"issued":{"date-parts":[["0000",12]]}}},{"id":118,"uris":["http://zotero.org/users/local/rNdLYwBI/items/7PKVKJ58"],"uri":["http://zotero.org/users/local/rNdLYwBI/items/7PKVKJ58"],"itemData":{"id":118,"type":"article-journal","title":"Clinical efficacy and safety of preseasonal sublingual immunotherapy with grass pollen carbamylated allergoid in rhinitic patients. A double-blind, placebo-controlled study","container-title":"Allergologia et Immunopathologia","page":"194-8","volume":"34","issue":"5","source":"Ovid Technologies","archive":"MEDLINE","archive_location":"17064648","abstract":"BACKGROUND: The aim of this study was to confirm the clinical efficacy and safety of a preseasonal sublingual immunotherapy (SLIT) in a group of allergic patients with seasonal rhinoconjunctivitis with or without mild intermittent or mild persistent asthma. The immunotherapy was administered through the oral mucosa with a monomeric carbamylated allergoid (allergoid SLIT) for grass pollens. A secondary endpoint was to evaluate the effect of the allergoid SLIT on nasal reactivity. METHODS AND RESULTS: A single-center, randomized, double-blind, placebo-controlled study was performed. Patients were selected and randomly allocated to two groups: one group received active treatment (allergoid SLIT) for 2 years and the other received placebo. Both groups received the necessary drug treatment throughout the trial. Thirty-three outpatients (20 men and 13 women, mean age: 30 years; range: 19-43) attending our center were enrolled in the study. Symptoms and medications were scored on diary cards during the pollen season. An allergen nasal challenge was performed at baseline and after 2 years of SLIT to evaluate nasal reactivity. Because the clinical scores were non-normally distributed, the Mann-Whitney and the Chi-square tests for intergroup comparisons and the Wilcoxon test for intragroup comparisons were used. The results were evaluated after 1 and 2 years of treatment. Between the first and second years of treatment, no changes in the scores for the placebo group were found, while for the active vaccine group significant decreases were found in rhinorrhea (p &lt; 0.03), sneezing (p &lt; 0.03), and conjunctivitis (p &lt; 0.02). Symptom scores after nasal challenge decreased (p &lt; 0.03) after 2 years' treatment. Nasal steroid use significantly decreased in the active treatment group during May and June in both the years of treatment (p &lt; 0.02). Only two mild local adverse events were reported in the active group and none was reported in the placebo group. CONCLUSIONS: The results of this study show that the allergoid SLIT is safe and effective in decreasing symptom scores and drug use in rhinitic patients allergic to grass pollen.","ISSN":"0301-0546","shortTitle":"Clinical efficacy and safety of preseasonal sublingual immunotherapy with grass pollen carbamylated allergoid in rhinitic patients. A double-blind, placebo-controlled study","journalAbbreviation":"Allergol Immunopathol (Madr)","language":"English","author":[{"literal":"A. G. Palma-Carlos"},{"literal":"A. S. Santos"},{"literal":"M. Branco-Ferreira"},{"literal":"A. L. Pregal"},{"literal":"M. L. Palma-Carlos"},{"literal":"M. E. Bruno"},{"literal":"P. Falagiani"},{"literal":"G. Riva"}],"issued":{"date-parts":[["0000",9]]}}},{"id":229,"uris":["http://zotero.org/users/local/rNdLYwBI/items/II24MZU7"],"uri":["http://zotero.org/users/local/rNdLYwBI/items/II24MZU7"],"itemData":{"id":229,"type":"article-journal","title":"Double-blind, placebo-controlled evaluation of grass pollen specific immunotherapy with oral drops administered sublingually or supralingually","container-title":"Respiratory medicine","page":"1296-304","volume":"102","issue":"9","archive_location":"CN-00706751","abstract":"Forty-one patients suffering from grass pollen allergy underwent specific immunotherapy with standardized allergen extract consisting of six grass pollens (H-Al per os) administered either sublingually or supralingually for one year. In order to investigate clinical and immunological changes induced by the administration of allergens via the oral mucosa, the double-blind, placebo-controlled, randomized design of the trial with 30 other patients enrolled in placebo groups was applied. Specific immunotherapy with oral drops administered sublingually or supralingually was performed in the same way, keeping the drops under or on the tongue, respectively, for 1-2 min before swallowing them; at the end of the trial the cumulative dose of the allergen was almost 20 times higher than that of the subcutaneous therapy with corresponding allergen preparation. Data about symptoms scores and drugs intake during grass pollen season, as well as skin reactivity, levels of specific IgG and IgE antibodies, before the study and after the study's completion, were obtained. It was found that both routes of administration are effective according to subjective clinical parameters and drug consumption, with a highly significant reduction of symptoms and drug intake favoring sublingual administration where a reduction of more than 60% was achieved. Only sublingual active group showed a significant increase in Dactylis glomerata-specific IgG serum levels. Adverse effects were limited to a small number of generally mild local and/or systemic reactions. The results suggest that the administration of allergens via the oral mucosa is safe and clinically effective, favoring the sublingual rather than supralingual route.","DOI":"10.1016/j.rmed.2008.03.024","shortTitle":"Double-blind, placebo-controlled evaluation of grass pollen specific immunotherapy with oral drops administered sublingually or supralingually","author":[{"literal":"P. Panzner"},{"literal":"M. Petrás"},{"literal":"T. Sýkora"},{"literal":"I. Lesná"}],"issued":{"date-parts":[["2008"]]}}},{"id":186,"uris":["http://zotero.org/users/local/rNdLYwBI/items/4P5VIVPJ"],"uri":["http://zotero.org/users/local/rNdLYwBI/items/4P5VIVPJ"],"itemData":{"id":186,"type":"article-journal","title":"Randomised controlled trial of local allergoid immunotherapy on allergic inflammation in mite-induced rhinoconjunctivitis","container-title":"Lancet","page":"629-32","volume":"351","issue":"9103","source":"Ovid Technologies","archive":"MEDLINE","archive_location":"9500318","abstract":"BACKGROUND: Non-injective routes of immunotherapy are thought to be valuable therapeutic options for respiratory allergy. We investigated the clinical efficacy and the effects of sublingual/oral immunotherapy on conjunctival allergic inflammation in patients with mite-induced respiratory allergy. METHODS: We used a double-blind placebo-controlled design. 20 patients with mite-induced rhinoconjunctivitis (six of whom also had mild asthma) were randomly assigned sublingual/oral immunotherapy (n=10) or placebo (n=10) for 2 years. We assessed symptom score by diary cards and inflammatory-cell infiltrate, and expression of intercellular adhesion molecule 1 (ICAM-1) in the conjunctiva after specific allergen challenge at enrollment and after 12 and 24 months of treatment. FINDINGS: We found significantly lower symptom scores in the immunotherapy group than in the placebo group in most of the winter months (p=0.05). Compared with the placebo group, inflammatory-cell infiltration after conjunctival challenge, and ICAM-1 expression on conjunctival epithelium decreased significantly in the first year of treatment in the immunotherapy group (p=0.04 and p=0.02, respectively). These effects were also seen for the minimum persistent inflammation, in symptom-free patients exposed constantly to allergens (p=0.02). Serum concentrations of eosinophil cationic protein decreased significantly (p=0.04). Immunotherapy was well tolerated and compliance was good. INTERPRETATION: Our results suggest that this immunotherapy is clinically effective in rhinoconjunctivitis and that it decreases the immune-mediated inflammatory responses to the allergen.","ISSN":"0140-6736","shortTitle":"Randomised controlled trial of local allergoid immunotherapy on allergic inflammation in mite-induced rhinoconjunctivitis","journalAbbreviation":"Lancet","language":"English","author":[{"literal":"G. Passalacqua"},{"literal":"M. Albano"},{"literal":"L. Fregonese"},{"literal":"A. Riccio"},{"literal":"C. Pronzato"},{"literal":"G. S. Mela"},{"literal":"G. W. Canonica"}],"issued":{"date-parts":[["0000",2,28]]}}},{"id":180,"uris":["http://zotero.org/users/local/rNdLYwBI/items/MR5EQZAW"],"uri":["http://zotero.org/users/local/rNdLYwBI/items/MR5EQZAW"],"itemData":{"id":180,"type":"article-journal","title":"Clinical and immunologic effects of a rush sublingual immunotherapy to Parietaria species: A double-blind, placebo-controlled trial","container-title":"Journal of Allergy &amp; Clinical Immunology","page":"964-8","volume":"104","issue":"5","source":"Ovid Technologies","archive":"MEDLINE","archive_location":"10550740","abstract":"BACKGROUND: The local (noninjection) routes of immunotherapy are presently regarded as viable therapeutic options for respiratory allergy, and their mechanisms of action are currently undergoing investigation. OBJECTIVE: We evaluated the clinical efficacy of a preseasonal rush sublingual-swallow immunotherapy and its effects on allergic inflammation in patients with seasonal rhinoconjunctivitis caused by Parietaria species. METHODS: Thirty patients with Parietaria species-induced rhinoconjunctivitis (13 with mild intermittent asthma) were randomly assigned sublingual-swallow immunotherapy or placebo in a rush preseasonal course. We assessed the seasonal symptom-drug intake score by diary card and the inflammatory infiltration and the intercellular adhesion molecule 1 expression on nasal epithelium after specific allergenic challenge before and after treatment. RESULTS: The investigated immunotherapy was well tolerated, and no side effects were recorded. A significant reduction of the symptom score (P =.016) and drug intake score (P =. 008) after immunotherapy was observed only in the active group. A decrease of the cumulative score was observed also in the placebo group (P =.046), but the significance was clearly higher (P =.006) in the active group. In the active group a reduction of neutrophils (P =.001), eosinophils (P =.01), and intercellular adhesion molecule 1 expression (P =.04) after specific nasal challenge was also detected. CONCLUSION: The present results suggest that this sublingual-swallow immunotherapy administered through a rush schedule is clinically effective and safe and that it decreases the immune-mediated inflammatory responses to the allergen.","ISSN":"0091-6749","shortTitle":"Clinical and immunologic effects of a rush sublingual immunotherapy to Parietaria species: A double-blind, placebo-controlled trial","journalAbbreviation":"J Allergy Clin Immunol","language":"English","author":[{"literal":"G. Passalacqua"},{"literal":"M. Albano"},{"literal":"A. Riccio"},{"literal":"L. Fregonese"},{"literal":"P. Puccinelli"},{"literal":"S. Parmiani"},{"literal":"G. W. Canonica"}],"issued":{"date-parts":[["0000",11]]}}},{"id":237,"uris":["http://zotero.org/users/local/rNdLYwBI/items/6EDHDJTQ"],"uri":["http://zotero.org/users/local/rNdLYwBI/items/6EDHDJTQ"],"itemData":{"id":237,"type":"article-journal","title":"Randomized double-blind controlled study with sublingual carbamylated allergoid immunotherapy in mild rhinitis due to mites","container-title":"Allergy","page":"849-54","volume":"61","issue":"7","archive_location":"CN-00570853","abstract":"BACKGROUND: The clinical efficacy of sublingual immunotherapy (SLIT) in mite allergy and in mild disease is still a matter of debate, thus we performed a long-term clinical trial. METHODS: The study was randomized, double-blind and placebo-controlled. After a 1-year assessment, 68 patients with mild rhinitis with/without asthma due to mites were randomized to drugs + placebo or drugs + SLIT for 2 years. Sublingual immunotherapy was given as soluble tablets of monomeric carbamylated allergoid. Clinical scores for asthma and rhinitis (0, absent to 3, severe) and drug consumption were assessed by diary card in the period November-February. Quality of life was assessed before and after each observation period and pharmaco-economy data were evaluated as well. RESULTS: Fifty-six patients completed the study. The rate of dropouts was similar in the two groups. No relevant side effect was reported. There was a significant reduction of total clinical scores (P &lt; 0.05) in the active group vs placebo at the first year, but not at the second whereas nasal obstruction significantly improved in both years (P &lt; 0.05). The reduction of drug intake score was significant only at the first year. No change was observed concerning most of the Short Form-36 items, because at baseline all patients displayed a normal profile. A significant change in SLIT group was seen for the item 'change in health status'. The need for extra visits was significantly lower in the active group (25%vs 43%). CONCLUSIONS: Sublingual immunotherapy was clinically effective and safe in mite-induced mild disease.","DOI":"10.1111/j.1398-9995.2006.01095.x","shortTitle":"Randomized double-blind controlled study with sublingual carbamylated allergoid immunotherapy in mild rhinitis due to mites","author":[{"literal":"G. Passalacqua"},{"literal":"M. Pasquali"},{"literal":"R. Ariano"},{"literal":"C. Lombardi"},{"literal":"A. Giardini"},{"literal":"I. Baiardini"},{"literal":"G. Majani"},{"literal":"P. Falagiani"},{"literal":"M. Bruno"},{"literal":"G. W. Canonica"}],"issued":{"date-parts":[["2006"]]}}},{"id":269,"uris":["http://zotero.org/users/local/rNdLYwBI/items/6JJHNEAI"],"uri":["http://zotero.org/users/local/rNdLYwBI/items/6JJHNEAI"],"itemData":{"id":269,"type":"article-journal","title":"Efficacy and safety of specific immunotherapy with a high-dose sublingual grass pollen preparation: a double-blind, placebo-controlled trial.","abstract":"Background: Sublingual immunotherapy (SLIT) is increasingly being used for the treatment of allergic rhinitis, but there are\nconflicting study results demonstrating clinically relevant efficacy.\nObjective: To show clinical efficacy and safety of a new high-dose grass pollen preparation for SLIT.\nMethods: In a 2-year, double-blind, placebo-controlled trial, 185 subjects with rhinitis or rhinoconjunctivitis, with or without\nasthma, were treated with a recently developed, high-dose, 6 – grass pollen mixture for SLIT once daily.\nResults: The primary end point, a combined symptom-medication score, showed almost no change in the placebo group during\na 42-day evaluation period in the grass pollen season from 2003 to 2005, whereas active treatment was associated with a\nsignificant and clinically relevant improvement (full analysis set, P  .01; main data set, P  .002). The effect was irrespective\nof asthma diagnosis. Allergen-specific IgE showed no difference in both groups, and specific IgG4 and IgG1 increased with\nactive treatment in the first and second study years compared with placebo, clearly indicating the immunogenic effect of the\nactive treatment. The SLIT was well tolerated. No serious adverse drug reactions occurred.\nConclusions: High-dose, sublingual, specific immunotherapy with an extract of a 6 – grass pollen mixture showed a significant\nand clinically relevant improvement in subjects with grass pollen–associated rhinitis or rhinoconjunctivitis, with or without\nasthma. The treatment with the sublingual solution was well tolerated.","author":[{"literal":"Pfaar O"},{"literal":"Klimek L."}]}},{"id":172,"uris":["http://zotero.org/users/local/rNdLYwBI/items/43DV5PV9"],"uri":["http://zotero.org/users/local/rNdLYwBI/items/43DV5PV9"],"itemData":{"id":172,"type":"article-journal","title":"Sublingual-swallow immunotherapy (SLIT) with a standardized five-grass-pollen extract (drops and sublingual tablets) versus placebo in seasonal rhinitis","container-title":"Allergy","page":"819-28","volume":"54","issue":"8","source":"Ovid Technologies","archive":"MEDLINE","archive_location":"10485385","abstract":"BACKGROUND: Recent studies have demonstrated the efficacy of sublingual-swallow immunotherapy (SLIT) in seasonal and perennial rhinitis. Sublingual administration of solutions is not convenient for all patients. The aim of the study was to evaluate the efficacy and safety of immunotherapy administered sublingually, initially as drops, and then as tablets during maintenance therapy. METHODS: A total of 126 patients with grass-pollen seasonal rhinitis were included in this double-blind, randomized, placebo-controlled trial. During the progression of doses phase, the five-grass extract was given as sublingual drops from 1 to 100 IR/ml. Once the 100 IR dose was reached, the drops were replaced by a single 100-IR sublingual tablet per day. RESULTS: Throughout the grass-pollen season, patients in the active treatment group had significantly lower (P &lt; 0.05) total conjunctivitis and ocular redness scores. Rhinitis symptoms were not significantly different between the two groups. Patients given the active treatment were significantly (P &lt; O.02) less likely to have asthma symptoms. The global medication score showed no significant difference between the two groups. A highly significant difference in favor of the active treatment group was seen in inhaled salbutamol use (P &lt; 0.01). CONCLUSIONS: Clinical benefits achieved during the present study included significant improvements in conjunctivitis symptoms and prevention of asthma symptoms. The overall safety profile of the active treatment (drops or tablets) was good.","ISSN":"0105-4538","shortTitle":"Sublingual-swallow immunotherapy (SLIT) with a standardized five-grass-pollen extract (drops and sublingual tablets) versus placebo in seasonal rhinitis","journalAbbreviation":"Allergy","language":"English","author":[{"literal":"A. Pradalier"},{"literal":"D. Basset"},{"literal":"A. Claudel"},{"literal":"P. Couturier"},{"literal":"F. Wessel"},{"literal":"S. Galvain"},{"literal":"C. Andre"}],"issued":{"date-parts":[["0000",8]]}}},{"id":170,"uris":["http://zotero.org/users/local/rNdLYwBI/items/W2SE23S5"],"uri":["http://zotero.org/users/local/rNdLYwBI/items/W2SE23S5"],"itemData":{"id":170,"type":"article-journal","title":"Sublingual immunotherapy: a double-blind, placebo-controlled trial with Parietaria judaica extract standardized in mass units in patients with rhinoconjunctivitis, asthma, or both","container-title":"Allergy","page":"968-73","volume":"54","issue":"9","source":"Ovid Technologies","archive":"MEDLINE","archive_location":"10505460","abstract":"BACKGROUND: New routes of administering immunotherapy in respiratory allergy are being studied as an alternative to conventional injective immunotherapy. We carried out a study to evaluate the clinical efficacy and effects of sublingual immunotherapy in patients with Parietaria judaica-induced respiratory allergy. METHODS: A double-blind, placebo-controlled design was followed. Thirty patients with P. judaica rhinoconjunctivitis, mild asthma, or both were randomly chosen for sublingual immunotherapy (14 patients) or placebo treatment (16 patients). The patients underwent preseasonal rush induction treatment followed by coseasonal maintenance treatment during the Parietaria pollen season. Symptom and drug scores, as well as specific IgE and specific IgG4, were recorded. RESULTS: Significantly lower symptom and drug scores were found (P=0.04), especially during the Parietaria pollination period, in the immunotherapy group. No significant difference in specific IgE and specific IgG4 was detected between the active and placebo groups; a statistically significant increase of specific IgE was detected in both groups (P=0.05). No patient undergoing active sublingual immunotherapy reported local or systemic side-effects. CONCLUSIONS: Our data suggest that sublingual immunotherapy is both clinically effective and safe in treating patients with Parietaria-induced rhinoconjunctivitis and mild asthma.","ISSN":"0105-4538","shortTitle":"Sublingual immunotherapy: a double-blind, placebo-controlled trial with Parietaria judaica extract standardized in mass units in patients with rhinoconjunctivitis, asthma, or both","journalAbbreviation":"Allergy","language":"English","author":[{"literal":"F. Purello-D'Ambrosio"},{"literal":"S. Gangemi"},{"literal":"S. Isola"},{"literal":"N. La Motta"},{"literal":"P. Puccinelli"},{"literal":"S. Parmiani"},{"literal":"E. Savi"},{"literal":"L. Ricciardi"}],"issued":{"date-parts":[["0000",9]]}}},{"id":28,"uris":["http://zotero.org/users/local/rNdLYwBI/items/B8P4I62C"],"uri":["http://zotero.org/users/local/rNdLYwBI/items/B8P4I62C"],"itemData":{"id":28,"type":"article-journal","title":"Modulation of mucosal/systemic antibody response after sublingual immunotherapy in mite-allergic children","container-title":"Pediatric Allergy &amp; Immunology","page":"752-61","volume":"24","issue":"8","source":"Ovid Technologies","archive":"MEDLINE","archive_location":"24299565","abstract":"BACKGROUND: There have been no data on sublingual immunotherapy (SLIT) in Brazilian patients sensitized to house dust mites. This study aimed to evaluate the mucosal/systemic antibody response changes and clinical efficacy after SLIT using Dermatophagoides pteronyssinus (Dpt) allergens with or without bacterial extracts in mite-allergic Brazilian children. METHODS: Patients with allergic rhinitis and asthma were selected for a double-blind, placebo-controlled trial randomized to three groups: DPT (Dpt extract, n = 34), DPT+MRB (Dpt plus mixed respiratory bacterial extracts, n = 36), and Placebo (n = 32). Total symptom and medication scores for rhinitis/asthma, skin prick test (SPT) to Dpt, and measurements of Dpt-, Der p 1-, Der p 2-specific serum IgE, IgG4, IgG1, and specific salivary IgA were evaluated at baseline and after 12 and 18 months of treatment. RESULTS: A significant long-term decline in total symptom/medication scores was observed only in active groups (DTP and DPT+MRB). There was no significant change in SPT results in all groups. SLIT using Dpt allergen alone induced increased levels of serum IgG4 to Dpt, Der p 1, and Der p 2, serum IgG1 and salivary IgA to Dpt and Der p 1. SLIT with Dpt plus bacterial extracts was able to decrease IgE levels, particularly to Der p 2, to increase salivary IgA levels to Der p 1, but had no changes on specific IgG4 and IgG1 levels. CONCLUSIONS: All children undergoing SLIT showed clinical improvement, but a long-term reduction in symptom/medication scores with modulation of mucosal/systemic antibody responses were seen only in active groups (DPT and DPT+MRB).Copyright © 2013 John Wiley &amp; Sons A/S. Published by John Wiley &amp; Sons Ltd.","DOI":"10.1111/pai.12163","ISSN":"1399-3038","shortTitle":"Modulation of mucosal/systemic antibody response after sublingual immunotherapy in mite-allergic children","journalAbbreviation":"Pediatr Allergy Immunol","language":"English","author":[{"literal":"M. G. Queiros"},{"literal":"D. A. Silva"},{"literal":"I. L. Siman"},{"literal":"L. H. Ynoue"},{"literal":"N. S. Araujo"},{"literal":"F. L. Pereira"},{"literal":"K. C. Almeida"},{"literal":"J. S. Miranda"},{"literal":"J. D. Pena"},{"literal":"J. P. Cunha-Junior"},{"literal":"E. A. Taketomi"}],"issued":{"date-parts":[["0000",12]]}}},{"id":116,"uris":["http://zotero.org/users/local/rNdLYwBI/items/WAT2VVBP"],"uri":["http://zotero.org/users/local/rNdLYwBI/items/WAT2VVBP"],"itemData":{"id":116,"type":"article-journal","title":"Once-daily sublingual allergen-specific immunotherapy improves quality of life in patients with grass pollen-induced allergic rhinoconjunctivitis: a double-blind, randomised study","container-title":"Quality of Life Research","page":"191-201","volume":"16","issue":"2","source":"Ovid Technologies","archive":"MEDLINE","archive_location":"17033900","abstract":"The effect of sublingual immunotherapy on quality of life (QoL) was examined in patients with grass pollen-induced rhinoconjunctivitis. Patients (n = 855) were randomised to once-daily grass allergen tablets (2,500; 25,000; or 75,000 SQ-T Phleum pratense extract; GRAZAX or placebo. Treatment was initiated 8 weeks before the start of the grass pollen season and continued throughout. If symptoms were present, patients received loratadine or placebo rescue medication. There were three major findings: in patients using loratadine, grass allergen tablets provided QOL benefits over placebo; Rhinoconjunctivitis Quality of Life Questionnaire (RQLQ) score was 17% (p = 0.006) and 20% (p = 0.020) greater with 75,000 SQ-T tablet than with placebo at first and second seasonal visit, respectively; in patients not using loratadine, grass allergen tablets improved QoL more than placebo; RQLQ score was 21% greater (p = 0.021) with 75,000 SQ-T tablet at second seasonal visit; grass tablets (without loratadine) had a greater effect on QoL than loratadine alone. RQLQ score was 26% (p = 0.014) greater with 75,000 SQ-T tablets than loratadine at second seasonal visit. These data show that sublingual immunotherapy with grass allergen tablets improves QOL in allergic rhinoconjunctivitis, reduces symptoms, and that this effect is greater than rescue antihistamine alone.","ISSN":"0962-9343","shortTitle":"Once-daily sublingual allergen-specific immunotherapy improves quality of life in patients with grass pollen-induced allergic rhinoconjunctivitis: a double-blind, randomised study","journalAbbreviation":"Qual Life Res","language":"English","author":[{"literal":"S. Rak"},{"literal":"W. H. Yang"},{"literal":"M. R. Pedersen"},{"literal":"S. R. Durham"}],"issued":{"date-parts":[["0000",3]]}}},{"id":270,"uris":["http://zotero.org/users/local/rNdLYwBI/items/DCNKP3P9"],"uri":["http://zotero.org/users/local/rNdLYwBI/items/DCNKP3P9"],"itemData":{"id":270,"type":"article-journal","title":"A prospective, randomized, double-blind, placebo-controlled multi-centre study on the efficacy and safety of sublingual immunotherapy (SLIT) in children with seasonal allergic rhino-conjuctivitis to grass pollen.","abstract":"Background:  Especially in childhood, sublingual immunotherapy (SLIT) could offer advantages over subcutaneous therapy. However, limited data on its efficacy is available.\n\nMethods:  In four German centres 97 children (age 3–14 years) with allergic rhinoconjunctivitis to grass pollen were enrolled in a prospective, double-blind trial comparing SLIT (Pangramin SLIT®; ALK-SCHERAX, 0.5 μg major allergens, three times per week, 32 months) with placebo. Primary endpoint was a multiple symptom-medication score for changes in seasonal diary entries between the first and third year of the study (SLIT n = 39; placebo n = 38).\n\nResults:  The multiple symptom-medication score was significantly reduced by SLIT to 77.3% of the placebo group (P = 0.0498). The subsequent analysis of the single endpoints did not reveal significant differences for symptom scores in favour of SLIT (85.1% of placebo group; P = 0.22). However, the medication score improved significantly (67.1% of placebo group; P = 0.0025). Furthermore, secondary endpoints assessing in vivo immune responses did not differ significantly between the groups. However, retrospective analysis showed some inhomogeneity for clinical and in vitro parameters at the beginning of the study. Allergic side effects with possible relation to the study drug were reported in both groups (SLIT 49%, placebo 27%, P = 0.026).\n\nConclusion:  Our study indicates that SLIT had a positive effect on the reduction of a multiple symptom-medication score, mainly by significantly reducing rescue medication use, but had no significant effect on symptoms alone in children with rhinoconjunctivitis to grass pollen compared with a placebo.","author":[{"literal":"Rolinck-Werninghaus C"},{"literal":"Wolf H"},{"literal":"Liebke C"},{"literal":"Baars JC"},{"literal":"Lange J"},{"literal":"Kopp MV."}]}},{"id":196,"uris":["http://zotero.org/users/local/rNdLYwBI/items/W9B6FHJS"],"uri":["http://zotero.org/users/local/rNdLYwBI/items/W9B6FHJS"],"itemData":{"id":196,"type":"article-journal","title":"A double-blind, placebo-controlled trial by the sublingual route of immunotherapy with a standardized grass pollen extract","container-title":"Allergy","page":"309-13","volume":"49","issue":"5","source":"Ovid Technologies","archive":"MEDLINE","archive_location":"8092425","abstract":"Fifty-eight patients with well-documented history of seasonal rhinoconjunctivitis caused by grass pollens were allocated randomly on a double-blind basis to receive either sublingual therapy with a solution of purified, standardized allergen preparation (Stallergenes) or a matched placebo for 17 weeks. The assessment of the effect of oral immunotherapy, done with drops of five-grass allergen extract, was on the clinical symptoms and on the medication score of the authorized rescue treatments. The actively treated patients had significantly (P &lt; 0.05 to P &lt; 0.01) fewer symptoms of rhinitis (sneezing and rhinorrhea) and of conjunctivitis (redness and tears) during the pollen season than the placebo group. Consumption of nasal solution of sodium cromoglycate and of betamethasone and dexchlorpheniramine was significantly less in the desensitized group (P &lt; 0.01). Side-effects were negligible. This study concludes that perlingual immunotherapy with grass pollen extract in grass-pollen-sensitive seasonal hay fever and conjunctivitis patients is effective, easy to perform, inexpensive, and safe.","ISSN":"0105-4538","shortTitle":"A double-blind, placebo-controlled trial by the sublingual route of immunotherapy with a standardized grass pollen extract","journalAbbreviation":"Allergy","language":"English","author":[{"literal":"A. Sabbah"},{"literal":"S. Hassoun"},{"literal":"J. Le Sellin"},{"literal":"C. Andre"},{"literal":"H. Sicard"}],"issued":{"date-parts":[["0000",5]]}}},{"id":62,"uris":["http://zotero.org/users/local/rNdLYwBI/items/8JSF8C68"],"uri":["http://zotero.org/users/local/rNdLYwBI/items/8JSF8C68"],"itemData":{"id":62,"type":"article-journal","title":"Comparative effect of pre-coseasonal and continuous grass sublingual immunotherapy in children","container-title":"Allergy","page":"312-20","volume":"67","issue":"3","source":"Ovid Technologies","archive":"MEDLINE","archive_location":"22142341","abstract":"BACKGROUND: One of the most important aspects of sublingual immunotherapy (SLIT) is the regimen of administration. The aim of the study was to compare the efficacy and the safety of SLIT given pre-coseasonally (starting before the pollen season and continuing until the end of it) and continuously (all year round, independent of the pollen season) in children allergic to grass pollen. METHODS: Sixty children aged 6-18, sensitive only to grass pollen, with rhinitis (20 patients had concomitant asthma) participated in the 2-year prospective, randomized, double-blind, placebo-controlled trial. RESULTS: Both pre-coseasonal and continuous SLIT were associated with a substantial reduction in the combined symptoms/medication score when compared with placebo; there were no significant differences between the regimens (mean difference: 18.1 +/- 12.4, P &gt; 0.05). Similar changes were observed in the total symptoms score. Pre-coseasonal therapy, compared with continuous, was more effective in the reduction of nasal symptoms (mean difference: -18.0 +/- 2.5, P = 0.006). We did not observe significant differences in medication, ocular, and asthma scores between the regimens. We did not observe changes in morning PEF, FEV1, and PD20 in any of the three groups nor between the groups throughout the study. We showed a significant decrease in FeNO level comparable in both active groups. There were no differences between groups in the induction of CD4CD25Foxp3-positive cells in peripheral blood during the study. CONCLUSION: Both protocols were effective compared with placebo and showed similar decreases for combined symptoms/medication score and all secondary endpoints, with the exception of nasal symptoms that were lower in the pre-coseasonal group.Copyright © 2011 John Wiley &amp; Sons A/S.","DOI":"10.1111/j.1398-9995.2011.02758.x","ISSN":"1398-9995","shortTitle":"Comparative effect of pre-coseasonal and continuous grass sublingual immunotherapy in children","journalAbbreviation":"Allergy","language":"English","author":[{"literal":"I. Stelmach"},{"literal":"I. Kaluzinska-Parzyszek"},{"literal":"J. Jerzynska"},{"literal":"P. Stelmach"},{"literal":"W. Stelmach"},{"literal":"P. Majak"}],"issued":{"date-parts":[["0000",3]]}}},{"id":12252,"uris":["http://zotero.org/users/local/SC6WjBX3/items/DX2UUCZX"],"uri":["http://zotero.org/users/local/SC6WjBX3/items/DX2UUCZX"],"itemData":{"id":12252,"type":"article-journal","title":"Immunotherapy in children and adolescents with allergic rhinoconjunctivitis: a systematic review (Structured abstract)","container-title":"Pediatric Allergy and Immunology","page":"197-207","volume":"19","issue":"3","archive_location":"DARE-12008106728","shortTitle":"Immunotherapy in children and adolescents with allergic rhinoconjunctivitis: a systematic review (Structured abstract)","author":[{"literal":"E. Roder"},{"literal":"M. Y. Berger"},{"literal":"H. Groot"},{"literal":"R. G. Wijk"}],"issued":{"date-parts":[["2008"]]}}},{"id":198,"uris":["http://zotero.org/users/local/rNdLYwBI/items/45QMVFBX"],"uri":["http://zotero.org/users/local/rNdLYwBI/items/45QMVFBX"],"itemData":{"id":198,"type":"article-journal","title":"Efficacy of sublingual immunotherapy in patients with rhinitis and asthma due to house dust mite. A double-blind study","container-title":"Allergologia et Immunopathologia","page":"277-84","volume":"18","issue":"5","source":"Ovid Technologies","archive":"MEDLINE","archive_location":"2097894","abstract":"Fifty eight patients under 12 years of age, positive to mites (Dermatophagoides pteronyssinus and D. farinae) according to prick, \"in vitro\" specific IgE and challenge tests, suffering from asthma and rhinitis, were randomly assigned on a double blind basis to receive per os either a biologically standardized extract of mites (active therapy TA = 30 patients) or a saline buffered solution (placebo = 28 patients). Patients took sublingually increasing doses of the solution, followed by maintenance therapy consisting of 15 drops 3 times a week. The results of the trial were assessed after 12 an 18 months, according to the following parameters: symptom scores recorded in diary cards, total and specific IgE levels, total IgG level, IgG1 and IgG4 levels, lymphocytes underpopulations, nasal challenge test, side effects. During the first 18 months, the patients on active therapy had significantly lower scores (p less than 0.001) and clear variations of rhinomanometric parameters (p less than 0.01); IgG also significantly increased. After 12 months, bronchial specific and specific challenge tests showed significantly higher threshold values in comparison to initial values (p less than 0.05). No statistically significative variation was registered in the placebo group.","ISSN":"0301-0546","shortTitle":"Efficacy of sublingual immunotherapy in patients with rhinitis and asthma due to house dust mite. A double-blind study","journalAbbreviation":"Allergol Immunopathol (Madr)","language":"English","author":[{"literal":"M. G. Tari"},{"literal":"M. Mancino"},{"literal":"G. Monti"}],"issued":{"date-parts":[["0000",9]]}}},{"id":227,"uris":["http://zotero.org/users/local/rNdLYwBI/items/PX6N8JZD"],"uri":["http://zotero.org/users/local/rNdLYwBI/items/PX6N8JZD"],"itemData":{"id":227,"type":"article-journal","title":"Clinical efficacy and safety of sublingual immunotherapy with tree pollen extract in children","container-title":"Allergy","page":"1177-83","volume":"61","issue":"10","archive_location":"CN-00571924","abstract":"BACKGROUND: Subcutaneous immunotherapy has been the principal approach of immunotherapy in the treatment of allergic diseases. Several clinical studies with birch, alder or hazel pollen extract conducted as subcutaneous immunotherapy have been published suggesting a well-tolerated and clinically effective treatment. Only a few clinical studies of sublingual immunotherapy (SLIT) with these allergens have been published. This study investigated the clinical efficacy, safety and dose-response relationship of SLIT in children suffering from rhinoconjunctivitis with/without asthma. METHODS: Eighty-eight children (5-15 years) with a history of tree pollen-induced allergic rhinoconjunctivitis with/without seasonal asthma for &gt;or=2 years were included. Allergy to tree pollen was confirmed by positive skin-prick test, positive specific IgE and positive conjunctival provocation test. The extract used was a glycerinated mixture of Betula verrucosa, Corylus avellana and Alnus glutinosa 100,000 SQ-U/ml. Children were randomized into three groups receiving SLIT 5 days a week for up to 18 months; dose group 1: accumulated weekly dose of 24,000 SQ-U; dose group 2: accumulated weekly dose of 200,000 SQ-U; and placebo. RESULTS: In the birch pollen season, dose group 2 showed a significant reduction of symptom (P = 0.01) and medication scores (P = 0.04) compared with placebo. Dose group 1 showed a significant reduction of symptom scores (P = 0.03). There were no statistical differences between dose groups 1 and 2. All children tolerated the treatment well. CONCLUSION: SLIT with tree pollen extract provided dose-dependent benefits in tree pollen-allergic children in terms of significantly reduced symptoms and medication use. The treatment was well tolerated.","DOI":"10.1111/j.1398-9995.2006.01190.x","shortTitle":"Clinical efficacy and safety of sublingual immunotherapy with tree pollen extract in children","author":[{"literal":"E. Valovirta"},{"literal":"L. Jacobsen"},{"literal":"C. Ljørring"},{"literal":"A. Koivikko"},{"literal":"J. Savolainen"}],"issued":{"date-parts":[["2006"]]}}},{"id":206,"uris":["http://zotero.org/users/local/rNdLYwBI/items/5W3VHKDZ"],"uri":["http://zotero.org/users/local/rNdLYwBI/items/5W3VHKDZ"],"itemData":{"id":206,"type":"article-journal","title":"Efficacy of grass-maize pollen oral immunotherapy in patients with seasonal hay-fever: a double-blind study","container-title":"Clinical Allergy","page":"507-13","volume":"17","issue":"6","source":"Ovid Technologies","archive":"MEDLINE","archive_location":"3436031","abstract":"Forty patients with a well-documented history of seasonal hay fever and a positive skin-prick test specific to grass pollen, including Bermuda grass and maize pollen (Zea maize), were allocated randomly on a double-blind basis to receive either an oral mixed grass-maize pollen extract or a matched placebo during the 1981/1982 grass pollen season. After 12 months the code was broken and patients on placebo were transferred to active therapy while patients on active therapy continued with maintenance therapy for another 12 months during the 1982/1983 grass pollen season. The assessment of the effect of the orally administered grass-maize pollen extract was on the clinical symptoms. During the first year the patients on active therapy had significantly fewer hay fever symptoms during the summer months compared with the placebo group. During the second study year, with all patients on active therapy, both groups had markedly milder symptoms compared with the placebo group. Side-effects were negligible. This study concludes that oral immunotherapy with grass-maize pollen extract in grass pollen-sensitive seasonal hay fever patients is safe and effective.","ISSN":"0009-9090","shortTitle":"Efficacy of grass-maize pollen oral immunotherapy in patients with seasonal hay-fever: a double-blind study","journalAbbreviation":"Clin Allergy","language":"English","author":[{"literal":"C. H. Van Niekerk"},{"literal":"J. I. De Wet"}],"issued":{"date-parts":[["0000",11]]}}},{"id":184,"uris":["http://zotero.org/users/local/rNdLYwBI/items/BBNVPITD"],"uri":["http://zotero.org/users/local/rNdLYwBI/items/BBNVPITD"],"itemData":{"id":184,"type":"article-journal","title":"Double-blind, placebo-controlled evaluation of sublingual immunotherapy with standardized olive pollen extract in pediatric patients with allergic rhinoconjunctivitis and mild asthma due to olive pollen sensitization","container-title":"Allergy","page":"662-72","volume":"53","issue":"7","source":"Ovid Technologies","archive":"MEDLINE","archive_location":"9700035","abstract":"For evaluation of the efficacy and the safety of specific sublingual immunotherapy with high allergen dose, 66 children with seasonal asthma, rhinitis, and conjunctivitis due to sensitization to olive pollen were enrolled in a double-blind, randomized, placebo-controlled study between October 1994 and October 1996 in Greece. Thirty-four patients were randomly allocated to the active group, and 32 received placebo. Immunotherapy consisted of olive-allergen extracts (Stallergenes SA) administered sublingually pre- and coseasonally from January to July for 2 consecutive years. Serial concentrations from 1 to 300 IR. were used up to the maintenance dose of 20 drops of 300 IR daily. The cumulative dose for each patient was 300 times higher than in parenteral immunotherapy, and the cumulative dose of the major allergen Ole e 1 was 8.1 mg/2 years. The patients were assessed by clinical parameters (symptom and medication scores from patients' daily diaries) and immunologic measurements (specific IgE, IgG4, eosinophil cationic protein [ECP]) were performed. The actively treated patients had a significantly lower score for dyspnea (P&lt;0.04 during the first season; P&lt;0.03 during the second season). At the pollinic peak during the second year, a lower score of conjunctivitis was recorded (P&lt;0.05) in the actively treated patients. The analysis of intragroup evolution showed that the total score of rhinitis increased significantly during the pollinic peak in the group under placebo, whereas there was no symptomatic peak for the same period in the group under active treatment. However, the difference between the groups was not significant. The medication score did not differ significantly between the groups. Oral steroids were the only variables with a P value near the significance level (P=0.06) in favor of the actively treated group. A significant decrease in skin reactivity was recorded in the active group after 2 years of treatment. No significant variation in specific IgE and IgG4 was detected. A significantly lower level of serum ECP was observed at the pollinic peak in the actively treated patients during the first pollen season (P=0.01), but this was not confirmed the second year when the ECP levels doubled in both groups without correlation to the clinical findings. Tolerance was excellent with only a few minor side-effects reported. In conclusion, high-dose specific sublingual immunotherapy appears to be safe and effective in improving mild seasonal asthma and conjunctivitis linked to olive-pollen sensitization.","ISSN":"0105-4538","shortTitle":"Double-blind, placebo-controlled evaluation of sublingual immunotherapy with standardized olive pollen extract in pediatric patients with allergic rhinoconjunctivitis and mild asthma due to olive pollen sensitization","journalAbbreviation":"Allergy","language":"English","author":[{"literal":"D. Vourdas"},{"literal":"E. Syrigou"},{"literal":"P. Potamianou"},{"literal":"F. Carat"},{"literal":"T. Batard"},{"literal":"C. Andre"},{"literal":"P. S. Papageorgiou"}],"issued":{"date-parts":[["0000",7]]}}},{"id":40,"uris":["http://zotero.org/users/local/rNdLYwBI/items/3QVN7XZV"],"uri":["http://zotero.org/users/local/rNdLYwBI/items/3QVN7XZV"],"itemData":{"id":40,"type":"article-journal","title":"Fast onset of action of sublingual immunotherapy in house dust mite-induced allergic rhinitis: a multicenter, randomized, double-blind, placebo-controlled trial","container-title":"Laryngoscope","page":"1334-40","volume":"123","issue":"6","source":"Ovid Technologies","archive":"MEDLINE","archive_location":"23616386","abstract":"OBJECTIVES/HYPOTHESIS: To investigate how quickly an allergic rhinitis (AR) patients' symptoms will improve with sublingual immunotherapy (SLIT). STUDY DESIGN: Double-blind placebo study. METHODS: This is a multicenter, randomized, double-blind, placebo-controlled study of SLIT used to treat house dust mite-induced AR. A total of 120 AR patients, aged 4 to 60 years, were treated for 6 months and randomized into two groups: 1) SLIT with Dermatophagoides pteronyssinus (D.p.) and Dermatophagoides farina (D.f.) extract (n = 60) ; and 2) matched placebo controls (n = 60). Symptom, medications received, and a visual analog scale score were recorded during the whole study. Serum-specific IgE and IgG4 to D. p. and D. f. were assessed before and after the treatment. RESULTS: Eighty-five patients (70.8%) completed the study. Twelve patients (20%) chose to withdraw from the SLIT group, but none because of serious adverse effects. The total symptom and visual analog scores VAS in the SLIT group decreased significantly when compared to the placebo controls (P &lt;0.05) after week 14, as well as for the significant (P &lt;0.05) improvement of all individual AR symptoms in the SLIT group (e.g., sneezing, nasal discharge, itching, and nasal obstruction) after week 22. There was a significant (P &lt;0.05) increase of IgG4 to both D.f. and D.p. in the SLIT, but not in the placebo group after treatment. CONCLUSION: SLIT with a mixture of D.f. and D.p. extract is an effective and safe treatment for patients with house dust mite-induced AR. Its onset of action can be observed as early as 14 weeks after treatment.Copyright © 2012 The American Laryngological, Rhinological and Otological Society, Inc.","DOI":"10.1002/lary.23935","ISSN":"1531-4995","shortTitle":"Fast onset of action of sublingual immunotherapy in house dust mite-induced allergic rhinitis: a multicenter, randomized, double-blind, placebo-controlled trial","journalAbbreviation":"Laryngoscope","language":"English","author":[{"literal":"D. H. Wang"},{"literal":"L. Chen"},{"literal":"L. Cheng"},{"literal":"K. N. Li"},{"literal":"H. Yuan"},{"literal":"J. H. Lu"},{"literal":"H. Li"}],"issued":{"date-parts":[["0000",6]]}}},{"id":56,"uris":["http://zotero.org/users/local/rNdLYwBI/items/FMWZMJSS"],"uri":["http://zotero.org/users/local/rNdLYwBI/items/FMWZMJSS"],"itemData":{"id":56,"type":"article-journal","title":"High-dose sublingual immunotherapy with single-dose aqueous grass pollen extract in children is effective and safe: a double-blind, placebo-controlled study","container-title":"Journal of Allergy &amp; Clinical Immunology","page":"886-93.e5","volume":"130","issue":"4","source":"Ovid Technologies","archive":"MEDLINE","archive_location":"22939758","abstract":"BACKGROUND: Sublingual allergen-specific immunotherapy is a viable alternative to subcutaneous immunotherapy particularly attractive for use in children. OBJECTIVE: This study investigated efficacy and safety of high-dose sublingual immunotherapy (SLIT) in children allergic to grass pollen in a randomized, double-blind, placebo-controlled trial. METHODS: After a baseline seasonal observation, 207 children aged 4 to 12 years with grass pollen-allergic rhinitis/rhinoconjunctivitis with/without bronchial asthma (Global Initiative for Asthma I/II) received either high-dose grass pollen SLIT or placebo daily for 1 pre-/co-seasonal period. The primary end point was the change of the area under the curve of the symptom-medication score (SMS) from the baseline season to the first season after start of treatment. Secondary outcomes were well days, responders, immunologic changes, and safety. RESULTS: Mean changes in the area under the curve of the SMS from the baseline to the first grass pollen season after the start of treatment were -212.5 for the active group and -97.8 for the placebo group (P = .0040). Rhinoconjunctivitis SMS (P = .0020) and separated symptom and medication scores were also statistically different between the 2 groups (P = .0121 and P = .0226, respectively). The number of well days and the percentage of responders were greater in the active group. Changes in allergen-specific IgE and IgG levels indicated a significant immunologic effect. The treatment was well tolerated, and no serious treatment-related events were reported. CONCLUSIONS: This study confirmed that this SLIT preparation significantly reduced symptoms and medication use in children with grass pollen-allergic rhinoconjunctivitis. The preparation showed significant effects on allergen-specific antibodies, was well tolerated, and appeared to be a valid therapeutic option in children allergic to grass pollen. This trial was registered at www.clinicaltrials.gov as NCT00841256.Copyright © 2012 American Academy of Allergy, Asthma &amp; Immunology. Published by Mosby, Inc. All rights reserved.","DOI":"10.1016/j.jaci.2012.06.047","ISSN":"1097-6825","shortTitle":"High-dose sublingual immunotherapy with single-dose aqueous grass pollen extract in children is effective and safe: a double-blind, placebo-controlled study","journalAbbreviation":"J Allergy Clin Immunol","language":"English","author":[{"literal":"U. Wahn"},{"literal":"L. Klimek"},{"literal":"A. Ploszczuk"},{"literal":"T. Adelt"},{"literal":"B. Sandner"},{"literal":"E. Trebas-Pietras"},{"literal":"P. Eberle"},{"literal":"A. Bufe"},{"literal":"Slit Study Group"}],"issued":{"date-parts":[["0000",10]]}}},{"id":94,"uris":["http://zotero.org/users/local/rNdLYwBI/items/8IKJI9BP"],"uri":["http://zotero.org/users/local/rNdLYwBI/items/8IKJI9BP"],"itemData":{"id":94,"type":"article-journal","title":"Efficacy and safety of 5-grass-pollen sublingual immunotherapy tablets in pediatric allergic rhinoconjunctivitis","container-title":"Journal of Allergy &amp; Clinical Immunology","page":"160-166.e3","volume":"123","issue":"1","source":"Ovid Technologies","archive":"MEDLINE","archive_location":"19046761","abstract":"BACKGROUND: The efficacy and safety of the 300-index of reactivity (IR) dose of 5-grass-pollen sublingual immunotherapy (SLIT) tablets (Stallergenes, Antony, France) have been demonstrated for the treatment of hay fever in adults. OBJECTIVE: We sought to assess the efficacy and safety of this tablet in children and adolescents with grass pollen-related allergic rhinitis. METHODS: In this multinational, randomized, double-blind, placebo-controlled study, 278 children (5-17 years of age) with grass pollen-related rhinoconjunctivitis (confirmed by means of a positive grass pollen skin prick test response and serum-specific IgE measurement) received once-daily SLIT tablets or placebo. Treatment was initiated 4 months before the estimated pollen season and continued throughout the season. The primary outcome was the rhinoconjunctivitis total symptom score (RTSS), a sum of 6 individual symptom scores: sneezing, runny nose, itchy nose, nasal congestion, watery eyes, and itchy eyes. Secondary end points included rescue medication intake, individual scores, and safety. RESULTS: The intent-to-treat population included 266 children (mean age, 10.9 +/- 3.22 years). The RTSS for the 300-IR group was highly significantly different from that of the placebo group (P = .001). The 300-IR group showed a mean improvement for the RTSS of 28.0% over that seen with placebo and a median improvement of 39.3%. Significant differences between the 300-IR and placebo groups were also observed regarding rescue medication score and proportion of days using rescue medication during the pollen season (P = .0064 and P = .0146, respectively). Adverse events were generally mild or moderate in intensity and expected. No serious side effects were reported. CONCLUSION: Five-grass-pollen SLIT tablets (300 IR) reduce both symptom scores and rescue medication use in children and adolescents with grass pollen-related rhinoconjunctivitis.","DOI":"10.1016/j.jaci.2008.10.009","ISSN":"1097-6825","shortTitle":"Efficacy and safety of 5-grass-pollen sublingual immunotherapy tablets in pediatric allergic rhinoconjunctivitis","journalAbbreviation":"J Allergy Clin Immunol","language":"English","author":[{"literal":"U. Wahn"},{"literal":"A. Tabar"},{"literal":"P. Kuna"},{"literal":"S. Halken"},{"literal":"A. Montagut"},{"literal":"O. de Beaumont"},{"literal":"M. Le Gall"},{"literal":"Slit Study Group"}],"issued":{"date-parts":[["0000",1]]}}}],"schema":"https://github.com/citation-style-language/schema/raw/master/csl-citation.json"} </w:instrText>
      </w:r>
      <w:r w:rsidRPr="00ED08BA">
        <w:rPr>
          <w:rFonts w:ascii="Garamond" w:hAnsi="Garamond" w:cs="Arial"/>
          <w:bCs/>
          <w:sz w:val="22"/>
          <w:szCs w:val="22"/>
          <w:lang w:val="en-US"/>
        </w:rPr>
        <w:fldChar w:fldCharType="separate"/>
      </w:r>
      <w:r w:rsidRPr="003D053E">
        <w:rPr>
          <w:rFonts w:ascii="Garamond" w:hAnsi="Garamond"/>
          <w:sz w:val="22"/>
        </w:rPr>
        <w:t>(82–119,119–121,121–156)</w:t>
      </w:r>
      <w:r w:rsidRPr="00ED08BA">
        <w:rPr>
          <w:rFonts w:ascii="Garamond" w:hAnsi="Garamond" w:cs="Arial"/>
          <w:bCs/>
          <w:sz w:val="22"/>
          <w:szCs w:val="22"/>
          <w:lang w:val="en-US"/>
        </w:rPr>
        <w:fldChar w:fldCharType="end"/>
      </w:r>
      <w:r w:rsidRPr="00ED08BA">
        <w:rPr>
          <w:rFonts w:ascii="Garamond" w:hAnsi="Garamond" w:cs="Arial"/>
          <w:bCs/>
          <w:sz w:val="22"/>
          <w:szCs w:val="22"/>
          <w:lang w:val="en-US"/>
        </w:rPr>
        <w:t xml:space="preserve"> including 13,636 patients and two ILIT RCTs </w:t>
      </w:r>
      <w:r w:rsidRPr="00ED08BA">
        <w:rPr>
          <w:rFonts w:ascii="Garamond" w:hAnsi="Garamond" w:cs="Arial"/>
          <w:bCs/>
          <w:sz w:val="22"/>
          <w:szCs w:val="22"/>
          <w:lang w:val="en-US"/>
        </w:rPr>
        <w:fldChar w:fldCharType="begin"/>
      </w:r>
      <w:r>
        <w:rPr>
          <w:rFonts w:ascii="Garamond" w:hAnsi="Garamond" w:cs="Arial"/>
          <w:bCs/>
          <w:sz w:val="22"/>
          <w:szCs w:val="22"/>
          <w:lang w:val="en-US"/>
        </w:rPr>
        <w:instrText xml:space="preserve"> ADDIN ZOTERO_ITEM CSL_CITATION {"citationID":"2ihj3q0kag","properties":{"formattedCitation":"(157,158)","plainCitation":"(157,158)"},"citationItems":[{"id":309,"uris":["http://zotero.org/users/local/rNdLYwBI/items/9SFZ3TQ2"],"uri":["http://zotero.org/users/local/rNdLYwBI/items/9SFZ3TQ2"],"itemData":{"id":309,"type":"article-journal","title":"Intralymphatic immunotherapy of pollen-induced rhinoconjunctivitis: a double-blind placebo-controlled trial","container-title":"Respiratory Research","volume":"DOI: 10.1186/s12931-016-0324-9","author":[{"family":"Hylander","given":"T"},{"family":"Larsson","given":"O"},{"family":"Petersson-Westin","given":"U"},{"family":"Eriksson","given":"M"},{"family":"Kumlien Georén","given":"S"},{"family":"Winqvist","given":"O"}],"issued":{"date-parts":[["2016"]]}}},{"id":310,"uris":["http://zotero.org/users/local/rNdLYwBI/items/Z5TN4EDW"],"uri":["http://zotero.org/users/local/rNdLYwBI/items/Z5TN4EDW"],"itemData":{"id":310,"type":"article-journal","title":"Intralymphatic immunotherapy for cat allergy induces tolerance after only 3 injections.","container-title":"J Allergy Clin Immunol.","page":"1290-6","volume":"129(5)","author":[{"family":"Senti","given":"G"},{"family":"Crameri","given":"R"},{"family":"Kuster","given":"D"},{"family":"Johansen","given":"P"},{"family":"Martinez-Gomez","given":"JM"},{"family":"Graf","given":"N"}],"issued":{"date-parts":[["2012"]]}}}],"schema":"https://github.com/citation-style-language/schema/raw/master/csl-citation.json"} </w:instrText>
      </w:r>
      <w:r w:rsidRPr="00ED08BA">
        <w:rPr>
          <w:rFonts w:ascii="Garamond" w:hAnsi="Garamond" w:cs="Arial"/>
          <w:bCs/>
          <w:sz w:val="22"/>
          <w:szCs w:val="22"/>
          <w:lang w:val="en-US"/>
        </w:rPr>
        <w:fldChar w:fldCharType="separate"/>
      </w:r>
      <w:r>
        <w:rPr>
          <w:rFonts w:ascii="Garamond" w:hAnsi="Garamond"/>
          <w:sz w:val="22"/>
          <w:szCs w:val="22"/>
          <w:lang w:val="en-US"/>
        </w:rPr>
        <w:t>(157,158)</w:t>
      </w:r>
      <w:r w:rsidRPr="00ED08BA">
        <w:rPr>
          <w:rFonts w:ascii="Garamond" w:hAnsi="Garamond" w:cs="Arial"/>
          <w:bCs/>
          <w:sz w:val="22"/>
          <w:szCs w:val="22"/>
          <w:lang w:val="en-US"/>
        </w:rPr>
        <w:fldChar w:fldCharType="end"/>
      </w:r>
      <w:r w:rsidRPr="00ED08BA">
        <w:rPr>
          <w:rFonts w:ascii="Garamond" w:hAnsi="Garamond" w:cs="Arial"/>
          <w:bCs/>
          <w:sz w:val="22"/>
          <w:szCs w:val="22"/>
          <w:lang w:val="en-US"/>
        </w:rPr>
        <w:t xml:space="preserve"> including 56 patients (Tables 1a-c).  </w:t>
      </w:r>
      <w:r>
        <w:rPr>
          <w:rFonts w:ascii="Garamond" w:hAnsi="Garamond" w:cs="Arial"/>
          <w:bCs/>
          <w:sz w:val="22"/>
          <w:szCs w:val="22"/>
          <w:lang w:val="en-US"/>
        </w:rPr>
        <w:t xml:space="preserve">The majority of studies only included adult participants. A range of allergens were assessed including weed, tree and grass pollens, moulds, cat and dog dander and house dust mites. A range of AIT protocols were utilized. </w:t>
      </w:r>
      <w:r w:rsidRPr="00ED08BA">
        <w:rPr>
          <w:rFonts w:ascii="Garamond" w:hAnsi="Garamond" w:cs="Arial"/>
          <w:bCs/>
          <w:sz w:val="22"/>
          <w:szCs w:val="22"/>
          <w:lang w:val="en-US"/>
        </w:rPr>
        <w:t xml:space="preserve">The overwhelming majority of trials only reported on short-term effectiveness (Tables </w:t>
      </w:r>
      <w:r>
        <w:rPr>
          <w:rFonts w:ascii="Garamond" w:hAnsi="Garamond" w:cs="Arial"/>
          <w:bCs/>
          <w:sz w:val="22"/>
          <w:szCs w:val="22"/>
          <w:lang w:val="en-US"/>
        </w:rPr>
        <w:t>S</w:t>
      </w:r>
      <w:r w:rsidRPr="00ED08BA">
        <w:rPr>
          <w:rFonts w:ascii="Garamond" w:hAnsi="Garamond" w:cs="Arial"/>
          <w:bCs/>
          <w:sz w:val="22"/>
          <w:szCs w:val="22"/>
          <w:lang w:val="en-US"/>
        </w:rPr>
        <w:t xml:space="preserve">2a-c). A full description of the trials is given in the online supplement. </w:t>
      </w:r>
    </w:p>
    <w:p w14:paraId="6AB69229" w14:textId="77777777" w:rsidR="00D20980" w:rsidRPr="00D74502" w:rsidRDefault="00D20980" w:rsidP="00D20980">
      <w:pPr>
        <w:spacing w:after="200" w:line="360" w:lineRule="auto"/>
        <w:contextualSpacing/>
        <w:jc w:val="both"/>
        <w:rPr>
          <w:rFonts w:ascii="Garamond" w:eastAsia="Calibri" w:hAnsi="Garamond" w:cs="Arial"/>
          <w:sz w:val="22"/>
          <w:szCs w:val="22"/>
          <w:highlight w:val="green"/>
          <w:lang w:val="en-US"/>
        </w:rPr>
      </w:pPr>
    </w:p>
    <w:p w14:paraId="791227D3" w14:textId="77777777" w:rsidR="00D20980" w:rsidRPr="009A0545" w:rsidRDefault="00D20980" w:rsidP="00D20980">
      <w:pPr>
        <w:spacing w:after="200" w:line="360" w:lineRule="auto"/>
        <w:contextualSpacing/>
        <w:jc w:val="both"/>
        <w:outlineLvl w:val="0"/>
        <w:rPr>
          <w:rFonts w:ascii="Garamond" w:eastAsia="Calibri" w:hAnsi="Garamond" w:cs="Arial"/>
          <w:b/>
          <w:sz w:val="22"/>
          <w:szCs w:val="22"/>
          <w:lang w:val="en-US"/>
        </w:rPr>
      </w:pPr>
      <w:r w:rsidRPr="009A0545">
        <w:rPr>
          <w:rFonts w:ascii="Garamond" w:eastAsia="Calibri" w:hAnsi="Garamond" w:cs="Arial"/>
          <w:b/>
          <w:sz w:val="22"/>
          <w:szCs w:val="22"/>
          <w:lang w:val="en-US"/>
        </w:rPr>
        <w:t xml:space="preserve">Quality assessment </w:t>
      </w:r>
    </w:p>
    <w:p w14:paraId="488ED04C" w14:textId="77777777" w:rsidR="00D20980" w:rsidRPr="009A0545" w:rsidRDefault="00D20980" w:rsidP="00D20980">
      <w:pPr>
        <w:spacing w:after="200" w:line="360" w:lineRule="auto"/>
        <w:contextualSpacing/>
        <w:jc w:val="both"/>
        <w:outlineLvl w:val="0"/>
        <w:rPr>
          <w:rFonts w:ascii="Garamond" w:eastAsia="Calibri" w:hAnsi="Garamond" w:cs="Arial"/>
          <w:b/>
          <w:i/>
          <w:sz w:val="22"/>
          <w:szCs w:val="22"/>
          <w:lang w:val="en-US"/>
        </w:rPr>
      </w:pPr>
      <w:r w:rsidRPr="009A0545">
        <w:rPr>
          <w:rFonts w:ascii="Garamond" w:eastAsia="Calibri" w:hAnsi="Garamond" w:cs="Arial"/>
          <w:b/>
          <w:i/>
          <w:sz w:val="22"/>
          <w:szCs w:val="22"/>
          <w:lang w:val="en-US"/>
        </w:rPr>
        <w:t>SCIT</w:t>
      </w:r>
    </w:p>
    <w:p w14:paraId="29D9DD2F" w14:textId="77777777" w:rsidR="00D20980" w:rsidRPr="009A0545" w:rsidRDefault="00D20980" w:rsidP="00D20980">
      <w:pPr>
        <w:spacing w:after="200" w:line="360" w:lineRule="auto"/>
        <w:contextualSpacing/>
        <w:jc w:val="both"/>
        <w:rPr>
          <w:rFonts w:ascii="Garamond" w:eastAsia="Calibri" w:hAnsi="Garamond" w:cs="Arial"/>
          <w:sz w:val="22"/>
          <w:szCs w:val="22"/>
          <w:lang w:val="en-US"/>
        </w:rPr>
      </w:pPr>
      <w:r w:rsidRPr="009A0545">
        <w:rPr>
          <w:rFonts w:ascii="Garamond" w:eastAsia="Calibri" w:hAnsi="Garamond" w:cs="Arial"/>
          <w:sz w:val="22"/>
          <w:szCs w:val="22"/>
          <w:lang w:val="en-US"/>
        </w:rPr>
        <w:t xml:space="preserve">Overall, the quality of included studies was high. Thirty-seven studies were found to be at low ROB, eight studies at high ROB, and 16 were judged at unclear ROB (Table </w:t>
      </w:r>
      <w:r>
        <w:rPr>
          <w:rFonts w:ascii="Garamond" w:eastAsia="Calibri" w:hAnsi="Garamond" w:cs="Arial"/>
          <w:sz w:val="22"/>
          <w:szCs w:val="22"/>
          <w:lang w:val="en-US"/>
        </w:rPr>
        <w:t>S2d</w:t>
      </w:r>
      <w:r w:rsidRPr="009A0545">
        <w:rPr>
          <w:rFonts w:ascii="Garamond" w:eastAsia="Calibri" w:hAnsi="Garamond" w:cs="Arial"/>
          <w:sz w:val="22"/>
          <w:szCs w:val="22"/>
          <w:lang w:val="en-US"/>
        </w:rPr>
        <w:t>).</w:t>
      </w:r>
    </w:p>
    <w:p w14:paraId="26072B4B" w14:textId="77777777" w:rsidR="00D20980" w:rsidRPr="009A0545" w:rsidRDefault="00D20980" w:rsidP="00D20980">
      <w:pPr>
        <w:spacing w:after="200" w:line="360" w:lineRule="auto"/>
        <w:contextualSpacing/>
        <w:jc w:val="both"/>
        <w:rPr>
          <w:rFonts w:ascii="Garamond" w:eastAsia="Calibri" w:hAnsi="Garamond" w:cs="Arial"/>
          <w:b/>
          <w:i/>
          <w:iCs/>
          <w:sz w:val="22"/>
          <w:szCs w:val="22"/>
          <w:lang w:val="en-US"/>
        </w:rPr>
      </w:pPr>
    </w:p>
    <w:p w14:paraId="7C14A034" w14:textId="77777777" w:rsidR="00D20980" w:rsidRPr="009A0545" w:rsidRDefault="00D20980" w:rsidP="00D20980">
      <w:pPr>
        <w:spacing w:line="360" w:lineRule="auto"/>
        <w:jc w:val="both"/>
        <w:outlineLvl w:val="0"/>
        <w:rPr>
          <w:rFonts w:ascii="Garamond" w:hAnsi="Garamond" w:cs="Arial"/>
          <w:b/>
          <w:i/>
          <w:sz w:val="22"/>
          <w:szCs w:val="22"/>
          <w:lang w:val="en-US"/>
        </w:rPr>
      </w:pPr>
      <w:r w:rsidRPr="009A0545">
        <w:rPr>
          <w:rFonts w:ascii="Garamond" w:hAnsi="Garamond" w:cs="Arial"/>
          <w:b/>
          <w:i/>
          <w:sz w:val="22"/>
          <w:szCs w:val="22"/>
          <w:lang w:val="en-US"/>
        </w:rPr>
        <w:t>SLIT</w:t>
      </w:r>
    </w:p>
    <w:p w14:paraId="3E52E16D" w14:textId="77777777" w:rsidR="00D20980" w:rsidRPr="009A0545" w:rsidRDefault="00D20980" w:rsidP="00D20980">
      <w:pPr>
        <w:spacing w:line="360" w:lineRule="auto"/>
        <w:jc w:val="both"/>
        <w:rPr>
          <w:rFonts w:ascii="Garamond" w:hAnsi="Garamond" w:cs="Arial"/>
          <w:b/>
          <w:i/>
          <w:iCs/>
          <w:sz w:val="22"/>
          <w:szCs w:val="22"/>
          <w:lang w:val="en-US"/>
        </w:rPr>
      </w:pPr>
      <w:r w:rsidRPr="009A0545">
        <w:rPr>
          <w:rFonts w:ascii="Garamond" w:hAnsi="Garamond" w:cs="Arial"/>
          <w:bCs/>
          <w:sz w:val="22"/>
          <w:szCs w:val="22"/>
          <w:lang w:val="en-US"/>
        </w:rPr>
        <w:t xml:space="preserve">The quality of studies was assessed to be low ROB in 26 studies, high ROB in 16 studies and unclear ROB in 28 studies (Table </w:t>
      </w:r>
      <w:r>
        <w:rPr>
          <w:rFonts w:ascii="Garamond" w:hAnsi="Garamond" w:cs="Arial"/>
          <w:bCs/>
          <w:sz w:val="22"/>
          <w:szCs w:val="22"/>
          <w:lang w:val="en-US"/>
        </w:rPr>
        <w:t>S2e</w:t>
      </w:r>
      <w:r w:rsidRPr="009A0545">
        <w:rPr>
          <w:rFonts w:ascii="Garamond" w:hAnsi="Garamond" w:cs="Arial"/>
          <w:bCs/>
          <w:sz w:val="22"/>
          <w:szCs w:val="22"/>
          <w:lang w:val="en-US"/>
        </w:rPr>
        <w:t>). In one study, ROB could not reliably be assessed from the translation.</w:t>
      </w:r>
    </w:p>
    <w:p w14:paraId="0C9EFA3A" w14:textId="77777777" w:rsidR="00D20980" w:rsidRPr="009A0545" w:rsidRDefault="00D20980" w:rsidP="00D20980">
      <w:pPr>
        <w:spacing w:line="360" w:lineRule="auto"/>
        <w:jc w:val="both"/>
        <w:rPr>
          <w:rFonts w:ascii="Garamond" w:hAnsi="Garamond" w:cs="Arial"/>
          <w:b/>
          <w:sz w:val="22"/>
          <w:szCs w:val="22"/>
          <w:lang w:val="en-US"/>
        </w:rPr>
      </w:pPr>
    </w:p>
    <w:p w14:paraId="49F23E90" w14:textId="77777777" w:rsidR="00D20980" w:rsidRPr="009A0545" w:rsidRDefault="00D20980" w:rsidP="00D20980">
      <w:pPr>
        <w:spacing w:line="360" w:lineRule="auto"/>
        <w:jc w:val="both"/>
        <w:outlineLvl w:val="0"/>
        <w:rPr>
          <w:rFonts w:ascii="Garamond" w:hAnsi="Garamond" w:cs="Arial"/>
          <w:b/>
          <w:i/>
          <w:sz w:val="22"/>
          <w:szCs w:val="22"/>
          <w:lang w:val="en-US"/>
        </w:rPr>
      </w:pPr>
      <w:r w:rsidRPr="009A0545">
        <w:rPr>
          <w:rFonts w:ascii="Garamond" w:hAnsi="Garamond" w:cs="Arial"/>
          <w:b/>
          <w:i/>
          <w:sz w:val="22"/>
          <w:szCs w:val="22"/>
          <w:lang w:val="en-US"/>
        </w:rPr>
        <w:t>ILIT</w:t>
      </w:r>
    </w:p>
    <w:p w14:paraId="6D56FCB1" w14:textId="77777777" w:rsidR="00D20980" w:rsidRPr="009A0545" w:rsidRDefault="00D20980" w:rsidP="00D20980">
      <w:pPr>
        <w:spacing w:line="360" w:lineRule="auto"/>
        <w:jc w:val="both"/>
        <w:outlineLvl w:val="0"/>
        <w:rPr>
          <w:rFonts w:ascii="Garamond" w:hAnsi="Garamond" w:cs="Arial"/>
          <w:bCs/>
          <w:sz w:val="22"/>
          <w:szCs w:val="22"/>
          <w:lang w:val="en-US"/>
        </w:rPr>
      </w:pPr>
      <w:r w:rsidRPr="009A0545">
        <w:rPr>
          <w:rFonts w:ascii="Garamond" w:hAnsi="Garamond" w:cs="Arial"/>
          <w:bCs/>
          <w:sz w:val="22"/>
          <w:szCs w:val="22"/>
          <w:lang w:val="en-US"/>
        </w:rPr>
        <w:t xml:space="preserve">Both studies had a low ROB (Table </w:t>
      </w:r>
      <w:r>
        <w:rPr>
          <w:rFonts w:ascii="Garamond" w:hAnsi="Garamond" w:cs="Arial"/>
          <w:bCs/>
          <w:sz w:val="22"/>
          <w:szCs w:val="22"/>
          <w:lang w:val="en-US"/>
        </w:rPr>
        <w:t>S2f</w:t>
      </w:r>
      <w:r w:rsidRPr="009A0545">
        <w:rPr>
          <w:rFonts w:ascii="Garamond" w:hAnsi="Garamond" w:cs="Arial"/>
          <w:bCs/>
          <w:sz w:val="22"/>
          <w:szCs w:val="22"/>
          <w:lang w:val="en-US"/>
        </w:rPr>
        <w:t xml:space="preserve">). </w:t>
      </w:r>
    </w:p>
    <w:p w14:paraId="3D28FF19" w14:textId="77777777" w:rsidR="00D20980" w:rsidRPr="009A0545" w:rsidRDefault="00D20980" w:rsidP="00D20980">
      <w:pPr>
        <w:spacing w:after="200" w:line="360" w:lineRule="auto"/>
        <w:contextualSpacing/>
        <w:jc w:val="both"/>
        <w:rPr>
          <w:rFonts w:ascii="Garamond" w:eastAsia="Calibri" w:hAnsi="Garamond" w:cs="Arial"/>
          <w:b/>
          <w:iCs/>
          <w:sz w:val="22"/>
          <w:szCs w:val="22"/>
          <w:lang w:val="en-US"/>
        </w:rPr>
      </w:pPr>
    </w:p>
    <w:p w14:paraId="68CF3207" w14:textId="77777777" w:rsidR="00D20980" w:rsidRPr="009A0545" w:rsidRDefault="00D20980" w:rsidP="00D20980">
      <w:pPr>
        <w:spacing w:after="200" w:line="360" w:lineRule="auto"/>
        <w:contextualSpacing/>
        <w:jc w:val="both"/>
        <w:outlineLvl w:val="0"/>
        <w:rPr>
          <w:rFonts w:ascii="Garamond" w:eastAsia="Calibri" w:hAnsi="Garamond" w:cs="Arial"/>
          <w:b/>
          <w:iCs/>
          <w:sz w:val="22"/>
          <w:szCs w:val="22"/>
          <w:lang w:val="en-US"/>
        </w:rPr>
      </w:pPr>
      <w:r w:rsidRPr="009A0545">
        <w:rPr>
          <w:rFonts w:ascii="Garamond" w:eastAsia="Calibri" w:hAnsi="Garamond" w:cs="Arial"/>
          <w:b/>
          <w:iCs/>
          <w:sz w:val="22"/>
          <w:szCs w:val="22"/>
          <w:lang w:val="en-US"/>
        </w:rPr>
        <w:t>Primary outcomes</w:t>
      </w:r>
    </w:p>
    <w:p w14:paraId="6FBF2F7A" w14:textId="77777777" w:rsidR="00D20980" w:rsidRPr="009A0545" w:rsidRDefault="00D20980" w:rsidP="00D20980">
      <w:pPr>
        <w:spacing w:after="200" w:line="360" w:lineRule="auto"/>
        <w:contextualSpacing/>
        <w:jc w:val="both"/>
        <w:outlineLvl w:val="0"/>
        <w:rPr>
          <w:rFonts w:ascii="Garamond" w:eastAsia="Calibri" w:hAnsi="Garamond" w:cs="Arial"/>
          <w:iCs/>
          <w:sz w:val="22"/>
          <w:szCs w:val="22"/>
          <w:lang w:val="en-US"/>
        </w:rPr>
      </w:pPr>
      <w:r w:rsidRPr="009A0545">
        <w:rPr>
          <w:rFonts w:ascii="Garamond" w:eastAsia="Calibri" w:hAnsi="Garamond" w:cs="Arial"/>
          <w:iCs/>
          <w:sz w:val="22"/>
          <w:szCs w:val="22"/>
          <w:lang w:val="en-US"/>
        </w:rPr>
        <w:t xml:space="preserve">Data on primary outcomes are summarized in Tables </w:t>
      </w:r>
      <w:r>
        <w:rPr>
          <w:rFonts w:ascii="Garamond" w:eastAsia="Calibri" w:hAnsi="Garamond" w:cs="Arial"/>
          <w:iCs/>
          <w:sz w:val="22"/>
          <w:szCs w:val="22"/>
          <w:lang w:val="en-US"/>
        </w:rPr>
        <w:t>S2 g-i</w:t>
      </w:r>
      <w:r w:rsidRPr="009A0545">
        <w:rPr>
          <w:rFonts w:ascii="Garamond" w:eastAsia="Calibri" w:hAnsi="Garamond" w:cs="Arial"/>
          <w:iCs/>
          <w:sz w:val="22"/>
          <w:szCs w:val="22"/>
          <w:lang w:val="en-US"/>
        </w:rPr>
        <w:t xml:space="preserve"> .  </w:t>
      </w:r>
    </w:p>
    <w:p w14:paraId="148D3B9B" w14:textId="77777777" w:rsidR="00D20980" w:rsidRPr="009A0545" w:rsidRDefault="00D20980" w:rsidP="00D20980">
      <w:pPr>
        <w:spacing w:after="200" w:line="360" w:lineRule="auto"/>
        <w:contextualSpacing/>
        <w:jc w:val="both"/>
        <w:rPr>
          <w:rFonts w:ascii="Garamond" w:eastAsia="Calibri" w:hAnsi="Garamond" w:cs="Arial"/>
          <w:iCs/>
          <w:sz w:val="22"/>
          <w:szCs w:val="22"/>
          <w:lang w:val="en-US"/>
        </w:rPr>
      </w:pPr>
    </w:p>
    <w:p w14:paraId="09346C86" w14:textId="77777777" w:rsidR="00D20980" w:rsidRPr="009A0545" w:rsidRDefault="00D20980" w:rsidP="00D20980">
      <w:pPr>
        <w:spacing w:after="200" w:line="360" w:lineRule="auto"/>
        <w:contextualSpacing/>
        <w:jc w:val="both"/>
        <w:outlineLvl w:val="0"/>
        <w:rPr>
          <w:rFonts w:ascii="Garamond" w:eastAsia="Calibri" w:hAnsi="Garamond" w:cs="Arial"/>
          <w:b/>
          <w:i/>
          <w:iCs/>
          <w:sz w:val="22"/>
          <w:szCs w:val="22"/>
          <w:lang w:val="en-US"/>
        </w:rPr>
      </w:pPr>
      <w:r w:rsidRPr="009A0545">
        <w:rPr>
          <w:rFonts w:ascii="Garamond" w:eastAsia="Calibri" w:hAnsi="Garamond" w:cs="Arial"/>
          <w:b/>
          <w:i/>
          <w:iCs/>
          <w:sz w:val="22"/>
          <w:szCs w:val="22"/>
          <w:lang w:val="en-US"/>
        </w:rPr>
        <w:t>Symptom scores</w:t>
      </w:r>
    </w:p>
    <w:p w14:paraId="3B340189" w14:textId="77777777" w:rsidR="00D20980" w:rsidRPr="009A0545" w:rsidRDefault="00D20980" w:rsidP="00D20980">
      <w:pPr>
        <w:spacing w:line="360" w:lineRule="auto"/>
        <w:jc w:val="both"/>
        <w:outlineLvl w:val="0"/>
        <w:rPr>
          <w:rFonts w:ascii="Garamond" w:hAnsi="Garamond"/>
          <w:bCs/>
          <w:iCs/>
          <w:sz w:val="22"/>
          <w:szCs w:val="22"/>
          <w:u w:val="single"/>
          <w:lang w:val="en-US"/>
        </w:rPr>
      </w:pPr>
      <w:r w:rsidRPr="009A0545">
        <w:rPr>
          <w:rFonts w:ascii="Garamond" w:hAnsi="Garamond"/>
          <w:bCs/>
          <w:iCs/>
          <w:sz w:val="22"/>
          <w:szCs w:val="22"/>
          <w:u w:val="single"/>
          <w:lang w:val="en-US"/>
        </w:rPr>
        <w:t xml:space="preserve">Short-term  </w:t>
      </w:r>
    </w:p>
    <w:p w14:paraId="552BA8BB" w14:textId="77777777" w:rsidR="00D20980" w:rsidRPr="009A0545" w:rsidRDefault="00D20980" w:rsidP="00D20980">
      <w:pPr>
        <w:spacing w:after="200" w:line="360" w:lineRule="auto"/>
        <w:contextualSpacing/>
        <w:jc w:val="both"/>
        <w:rPr>
          <w:rFonts w:ascii="Garamond" w:eastAsia="Calibri" w:hAnsi="Garamond" w:cs="Arial"/>
          <w:bCs/>
          <w:sz w:val="22"/>
          <w:szCs w:val="22"/>
          <w:lang w:val="en-US"/>
        </w:rPr>
      </w:pPr>
      <w:r w:rsidRPr="009A0545">
        <w:rPr>
          <w:rFonts w:ascii="Garamond" w:eastAsia="Calibri" w:hAnsi="Garamond" w:cs="Arial"/>
          <w:bCs/>
          <w:sz w:val="22"/>
          <w:szCs w:val="22"/>
          <w:lang w:val="en-US"/>
        </w:rPr>
        <w:t xml:space="preserve">105 studies reported on the short-term effectiveness of AIT administered by the SCIT (n=51), SLIT (n=52) and ILIT (n=2) routes assessed by symptom scores.  </w:t>
      </w:r>
    </w:p>
    <w:p w14:paraId="06F4DE1C" w14:textId="77777777" w:rsidR="00D20980" w:rsidRPr="009A0545" w:rsidRDefault="00D20980" w:rsidP="00D20980">
      <w:pPr>
        <w:spacing w:after="200" w:line="360" w:lineRule="auto"/>
        <w:contextualSpacing/>
        <w:jc w:val="both"/>
        <w:rPr>
          <w:rFonts w:ascii="Garamond" w:eastAsia="Calibri" w:hAnsi="Garamond" w:cs="Arial"/>
          <w:bCs/>
          <w:sz w:val="22"/>
          <w:szCs w:val="22"/>
          <w:lang w:val="en-US"/>
        </w:rPr>
      </w:pPr>
    </w:p>
    <w:p w14:paraId="7AF99948" w14:textId="77777777" w:rsidR="00D20980" w:rsidRPr="009A0545" w:rsidRDefault="00D20980" w:rsidP="00D20980">
      <w:pPr>
        <w:spacing w:after="200" w:line="360" w:lineRule="auto"/>
        <w:contextualSpacing/>
        <w:jc w:val="both"/>
        <w:rPr>
          <w:rFonts w:ascii="Garamond" w:hAnsi="Garamond"/>
          <w:bCs/>
          <w:sz w:val="22"/>
          <w:szCs w:val="22"/>
          <w:lang w:val="en-US"/>
        </w:rPr>
      </w:pPr>
      <w:r w:rsidRPr="009A0545">
        <w:rPr>
          <w:rFonts w:ascii="Garamond" w:hAnsi="Garamond"/>
          <w:bCs/>
          <w:sz w:val="22"/>
          <w:szCs w:val="22"/>
          <w:lang w:val="en-US"/>
        </w:rPr>
        <w:t>We were able to pool data from 5</w:t>
      </w:r>
      <w:r>
        <w:rPr>
          <w:rFonts w:ascii="Garamond" w:hAnsi="Garamond"/>
          <w:bCs/>
          <w:sz w:val="22"/>
          <w:szCs w:val="22"/>
          <w:lang w:val="en-US"/>
        </w:rPr>
        <w:t xml:space="preserve">8 </w:t>
      </w:r>
      <w:r w:rsidRPr="009A0545">
        <w:rPr>
          <w:rFonts w:ascii="Garamond" w:hAnsi="Garamond"/>
          <w:bCs/>
          <w:sz w:val="22"/>
          <w:szCs w:val="22"/>
          <w:lang w:val="en-US"/>
        </w:rPr>
        <w:t>SCIT and SLIT studies assessing the effectiveness of AIT by symptom scores. This showed a standardized mean difference (SMD) of -0.</w:t>
      </w:r>
      <w:r>
        <w:rPr>
          <w:rFonts w:ascii="Garamond" w:hAnsi="Garamond"/>
          <w:bCs/>
          <w:sz w:val="22"/>
          <w:szCs w:val="22"/>
          <w:lang w:val="en-US"/>
        </w:rPr>
        <w:t>53</w:t>
      </w:r>
      <w:r w:rsidRPr="009A0545">
        <w:rPr>
          <w:rFonts w:ascii="Garamond" w:hAnsi="Garamond"/>
          <w:bCs/>
          <w:sz w:val="22"/>
          <w:szCs w:val="22"/>
          <w:lang w:val="en-US"/>
        </w:rPr>
        <w:t xml:space="preserve"> (95%CI -0.</w:t>
      </w:r>
      <w:r>
        <w:rPr>
          <w:rFonts w:ascii="Garamond" w:hAnsi="Garamond"/>
          <w:bCs/>
          <w:sz w:val="22"/>
          <w:szCs w:val="22"/>
          <w:lang w:val="en-US"/>
        </w:rPr>
        <w:t>63</w:t>
      </w:r>
      <w:r w:rsidRPr="009A0545">
        <w:rPr>
          <w:rFonts w:ascii="Garamond" w:hAnsi="Garamond"/>
          <w:bCs/>
          <w:sz w:val="22"/>
          <w:szCs w:val="22"/>
          <w:lang w:val="en-US"/>
        </w:rPr>
        <w:t>, -0.</w:t>
      </w:r>
      <w:r>
        <w:rPr>
          <w:rFonts w:ascii="Garamond" w:hAnsi="Garamond"/>
          <w:bCs/>
          <w:sz w:val="22"/>
          <w:szCs w:val="22"/>
          <w:lang w:val="en-US"/>
        </w:rPr>
        <w:t>42</w:t>
      </w:r>
      <w:r w:rsidRPr="009A0545">
        <w:rPr>
          <w:rFonts w:ascii="Garamond" w:hAnsi="Garamond"/>
          <w:bCs/>
          <w:sz w:val="22"/>
          <w:szCs w:val="22"/>
          <w:lang w:val="en-US"/>
        </w:rPr>
        <w:t xml:space="preserve">) this suggesting </w:t>
      </w:r>
      <w:r w:rsidRPr="0007182D">
        <w:rPr>
          <w:rFonts w:ascii="Garamond" w:hAnsi="Garamond"/>
          <w:bCs/>
          <w:sz w:val="22"/>
          <w:szCs w:val="22"/>
          <w:lang w:val="en-US"/>
        </w:rPr>
        <w:t>a moderate</w:t>
      </w:r>
      <w:r>
        <w:rPr>
          <w:rFonts w:ascii="Garamond" w:hAnsi="Garamond"/>
          <w:bCs/>
          <w:sz w:val="22"/>
          <w:szCs w:val="22"/>
          <w:lang w:val="en-US"/>
        </w:rPr>
        <w:t xml:space="preserve"> </w:t>
      </w:r>
      <w:r w:rsidRPr="0007182D">
        <w:rPr>
          <w:rFonts w:ascii="Garamond" w:hAnsi="Garamond"/>
          <w:bCs/>
          <w:sz w:val="22"/>
          <w:szCs w:val="22"/>
          <w:lang w:val="en-US"/>
        </w:rPr>
        <w:t xml:space="preserve">effect in favor of AIT </w:t>
      </w:r>
      <w:r w:rsidRPr="00B51867">
        <w:rPr>
          <w:rFonts w:ascii="Garamond" w:hAnsi="Garamond"/>
          <w:bCs/>
          <w:sz w:val="22"/>
          <w:szCs w:val="22"/>
          <w:lang w:val="en-US"/>
        </w:rPr>
        <w:t>(Figure 2).</w:t>
      </w:r>
      <w:r w:rsidRPr="009A0545">
        <w:rPr>
          <w:rFonts w:ascii="Garamond" w:hAnsi="Garamond"/>
          <w:bCs/>
          <w:sz w:val="22"/>
          <w:szCs w:val="22"/>
          <w:lang w:val="en-US"/>
        </w:rPr>
        <w:t xml:space="preserve"> </w:t>
      </w:r>
    </w:p>
    <w:p w14:paraId="547A5970" w14:textId="77777777" w:rsidR="00D20980" w:rsidRPr="00B51867" w:rsidRDefault="00D20980" w:rsidP="00D20980">
      <w:pPr>
        <w:spacing w:line="360" w:lineRule="auto"/>
        <w:jc w:val="both"/>
        <w:rPr>
          <w:rFonts w:ascii="Garamond" w:hAnsi="Garamond"/>
          <w:bCs/>
          <w:sz w:val="22"/>
          <w:szCs w:val="22"/>
          <w:lang w:val="en-US"/>
        </w:rPr>
      </w:pPr>
    </w:p>
    <w:p w14:paraId="74C6084F" w14:textId="77777777" w:rsidR="00D20980" w:rsidRDefault="00D20980" w:rsidP="00D20980">
      <w:pPr>
        <w:spacing w:after="200" w:line="360" w:lineRule="auto"/>
        <w:contextualSpacing/>
        <w:jc w:val="both"/>
        <w:outlineLvl w:val="0"/>
        <w:rPr>
          <w:rFonts w:ascii="Garamond" w:eastAsia="Calibri" w:hAnsi="Garamond" w:cs="Arial"/>
          <w:i/>
          <w:iCs/>
          <w:sz w:val="22"/>
          <w:szCs w:val="22"/>
          <w:lang w:val="en-US"/>
        </w:rPr>
      </w:pPr>
    </w:p>
    <w:p w14:paraId="6C39AABE" w14:textId="77777777" w:rsidR="00D20980" w:rsidRPr="009A0545" w:rsidRDefault="00D20980" w:rsidP="00D20980">
      <w:pPr>
        <w:spacing w:after="200" w:line="360" w:lineRule="auto"/>
        <w:contextualSpacing/>
        <w:jc w:val="both"/>
        <w:outlineLvl w:val="0"/>
        <w:rPr>
          <w:rFonts w:ascii="Garamond" w:eastAsia="Calibri" w:hAnsi="Garamond" w:cs="Arial"/>
          <w:i/>
          <w:iCs/>
          <w:sz w:val="22"/>
          <w:szCs w:val="22"/>
          <w:lang w:val="en-US"/>
        </w:rPr>
      </w:pPr>
      <w:r w:rsidRPr="009A0545">
        <w:rPr>
          <w:rFonts w:ascii="Garamond" w:eastAsia="Calibri" w:hAnsi="Garamond" w:cs="Arial"/>
          <w:i/>
          <w:iCs/>
          <w:sz w:val="22"/>
          <w:szCs w:val="22"/>
          <w:lang w:val="en-US"/>
        </w:rPr>
        <w:t>Sensitivity analysis</w:t>
      </w:r>
    </w:p>
    <w:p w14:paraId="7B583886" w14:textId="77777777" w:rsidR="00D20980" w:rsidRPr="0007182D" w:rsidRDefault="00D20980" w:rsidP="00D20980">
      <w:pPr>
        <w:spacing w:after="200" w:line="360" w:lineRule="auto"/>
        <w:contextualSpacing/>
        <w:jc w:val="both"/>
        <w:rPr>
          <w:rFonts w:ascii="Garamond" w:eastAsia="Calibri" w:hAnsi="Garamond" w:cs="Arial"/>
          <w:bCs/>
          <w:sz w:val="22"/>
          <w:szCs w:val="22"/>
          <w:lang w:val="en-US"/>
        </w:rPr>
      </w:pPr>
      <w:r w:rsidRPr="009A0545">
        <w:rPr>
          <w:rFonts w:ascii="Garamond" w:eastAsia="Calibri" w:hAnsi="Garamond" w:cs="Arial"/>
          <w:bCs/>
          <w:sz w:val="22"/>
          <w:szCs w:val="22"/>
          <w:lang w:val="en-US"/>
        </w:rPr>
        <w:t>Sensitivity analysis was performed excluding all studies at high ROB, which demonstrated a SMD of -</w:t>
      </w:r>
      <w:r w:rsidRPr="00ED08BA">
        <w:rPr>
          <w:rFonts w:ascii="Garamond" w:eastAsia="Calibri" w:hAnsi="Garamond" w:cs="Arial"/>
          <w:bCs/>
          <w:sz w:val="22"/>
          <w:szCs w:val="22"/>
          <w:lang w:val="en-US"/>
        </w:rPr>
        <w:t>0.</w:t>
      </w:r>
      <w:r>
        <w:rPr>
          <w:rFonts w:ascii="Garamond" w:eastAsia="Calibri" w:hAnsi="Garamond" w:cs="Arial"/>
          <w:bCs/>
          <w:sz w:val="22"/>
          <w:szCs w:val="22"/>
          <w:lang w:val="en-US"/>
        </w:rPr>
        <w:t>57</w:t>
      </w:r>
      <w:r w:rsidRPr="00ED08BA">
        <w:rPr>
          <w:rFonts w:ascii="Garamond" w:eastAsia="Calibri" w:hAnsi="Garamond" w:cs="Arial"/>
          <w:bCs/>
          <w:sz w:val="22"/>
          <w:szCs w:val="22"/>
          <w:lang w:val="en-US"/>
        </w:rPr>
        <w:t xml:space="preserve"> (95%CI -0.</w:t>
      </w:r>
      <w:r>
        <w:rPr>
          <w:rFonts w:ascii="Garamond" w:eastAsia="Calibri" w:hAnsi="Garamond" w:cs="Arial"/>
          <w:bCs/>
          <w:sz w:val="22"/>
          <w:szCs w:val="22"/>
          <w:lang w:val="en-US"/>
        </w:rPr>
        <w:t>68</w:t>
      </w:r>
      <w:r w:rsidRPr="00ED08BA">
        <w:rPr>
          <w:rFonts w:ascii="Garamond" w:eastAsia="Calibri" w:hAnsi="Garamond" w:cs="Arial"/>
          <w:bCs/>
          <w:sz w:val="22"/>
          <w:szCs w:val="22"/>
          <w:lang w:val="en-US"/>
        </w:rPr>
        <w:t>,-0.</w:t>
      </w:r>
      <w:r>
        <w:rPr>
          <w:rFonts w:ascii="Garamond" w:eastAsia="Calibri" w:hAnsi="Garamond" w:cs="Arial"/>
          <w:bCs/>
          <w:sz w:val="22"/>
          <w:szCs w:val="22"/>
          <w:lang w:val="en-US"/>
        </w:rPr>
        <w:t>46</w:t>
      </w:r>
      <w:r w:rsidRPr="00ED08BA">
        <w:rPr>
          <w:rFonts w:ascii="Garamond" w:eastAsia="Calibri" w:hAnsi="Garamond" w:cs="Arial"/>
          <w:bCs/>
          <w:sz w:val="22"/>
          <w:szCs w:val="22"/>
          <w:lang w:val="en-US"/>
        </w:rPr>
        <w:t>)</w:t>
      </w:r>
      <w:r w:rsidRPr="000C4E1F">
        <w:rPr>
          <w:rFonts w:ascii="Garamond" w:eastAsia="Calibri" w:hAnsi="Garamond" w:cs="Arial"/>
          <w:bCs/>
          <w:sz w:val="22"/>
          <w:szCs w:val="22"/>
          <w:lang w:val="en-US"/>
        </w:rPr>
        <w:t xml:space="preserve"> (Figure S1, S</w:t>
      </w:r>
      <w:r w:rsidRPr="000C4E1F">
        <w:rPr>
          <w:rFonts w:ascii="Garamond" w:eastAsia="Calibri" w:hAnsi="Garamond" w:cs="Arial"/>
          <w:sz w:val="22"/>
          <w:szCs w:val="22"/>
          <w:lang w:val="en-US"/>
        </w:rPr>
        <w:t>upplementary file</w:t>
      </w:r>
      <w:r w:rsidRPr="000C4E1F">
        <w:rPr>
          <w:rFonts w:ascii="Garamond" w:eastAsia="Calibri" w:hAnsi="Garamond" w:cs="Arial"/>
          <w:bCs/>
          <w:sz w:val="22"/>
          <w:szCs w:val="22"/>
          <w:lang w:val="en-US"/>
        </w:rPr>
        <w:t>)</w:t>
      </w:r>
    </w:p>
    <w:p w14:paraId="027D767A" w14:textId="77777777" w:rsidR="00D20980" w:rsidRPr="00B51867" w:rsidRDefault="00D20980" w:rsidP="00D20980">
      <w:pPr>
        <w:spacing w:after="200" w:line="360" w:lineRule="auto"/>
        <w:contextualSpacing/>
        <w:jc w:val="both"/>
        <w:rPr>
          <w:rFonts w:ascii="Garamond" w:eastAsia="Calibri" w:hAnsi="Garamond" w:cs="Arial"/>
          <w:bCs/>
          <w:sz w:val="22"/>
          <w:szCs w:val="22"/>
          <w:lang w:val="en-US"/>
        </w:rPr>
      </w:pPr>
    </w:p>
    <w:p w14:paraId="2236DB4C" w14:textId="77777777" w:rsidR="00D20980" w:rsidRPr="009A0545" w:rsidRDefault="00D20980" w:rsidP="00D20980">
      <w:pPr>
        <w:spacing w:after="200" w:line="360" w:lineRule="auto"/>
        <w:contextualSpacing/>
        <w:jc w:val="both"/>
        <w:outlineLvl w:val="0"/>
        <w:rPr>
          <w:rFonts w:ascii="Garamond" w:eastAsia="Calibri" w:hAnsi="Garamond" w:cs="Arial"/>
          <w:i/>
          <w:iCs/>
          <w:sz w:val="22"/>
          <w:szCs w:val="22"/>
          <w:lang w:val="en-US"/>
        </w:rPr>
      </w:pPr>
      <w:r w:rsidRPr="009A0545">
        <w:rPr>
          <w:rFonts w:ascii="Garamond" w:eastAsia="Calibri" w:hAnsi="Garamond" w:cs="Arial"/>
          <w:i/>
          <w:iCs/>
          <w:sz w:val="22"/>
          <w:szCs w:val="22"/>
          <w:lang w:val="en-US"/>
        </w:rPr>
        <w:t>Assessment for publication bias</w:t>
      </w:r>
    </w:p>
    <w:p w14:paraId="2D87B633" w14:textId="77777777" w:rsidR="00D20980" w:rsidRPr="009A0545" w:rsidRDefault="00D20980" w:rsidP="00D20980">
      <w:pPr>
        <w:spacing w:line="360" w:lineRule="auto"/>
        <w:jc w:val="both"/>
        <w:rPr>
          <w:rFonts w:ascii="Garamond" w:hAnsi="Garamond"/>
          <w:bCs/>
          <w:sz w:val="22"/>
          <w:szCs w:val="22"/>
          <w:lang w:val="en-US"/>
        </w:rPr>
      </w:pPr>
      <w:r>
        <w:rPr>
          <w:rFonts w:ascii="Garamond" w:eastAsia="Calibri" w:hAnsi="Garamond" w:cs="Arial"/>
          <w:bCs/>
          <w:sz w:val="22"/>
          <w:szCs w:val="22"/>
          <w:lang w:val="en-US"/>
        </w:rPr>
        <w:t xml:space="preserve">There was </w:t>
      </w:r>
      <w:r w:rsidRPr="009A0545">
        <w:rPr>
          <w:rFonts w:ascii="Garamond" w:eastAsia="Calibri" w:hAnsi="Garamond" w:cs="Arial"/>
          <w:bCs/>
          <w:sz w:val="22"/>
          <w:szCs w:val="22"/>
          <w:lang w:val="en-US"/>
        </w:rPr>
        <w:t xml:space="preserve">evidence of </w:t>
      </w:r>
      <w:r>
        <w:rPr>
          <w:rFonts w:ascii="Garamond" w:eastAsia="Calibri" w:hAnsi="Garamond" w:cs="Arial"/>
          <w:bCs/>
          <w:sz w:val="22"/>
          <w:szCs w:val="22"/>
          <w:lang w:val="en-US"/>
        </w:rPr>
        <w:t xml:space="preserve">potential </w:t>
      </w:r>
      <w:r w:rsidRPr="009A0545">
        <w:rPr>
          <w:rFonts w:ascii="Garamond" w:eastAsia="Calibri" w:hAnsi="Garamond" w:cs="Arial"/>
          <w:bCs/>
          <w:sz w:val="22"/>
          <w:szCs w:val="22"/>
          <w:lang w:val="en-US"/>
        </w:rPr>
        <w:t>publication bias (Figure S2, S</w:t>
      </w:r>
      <w:r w:rsidRPr="009A0545">
        <w:rPr>
          <w:rFonts w:ascii="Garamond" w:eastAsia="Calibri" w:hAnsi="Garamond" w:cs="Arial"/>
          <w:sz w:val="22"/>
          <w:szCs w:val="22"/>
          <w:lang w:val="en-US"/>
        </w:rPr>
        <w:t>upplementary file</w:t>
      </w:r>
      <w:r w:rsidRPr="009A0545">
        <w:rPr>
          <w:rFonts w:ascii="Garamond" w:eastAsia="Calibri" w:hAnsi="Garamond" w:cs="Arial"/>
          <w:bCs/>
          <w:sz w:val="22"/>
          <w:szCs w:val="22"/>
          <w:lang w:val="en-US"/>
        </w:rPr>
        <w:t>)</w:t>
      </w:r>
      <w:r>
        <w:rPr>
          <w:rFonts w:ascii="Garamond" w:eastAsia="Calibri" w:hAnsi="Garamond" w:cs="Arial"/>
          <w:bCs/>
          <w:sz w:val="22"/>
          <w:szCs w:val="22"/>
          <w:lang w:val="en-US"/>
        </w:rPr>
        <w:t xml:space="preserve"> </w:t>
      </w:r>
      <w:r w:rsidRPr="009A0545">
        <w:rPr>
          <w:rFonts w:ascii="Garamond" w:hAnsi="Garamond"/>
          <w:bCs/>
          <w:sz w:val="22"/>
          <w:szCs w:val="22"/>
          <w:lang w:val="en-US"/>
        </w:rPr>
        <w:t>which was also suggested by the Begg (P=0.0</w:t>
      </w:r>
      <w:r>
        <w:rPr>
          <w:rFonts w:ascii="Garamond" w:hAnsi="Garamond"/>
          <w:bCs/>
          <w:sz w:val="22"/>
          <w:szCs w:val="22"/>
          <w:lang w:val="en-US"/>
        </w:rPr>
        <w:t>03) and Egge</w:t>
      </w:r>
      <w:r w:rsidRPr="009A0545">
        <w:rPr>
          <w:rFonts w:ascii="Garamond" w:hAnsi="Garamond"/>
          <w:bCs/>
          <w:sz w:val="22"/>
          <w:szCs w:val="22"/>
          <w:lang w:val="en-US"/>
        </w:rPr>
        <w:t>r (P=0.</w:t>
      </w:r>
      <w:r>
        <w:rPr>
          <w:rFonts w:ascii="Garamond" w:hAnsi="Garamond"/>
          <w:bCs/>
          <w:sz w:val="22"/>
          <w:szCs w:val="22"/>
          <w:lang w:val="en-US"/>
        </w:rPr>
        <w:t>003</w:t>
      </w:r>
      <w:r w:rsidRPr="009A0545">
        <w:rPr>
          <w:rFonts w:ascii="Garamond" w:hAnsi="Garamond"/>
          <w:bCs/>
          <w:sz w:val="22"/>
          <w:szCs w:val="22"/>
          <w:lang w:val="en-US"/>
        </w:rPr>
        <w:t>) tests.</w:t>
      </w:r>
    </w:p>
    <w:p w14:paraId="4A6586DD" w14:textId="77777777" w:rsidR="00D20980" w:rsidRPr="009A0545" w:rsidRDefault="00D20980" w:rsidP="00D20980">
      <w:pPr>
        <w:spacing w:after="200" w:line="360" w:lineRule="auto"/>
        <w:contextualSpacing/>
        <w:jc w:val="both"/>
        <w:rPr>
          <w:rFonts w:ascii="Garamond" w:eastAsia="Calibri" w:hAnsi="Garamond" w:cs="Arial"/>
          <w:bCs/>
          <w:sz w:val="22"/>
          <w:szCs w:val="22"/>
          <w:lang w:val="en-US"/>
        </w:rPr>
      </w:pPr>
    </w:p>
    <w:p w14:paraId="33F398F0" w14:textId="77777777" w:rsidR="00D20980" w:rsidRPr="009A0545" w:rsidRDefault="00D20980" w:rsidP="00D20980">
      <w:pPr>
        <w:spacing w:line="360" w:lineRule="auto"/>
        <w:jc w:val="both"/>
        <w:rPr>
          <w:rFonts w:ascii="Garamond" w:hAnsi="Garamond"/>
          <w:bCs/>
          <w:sz w:val="22"/>
          <w:szCs w:val="22"/>
          <w:lang w:val="en-US"/>
        </w:rPr>
      </w:pPr>
    </w:p>
    <w:p w14:paraId="233F020F" w14:textId="77777777" w:rsidR="00D20980" w:rsidRPr="009A0545" w:rsidRDefault="00D20980" w:rsidP="00D20980">
      <w:pPr>
        <w:spacing w:line="360" w:lineRule="auto"/>
        <w:jc w:val="both"/>
        <w:outlineLvl w:val="0"/>
        <w:rPr>
          <w:rFonts w:ascii="Garamond" w:hAnsi="Garamond"/>
          <w:bCs/>
          <w:i/>
          <w:sz w:val="22"/>
          <w:szCs w:val="22"/>
          <w:lang w:val="en-US"/>
        </w:rPr>
      </w:pPr>
      <w:r w:rsidRPr="009A0545">
        <w:rPr>
          <w:rFonts w:ascii="Garamond" w:hAnsi="Garamond"/>
          <w:bCs/>
          <w:i/>
          <w:sz w:val="22"/>
          <w:szCs w:val="22"/>
          <w:lang w:val="en-US"/>
        </w:rPr>
        <w:t>Subgroup analyses</w:t>
      </w:r>
    </w:p>
    <w:p w14:paraId="433ECF3E" w14:textId="77777777"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Subgroup analyses were undertaken to compare:</w:t>
      </w:r>
    </w:p>
    <w:p w14:paraId="5BA15689" w14:textId="77777777" w:rsidR="00D20980" w:rsidRPr="009A0545" w:rsidRDefault="00D20980" w:rsidP="00D20980">
      <w:pPr>
        <w:pStyle w:val="ListParagraph"/>
        <w:numPr>
          <w:ilvl w:val="0"/>
          <w:numId w:val="1"/>
        </w:numPr>
        <w:spacing w:line="360" w:lineRule="auto"/>
        <w:jc w:val="both"/>
        <w:rPr>
          <w:rFonts w:ascii="Garamond" w:hAnsi="Garamond"/>
        </w:rPr>
      </w:pPr>
      <w:r w:rsidRPr="009A0545">
        <w:rPr>
          <w:rFonts w:ascii="Garamond" w:hAnsi="Garamond"/>
        </w:rPr>
        <w:t xml:space="preserve">SCIT versus SLIT: </w:t>
      </w:r>
      <w:r w:rsidRPr="00ED08BA">
        <w:rPr>
          <w:rFonts w:ascii="Garamond" w:hAnsi="Garamond"/>
        </w:rPr>
        <w:t>SMD -0.6</w:t>
      </w:r>
      <w:r>
        <w:rPr>
          <w:rFonts w:ascii="Garamond" w:hAnsi="Garamond"/>
        </w:rPr>
        <w:t>5</w:t>
      </w:r>
      <w:r w:rsidRPr="00ED08BA">
        <w:rPr>
          <w:rFonts w:ascii="Garamond" w:hAnsi="Garamond"/>
        </w:rPr>
        <w:t xml:space="preserve"> (95%CI -0.</w:t>
      </w:r>
      <w:r>
        <w:rPr>
          <w:rFonts w:ascii="Garamond" w:hAnsi="Garamond"/>
        </w:rPr>
        <w:t>86</w:t>
      </w:r>
      <w:r w:rsidRPr="00ED08BA">
        <w:rPr>
          <w:rFonts w:ascii="Garamond" w:hAnsi="Garamond"/>
        </w:rPr>
        <w:t>, -0.</w:t>
      </w:r>
      <w:r>
        <w:rPr>
          <w:rFonts w:ascii="Garamond" w:hAnsi="Garamond"/>
        </w:rPr>
        <w:t>43</w:t>
      </w:r>
      <w:r w:rsidRPr="00ED08BA">
        <w:rPr>
          <w:rFonts w:ascii="Garamond" w:hAnsi="Garamond"/>
        </w:rPr>
        <w:t>)</w:t>
      </w:r>
      <w:r w:rsidRPr="009A0545">
        <w:rPr>
          <w:rFonts w:ascii="Garamond" w:hAnsi="Garamond"/>
        </w:rPr>
        <w:t xml:space="preserve"> for SCIT and SMD </w:t>
      </w:r>
      <w:r w:rsidRPr="00ED08BA">
        <w:rPr>
          <w:rFonts w:ascii="Garamond" w:hAnsi="Garamond"/>
        </w:rPr>
        <w:t>-0.</w:t>
      </w:r>
      <w:r>
        <w:rPr>
          <w:rFonts w:ascii="Garamond" w:hAnsi="Garamond"/>
        </w:rPr>
        <w:t>48</w:t>
      </w:r>
      <w:r w:rsidRPr="00ED08BA">
        <w:rPr>
          <w:rFonts w:ascii="Garamond" w:hAnsi="Garamond"/>
        </w:rPr>
        <w:t xml:space="preserve"> (95%CI -0.</w:t>
      </w:r>
      <w:r>
        <w:rPr>
          <w:rFonts w:ascii="Garamond" w:hAnsi="Garamond"/>
        </w:rPr>
        <w:t>61</w:t>
      </w:r>
      <w:r w:rsidRPr="00ED08BA">
        <w:rPr>
          <w:rFonts w:ascii="Garamond" w:hAnsi="Garamond"/>
        </w:rPr>
        <w:t>, -0.</w:t>
      </w:r>
      <w:r>
        <w:rPr>
          <w:rFonts w:ascii="Garamond" w:hAnsi="Garamond"/>
        </w:rPr>
        <w:t>36</w:t>
      </w:r>
      <w:r w:rsidRPr="00ED08BA">
        <w:rPr>
          <w:rFonts w:ascii="Garamond" w:hAnsi="Garamond"/>
        </w:rPr>
        <w:t>)</w:t>
      </w:r>
      <w:r w:rsidRPr="009A0545">
        <w:rPr>
          <w:rFonts w:ascii="Garamond" w:hAnsi="Garamond"/>
        </w:rPr>
        <w:t xml:space="preserve"> for SLIT (Figures 3a and b)</w:t>
      </w:r>
      <w:r w:rsidRPr="00B51867">
        <w:rPr>
          <w:rFonts w:ascii="Garamond" w:hAnsi="Garamond"/>
        </w:rPr>
        <w:t>, these both showing evidenc</w:t>
      </w:r>
      <w:r w:rsidRPr="000C6294">
        <w:rPr>
          <w:rFonts w:ascii="Garamond" w:hAnsi="Garamond"/>
        </w:rPr>
        <w:t>e of benefit; data from the two ILIT trials could not be pooled, but these studies</w:t>
      </w:r>
      <w:r w:rsidRPr="009A0545">
        <w:rPr>
          <w:rFonts w:ascii="Garamond" w:hAnsi="Garamond"/>
        </w:rPr>
        <w:t xml:space="preserve"> also demonstrated an improvement in short-term symptom scores.</w:t>
      </w:r>
    </w:p>
    <w:p w14:paraId="5781BDE1" w14:textId="77777777" w:rsidR="00D20980" w:rsidRDefault="00D20980" w:rsidP="00D20980">
      <w:pPr>
        <w:pStyle w:val="ListParagraph"/>
        <w:numPr>
          <w:ilvl w:val="0"/>
          <w:numId w:val="1"/>
        </w:numPr>
        <w:spacing w:line="360" w:lineRule="auto"/>
        <w:jc w:val="both"/>
        <w:rPr>
          <w:rFonts w:ascii="Garamond" w:hAnsi="Garamond"/>
        </w:rPr>
      </w:pPr>
      <w:r w:rsidRPr="009A0545">
        <w:rPr>
          <w:rFonts w:ascii="Garamond" w:hAnsi="Garamond"/>
        </w:rPr>
        <w:t>Children versus adults</w:t>
      </w:r>
      <w:r>
        <w:rPr>
          <w:rFonts w:ascii="Garamond" w:hAnsi="Garamond"/>
        </w:rPr>
        <w:t xml:space="preserve"> for AIT (SCIT and SLIT)</w:t>
      </w:r>
      <w:r w:rsidRPr="009A0545">
        <w:rPr>
          <w:rFonts w:ascii="Garamond" w:hAnsi="Garamond"/>
        </w:rPr>
        <w:t xml:space="preserve">: SMD </w:t>
      </w:r>
      <w:r w:rsidRPr="00ED08BA">
        <w:rPr>
          <w:rFonts w:ascii="Garamond" w:hAnsi="Garamond"/>
        </w:rPr>
        <w:t>-0.25 (95%CI -</w:t>
      </w:r>
      <w:r>
        <w:rPr>
          <w:rFonts w:ascii="Garamond" w:hAnsi="Garamond"/>
        </w:rPr>
        <w:t>0.46</w:t>
      </w:r>
      <w:r w:rsidRPr="00ED08BA">
        <w:rPr>
          <w:rFonts w:ascii="Garamond" w:hAnsi="Garamond"/>
        </w:rPr>
        <w:t xml:space="preserve">, </w:t>
      </w:r>
      <w:r>
        <w:rPr>
          <w:rFonts w:ascii="Garamond" w:hAnsi="Garamond"/>
        </w:rPr>
        <w:t>-</w:t>
      </w:r>
      <w:r w:rsidRPr="00ED08BA">
        <w:rPr>
          <w:rFonts w:ascii="Garamond" w:hAnsi="Garamond"/>
        </w:rPr>
        <w:t>0.</w:t>
      </w:r>
      <w:r>
        <w:rPr>
          <w:rFonts w:ascii="Garamond" w:hAnsi="Garamond"/>
        </w:rPr>
        <w:t>05</w:t>
      </w:r>
      <w:r w:rsidRPr="00ED08BA">
        <w:rPr>
          <w:rFonts w:ascii="Garamond" w:hAnsi="Garamond"/>
        </w:rPr>
        <w:t>)</w:t>
      </w:r>
      <w:r w:rsidRPr="009A0545">
        <w:rPr>
          <w:rFonts w:ascii="Garamond" w:hAnsi="Garamond"/>
        </w:rPr>
        <w:t xml:space="preserve"> for children and </w:t>
      </w:r>
      <w:r w:rsidRPr="00ED08BA">
        <w:rPr>
          <w:rFonts w:ascii="Garamond" w:hAnsi="Garamond"/>
        </w:rPr>
        <w:t>SMD -0.5</w:t>
      </w:r>
      <w:r>
        <w:rPr>
          <w:rFonts w:ascii="Garamond" w:hAnsi="Garamond"/>
        </w:rPr>
        <w:t>6</w:t>
      </w:r>
      <w:r w:rsidRPr="00ED08BA">
        <w:rPr>
          <w:rFonts w:ascii="Garamond" w:hAnsi="Garamond"/>
        </w:rPr>
        <w:t xml:space="preserve"> (95%CI -0.7</w:t>
      </w:r>
      <w:r>
        <w:rPr>
          <w:rFonts w:ascii="Garamond" w:hAnsi="Garamond"/>
        </w:rPr>
        <w:t>0</w:t>
      </w:r>
      <w:r w:rsidRPr="00ED08BA">
        <w:rPr>
          <w:rFonts w:ascii="Garamond" w:hAnsi="Garamond"/>
        </w:rPr>
        <w:t>, -0.42)</w:t>
      </w:r>
      <w:r>
        <w:rPr>
          <w:rFonts w:ascii="Garamond" w:hAnsi="Garamond"/>
        </w:rPr>
        <w:t xml:space="preserve"> for adults</w:t>
      </w:r>
      <w:r w:rsidRPr="009A0545">
        <w:rPr>
          <w:rFonts w:ascii="Garamond" w:hAnsi="Garamond"/>
        </w:rPr>
        <w:t xml:space="preserve"> (Figures 4a and b)</w:t>
      </w:r>
      <w:r w:rsidRPr="0007182D">
        <w:rPr>
          <w:rFonts w:ascii="Garamond" w:hAnsi="Garamond"/>
        </w:rPr>
        <w:t xml:space="preserve">, these analyses showing evidence of benefit in </w:t>
      </w:r>
      <w:r>
        <w:rPr>
          <w:rFonts w:ascii="Garamond" w:hAnsi="Garamond"/>
        </w:rPr>
        <w:t xml:space="preserve">both </w:t>
      </w:r>
      <w:r w:rsidRPr="0007182D">
        <w:rPr>
          <w:rFonts w:ascii="Garamond" w:hAnsi="Garamond"/>
        </w:rPr>
        <w:t xml:space="preserve">adults and </w:t>
      </w:r>
      <w:r>
        <w:rPr>
          <w:rFonts w:ascii="Garamond" w:hAnsi="Garamond"/>
        </w:rPr>
        <w:t xml:space="preserve"> </w:t>
      </w:r>
      <w:r w:rsidRPr="0007182D">
        <w:rPr>
          <w:rFonts w:ascii="Garamond" w:hAnsi="Garamond"/>
        </w:rPr>
        <w:t>children</w:t>
      </w:r>
      <w:r>
        <w:rPr>
          <w:rFonts w:ascii="Garamond" w:hAnsi="Garamond"/>
        </w:rPr>
        <w:t>.</w:t>
      </w:r>
    </w:p>
    <w:p w14:paraId="275E4119" w14:textId="77777777" w:rsidR="00D20980" w:rsidRPr="00B51867" w:rsidRDefault="00D20980" w:rsidP="00D20980">
      <w:pPr>
        <w:pStyle w:val="ListParagraph"/>
        <w:numPr>
          <w:ilvl w:val="0"/>
          <w:numId w:val="1"/>
        </w:numPr>
        <w:spacing w:line="360" w:lineRule="auto"/>
        <w:jc w:val="both"/>
        <w:rPr>
          <w:rFonts w:ascii="Garamond" w:hAnsi="Garamond"/>
        </w:rPr>
      </w:pPr>
      <w:r>
        <w:rPr>
          <w:rFonts w:ascii="Garamond" w:hAnsi="Garamond"/>
        </w:rPr>
        <w:t xml:space="preserve">Children versus adults for SLIT only: SMD -0.42 (95%CI -0.63, -0.21) for children and SMD -0.47 (95%CI -0.64, -0.29) for adults (figures S3a and b), these analyses showing benefit in both adults and children. </w:t>
      </w:r>
    </w:p>
    <w:p w14:paraId="65F4262F" w14:textId="77777777" w:rsidR="00D20980" w:rsidRDefault="00D20980" w:rsidP="00D20980">
      <w:pPr>
        <w:pStyle w:val="ListParagraph"/>
        <w:numPr>
          <w:ilvl w:val="0"/>
          <w:numId w:val="1"/>
        </w:numPr>
        <w:spacing w:line="360" w:lineRule="auto"/>
        <w:jc w:val="both"/>
        <w:rPr>
          <w:rFonts w:ascii="Garamond" w:hAnsi="Garamond"/>
        </w:rPr>
      </w:pPr>
      <w:r w:rsidRPr="00B51867">
        <w:rPr>
          <w:rFonts w:ascii="Garamond" w:hAnsi="Garamond"/>
        </w:rPr>
        <w:t xml:space="preserve">Seasonal versus perennial allergens: </w:t>
      </w:r>
      <w:r w:rsidRPr="00ED08BA">
        <w:rPr>
          <w:rFonts w:ascii="Garamond" w:hAnsi="Garamond"/>
        </w:rPr>
        <w:t>SMD -0.3</w:t>
      </w:r>
      <w:r>
        <w:rPr>
          <w:rFonts w:ascii="Garamond" w:hAnsi="Garamond"/>
        </w:rPr>
        <w:t>7</w:t>
      </w:r>
      <w:r w:rsidRPr="00ED08BA">
        <w:rPr>
          <w:rFonts w:ascii="Garamond" w:hAnsi="Garamond"/>
        </w:rPr>
        <w:t xml:space="preserve"> (95%CI -0.4</w:t>
      </w:r>
      <w:r>
        <w:rPr>
          <w:rFonts w:ascii="Garamond" w:hAnsi="Garamond"/>
        </w:rPr>
        <w:t>5</w:t>
      </w:r>
      <w:r w:rsidRPr="00ED08BA">
        <w:rPr>
          <w:rFonts w:ascii="Garamond" w:hAnsi="Garamond"/>
        </w:rPr>
        <w:t>, -0.2</w:t>
      </w:r>
      <w:r>
        <w:rPr>
          <w:rFonts w:ascii="Garamond" w:hAnsi="Garamond"/>
        </w:rPr>
        <w:t>8</w:t>
      </w:r>
      <w:r w:rsidRPr="00ED08BA">
        <w:rPr>
          <w:rFonts w:ascii="Garamond" w:hAnsi="Garamond"/>
        </w:rPr>
        <w:t>)</w:t>
      </w:r>
      <w:r w:rsidRPr="009A0545">
        <w:rPr>
          <w:rFonts w:ascii="Garamond" w:hAnsi="Garamond"/>
        </w:rPr>
        <w:t xml:space="preserve"> for seasonal </w:t>
      </w:r>
      <w:r w:rsidRPr="001A501B">
        <w:rPr>
          <w:rFonts w:ascii="Garamond" w:hAnsi="Garamond"/>
        </w:rPr>
        <w:t xml:space="preserve">and </w:t>
      </w:r>
      <w:r w:rsidRPr="00ED08BA">
        <w:rPr>
          <w:rFonts w:ascii="Garamond" w:hAnsi="Garamond"/>
        </w:rPr>
        <w:t>SMD -0.91 (95%CI -1.47, -0.36)</w:t>
      </w:r>
      <w:r w:rsidRPr="001A501B">
        <w:rPr>
          <w:rFonts w:ascii="Garamond" w:hAnsi="Garamond"/>
        </w:rPr>
        <w:t xml:space="preserve"> for perennial (Figures S</w:t>
      </w:r>
      <w:r>
        <w:rPr>
          <w:rFonts w:ascii="Garamond" w:hAnsi="Garamond"/>
        </w:rPr>
        <w:t>4</w:t>
      </w:r>
      <w:r w:rsidRPr="001A501B">
        <w:rPr>
          <w:rFonts w:ascii="Garamond" w:hAnsi="Garamond"/>
        </w:rPr>
        <w:t>a and b, Supplementary file), these demonstrating evidence</w:t>
      </w:r>
      <w:r w:rsidRPr="00B51867">
        <w:rPr>
          <w:rFonts w:ascii="Garamond" w:hAnsi="Garamond"/>
        </w:rPr>
        <w:t xml:space="preserve"> of benefit from both </w:t>
      </w:r>
      <w:r>
        <w:rPr>
          <w:rFonts w:ascii="Garamond" w:hAnsi="Garamond"/>
        </w:rPr>
        <w:t>approaches.</w:t>
      </w:r>
    </w:p>
    <w:p w14:paraId="6269CB90" w14:textId="77777777" w:rsidR="00D20980" w:rsidRDefault="00D20980" w:rsidP="00D20980">
      <w:pPr>
        <w:pStyle w:val="ListParagraph"/>
        <w:numPr>
          <w:ilvl w:val="0"/>
          <w:numId w:val="1"/>
        </w:numPr>
        <w:spacing w:line="360" w:lineRule="auto"/>
        <w:jc w:val="both"/>
        <w:rPr>
          <w:rFonts w:ascii="Garamond" w:hAnsi="Garamond"/>
        </w:rPr>
      </w:pPr>
      <w:r w:rsidRPr="00B51867">
        <w:rPr>
          <w:rFonts w:ascii="Garamond" w:hAnsi="Garamond"/>
        </w:rPr>
        <w:t>Seasonal versus perennial allergens</w:t>
      </w:r>
      <w:r>
        <w:rPr>
          <w:rFonts w:ascii="Garamond" w:hAnsi="Garamond"/>
        </w:rPr>
        <w:t xml:space="preserve"> for SCIT</w:t>
      </w:r>
      <w:r w:rsidRPr="00B51867">
        <w:rPr>
          <w:rFonts w:ascii="Garamond" w:hAnsi="Garamond"/>
        </w:rPr>
        <w:t xml:space="preserve">: </w:t>
      </w:r>
      <w:r w:rsidRPr="009C1E15">
        <w:rPr>
          <w:rFonts w:ascii="Garamond" w:hAnsi="Garamond"/>
        </w:rPr>
        <w:t>SMD</w:t>
      </w:r>
      <w:r>
        <w:rPr>
          <w:rFonts w:ascii="Garamond" w:hAnsi="Garamond"/>
        </w:rPr>
        <w:t xml:space="preserve"> -0.49 (95%CI -0.72, -0.27) for seasonal and SMD -1.59 (95% CI -2.44, -0.74)for perennial (results from only one study) </w:t>
      </w:r>
      <w:r w:rsidRPr="001A501B">
        <w:rPr>
          <w:rFonts w:ascii="Garamond" w:hAnsi="Garamond"/>
        </w:rPr>
        <w:t xml:space="preserve">(Figures </w:t>
      </w:r>
      <w:r>
        <w:rPr>
          <w:rFonts w:ascii="Garamond" w:hAnsi="Garamond"/>
        </w:rPr>
        <w:t>S5</w:t>
      </w:r>
      <w:r w:rsidRPr="001A501B">
        <w:rPr>
          <w:rFonts w:ascii="Garamond" w:hAnsi="Garamond"/>
        </w:rPr>
        <w:t>a and b, Supplementary file)</w:t>
      </w:r>
      <w:r>
        <w:rPr>
          <w:rFonts w:ascii="Garamond" w:hAnsi="Garamond"/>
        </w:rPr>
        <w:t>,</w:t>
      </w:r>
      <w:r w:rsidRPr="00C808F1">
        <w:rPr>
          <w:rFonts w:ascii="Garamond" w:hAnsi="Garamond"/>
        </w:rPr>
        <w:t xml:space="preserve"> </w:t>
      </w:r>
      <w:r w:rsidRPr="001A501B">
        <w:rPr>
          <w:rFonts w:ascii="Garamond" w:hAnsi="Garamond"/>
        </w:rPr>
        <w:t>these demonstrating evidence</w:t>
      </w:r>
      <w:r w:rsidRPr="00B51867">
        <w:rPr>
          <w:rFonts w:ascii="Garamond" w:hAnsi="Garamond"/>
        </w:rPr>
        <w:t xml:space="preserve"> of benefit from both </w:t>
      </w:r>
      <w:r>
        <w:rPr>
          <w:rFonts w:ascii="Garamond" w:hAnsi="Garamond"/>
        </w:rPr>
        <w:t>approaches.</w:t>
      </w:r>
    </w:p>
    <w:p w14:paraId="0FB34222" w14:textId="77777777" w:rsidR="00D20980" w:rsidRPr="00B51867" w:rsidRDefault="00D20980" w:rsidP="00D20980">
      <w:pPr>
        <w:pStyle w:val="ListParagraph"/>
        <w:numPr>
          <w:ilvl w:val="0"/>
          <w:numId w:val="1"/>
        </w:numPr>
        <w:spacing w:line="360" w:lineRule="auto"/>
        <w:jc w:val="both"/>
        <w:rPr>
          <w:rFonts w:ascii="Garamond" w:hAnsi="Garamond"/>
        </w:rPr>
      </w:pPr>
      <w:r w:rsidRPr="00B51867">
        <w:rPr>
          <w:rFonts w:ascii="Garamond" w:hAnsi="Garamond"/>
        </w:rPr>
        <w:t>Seasonal versus perennial allergens</w:t>
      </w:r>
      <w:r>
        <w:rPr>
          <w:rFonts w:ascii="Garamond" w:hAnsi="Garamond"/>
        </w:rPr>
        <w:t xml:space="preserve"> for SLIT: SMD -0.35 (95%CI -0.45, -0.26) for seasonal and SMD         -0.81 (95%CI -1.41, -0.20)for perennial allergens  </w:t>
      </w:r>
      <w:r w:rsidRPr="001A501B">
        <w:rPr>
          <w:rFonts w:ascii="Garamond" w:hAnsi="Garamond"/>
        </w:rPr>
        <w:t xml:space="preserve">(Figures </w:t>
      </w:r>
      <w:r>
        <w:rPr>
          <w:rFonts w:ascii="Garamond" w:hAnsi="Garamond"/>
        </w:rPr>
        <w:t>S6</w:t>
      </w:r>
      <w:r w:rsidRPr="001A501B">
        <w:rPr>
          <w:rFonts w:ascii="Garamond" w:hAnsi="Garamond"/>
        </w:rPr>
        <w:t>a and b, Supplementary file)</w:t>
      </w:r>
      <w:r>
        <w:rPr>
          <w:rFonts w:ascii="Garamond" w:hAnsi="Garamond"/>
        </w:rPr>
        <w:t xml:space="preserve"> </w:t>
      </w:r>
    </w:p>
    <w:p w14:paraId="6AFCDEA0" w14:textId="77777777" w:rsidR="00D20980" w:rsidRPr="0007182D" w:rsidRDefault="00D20980" w:rsidP="00D20980">
      <w:pPr>
        <w:pStyle w:val="ListParagraph"/>
        <w:numPr>
          <w:ilvl w:val="0"/>
          <w:numId w:val="1"/>
        </w:numPr>
        <w:spacing w:line="360" w:lineRule="auto"/>
        <w:jc w:val="both"/>
        <w:rPr>
          <w:rFonts w:ascii="Garamond" w:hAnsi="Garamond"/>
        </w:rPr>
      </w:pPr>
      <w:r w:rsidRPr="00B51867">
        <w:rPr>
          <w:rFonts w:ascii="Garamond" w:hAnsi="Garamond"/>
        </w:rPr>
        <w:t>Pre-</w:t>
      </w:r>
      <w:r>
        <w:rPr>
          <w:rFonts w:ascii="Garamond" w:hAnsi="Garamond"/>
        </w:rPr>
        <w:t>/co-</w:t>
      </w:r>
      <w:r w:rsidRPr="00B51867">
        <w:rPr>
          <w:rFonts w:ascii="Garamond" w:hAnsi="Garamond"/>
        </w:rPr>
        <w:t>seasonal versus continuous treatment in SCIT</w:t>
      </w:r>
      <w:r>
        <w:rPr>
          <w:rFonts w:ascii="Garamond" w:hAnsi="Garamond"/>
        </w:rPr>
        <w:t xml:space="preserve"> for pollen</w:t>
      </w:r>
      <w:r w:rsidRPr="00B51867">
        <w:rPr>
          <w:rFonts w:ascii="Garamond" w:hAnsi="Garamond"/>
        </w:rPr>
        <w:t xml:space="preserve">: </w:t>
      </w:r>
      <w:r w:rsidRPr="00ED08BA">
        <w:rPr>
          <w:rFonts w:ascii="Garamond" w:hAnsi="Garamond"/>
        </w:rPr>
        <w:t>SMD -0.</w:t>
      </w:r>
      <w:r>
        <w:rPr>
          <w:rFonts w:ascii="Garamond" w:hAnsi="Garamond"/>
        </w:rPr>
        <w:t>51</w:t>
      </w:r>
      <w:r w:rsidRPr="00ED08BA">
        <w:rPr>
          <w:rFonts w:ascii="Garamond" w:hAnsi="Garamond"/>
        </w:rPr>
        <w:t xml:space="preserve"> (95%CI -</w:t>
      </w:r>
      <w:r>
        <w:rPr>
          <w:rFonts w:ascii="Garamond" w:hAnsi="Garamond"/>
        </w:rPr>
        <w:t>0.63</w:t>
      </w:r>
      <w:r w:rsidRPr="00ED08BA">
        <w:rPr>
          <w:rFonts w:ascii="Garamond" w:hAnsi="Garamond"/>
        </w:rPr>
        <w:t>, -0.</w:t>
      </w:r>
      <w:r>
        <w:rPr>
          <w:rFonts w:ascii="Garamond" w:hAnsi="Garamond"/>
        </w:rPr>
        <w:t>38</w:t>
      </w:r>
      <w:r w:rsidRPr="00ED08BA">
        <w:rPr>
          <w:rFonts w:ascii="Garamond" w:hAnsi="Garamond"/>
        </w:rPr>
        <w:t>)</w:t>
      </w:r>
      <w:r w:rsidRPr="009A0545">
        <w:rPr>
          <w:rFonts w:ascii="Garamond" w:hAnsi="Garamond"/>
        </w:rPr>
        <w:t xml:space="preserve"> in pre</w:t>
      </w:r>
      <w:r>
        <w:rPr>
          <w:rFonts w:ascii="Garamond" w:hAnsi="Garamond"/>
        </w:rPr>
        <w:t>/co</w:t>
      </w:r>
      <w:r w:rsidRPr="009A0545">
        <w:rPr>
          <w:rFonts w:ascii="Garamond" w:hAnsi="Garamond"/>
        </w:rPr>
        <w:t xml:space="preserve">-seasonal and  </w:t>
      </w:r>
      <w:r w:rsidRPr="00ED08BA">
        <w:rPr>
          <w:rFonts w:ascii="Garamond" w:hAnsi="Garamond"/>
        </w:rPr>
        <w:t>SMD -0.</w:t>
      </w:r>
      <w:r>
        <w:rPr>
          <w:rFonts w:ascii="Garamond" w:hAnsi="Garamond"/>
        </w:rPr>
        <w:t>69</w:t>
      </w:r>
      <w:r w:rsidRPr="00ED08BA">
        <w:rPr>
          <w:rFonts w:ascii="Garamond" w:hAnsi="Garamond"/>
        </w:rPr>
        <w:t xml:space="preserve"> (95%CI -1.</w:t>
      </w:r>
      <w:r>
        <w:rPr>
          <w:rFonts w:ascii="Garamond" w:hAnsi="Garamond"/>
        </w:rPr>
        <w:t>09</w:t>
      </w:r>
      <w:r w:rsidRPr="00ED08BA">
        <w:rPr>
          <w:rFonts w:ascii="Garamond" w:hAnsi="Garamond"/>
        </w:rPr>
        <w:t>, -0.2</w:t>
      </w:r>
      <w:r>
        <w:rPr>
          <w:rFonts w:ascii="Garamond" w:hAnsi="Garamond"/>
        </w:rPr>
        <w:t>9</w:t>
      </w:r>
      <w:r w:rsidRPr="00ED08BA">
        <w:rPr>
          <w:rFonts w:ascii="Garamond" w:hAnsi="Garamond"/>
        </w:rPr>
        <w:t>)</w:t>
      </w:r>
      <w:r w:rsidRPr="009A0545">
        <w:rPr>
          <w:rFonts w:ascii="Garamond" w:hAnsi="Garamond"/>
        </w:rPr>
        <w:t xml:space="preserve"> (Figures S</w:t>
      </w:r>
      <w:r>
        <w:rPr>
          <w:rFonts w:ascii="Garamond" w:hAnsi="Garamond"/>
        </w:rPr>
        <w:t>7</w:t>
      </w:r>
      <w:r w:rsidRPr="0007182D">
        <w:rPr>
          <w:rFonts w:ascii="Garamond" w:hAnsi="Garamond"/>
        </w:rPr>
        <w:t>a and b, Supplementary file), these analyses demonstrating evidence of benefit from both approaches</w:t>
      </w:r>
      <w:r>
        <w:rPr>
          <w:rFonts w:ascii="Garamond" w:hAnsi="Garamond"/>
        </w:rPr>
        <w:t>.</w:t>
      </w:r>
    </w:p>
    <w:p w14:paraId="01F59CE2" w14:textId="77777777" w:rsidR="00D20980" w:rsidRPr="000C6294" w:rsidRDefault="00D20980" w:rsidP="00D20980">
      <w:pPr>
        <w:pStyle w:val="ListParagraph"/>
        <w:numPr>
          <w:ilvl w:val="0"/>
          <w:numId w:val="1"/>
        </w:numPr>
        <w:spacing w:line="360" w:lineRule="auto"/>
        <w:jc w:val="both"/>
        <w:rPr>
          <w:rFonts w:ascii="Garamond" w:hAnsi="Garamond"/>
        </w:rPr>
      </w:pPr>
      <w:r w:rsidRPr="00B51867">
        <w:rPr>
          <w:rFonts w:ascii="Garamond" w:hAnsi="Garamond"/>
        </w:rPr>
        <w:t>Pre-/co-seasonal versus continuous treatment in SLIT</w:t>
      </w:r>
      <w:r>
        <w:rPr>
          <w:rFonts w:ascii="Garamond" w:hAnsi="Garamond"/>
        </w:rPr>
        <w:t xml:space="preserve"> for pollens </w:t>
      </w:r>
      <w:r w:rsidRPr="00B51867">
        <w:rPr>
          <w:rFonts w:ascii="Garamond" w:hAnsi="Garamond"/>
        </w:rPr>
        <w:t xml:space="preserve">: </w:t>
      </w:r>
      <w:r w:rsidRPr="00ED08BA">
        <w:rPr>
          <w:rFonts w:ascii="Garamond" w:hAnsi="Garamond"/>
        </w:rPr>
        <w:t>SMD -0.</w:t>
      </w:r>
      <w:r>
        <w:rPr>
          <w:rFonts w:ascii="Garamond" w:hAnsi="Garamond"/>
        </w:rPr>
        <w:t>40</w:t>
      </w:r>
      <w:r w:rsidRPr="00ED08BA">
        <w:rPr>
          <w:rFonts w:ascii="Garamond" w:hAnsi="Garamond"/>
        </w:rPr>
        <w:t xml:space="preserve"> (95%CI -0.</w:t>
      </w:r>
      <w:r>
        <w:rPr>
          <w:rFonts w:ascii="Garamond" w:hAnsi="Garamond"/>
        </w:rPr>
        <w:t>48</w:t>
      </w:r>
      <w:r w:rsidRPr="00ED08BA">
        <w:rPr>
          <w:rFonts w:ascii="Garamond" w:hAnsi="Garamond"/>
        </w:rPr>
        <w:t>, -0.3</w:t>
      </w:r>
      <w:r>
        <w:rPr>
          <w:rFonts w:ascii="Garamond" w:hAnsi="Garamond"/>
        </w:rPr>
        <w:t>2</w:t>
      </w:r>
      <w:r w:rsidRPr="00ED08BA">
        <w:rPr>
          <w:rFonts w:ascii="Garamond" w:hAnsi="Garamond"/>
        </w:rPr>
        <w:t>)</w:t>
      </w:r>
      <w:r w:rsidRPr="009A0545">
        <w:rPr>
          <w:rFonts w:ascii="Garamond" w:hAnsi="Garamond"/>
        </w:rPr>
        <w:t xml:space="preserve"> in pre-/co-seasonal and </w:t>
      </w:r>
      <w:r w:rsidRPr="00ED08BA">
        <w:rPr>
          <w:rFonts w:ascii="Garamond" w:hAnsi="Garamond"/>
        </w:rPr>
        <w:t>SMD -0.</w:t>
      </w:r>
      <w:r>
        <w:rPr>
          <w:rFonts w:ascii="Garamond" w:hAnsi="Garamond"/>
        </w:rPr>
        <w:t>55</w:t>
      </w:r>
      <w:r w:rsidRPr="00ED08BA">
        <w:rPr>
          <w:rFonts w:ascii="Garamond" w:hAnsi="Garamond"/>
        </w:rPr>
        <w:t xml:space="preserve"> (95%CI -</w:t>
      </w:r>
      <w:r>
        <w:rPr>
          <w:rFonts w:ascii="Garamond" w:hAnsi="Garamond"/>
        </w:rPr>
        <w:t>0.98</w:t>
      </w:r>
      <w:r w:rsidRPr="00ED08BA">
        <w:rPr>
          <w:rFonts w:ascii="Garamond" w:hAnsi="Garamond"/>
        </w:rPr>
        <w:t xml:space="preserve">, </w:t>
      </w:r>
      <w:r>
        <w:rPr>
          <w:rFonts w:ascii="Garamond" w:hAnsi="Garamond"/>
        </w:rPr>
        <w:t>-</w:t>
      </w:r>
      <w:r w:rsidRPr="00ED08BA">
        <w:rPr>
          <w:rFonts w:ascii="Garamond" w:hAnsi="Garamond"/>
        </w:rPr>
        <w:t>0.</w:t>
      </w:r>
      <w:r>
        <w:rPr>
          <w:rFonts w:ascii="Garamond" w:hAnsi="Garamond"/>
        </w:rPr>
        <w:t>11</w:t>
      </w:r>
      <w:r w:rsidRPr="00ED08BA">
        <w:rPr>
          <w:rFonts w:ascii="Garamond" w:hAnsi="Garamond"/>
        </w:rPr>
        <w:t>)</w:t>
      </w:r>
      <w:r w:rsidRPr="009A0545">
        <w:rPr>
          <w:rFonts w:ascii="Garamond" w:hAnsi="Garamond"/>
        </w:rPr>
        <w:t xml:space="preserve"> in continuous (Figures S</w:t>
      </w:r>
      <w:r>
        <w:rPr>
          <w:rFonts w:ascii="Garamond" w:hAnsi="Garamond"/>
        </w:rPr>
        <w:t>8</w:t>
      </w:r>
      <w:r w:rsidRPr="0007182D">
        <w:rPr>
          <w:rFonts w:ascii="Garamond" w:hAnsi="Garamond"/>
        </w:rPr>
        <w:t xml:space="preserve">a and b, Supplementary file), these analyses demonstrating a clear benefit associated with </w:t>
      </w:r>
      <w:r>
        <w:rPr>
          <w:rFonts w:ascii="Garamond" w:hAnsi="Garamond"/>
        </w:rPr>
        <w:t>both approaches.</w:t>
      </w:r>
    </w:p>
    <w:p w14:paraId="46904E36" w14:textId="77777777" w:rsidR="00D20980" w:rsidRPr="00B51867" w:rsidRDefault="00D20980" w:rsidP="00D20980">
      <w:pPr>
        <w:pStyle w:val="ListParagraph"/>
        <w:numPr>
          <w:ilvl w:val="0"/>
          <w:numId w:val="1"/>
        </w:numPr>
        <w:spacing w:line="360" w:lineRule="auto"/>
        <w:jc w:val="both"/>
        <w:rPr>
          <w:rFonts w:ascii="Garamond" w:hAnsi="Garamond"/>
        </w:rPr>
      </w:pPr>
      <w:r w:rsidRPr="000C6294">
        <w:rPr>
          <w:rFonts w:ascii="Garamond" w:hAnsi="Garamond"/>
        </w:rPr>
        <w:t>Modified allergen extracts (allergoids) versus unmodified allergen extracts in SCIT</w:t>
      </w:r>
      <w:r>
        <w:rPr>
          <w:rFonts w:ascii="Garamond" w:hAnsi="Garamond"/>
        </w:rPr>
        <w:t>:</w:t>
      </w:r>
      <w:r w:rsidRPr="000C6294">
        <w:rPr>
          <w:rFonts w:ascii="Garamond" w:hAnsi="Garamond"/>
        </w:rPr>
        <w:t xml:space="preserve"> </w:t>
      </w:r>
      <w:r w:rsidRPr="00ED08BA">
        <w:rPr>
          <w:rFonts w:ascii="Garamond" w:hAnsi="Garamond"/>
        </w:rPr>
        <w:t>SMD -0.</w:t>
      </w:r>
      <w:r>
        <w:rPr>
          <w:rFonts w:ascii="Garamond" w:hAnsi="Garamond"/>
        </w:rPr>
        <w:t>60</w:t>
      </w:r>
      <w:r w:rsidRPr="00ED08BA">
        <w:rPr>
          <w:rFonts w:ascii="Garamond" w:hAnsi="Garamond"/>
        </w:rPr>
        <w:t xml:space="preserve"> (95%CI    -</w:t>
      </w:r>
      <w:r>
        <w:rPr>
          <w:rFonts w:ascii="Garamond" w:hAnsi="Garamond"/>
        </w:rPr>
        <w:t>0.89</w:t>
      </w:r>
      <w:r w:rsidRPr="00ED08BA">
        <w:rPr>
          <w:rFonts w:ascii="Garamond" w:hAnsi="Garamond"/>
        </w:rPr>
        <w:t>, -0.</w:t>
      </w:r>
      <w:r>
        <w:rPr>
          <w:rFonts w:ascii="Garamond" w:hAnsi="Garamond"/>
        </w:rPr>
        <w:t>31</w:t>
      </w:r>
      <w:r w:rsidRPr="00ED08BA">
        <w:rPr>
          <w:rFonts w:ascii="Garamond" w:hAnsi="Garamond"/>
        </w:rPr>
        <w:t>)</w:t>
      </w:r>
      <w:r w:rsidRPr="00786FA5">
        <w:rPr>
          <w:rFonts w:ascii="Garamond" w:hAnsi="Garamond"/>
        </w:rPr>
        <w:t xml:space="preserve"> versus </w:t>
      </w:r>
      <w:r w:rsidRPr="00ED08BA">
        <w:rPr>
          <w:rFonts w:ascii="Garamond" w:hAnsi="Garamond"/>
        </w:rPr>
        <w:t>SMD -0.6</w:t>
      </w:r>
      <w:r w:rsidRPr="00786FA5">
        <w:rPr>
          <w:rFonts w:ascii="Garamond" w:hAnsi="Garamond"/>
        </w:rPr>
        <w:t>5</w:t>
      </w:r>
      <w:r w:rsidRPr="00ED08BA">
        <w:rPr>
          <w:rFonts w:ascii="Garamond" w:hAnsi="Garamond"/>
        </w:rPr>
        <w:t xml:space="preserve"> (95%CI -</w:t>
      </w:r>
      <w:r w:rsidRPr="00786FA5">
        <w:rPr>
          <w:rFonts w:ascii="Garamond" w:hAnsi="Garamond"/>
        </w:rPr>
        <w:t>0</w:t>
      </w:r>
      <w:r w:rsidRPr="00ED08BA">
        <w:rPr>
          <w:rFonts w:ascii="Garamond" w:hAnsi="Garamond"/>
        </w:rPr>
        <w:t>.</w:t>
      </w:r>
      <w:r w:rsidRPr="00786FA5">
        <w:rPr>
          <w:rFonts w:ascii="Garamond" w:hAnsi="Garamond"/>
        </w:rPr>
        <w:t>93</w:t>
      </w:r>
      <w:r w:rsidRPr="00ED08BA">
        <w:rPr>
          <w:rFonts w:ascii="Garamond" w:hAnsi="Garamond"/>
        </w:rPr>
        <w:t>, -0.</w:t>
      </w:r>
      <w:r w:rsidRPr="00786FA5">
        <w:rPr>
          <w:rFonts w:ascii="Garamond" w:hAnsi="Garamond"/>
        </w:rPr>
        <w:t>36</w:t>
      </w:r>
      <w:r w:rsidRPr="00ED08BA">
        <w:rPr>
          <w:rFonts w:ascii="Garamond" w:hAnsi="Garamond"/>
        </w:rPr>
        <w:t>)</w:t>
      </w:r>
      <w:r w:rsidRPr="00786FA5">
        <w:rPr>
          <w:rFonts w:ascii="Garamond" w:hAnsi="Garamond"/>
        </w:rPr>
        <w:t xml:space="preserve"> (Figures S</w:t>
      </w:r>
      <w:r>
        <w:rPr>
          <w:rFonts w:ascii="Garamond" w:hAnsi="Garamond"/>
        </w:rPr>
        <w:t>9</w:t>
      </w:r>
      <w:r w:rsidRPr="00786FA5">
        <w:rPr>
          <w:rFonts w:ascii="Garamond" w:hAnsi="Garamond"/>
        </w:rPr>
        <w:t>a and b, Supplementary file), these</w:t>
      </w:r>
      <w:r w:rsidRPr="009A0545">
        <w:rPr>
          <w:rFonts w:ascii="Garamond" w:hAnsi="Garamond"/>
        </w:rPr>
        <w:t xml:space="preserve"> analyses demonstrating evidence of benefit from both</w:t>
      </w:r>
      <w:r w:rsidRPr="00B51867">
        <w:rPr>
          <w:rFonts w:ascii="Garamond" w:hAnsi="Garamond"/>
        </w:rPr>
        <w:t xml:space="preserve"> modalities</w:t>
      </w:r>
    </w:p>
    <w:p w14:paraId="29154BBB" w14:textId="77777777" w:rsidR="00D20980" w:rsidRDefault="00D20980" w:rsidP="00D20980">
      <w:pPr>
        <w:pStyle w:val="ListParagraph"/>
        <w:numPr>
          <w:ilvl w:val="0"/>
          <w:numId w:val="1"/>
        </w:numPr>
        <w:spacing w:line="360" w:lineRule="auto"/>
        <w:jc w:val="both"/>
        <w:rPr>
          <w:rFonts w:ascii="Garamond" w:hAnsi="Garamond"/>
        </w:rPr>
      </w:pPr>
      <w:r w:rsidRPr="000C6294">
        <w:rPr>
          <w:rFonts w:ascii="Garamond" w:hAnsi="Garamond"/>
        </w:rPr>
        <w:t xml:space="preserve">Aqueous solutions versus tablets in SLIT: </w:t>
      </w:r>
      <w:r w:rsidRPr="00ED08BA">
        <w:rPr>
          <w:rFonts w:ascii="Garamond" w:hAnsi="Garamond"/>
        </w:rPr>
        <w:t>SMD -0.</w:t>
      </w:r>
      <w:r>
        <w:rPr>
          <w:rFonts w:ascii="Garamond" w:hAnsi="Garamond"/>
        </w:rPr>
        <w:t>41</w:t>
      </w:r>
      <w:r w:rsidRPr="00ED08BA">
        <w:rPr>
          <w:rFonts w:ascii="Garamond" w:hAnsi="Garamond"/>
        </w:rPr>
        <w:t xml:space="preserve"> (95%CI -0.</w:t>
      </w:r>
      <w:r>
        <w:rPr>
          <w:rFonts w:ascii="Garamond" w:hAnsi="Garamond"/>
        </w:rPr>
        <w:t>65</w:t>
      </w:r>
      <w:r w:rsidRPr="00ED08BA">
        <w:rPr>
          <w:rFonts w:ascii="Garamond" w:hAnsi="Garamond"/>
        </w:rPr>
        <w:t>, -0.</w:t>
      </w:r>
      <w:r>
        <w:rPr>
          <w:rFonts w:ascii="Garamond" w:hAnsi="Garamond"/>
        </w:rPr>
        <w:t>18</w:t>
      </w:r>
      <w:r w:rsidRPr="00ED08BA">
        <w:rPr>
          <w:rFonts w:ascii="Garamond" w:hAnsi="Garamond"/>
        </w:rPr>
        <w:t>)</w:t>
      </w:r>
      <w:r w:rsidRPr="009A0545">
        <w:rPr>
          <w:rFonts w:ascii="Garamond" w:hAnsi="Garamond"/>
        </w:rPr>
        <w:t xml:space="preserve"> in aqueous and </w:t>
      </w:r>
      <w:r w:rsidRPr="00ED08BA">
        <w:rPr>
          <w:rFonts w:ascii="Garamond" w:hAnsi="Garamond"/>
        </w:rPr>
        <w:t>SMD -0.</w:t>
      </w:r>
      <w:r>
        <w:rPr>
          <w:rFonts w:ascii="Garamond" w:hAnsi="Garamond"/>
        </w:rPr>
        <w:t>56</w:t>
      </w:r>
      <w:r w:rsidRPr="00ED08BA">
        <w:rPr>
          <w:rFonts w:ascii="Garamond" w:hAnsi="Garamond"/>
        </w:rPr>
        <w:t xml:space="preserve"> (95% CI -</w:t>
      </w:r>
      <w:r>
        <w:rPr>
          <w:rFonts w:ascii="Garamond" w:hAnsi="Garamond"/>
        </w:rPr>
        <w:t>0</w:t>
      </w:r>
      <w:r w:rsidRPr="00ED08BA">
        <w:rPr>
          <w:rFonts w:ascii="Garamond" w:hAnsi="Garamond"/>
        </w:rPr>
        <w:t>.</w:t>
      </w:r>
      <w:r>
        <w:rPr>
          <w:rFonts w:ascii="Garamond" w:hAnsi="Garamond"/>
        </w:rPr>
        <w:t>80</w:t>
      </w:r>
      <w:r w:rsidRPr="00ED08BA">
        <w:rPr>
          <w:rFonts w:ascii="Garamond" w:hAnsi="Garamond"/>
        </w:rPr>
        <w:t>, -0.3</w:t>
      </w:r>
      <w:r>
        <w:rPr>
          <w:rFonts w:ascii="Garamond" w:hAnsi="Garamond"/>
        </w:rPr>
        <w:t>3</w:t>
      </w:r>
      <w:r w:rsidRPr="00ED08BA">
        <w:rPr>
          <w:rFonts w:ascii="Garamond" w:hAnsi="Garamond"/>
        </w:rPr>
        <w:t>)</w:t>
      </w:r>
      <w:r w:rsidRPr="006C4DEF">
        <w:rPr>
          <w:rFonts w:ascii="Garamond" w:hAnsi="Garamond"/>
        </w:rPr>
        <w:t xml:space="preserve"> </w:t>
      </w:r>
      <w:r>
        <w:rPr>
          <w:rFonts w:ascii="Garamond" w:hAnsi="Garamond"/>
        </w:rPr>
        <w:t xml:space="preserve">with tablets </w:t>
      </w:r>
      <w:r w:rsidRPr="006C4DEF">
        <w:rPr>
          <w:rFonts w:ascii="Garamond" w:hAnsi="Garamond"/>
        </w:rPr>
        <w:t>(Figures S</w:t>
      </w:r>
      <w:r>
        <w:rPr>
          <w:rFonts w:ascii="Garamond" w:hAnsi="Garamond"/>
        </w:rPr>
        <w:t>10</w:t>
      </w:r>
      <w:r w:rsidRPr="006C4DEF">
        <w:rPr>
          <w:rFonts w:ascii="Garamond" w:hAnsi="Garamond"/>
        </w:rPr>
        <w:t>a and b, Supplementary file), these analyses confirming benefit with both</w:t>
      </w:r>
      <w:r w:rsidRPr="0007182D">
        <w:rPr>
          <w:rFonts w:ascii="Garamond" w:hAnsi="Garamond"/>
        </w:rPr>
        <w:t xml:space="preserve"> </w:t>
      </w:r>
      <w:r w:rsidRPr="00B51867">
        <w:rPr>
          <w:rFonts w:ascii="Garamond" w:hAnsi="Garamond"/>
        </w:rPr>
        <w:t xml:space="preserve">preparations. </w:t>
      </w:r>
    </w:p>
    <w:p w14:paraId="310714CF" w14:textId="77777777" w:rsidR="00D20980" w:rsidRPr="000C6294" w:rsidRDefault="00D20980" w:rsidP="00D20980">
      <w:pPr>
        <w:pStyle w:val="ListParagraph"/>
        <w:numPr>
          <w:ilvl w:val="0"/>
          <w:numId w:val="1"/>
        </w:numPr>
        <w:spacing w:line="360" w:lineRule="auto"/>
        <w:jc w:val="both"/>
        <w:rPr>
          <w:rFonts w:ascii="Garamond" w:hAnsi="Garamond"/>
        </w:rPr>
      </w:pPr>
      <w:r>
        <w:rPr>
          <w:rFonts w:ascii="Garamond" w:hAnsi="Garamond"/>
        </w:rPr>
        <w:t xml:space="preserve">Different allergens for AIT (SCIT and SLIT): HDM: SMD -0.73 (95%CI -1.37, -0.10); grass: SMD               -0.45 (95%CI -0.54,-0.36); tree: SMD -0.57 (95%CI -0.92, -0.21); molds: SMD -0.56 (95%CI -2.29, 1.18); weeds: SMD -0.68 (95%CI -1.06, -0.30), these showing that AIT was clearly effective for all allergens except molds for which there was evidence suggestive of benefit but this was imprecisely estimated  </w:t>
      </w:r>
      <w:r w:rsidRPr="006C4DEF">
        <w:rPr>
          <w:rFonts w:ascii="Garamond" w:hAnsi="Garamond"/>
        </w:rPr>
        <w:t xml:space="preserve">(Figures </w:t>
      </w:r>
      <w:r>
        <w:rPr>
          <w:rFonts w:ascii="Garamond" w:hAnsi="Garamond"/>
        </w:rPr>
        <w:t>S11</w:t>
      </w:r>
      <w:r w:rsidRPr="006C4DEF">
        <w:rPr>
          <w:rFonts w:ascii="Garamond" w:hAnsi="Garamond"/>
        </w:rPr>
        <w:t>a</w:t>
      </w:r>
      <w:r>
        <w:rPr>
          <w:rFonts w:ascii="Garamond" w:hAnsi="Garamond"/>
        </w:rPr>
        <w:t>, b, c, d</w:t>
      </w:r>
      <w:r w:rsidRPr="006C4DEF">
        <w:rPr>
          <w:rFonts w:ascii="Garamond" w:hAnsi="Garamond"/>
        </w:rPr>
        <w:t xml:space="preserve"> and </w:t>
      </w:r>
      <w:r>
        <w:rPr>
          <w:rFonts w:ascii="Garamond" w:hAnsi="Garamond"/>
        </w:rPr>
        <w:t>e</w:t>
      </w:r>
      <w:r w:rsidRPr="006C4DEF">
        <w:rPr>
          <w:rFonts w:ascii="Garamond" w:hAnsi="Garamond"/>
        </w:rPr>
        <w:t>, Supplementary file),</w:t>
      </w:r>
    </w:p>
    <w:p w14:paraId="77B614CC" w14:textId="77777777" w:rsidR="00D20980" w:rsidRPr="009A0545" w:rsidRDefault="00D20980" w:rsidP="00D20980">
      <w:pPr>
        <w:spacing w:line="360" w:lineRule="auto"/>
        <w:jc w:val="both"/>
        <w:outlineLvl w:val="0"/>
        <w:rPr>
          <w:rFonts w:ascii="Garamond" w:hAnsi="Garamond"/>
          <w:bCs/>
          <w:iCs/>
          <w:sz w:val="22"/>
          <w:szCs w:val="22"/>
          <w:u w:val="single"/>
          <w:lang w:val="en-US"/>
        </w:rPr>
      </w:pPr>
      <w:r w:rsidRPr="009A0545">
        <w:rPr>
          <w:rFonts w:ascii="Garamond" w:hAnsi="Garamond"/>
          <w:bCs/>
          <w:iCs/>
          <w:sz w:val="22"/>
          <w:szCs w:val="22"/>
          <w:u w:val="single"/>
          <w:lang w:val="en-US"/>
        </w:rPr>
        <w:t>Long-term</w:t>
      </w:r>
    </w:p>
    <w:p w14:paraId="1F48E0E1" w14:textId="77777777" w:rsidR="00D20980" w:rsidRPr="009A0545" w:rsidRDefault="00D20980" w:rsidP="00D20980">
      <w:pPr>
        <w:spacing w:line="360" w:lineRule="auto"/>
        <w:jc w:val="both"/>
        <w:rPr>
          <w:rFonts w:ascii="Garamond" w:hAnsi="Garamond"/>
          <w:bCs/>
          <w:iCs/>
          <w:sz w:val="22"/>
          <w:szCs w:val="22"/>
          <w:lang w:val="en-US"/>
        </w:rPr>
      </w:pPr>
      <w:r w:rsidRPr="009A0545">
        <w:rPr>
          <w:rFonts w:ascii="Garamond" w:hAnsi="Garamond"/>
          <w:bCs/>
          <w:iCs/>
          <w:sz w:val="22"/>
          <w:szCs w:val="22"/>
          <w:lang w:val="en-US"/>
        </w:rPr>
        <w:t xml:space="preserve">In order to investigate long-term effectiveness, a number of investigators studied a discontinuation period following trials that involved randomization to AIT or placebo in which the superiority of AIT was confirmed.  In this longer-term phase, patients were followed-up and outcomes were then again assessed at least one year post-discontinuation of AIT. </w:t>
      </w:r>
    </w:p>
    <w:p w14:paraId="49E7DA80" w14:textId="77777777" w:rsidR="00D20980" w:rsidRPr="009A0545" w:rsidRDefault="00D20980" w:rsidP="00D20980">
      <w:pPr>
        <w:spacing w:line="360" w:lineRule="auto"/>
        <w:jc w:val="both"/>
        <w:rPr>
          <w:rFonts w:ascii="Garamond" w:hAnsi="Garamond"/>
          <w:bCs/>
          <w:iCs/>
          <w:sz w:val="22"/>
          <w:szCs w:val="22"/>
          <w:lang w:val="en-US"/>
        </w:rPr>
      </w:pPr>
    </w:p>
    <w:p w14:paraId="5EB63445" w14:textId="77777777" w:rsidR="00D20980" w:rsidRPr="009A0545" w:rsidRDefault="00D20980" w:rsidP="00D20980">
      <w:pPr>
        <w:spacing w:after="200" w:line="360" w:lineRule="auto"/>
        <w:contextualSpacing/>
        <w:jc w:val="both"/>
        <w:rPr>
          <w:rFonts w:ascii="Garamond" w:eastAsia="Calibri" w:hAnsi="Garamond" w:cs="Arial"/>
          <w:bCs/>
          <w:sz w:val="22"/>
          <w:szCs w:val="22"/>
          <w:lang w:val="en-US"/>
        </w:rPr>
      </w:pPr>
      <w:r w:rsidRPr="009A0545">
        <w:rPr>
          <w:rFonts w:ascii="Garamond" w:hAnsi="Garamond"/>
          <w:bCs/>
          <w:iCs/>
          <w:sz w:val="22"/>
          <w:szCs w:val="22"/>
          <w:lang w:val="en-US"/>
        </w:rPr>
        <w:t>There were four trials that studied this outcome, one SCIT</w:t>
      </w:r>
      <w:r>
        <w:rPr>
          <w:rFonts w:ascii="Garamond" w:hAnsi="Garamond"/>
          <w:bCs/>
          <w:iCs/>
          <w:sz w:val="22"/>
          <w:szCs w:val="22"/>
          <w:lang w:val="en-US"/>
        </w:rPr>
        <w:t xml:space="preserve"> </w:t>
      </w:r>
      <w:r>
        <w:rPr>
          <w:rFonts w:ascii="Garamond" w:hAnsi="Garamond"/>
          <w:bCs/>
          <w:iCs/>
          <w:sz w:val="22"/>
          <w:szCs w:val="22"/>
          <w:lang w:val="en-US"/>
        </w:rPr>
        <w:fldChar w:fldCharType="begin"/>
      </w:r>
      <w:r>
        <w:rPr>
          <w:rFonts w:ascii="Garamond" w:hAnsi="Garamond"/>
          <w:bCs/>
          <w:iCs/>
          <w:sz w:val="22"/>
          <w:szCs w:val="22"/>
          <w:lang w:val="en-US"/>
        </w:rPr>
        <w:instrText xml:space="preserve"> ADDIN ZOTERO_ITEM CSL_CITATION {"citationID":"8nltdum7","properties":{"formattedCitation":"(42)","plainCitation":"(42)"},"citationItems":[{"id":"NOKlLIiL/yXtLttAv","uris":["http://zotero.org/users/local/rNdLYwBI/items/JJRI9CK9"],"uri":["http://zotero.org/users/local/rNdLYwBI/items/JJRI9CK9"],"itemData":{"id":"NOKlLIiL/yXtLttAv","type":"article-journal","title":"Long-term clinical efficacy of grass-pollen immunotherapy","container-title":"New England Journal of Medicine","page":"468-75","volume":"341","issue":"7","source":"Ovid Technologies","archive":"MEDLINE","archive_location":"10441602","abstract":"BACKGROUND: Pollen immunotherapy is effective in selected patients with IgE-mediated seasonal allergic rhinitis, although it is questionable whether there is long-term benefit after the discontinuation of treatment. METHODS: We conducted a randomized, double-blind, placebo-controlled trial of the discontinuation of immunotherapy for grass-pollen allergy in patients in whom three to four years of this treatment had previously been shown to be effective. During the three years of this trial, primary outcome measures were scores for seasonal symptoms and the use of rescue medication. Objective measures included the immediate conjunctival response and the immediate and late skin responses to allergen challenge. Cutaneous-biopsy specimens obtained 24 hours after intradermal allergen challenge were examined for T-cell infiltration and the presence of cytokine-producing T helper cells (TH2 cells) (as evidenced by the presence of interleukin-4 messenger RNA). A matched group of patients with hay fever who had not received immunotherapy was followed as a control for the natural course of the disease. RESULTS: Scores for seasonal symptoms and the use of rescue antiallergic medication, which included short courses of prednisolone, remained low after the discontinuation of immunotherapy, and there was no significant difference between patients who continued immunotherapy and those who discontinued it. Symptom scores in both treatment groups (median areas under the curve in 1995, 921 for continuation of immunotherapy and 504 for discontinuation of immunotherapy; P=0.60) were markedly lower than those in the group that had not received immunotherapy (median value in 1995, 2863). Although there was a tendency for immediate sensitivity to allergen to return late after discontinuation, there was a sustained reduction in the late skin response and associated CD3+ T-cell infiltration and interleukin-4 messenger RNA expression. CONCLUSIONS: Immunotherapy for grass-pollen allergy for three to four years induces prolonged clinical remission accompanied by a persistent alteration in immunologic reactivity.","ISSN":"0028-4793","shortTitle":"Long-term clinical efficacy of grass-pollen immunotherapy","journalAbbreviation":"N Engl J Med","language":"English","author":[{"literal":"S. R. Durham"},{"literal":"S. M. Walker"},{"literal":"E. M. Varga"},{"literal":"M. R. Jacobson"},{"literal":"F. O'Brien"},{"literal":"W. Noble"},{"literal":"S. J. Till"},{"literal":"Q. A. Hamid"},{"literal":"K. T. Nouri-Aria"}],"issued":{"date-parts":[["0000",8,12]]}}}],"schema":"https://github.com/citation-style-language/schema/raw/master/csl-citation.json"} </w:instrText>
      </w:r>
      <w:r>
        <w:rPr>
          <w:rFonts w:ascii="Garamond" w:hAnsi="Garamond"/>
          <w:bCs/>
          <w:iCs/>
          <w:sz w:val="22"/>
          <w:szCs w:val="22"/>
          <w:lang w:val="en-US"/>
        </w:rPr>
        <w:fldChar w:fldCharType="separate"/>
      </w:r>
      <w:r>
        <w:rPr>
          <w:rFonts w:ascii="Garamond" w:hAnsi="Garamond"/>
          <w:bCs/>
          <w:iCs/>
          <w:noProof/>
          <w:sz w:val="22"/>
          <w:szCs w:val="22"/>
          <w:lang w:val="en-US"/>
        </w:rPr>
        <w:t>(42)</w:t>
      </w:r>
      <w:r>
        <w:rPr>
          <w:rFonts w:ascii="Garamond" w:hAnsi="Garamond"/>
          <w:bCs/>
          <w:iCs/>
          <w:sz w:val="22"/>
          <w:szCs w:val="22"/>
          <w:lang w:val="en-US"/>
        </w:rPr>
        <w:fldChar w:fldCharType="end"/>
      </w:r>
      <w:r w:rsidRPr="009A0545">
        <w:rPr>
          <w:rFonts w:ascii="Garamond" w:hAnsi="Garamond"/>
          <w:bCs/>
          <w:iCs/>
          <w:sz w:val="22"/>
          <w:szCs w:val="22"/>
          <w:lang w:val="en-US"/>
        </w:rPr>
        <w:t xml:space="preserve"> and three SLIT</w:t>
      </w:r>
      <w:r>
        <w:rPr>
          <w:rFonts w:ascii="Garamond" w:hAnsi="Garamond"/>
          <w:bCs/>
          <w:iCs/>
          <w:sz w:val="22"/>
          <w:szCs w:val="22"/>
          <w:lang w:val="en-US"/>
        </w:rPr>
        <w:t xml:space="preserve"> </w:t>
      </w:r>
      <w:r>
        <w:rPr>
          <w:rFonts w:ascii="Garamond" w:hAnsi="Garamond"/>
          <w:bCs/>
          <w:iCs/>
          <w:sz w:val="22"/>
          <w:szCs w:val="22"/>
          <w:lang w:val="en-US"/>
        </w:rPr>
        <w:fldChar w:fldCharType="begin"/>
      </w:r>
      <w:r>
        <w:rPr>
          <w:rFonts w:ascii="Garamond" w:hAnsi="Garamond"/>
          <w:bCs/>
          <w:iCs/>
          <w:sz w:val="22"/>
          <w:szCs w:val="22"/>
          <w:lang w:val="en-US"/>
        </w:rPr>
        <w:instrText xml:space="preserve"> ADDIN ZOTERO_ITEM CSL_CITATION {"citationID":"h57qAIbG","properties":{"formattedCitation":"(89,114,133)","plainCitation":"(89,114,133)"},"citationItems":[{"id":"NOKlLIiL/dX2A1bXu","uris":["http://zotero.org/users/local/rNdLYwBI/items/7XI4EXIG"],"uri":["http://zotero.org/users/local/rNdLYwBI/items/7XI4EXIG"],"itemData":{"id":"NOKlLIiL/dX2A1bXu","type":"article-journal","title":"Efficacy and safety of sublingual tablets of house dust mite allergen extracts in adults with allergic rhinitis","container-title":"Journal of Allergy &amp; Clinical Immunology","page":"1608-14.e6","volume":"133","issue":"6","source":"Ovid Technologies","archive":"MEDLINE","archive_location":"24388010","abstract":"BACKGROUND: Preliminary studies have suggested the efficacy of sublingual tablets of house dust mite (HDM) extracts in adults with allergic rhinitis. OBJECTIVES: We sought to assess the efficacy and safety of 2 doses of HDM sublingual tablets over 1 treatment year and the subsequent immunotherapy-free year. METHODS: Adults with HDM-associated allergic rhinitis were randomized in a double-blind, placebo-controlled study to receive 500 index of reactivity (IR) tablets, 300IR tablets, or placebo administered once daily for 1 year and were followed for the subsequent year. The primary efficacy variable was the Average Adjusted Symptom Score over the year 1 primary period (ie, October 1 to December 31). Symptoms and rescue medication scores, onset of action, patient-reported outcomes, and safety were secondary variables. The same end points were evaluated during the immunotherapy-free year. The primary efficacy end point was analyzed by using analysis of covariance. RESULTS: Five hundred nine participants were randomized, and 427 continued in the immunotherapy-free year. Both the 500IR and 300IR HDM sublingual tablets significantly reduced mean Average Adjusted Symptom Scores compared with placebo by -20.2% (P = .0066) and -17.9% (P = .0150), respectively. Efficacy of both doses was maintained during the treatment-free follow-up phase. The onset of action was at 4 months. Participants' global evaluation of treatment success was significantly higher in the 500IR and 300IR groups compared with the placebo group (P = .0206 and P = .0001, respectively). Adverse events were generally application-site reactions. There were no reports of anaphylaxis. CONCLUSIONS: Twelve months of treatment with 500IR and 300IR sublingual tablets of HDM allergen extracts was efficacious and well tolerated. Efficacy was maintained during the treatment-free follow-up year.Copyright © 2013 American Academy of Allergy, Asthma &amp; Immunology. Published by Mosby, Inc. All rights reserved.","DOI":"10.1016/j.jaci.2013.11.012","ISSN":"1097-6825","shortTitle":"Efficacy and safety of sublingual tablets of house dust mite allergen extracts in adults with allergic rhinitis","journalAbbreviation":"J Allergy Clin Immunol","language":"English","author":[{"literal":"K. C. Bergmann"},{"literal":"P. Demoly"},{"literal":"M. Worm"},{"literal":"W. J. Fokkens"},{"literal":"T. Carrillo"},{"literal":"A. I. Tabar"},{"literal":"H. Nguyen"},{"literal":"A. Montagut"},{"literal":"R. K. Zeldin"}],"issued":{"date-parts":[["0000",6]]}}},{"id":"NOKlLIiL/khJWRyq1","uris":["http://zotero.org/users/local/rNdLYwBI/items/F5XSA9VH"],"uri":["http://zotero.org/users/local/rNdLYwBI/items/F5XSA9VH"],"itemData":{"id":"NOKlLIiL/khJWRyq1","type":"article-journal","title":"SQ-standardized sublingual grass immunotherapy: confirmation of disease modification 2 years after 3 years of treatment in a randomized trial","container-title":"Journal of Allergy &amp; Clinical Immunology","page":"717-725.e5","volume":"129","issue":"3","source":"Ovid Technologies","archive":"MEDLINE","archive_location":"22285278","abstract":"BACKGROUND: The main aim of specific immunotherapy is sustained effect due to changes in the immune system that can be demonstrated only in long-term trials. OBJECTIVE: To investigate sustained efficacy and disease modification in a 5-year double-blind, placebo-controlled trial, including 2 years of blinded follow-up after completion of a 3-year period of treatment, with the SQ-standardized grass allergy immunotherapy tablet, Grazax (Phleum pratense 75,000 SQ-T/2,800 BAU,(*) ALK, Denmark) or placebo. METHODS: A randomized, double-blind, placebo-controlled, multinational, phase III trial included adults with a history of moderate-to-severe grass pollen-induced allergic rhinoconjunctivitis, with or without asthma, inadequately controlled by symptomatic medications. Two hundred thirty-eight participants completed the trial. End points included rhinoconjunctivitis symptom and medication scores, combined scores, asthma symptom and medication scores, quality of life, days with severe symptoms, immunologic end points, and safety parameters. RESULTS: The mean rhinoconjunctivitis daily symptom score was reduced by 25% to 36% (P &lt; .004) in the grass allergy immunotherapy tablet group compared with the placebo group over the 5 grass pollen seasons covered by the trial. The rhinoconjunctivitis DMS was reduced by 20% to 45% (P &lt; .022 for seasons 1-4; P = .114 for season 5), and the weighted rhinoconjunctivitis combined score was reduced by 27% to 41% (P &lt; .003) in favor of active treatment. The percentage of days with severe symptoms during the peak grass pollen exposure was in all seasons lower in the active group than in the placebo group, with relative differences of 49% to 63% (P &lt; .0001). Efficacy was supported by long-lasting significant effects on the allergen-specific antibody response. No safety issues were identified. CONCLUSION: The results confirm disease modification by SQ-standardized grass allergy immunotherapy tablet in addition to effective symptomatic treatment of allergic rhinoconjunctivitis.Copyright © 2012 American Academy of Allergy, Asthma &amp; Immunology. Published by Mosby, Inc. All rights reserved.","DOI":"10.1016/j.jaci.2011.12.973","ISSN":"1097-6825","shortTitle":"SQ-standardized sublingual grass immunotherapy: confirmation of disease modification 2 years after 3 years of treatment in a randomized trial","journalAbbreviation":"J Allergy Clin Immunol","language":"English","author":[{"literal":"S. R. Durham"},{"literal":"W. Emminger"},{"literal":"A. Kapp"},{"literal":"J. G. de Monchy"},{"literal":"S. Rak"},{"literal":"G. K. Scadding"},{"literal":"P. A. Wurtzen"},{"literal":"J. S. Andersen"},{"literal":"B. Tholstrup"},{"literal":"B. Riis"},{"literal":"R. Dahl"}],"issued":{"date-parts":[["0000",3]]}}},{"id":"NOKlLIiL/E7Rr5MjR","uris":["http://zotero.org/users/local/rNdLYwBI/items/84ZI3UP6"],"uri":["http://zotero.org/users/local/rNdLYwBI/items/84ZI3UP6"],"itemData":{"id":"NOKlLIiL/E7Rr5MjR","type":"article-journal","title":"Efficacy of grass pollen sublingual immunotherapy for three consecutive seasons and after cessation of treatment: the ECRIT study.[Erratum for Allergy. 2009 Jan;64(1):179-86; PMID: 19076534]","container-title":"Allergy","page":"1394-401","volume":"64","issue":"9","source":"Ovid Technologies","archive":"MEDLINE","archive_location":"19764942","abstract":"BACKGROUND: Data supporting a carry-over effect with sublingual immunotherapy (SLIT) are scarce. This randomized, double-blind, placebo-controlled study evaluated the efficacy, carry-over effect and safety of grass pollen SLIT using co-seasonal treatment. METHODS: Patients (7.9-64.7 years) with grass pollen allergy received ultra-rush titration with increasing doses (30, 90, 150 and 300 IR) of a 5-grass pollen mixture every 20 min at the start of the pollen seasons, followed by 300 IR daily until the end of the pollen seasons. A baseline season (no SLIT) was followed by three consecutive treatment seasons and one follow-up season. Symptoms, medication and adverse events were documented and specific immunoglobulin (Ig)E and IgG(4) measured. RESULTS: Data were analysed for 183 of the 213 randomized patients. Mean treatment duration varied between seasons (81.8-92.7 days). Combined scores (symptoms and medication) improved progressively across treatment seasons (up to 44.7% improvement for SLIT compared with baseline) and fluctuated between -11.3% and -14.8% for placebo (P &lt; 0.05). Similar changes were observed for symptom scores, with a successive decrease of 39.7% (SLIT) and fluctuations between +13.6% and -1.51% for placebo (P &lt; 0.05). Combined score (P = 0.0508) and symptom score improvements (P = 0.0144) with SLIT continued during follow up. Increases in specific IgG(4) observed in the first season were sustained for SLIT vs placebo throughout treatment (P = 0.0001). Titration and daily SLIT were well tolerated. No serious systemic or anaphylactic reactions were reported. CONCLUSIONS: Seasonal SLIT with ultra-rush titration is well tolerated and effective from the first treatment season onwards. These data indicate a carry-over effect of seasonal SLIT.","DOI":"10.1111/j.1398-9995.2009.02194.x","ISSN":"1398-9995","shortTitle":"Efficacy of grass pollen sublingual immunotherapy for three consecutive seasons and after cessation of treatment: the ECRIT study.[Erratum for Allergy. 2009 Jan;64(1):179-86; PMID: 19076534]","journalAbbreviation":"Allergy","language":"English","author":[{"literal":"H. Ott"},{"literal":"J. Sieber"},{"literal":"R. Brehler"},{"literal":"R. Folster-Holst"},{"literal":"A. Kapp"},{"literal":"L. Klimek"},{"literal":"O. Pfaar"},{"literal":"H. Merk"}],"issued":{"date-parts":[["0000",9]]}}}],"schema":"https://github.com/citation-style-language/schema/raw/master/csl-citation.json"} </w:instrText>
      </w:r>
      <w:r>
        <w:rPr>
          <w:rFonts w:ascii="Garamond" w:hAnsi="Garamond"/>
          <w:bCs/>
          <w:iCs/>
          <w:sz w:val="22"/>
          <w:szCs w:val="22"/>
          <w:lang w:val="en-US"/>
        </w:rPr>
        <w:fldChar w:fldCharType="separate"/>
      </w:r>
      <w:r>
        <w:rPr>
          <w:rFonts w:ascii="Garamond" w:hAnsi="Garamond"/>
          <w:bCs/>
          <w:iCs/>
          <w:noProof/>
          <w:sz w:val="22"/>
          <w:szCs w:val="22"/>
          <w:lang w:val="en-US"/>
        </w:rPr>
        <w:t>(89,114,133)</w:t>
      </w:r>
      <w:r>
        <w:rPr>
          <w:rFonts w:ascii="Garamond" w:hAnsi="Garamond"/>
          <w:bCs/>
          <w:iCs/>
          <w:sz w:val="22"/>
          <w:szCs w:val="22"/>
          <w:lang w:val="en-US"/>
        </w:rPr>
        <w:fldChar w:fldCharType="end"/>
      </w:r>
      <w:r w:rsidRPr="009A0545">
        <w:rPr>
          <w:rFonts w:ascii="Garamond" w:hAnsi="Garamond"/>
          <w:bCs/>
          <w:iCs/>
          <w:sz w:val="22"/>
          <w:szCs w:val="22"/>
          <w:lang w:val="en-US"/>
        </w:rPr>
        <w:t xml:space="preserve">, all of which were judged to be at low ROB.  Meta-analysis of data was not possible.  </w:t>
      </w:r>
      <w:r>
        <w:rPr>
          <w:rFonts w:ascii="Garamond" w:hAnsi="Garamond"/>
          <w:bCs/>
          <w:iCs/>
          <w:sz w:val="22"/>
          <w:szCs w:val="22"/>
          <w:lang w:val="en-US"/>
        </w:rPr>
        <w:t>A</w:t>
      </w:r>
      <w:r w:rsidRPr="009A0545">
        <w:rPr>
          <w:rFonts w:ascii="Garamond" w:hAnsi="Garamond"/>
          <w:bCs/>
          <w:iCs/>
          <w:sz w:val="22"/>
          <w:szCs w:val="22"/>
          <w:lang w:val="en-US"/>
        </w:rPr>
        <w:t xml:space="preserve"> </w:t>
      </w:r>
      <w:r>
        <w:rPr>
          <w:rFonts w:ascii="Garamond" w:hAnsi="Garamond"/>
          <w:bCs/>
          <w:iCs/>
          <w:sz w:val="22"/>
          <w:szCs w:val="22"/>
          <w:lang w:val="en-US"/>
        </w:rPr>
        <w:t xml:space="preserve">full </w:t>
      </w:r>
      <w:r w:rsidRPr="009A0545">
        <w:rPr>
          <w:rFonts w:ascii="Garamond" w:hAnsi="Garamond"/>
          <w:bCs/>
          <w:iCs/>
          <w:sz w:val="22"/>
          <w:szCs w:val="22"/>
          <w:lang w:val="en-US"/>
        </w:rPr>
        <w:t>descriptive summary of the main findings</w:t>
      </w:r>
      <w:r>
        <w:rPr>
          <w:rFonts w:ascii="Garamond" w:hAnsi="Garamond"/>
          <w:bCs/>
          <w:iCs/>
          <w:sz w:val="22"/>
          <w:szCs w:val="22"/>
          <w:lang w:val="en-US"/>
        </w:rPr>
        <w:t xml:space="preserve"> are provided in the supplement. </w:t>
      </w:r>
      <w:r w:rsidRPr="009A0545">
        <w:rPr>
          <w:rFonts w:ascii="Garamond" w:eastAsia="Calibri" w:hAnsi="Garamond" w:cs="Arial"/>
          <w:bCs/>
          <w:sz w:val="22"/>
          <w:szCs w:val="22"/>
          <w:lang w:val="en-US"/>
        </w:rPr>
        <w:t xml:space="preserve">In summary, all four trials at low ROB found a beneficial effect on the long-term effectiveness of AIT on symptom scores. </w:t>
      </w:r>
    </w:p>
    <w:p w14:paraId="0F0017C2" w14:textId="77777777" w:rsidR="00D20980" w:rsidRPr="009A0545" w:rsidRDefault="00D20980" w:rsidP="00D20980">
      <w:pPr>
        <w:spacing w:after="200" w:line="360" w:lineRule="auto"/>
        <w:contextualSpacing/>
        <w:jc w:val="both"/>
        <w:rPr>
          <w:rFonts w:ascii="Garamond" w:eastAsia="Calibri" w:hAnsi="Garamond" w:cs="Arial"/>
          <w:bCs/>
          <w:sz w:val="22"/>
          <w:szCs w:val="22"/>
          <w:lang w:val="en-US"/>
        </w:rPr>
      </w:pPr>
    </w:p>
    <w:p w14:paraId="119C150B" w14:textId="77777777" w:rsidR="00D20980" w:rsidRPr="009A0545" w:rsidRDefault="00D20980" w:rsidP="00D20980">
      <w:pPr>
        <w:spacing w:after="200" w:line="360" w:lineRule="auto"/>
        <w:contextualSpacing/>
        <w:jc w:val="both"/>
        <w:outlineLvl w:val="0"/>
        <w:rPr>
          <w:rFonts w:ascii="Garamond" w:eastAsia="Calibri" w:hAnsi="Garamond" w:cs="Arial"/>
          <w:b/>
          <w:i/>
          <w:iCs/>
          <w:sz w:val="22"/>
          <w:szCs w:val="22"/>
          <w:lang w:val="en-US"/>
        </w:rPr>
      </w:pPr>
      <w:r w:rsidRPr="009A0545">
        <w:rPr>
          <w:rFonts w:ascii="Garamond" w:eastAsia="Calibri" w:hAnsi="Garamond" w:cs="Arial"/>
          <w:b/>
          <w:i/>
          <w:iCs/>
          <w:sz w:val="22"/>
          <w:szCs w:val="22"/>
          <w:lang w:val="en-US"/>
        </w:rPr>
        <w:t>Medication scores</w:t>
      </w:r>
    </w:p>
    <w:p w14:paraId="2BDFF6E0" w14:textId="77777777" w:rsidR="00D20980" w:rsidRPr="009A0545" w:rsidRDefault="00D20980" w:rsidP="00D20980">
      <w:pPr>
        <w:spacing w:line="360" w:lineRule="auto"/>
        <w:jc w:val="both"/>
        <w:outlineLvl w:val="0"/>
        <w:rPr>
          <w:rFonts w:ascii="Garamond" w:hAnsi="Garamond"/>
          <w:bCs/>
          <w:iCs/>
          <w:sz w:val="22"/>
          <w:szCs w:val="22"/>
          <w:u w:val="single"/>
          <w:lang w:val="en-US"/>
        </w:rPr>
      </w:pPr>
      <w:r w:rsidRPr="009A0545">
        <w:rPr>
          <w:rFonts w:ascii="Garamond" w:hAnsi="Garamond"/>
          <w:bCs/>
          <w:iCs/>
          <w:sz w:val="22"/>
          <w:szCs w:val="22"/>
          <w:u w:val="single"/>
          <w:lang w:val="en-US"/>
        </w:rPr>
        <w:t xml:space="preserve">Short-term </w:t>
      </w:r>
    </w:p>
    <w:p w14:paraId="4A0ECBD6" w14:textId="77777777" w:rsidR="00D20980" w:rsidRPr="009A0545" w:rsidRDefault="00D20980" w:rsidP="00D20980">
      <w:pPr>
        <w:spacing w:after="200" w:line="360" w:lineRule="auto"/>
        <w:contextualSpacing/>
        <w:jc w:val="both"/>
        <w:rPr>
          <w:rFonts w:ascii="Garamond" w:eastAsia="Calibri" w:hAnsi="Garamond" w:cs="Arial"/>
          <w:bCs/>
          <w:sz w:val="22"/>
          <w:szCs w:val="22"/>
          <w:lang w:val="en-US"/>
        </w:rPr>
      </w:pPr>
      <w:r w:rsidRPr="009A0545">
        <w:rPr>
          <w:rFonts w:ascii="Garamond" w:eastAsia="Calibri" w:hAnsi="Garamond" w:cs="Arial"/>
          <w:bCs/>
          <w:sz w:val="22"/>
          <w:szCs w:val="22"/>
          <w:lang w:val="en-US"/>
        </w:rPr>
        <w:t xml:space="preserve">89 studies reported on the short-term effectiveness of AIT administered by the SCIT (n=46), SLIT (n=42) and ILIT (n=1) routes on medication scores. </w:t>
      </w:r>
    </w:p>
    <w:p w14:paraId="34AEB020" w14:textId="77777777" w:rsidR="00D20980" w:rsidRPr="009A0545" w:rsidRDefault="00D20980" w:rsidP="00D20980">
      <w:pPr>
        <w:spacing w:line="360" w:lineRule="auto"/>
        <w:jc w:val="both"/>
        <w:rPr>
          <w:rFonts w:ascii="Garamond" w:hAnsi="Garamond"/>
          <w:bCs/>
          <w:i/>
          <w:iCs/>
          <w:sz w:val="22"/>
          <w:szCs w:val="22"/>
          <w:lang w:val="en-US"/>
        </w:rPr>
      </w:pPr>
    </w:p>
    <w:p w14:paraId="2CA79E3B" w14:textId="77777777" w:rsidR="00D20980" w:rsidRPr="009A0545" w:rsidRDefault="00D20980" w:rsidP="00D20980">
      <w:pPr>
        <w:spacing w:line="360" w:lineRule="auto"/>
        <w:jc w:val="both"/>
        <w:rPr>
          <w:rFonts w:ascii="Garamond" w:hAnsi="Garamond"/>
          <w:bCs/>
          <w:sz w:val="22"/>
          <w:szCs w:val="22"/>
          <w:lang w:val="en-US"/>
        </w:rPr>
      </w:pPr>
      <w:r w:rsidRPr="009A0545">
        <w:rPr>
          <w:rFonts w:ascii="Garamond" w:hAnsi="Garamond"/>
          <w:bCs/>
          <w:sz w:val="22"/>
          <w:szCs w:val="22"/>
          <w:lang w:val="en-US"/>
        </w:rPr>
        <w:t>We were able to pool data from 4</w:t>
      </w:r>
      <w:r>
        <w:rPr>
          <w:rFonts w:ascii="Garamond" w:hAnsi="Garamond"/>
          <w:bCs/>
          <w:sz w:val="22"/>
          <w:szCs w:val="22"/>
          <w:lang w:val="en-US"/>
        </w:rPr>
        <w:t>5</w:t>
      </w:r>
      <w:r w:rsidRPr="009A0545">
        <w:rPr>
          <w:rFonts w:ascii="Garamond" w:hAnsi="Garamond"/>
          <w:bCs/>
          <w:sz w:val="22"/>
          <w:szCs w:val="22"/>
          <w:lang w:val="en-US"/>
        </w:rPr>
        <w:t xml:space="preserve"> SCIT and SLIT trials. This showed an overall SMD o</w:t>
      </w:r>
      <w:r w:rsidRPr="00755774">
        <w:rPr>
          <w:rFonts w:ascii="Garamond" w:hAnsi="Garamond"/>
          <w:bCs/>
          <w:sz w:val="22"/>
          <w:szCs w:val="22"/>
          <w:lang w:val="en-US"/>
        </w:rPr>
        <w:t xml:space="preserve">f </w:t>
      </w:r>
      <w:r w:rsidRPr="00ED08BA">
        <w:rPr>
          <w:rFonts w:ascii="Garamond" w:hAnsi="Garamond"/>
          <w:bCs/>
          <w:sz w:val="22"/>
          <w:szCs w:val="22"/>
          <w:lang w:val="en-US"/>
        </w:rPr>
        <w:t>-0.</w:t>
      </w:r>
      <w:r>
        <w:rPr>
          <w:rFonts w:ascii="Garamond" w:hAnsi="Garamond"/>
          <w:bCs/>
          <w:sz w:val="22"/>
          <w:szCs w:val="22"/>
          <w:lang w:val="en-US"/>
        </w:rPr>
        <w:t>38</w:t>
      </w:r>
      <w:r w:rsidRPr="00ED08BA">
        <w:rPr>
          <w:rFonts w:ascii="Garamond" w:hAnsi="Garamond"/>
          <w:bCs/>
          <w:sz w:val="22"/>
          <w:szCs w:val="22"/>
          <w:lang w:val="en-US"/>
        </w:rPr>
        <w:t xml:space="preserve"> (95%CI -0.</w:t>
      </w:r>
      <w:r>
        <w:rPr>
          <w:rFonts w:ascii="Garamond" w:hAnsi="Garamond"/>
          <w:bCs/>
          <w:sz w:val="22"/>
          <w:szCs w:val="22"/>
          <w:lang w:val="en-US"/>
        </w:rPr>
        <w:t>49</w:t>
      </w:r>
      <w:r w:rsidRPr="00ED08BA">
        <w:rPr>
          <w:rFonts w:ascii="Garamond" w:hAnsi="Garamond"/>
          <w:bCs/>
          <w:sz w:val="22"/>
          <w:szCs w:val="22"/>
          <w:lang w:val="en-US"/>
        </w:rPr>
        <w:t xml:space="preserve">, </w:t>
      </w:r>
      <w:r>
        <w:rPr>
          <w:rFonts w:ascii="Garamond" w:hAnsi="Garamond"/>
          <w:bCs/>
          <w:sz w:val="22"/>
          <w:szCs w:val="22"/>
          <w:lang w:val="en-US"/>
        </w:rPr>
        <w:t xml:space="preserve">        </w:t>
      </w:r>
      <w:r w:rsidRPr="00ED08BA">
        <w:rPr>
          <w:rFonts w:ascii="Garamond" w:hAnsi="Garamond"/>
          <w:bCs/>
          <w:sz w:val="22"/>
          <w:szCs w:val="22"/>
          <w:lang w:val="en-US"/>
        </w:rPr>
        <w:t>-0.</w:t>
      </w:r>
      <w:r>
        <w:rPr>
          <w:rFonts w:ascii="Garamond" w:hAnsi="Garamond"/>
          <w:bCs/>
          <w:sz w:val="22"/>
          <w:szCs w:val="22"/>
          <w:lang w:val="en-US"/>
        </w:rPr>
        <w:t>26</w:t>
      </w:r>
      <w:r w:rsidRPr="00ED08BA">
        <w:rPr>
          <w:rFonts w:ascii="Garamond" w:hAnsi="Garamond"/>
          <w:bCs/>
          <w:sz w:val="22"/>
          <w:szCs w:val="22"/>
          <w:lang w:val="en-US"/>
        </w:rPr>
        <w:t>)</w:t>
      </w:r>
      <w:r w:rsidRPr="00755774">
        <w:rPr>
          <w:rFonts w:ascii="Garamond" w:hAnsi="Garamond"/>
          <w:bCs/>
          <w:sz w:val="22"/>
          <w:szCs w:val="22"/>
          <w:lang w:val="en-US"/>
        </w:rPr>
        <w:t>, this suggesting a small-to-medium effect in favor of AIT in improving medication scores (Figure</w:t>
      </w:r>
      <w:r w:rsidRPr="009A0545">
        <w:rPr>
          <w:rFonts w:ascii="Garamond" w:hAnsi="Garamond"/>
          <w:bCs/>
          <w:sz w:val="22"/>
          <w:szCs w:val="22"/>
          <w:lang w:val="en-US"/>
        </w:rPr>
        <w:t xml:space="preserve"> 5).</w:t>
      </w:r>
    </w:p>
    <w:p w14:paraId="356E18C6" w14:textId="77777777" w:rsidR="00D20980" w:rsidRPr="009A0545" w:rsidRDefault="00D20980" w:rsidP="00D20980">
      <w:pPr>
        <w:spacing w:line="360" w:lineRule="auto"/>
        <w:jc w:val="both"/>
        <w:rPr>
          <w:rFonts w:ascii="Garamond" w:hAnsi="Garamond"/>
          <w:bCs/>
          <w:sz w:val="22"/>
          <w:szCs w:val="22"/>
          <w:lang w:val="en-US"/>
        </w:rPr>
      </w:pPr>
    </w:p>
    <w:p w14:paraId="5BB92783" w14:textId="77777777" w:rsidR="00D20980" w:rsidRPr="009A0545" w:rsidRDefault="00D20980" w:rsidP="00D20980">
      <w:pPr>
        <w:spacing w:line="360" w:lineRule="auto"/>
        <w:jc w:val="both"/>
        <w:rPr>
          <w:rFonts w:ascii="Garamond" w:hAnsi="Garamond"/>
          <w:bCs/>
          <w:i/>
          <w:sz w:val="22"/>
          <w:szCs w:val="22"/>
          <w:lang w:val="en-US"/>
        </w:rPr>
      </w:pPr>
      <w:r w:rsidRPr="009A0545">
        <w:rPr>
          <w:rFonts w:ascii="Garamond" w:hAnsi="Garamond"/>
          <w:bCs/>
          <w:i/>
          <w:sz w:val="22"/>
          <w:szCs w:val="22"/>
          <w:lang w:val="en-US"/>
        </w:rPr>
        <w:t>Sensitivity analyses</w:t>
      </w:r>
    </w:p>
    <w:p w14:paraId="692DC6A5" w14:textId="77777777" w:rsidR="00D20980" w:rsidRPr="009A0545" w:rsidRDefault="00D20980" w:rsidP="00D20980">
      <w:pPr>
        <w:spacing w:line="360" w:lineRule="auto"/>
        <w:jc w:val="both"/>
        <w:rPr>
          <w:rFonts w:ascii="Garamond" w:hAnsi="Garamond"/>
          <w:bCs/>
          <w:sz w:val="22"/>
          <w:szCs w:val="22"/>
          <w:lang w:val="en-US"/>
        </w:rPr>
      </w:pPr>
      <w:r w:rsidRPr="009A0545">
        <w:rPr>
          <w:rFonts w:ascii="Garamond" w:hAnsi="Garamond"/>
          <w:bCs/>
          <w:sz w:val="22"/>
          <w:szCs w:val="22"/>
          <w:lang w:val="en-US"/>
        </w:rPr>
        <w:t xml:space="preserve">Sensitivity analysis, performed by excluding all studies at high ROB, gave an </w:t>
      </w:r>
      <w:r w:rsidRPr="00ED08BA">
        <w:rPr>
          <w:rFonts w:ascii="Garamond" w:hAnsi="Garamond"/>
          <w:bCs/>
          <w:sz w:val="22"/>
          <w:szCs w:val="22"/>
          <w:lang w:val="en-US"/>
        </w:rPr>
        <w:t>SMD of -0.</w:t>
      </w:r>
      <w:r>
        <w:rPr>
          <w:rFonts w:ascii="Garamond" w:hAnsi="Garamond"/>
          <w:bCs/>
          <w:sz w:val="22"/>
          <w:szCs w:val="22"/>
          <w:lang w:val="en-US"/>
        </w:rPr>
        <w:t>35</w:t>
      </w:r>
      <w:r w:rsidRPr="00ED08BA">
        <w:rPr>
          <w:rFonts w:ascii="Garamond" w:hAnsi="Garamond"/>
          <w:bCs/>
          <w:sz w:val="22"/>
          <w:szCs w:val="22"/>
          <w:lang w:val="en-US"/>
        </w:rPr>
        <w:t xml:space="preserve"> (95%CI -0.</w:t>
      </w:r>
      <w:r>
        <w:rPr>
          <w:rFonts w:ascii="Garamond" w:hAnsi="Garamond"/>
          <w:bCs/>
          <w:sz w:val="22"/>
          <w:szCs w:val="22"/>
          <w:lang w:val="en-US"/>
        </w:rPr>
        <w:t>46</w:t>
      </w:r>
      <w:r w:rsidRPr="00ED08BA">
        <w:rPr>
          <w:rFonts w:ascii="Garamond" w:hAnsi="Garamond"/>
          <w:bCs/>
          <w:sz w:val="22"/>
          <w:szCs w:val="22"/>
          <w:lang w:val="en-US"/>
        </w:rPr>
        <w:t>, -0.</w:t>
      </w:r>
      <w:r>
        <w:rPr>
          <w:rFonts w:ascii="Garamond" w:hAnsi="Garamond"/>
          <w:bCs/>
          <w:sz w:val="22"/>
          <w:szCs w:val="22"/>
          <w:lang w:val="en-US"/>
        </w:rPr>
        <w:t>24</w:t>
      </w:r>
      <w:r w:rsidRPr="00ED08BA">
        <w:rPr>
          <w:rFonts w:ascii="Garamond" w:hAnsi="Garamond"/>
          <w:bCs/>
          <w:sz w:val="22"/>
          <w:szCs w:val="22"/>
          <w:lang w:val="en-US"/>
        </w:rPr>
        <w:t>)</w:t>
      </w:r>
      <w:r w:rsidRPr="009A0545">
        <w:rPr>
          <w:rFonts w:ascii="Garamond" w:hAnsi="Garamond"/>
          <w:bCs/>
          <w:sz w:val="22"/>
          <w:szCs w:val="22"/>
          <w:lang w:val="en-US"/>
        </w:rPr>
        <w:t xml:space="preserve"> (Figure S</w:t>
      </w:r>
      <w:r>
        <w:rPr>
          <w:rFonts w:ascii="Garamond" w:hAnsi="Garamond"/>
          <w:bCs/>
          <w:sz w:val="22"/>
          <w:szCs w:val="22"/>
          <w:lang w:val="en-US"/>
        </w:rPr>
        <w:t>12</w:t>
      </w:r>
      <w:r w:rsidRPr="000C6294">
        <w:rPr>
          <w:rFonts w:ascii="Garamond" w:hAnsi="Garamond"/>
          <w:bCs/>
          <w:sz w:val="22"/>
          <w:szCs w:val="22"/>
          <w:lang w:val="en-US"/>
        </w:rPr>
        <w:t>, Supplementary file).</w:t>
      </w:r>
    </w:p>
    <w:p w14:paraId="1C2AA406" w14:textId="77777777" w:rsidR="00D20980" w:rsidRPr="009A0545" w:rsidRDefault="00D20980" w:rsidP="00D20980">
      <w:pPr>
        <w:spacing w:line="360" w:lineRule="auto"/>
        <w:jc w:val="both"/>
        <w:rPr>
          <w:rFonts w:ascii="Garamond" w:hAnsi="Garamond"/>
          <w:bCs/>
          <w:sz w:val="22"/>
          <w:szCs w:val="22"/>
          <w:u w:val="single"/>
          <w:lang w:val="en-US"/>
        </w:rPr>
      </w:pPr>
    </w:p>
    <w:p w14:paraId="2AE34C3A" w14:textId="77777777" w:rsidR="00D20980" w:rsidRPr="009A0545" w:rsidRDefault="00D20980" w:rsidP="00D20980">
      <w:pPr>
        <w:spacing w:line="360" w:lineRule="auto"/>
        <w:jc w:val="both"/>
        <w:rPr>
          <w:rFonts w:ascii="Garamond" w:hAnsi="Garamond"/>
          <w:bCs/>
          <w:i/>
          <w:sz w:val="22"/>
          <w:szCs w:val="22"/>
          <w:lang w:val="en-US"/>
        </w:rPr>
      </w:pPr>
      <w:r w:rsidRPr="009A0545">
        <w:rPr>
          <w:rFonts w:ascii="Garamond" w:hAnsi="Garamond"/>
          <w:bCs/>
          <w:i/>
          <w:sz w:val="22"/>
          <w:szCs w:val="22"/>
          <w:lang w:val="en-US"/>
        </w:rPr>
        <w:t>Assessment of publication bias</w:t>
      </w:r>
    </w:p>
    <w:p w14:paraId="6CF022F0" w14:textId="77777777" w:rsidR="00D20980" w:rsidRPr="009A0545" w:rsidRDefault="00D20980" w:rsidP="00D20980">
      <w:pPr>
        <w:spacing w:line="360" w:lineRule="auto"/>
        <w:jc w:val="both"/>
        <w:rPr>
          <w:rFonts w:ascii="Garamond" w:hAnsi="Garamond"/>
          <w:bCs/>
          <w:sz w:val="22"/>
          <w:szCs w:val="22"/>
          <w:lang w:val="en-US"/>
        </w:rPr>
      </w:pPr>
      <w:r w:rsidRPr="009A0545">
        <w:rPr>
          <w:rFonts w:ascii="Garamond" w:hAnsi="Garamond"/>
          <w:bCs/>
          <w:sz w:val="22"/>
          <w:szCs w:val="22"/>
          <w:lang w:val="en-US"/>
        </w:rPr>
        <w:t>T</w:t>
      </w:r>
      <w:r>
        <w:rPr>
          <w:rFonts w:ascii="Garamond" w:hAnsi="Garamond"/>
          <w:bCs/>
          <w:sz w:val="22"/>
          <w:szCs w:val="22"/>
          <w:lang w:val="en-US"/>
        </w:rPr>
        <w:t>he Funnel plot revealed</w:t>
      </w:r>
      <w:r w:rsidRPr="009A0545">
        <w:rPr>
          <w:rFonts w:ascii="Garamond" w:hAnsi="Garamond"/>
          <w:bCs/>
          <w:sz w:val="22"/>
          <w:szCs w:val="22"/>
          <w:lang w:val="en-US"/>
        </w:rPr>
        <w:t xml:space="preserve"> evidence of </w:t>
      </w:r>
      <w:r>
        <w:rPr>
          <w:rFonts w:ascii="Garamond" w:hAnsi="Garamond"/>
          <w:bCs/>
          <w:sz w:val="22"/>
          <w:szCs w:val="22"/>
          <w:lang w:val="en-US"/>
        </w:rPr>
        <w:t xml:space="preserve">potential </w:t>
      </w:r>
      <w:r w:rsidRPr="009A0545">
        <w:rPr>
          <w:rFonts w:ascii="Garamond" w:hAnsi="Garamond"/>
          <w:bCs/>
          <w:sz w:val="22"/>
          <w:szCs w:val="22"/>
          <w:lang w:val="en-US"/>
        </w:rPr>
        <w:t>publication bias (Figure S</w:t>
      </w:r>
      <w:r>
        <w:rPr>
          <w:rFonts w:ascii="Garamond" w:hAnsi="Garamond"/>
          <w:bCs/>
          <w:sz w:val="22"/>
          <w:szCs w:val="22"/>
          <w:lang w:val="en-US"/>
        </w:rPr>
        <w:t>13</w:t>
      </w:r>
      <w:r w:rsidRPr="009A0545">
        <w:rPr>
          <w:rFonts w:ascii="Garamond" w:hAnsi="Garamond"/>
          <w:bCs/>
          <w:sz w:val="22"/>
          <w:szCs w:val="22"/>
          <w:lang w:val="en-US"/>
        </w:rPr>
        <w:t>, Supplementary file)</w:t>
      </w:r>
      <w:r>
        <w:rPr>
          <w:rFonts w:ascii="Garamond" w:hAnsi="Garamond"/>
          <w:bCs/>
          <w:sz w:val="22"/>
          <w:szCs w:val="22"/>
          <w:lang w:val="en-US"/>
        </w:rPr>
        <w:t xml:space="preserve"> </w:t>
      </w:r>
      <w:r w:rsidRPr="009A0545">
        <w:rPr>
          <w:rFonts w:ascii="Garamond" w:hAnsi="Garamond"/>
          <w:bCs/>
          <w:sz w:val="22"/>
          <w:szCs w:val="22"/>
          <w:lang w:val="en-US"/>
        </w:rPr>
        <w:t>which was also suggested by the Begg (P=0.0</w:t>
      </w:r>
      <w:r>
        <w:rPr>
          <w:rFonts w:ascii="Garamond" w:hAnsi="Garamond"/>
          <w:bCs/>
          <w:sz w:val="22"/>
          <w:szCs w:val="22"/>
          <w:lang w:val="en-US"/>
        </w:rPr>
        <w:t>04) and Egge</w:t>
      </w:r>
      <w:r w:rsidRPr="009A0545">
        <w:rPr>
          <w:rFonts w:ascii="Garamond" w:hAnsi="Garamond"/>
          <w:bCs/>
          <w:sz w:val="22"/>
          <w:szCs w:val="22"/>
          <w:lang w:val="en-US"/>
        </w:rPr>
        <w:t>r (P=0.</w:t>
      </w:r>
      <w:r>
        <w:rPr>
          <w:rFonts w:ascii="Garamond" w:hAnsi="Garamond"/>
          <w:bCs/>
          <w:sz w:val="22"/>
          <w:szCs w:val="22"/>
          <w:lang w:val="en-US"/>
        </w:rPr>
        <w:t>03</w:t>
      </w:r>
      <w:r w:rsidRPr="009A0545">
        <w:rPr>
          <w:rFonts w:ascii="Garamond" w:hAnsi="Garamond"/>
          <w:bCs/>
          <w:sz w:val="22"/>
          <w:szCs w:val="22"/>
          <w:lang w:val="en-US"/>
        </w:rPr>
        <w:t>) tests.</w:t>
      </w:r>
    </w:p>
    <w:p w14:paraId="5379312B" w14:textId="77777777" w:rsidR="00D20980" w:rsidRPr="009A0545" w:rsidRDefault="00D20980" w:rsidP="00D20980">
      <w:pPr>
        <w:spacing w:line="360" w:lineRule="auto"/>
        <w:jc w:val="both"/>
        <w:rPr>
          <w:rFonts w:ascii="Garamond" w:hAnsi="Garamond"/>
          <w:bCs/>
          <w:sz w:val="22"/>
          <w:szCs w:val="22"/>
          <w:lang w:val="en-US"/>
        </w:rPr>
      </w:pPr>
    </w:p>
    <w:p w14:paraId="6B6032AF" w14:textId="77777777" w:rsidR="00D20980" w:rsidRPr="009A0545" w:rsidRDefault="00D20980" w:rsidP="00D20980">
      <w:pPr>
        <w:spacing w:line="360" w:lineRule="auto"/>
        <w:jc w:val="both"/>
        <w:rPr>
          <w:rFonts w:ascii="Garamond" w:hAnsi="Garamond"/>
          <w:bCs/>
          <w:sz w:val="22"/>
          <w:szCs w:val="22"/>
          <w:lang w:val="en-US"/>
        </w:rPr>
      </w:pPr>
    </w:p>
    <w:p w14:paraId="64854B46" w14:textId="77777777" w:rsidR="00D20980" w:rsidRPr="009A0545" w:rsidRDefault="00D20980" w:rsidP="00D20980">
      <w:pPr>
        <w:spacing w:line="360" w:lineRule="auto"/>
        <w:jc w:val="both"/>
        <w:rPr>
          <w:rFonts w:ascii="Garamond" w:hAnsi="Garamond"/>
          <w:bCs/>
          <w:i/>
          <w:sz w:val="22"/>
          <w:szCs w:val="22"/>
          <w:lang w:val="en-US"/>
        </w:rPr>
      </w:pPr>
      <w:r w:rsidRPr="009A0545">
        <w:rPr>
          <w:rFonts w:ascii="Garamond" w:hAnsi="Garamond"/>
          <w:bCs/>
          <w:i/>
          <w:sz w:val="22"/>
          <w:szCs w:val="22"/>
          <w:lang w:val="en-US"/>
        </w:rPr>
        <w:t>Subgroup analyses</w:t>
      </w:r>
    </w:p>
    <w:p w14:paraId="68A5A541" w14:textId="77777777"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Subgroup analyses were undertaken to compare:</w:t>
      </w:r>
    </w:p>
    <w:p w14:paraId="35C18CE0" w14:textId="77777777" w:rsidR="00D20980" w:rsidRPr="0007182D" w:rsidRDefault="00D20980" w:rsidP="00D20980">
      <w:pPr>
        <w:pStyle w:val="ListParagraph"/>
        <w:numPr>
          <w:ilvl w:val="0"/>
          <w:numId w:val="1"/>
        </w:numPr>
        <w:spacing w:line="360" w:lineRule="auto"/>
        <w:jc w:val="both"/>
        <w:rPr>
          <w:rFonts w:ascii="Garamond" w:hAnsi="Garamond"/>
        </w:rPr>
      </w:pPr>
      <w:r w:rsidRPr="009A0545">
        <w:rPr>
          <w:rFonts w:ascii="Garamond" w:hAnsi="Garamond"/>
        </w:rPr>
        <w:t xml:space="preserve">SCIT versus SLIT:  </w:t>
      </w:r>
      <w:r w:rsidRPr="00ED08BA">
        <w:rPr>
          <w:rFonts w:ascii="Garamond" w:hAnsi="Garamond"/>
        </w:rPr>
        <w:t>SMD -0.5</w:t>
      </w:r>
      <w:r>
        <w:rPr>
          <w:rFonts w:ascii="Garamond" w:hAnsi="Garamond"/>
        </w:rPr>
        <w:t>2</w:t>
      </w:r>
      <w:r w:rsidRPr="00ED08BA">
        <w:rPr>
          <w:rFonts w:ascii="Garamond" w:hAnsi="Garamond"/>
        </w:rPr>
        <w:t xml:space="preserve"> (95%CI -0.</w:t>
      </w:r>
      <w:r>
        <w:rPr>
          <w:rFonts w:ascii="Garamond" w:hAnsi="Garamond"/>
        </w:rPr>
        <w:t>75</w:t>
      </w:r>
      <w:r w:rsidRPr="00ED08BA">
        <w:rPr>
          <w:rFonts w:ascii="Garamond" w:hAnsi="Garamond"/>
        </w:rPr>
        <w:t>, -0.</w:t>
      </w:r>
      <w:r>
        <w:rPr>
          <w:rFonts w:ascii="Garamond" w:hAnsi="Garamond"/>
        </w:rPr>
        <w:t>29</w:t>
      </w:r>
      <w:r w:rsidRPr="00ED08BA">
        <w:rPr>
          <w:rFonts w:ascii="Garamond" w:hAnsi="Garamond"/>
        </w:rPr>
        <w:t>)</w:t>
      </w:r>
      <w:r w:rsidRPr="009A0545">
        <w:rPr>
          <w:rFonts w:ascii="Garamond" w:hAnsi="Garamond"/>
        </w:rPr>
        <w:t xml:space="preserve"> for SCIT and </w:t>
      </w:r>
      <w:r w:rsidRPr="00ED08BA">
        <w:rPr>
          <w:rFonts w:ascii="Garamond" w:hAnsi="Garamond"/>
        </w:rPr>
        <w:t>-0.3</w:t>
      </w:r>
      <w:r>
        <w:rPr>
          <w:rFonts w:ascii="Garamond" w:hAnsi="Garamond"/>
        </w:rPr>
        <w:t>1</w:t>
      </w:r>
      <w:r w:rsidRPr="00ED08BA">
        <w:rPr>
          <w:rFonts w:ascii="Garamond" w:hAnsi="Garamond"/>
        </w:rPr>
        <w:t xml:space="preserve"> (95%CI -0.</w:t>
      </w:r>
      <w:r>
        <w:rPr>
          <w:rFonts w:ascii="Garamond" w:hAnsi="Garamond"/>
        </w:rPr>
        <w:t>44</w:t>
      </w:r>
      <w:r w:rsidRPr="00ED08BA">
        <w:rPr>
          <w:rFonts w:ascii="Garamond" w:hAnsi="Garamond"/>
        </w:rPr>
        <w:t xml:space="preserve">, </w:t>
      </w:r>
      <w:r>
        <w:rPr>
          <w:rFonts w:ascii="Garamond" w:hAnsi="Garamond"/>
        </w:rPr>
        <w:t>-0.18</w:t>
      </w:r>
      <w:r w:rsidRPr="00ED08BA">
        <w:rPr>
          <w:rFonts w:ascii="Garamond" w:hAnsi="Garamond"/>
        </w:rPr>
        <w:t>)</w:t>
      </w:r>
      <w:r w:rsidRPr="009A0545">
        <w:rPr>
          <w:rFonts w:ascii="Garamond" w:hAnsi="Garamond"/>
        </w:rPr>
        <w:t xml:space="preserve"> for SLIT (Figures</w:t>
      </w:r>
      <w:r w:rsidRPr="0007182D">
        <w:rPr>
          <w:rFonts w:ascii="Garamond" w:hAnsi="Garamond"/>
        </w:rPr>
        <w:t xml:space="preserve"> 6a and b), these analyses demonstrating that both routes were effective.</w:t>
      </w:r>
    </w:p>
    <w:p w14:paraId="5D46342E" w14:textId="77777777" w:rsidR="00D20980" w:rsidRDefault="00D20980" w:rsidP="00D20980">
      <w:pPr>
        <w:pStyle w:val="ListParagraph"/>
        <w:numPr>
          <w:ilvl w:val="0"/>
          <w:numId w:val="1"/>
        </w:numPr>
        <w:spacing w:line="360" w:lineRule="auto"/>
        <w:jc w:val="both"/>
        <w:rPr>
          <w:rFonts w:ascii="Garamond" w:hAnsi="Garamond"/>
        </w:rPr>
      </w:pPr>
      <w:r w:rsidRPr="0007182D">
        <w:rPr>
          <w:rFonts w:ascii="Garamond" w:hAnsi="Garamond"/>
        </w:rPr>
        <w:t>Children versus adults:</w:t>
      </w:r>
      <w:r w:rsidRPr="00B51867">
        <w:rPr>
          <w:rFonts w:ascii="Garamond" w:hAnsi="Garamond"/>
        </w:rPr>
        <w:t xml:space="preserve"> SMD -0.</w:t>
      </w:r>
      <w:r>
        <w:rPr>
          <w:rFonts w:ascii="Garamond" w:hAnsi="Garamond"/>
        </w:rPr>
        <w:t>21</w:t>
      </w:r>
      <w:r w:rsidRPr="00B51867">
        <w:rPr>
          <w:rFonts w:ascii="Garamond" w:hAnsi="Garamond"/>
        </w:rPr>
        <w:t xml:space="preserve"> (</w:t>
      </w:r>
      <w:r w:rsidRPr="000C6294">
        <w:rPr>
          <w:rFonts w:ascii="Garamond" w:hAnsi="Garamond"/>
        </w:rPr>
        <w:t>95%CI -0.</w:t>
      </w:r>
      <w:r>
        <w:rPr>
          <w:rFonts w:ascii="Garamond" w:hAnsi="Garamond"/>
        </w:rPr>
        <w:t>42</w:t>
      </w:r>
      <w:r w:rsidRPr="000C6294">
        <w:rPr>
          <w:rFonts w:ascii="Garamond" w:hAnsi="Garamond"/>
        </w:rPr>
        <w:t>, 0.0</w:t>
      </w:r>
      <w:r>
        <w:rPr>
          <w:rFonts w:ascii="Garamond" w:hAnsi="Garamond"/>
        </w:rPr>
        <w:t>1</w:t>
      </w:r>
      <w:r w:rsidRPr="000C6294">
        <w:rPr>
          <w:rFonts w:ascii="Garamond" w:hAnsi="Garamond"/>
        </w:rPr>
        <w:t xml:space="preserve">) </w:t>
      </w:r>
      <w:r w:rsidRPr="009A0545">
        <w:rPr>
          <w:rFonts w:ascii="Garamond" w:hAnsi="Garamond"/>
        </w:rPr>
        <w:t xml:space="preserve">for children and SMD </w:t>
      </w:r>
      <w:r w:rsidRPr="00ED08BA">
        <w:rPr>
          <w:rFonts w:ascii="Garamond" w:hAnsi="Garamond"/>
        </w:rPr>
        <w:t>-0.43 (95%CI -0.</w:t>
      </w:r>
      <w:r>
        <w:rPr>
          <w:rFonts w:ascii="Garamond" w:hAnsi="Garamond"/>
        </w:rPr>
        <w:t>56</w:t>
      </w:r>
      <w:r w:rsidRPr="00ED08BA">
        <w:rPr>
          <w:rFonts w:ascii="Garamond" w:hAnsi="Garamond"/>
        </w:rPr>
        <w:t>, -0.30)</w:t>
      </w:r>
      <w:r>
        <w:rPr>
          <w:rFonts w:ascii="Garamond" w:hAnsi="Garamond"/>
        </w:rPr>
        <w:t xml:space="preserve"> f</w:t>
      </w:r>
      <w:r w:rsidRPr="009A0545">
        <w:rPr>
          <w:rFonts w:ascii="Garamond" w:hAnsi="Garamond"/>
        </w:rPr>
        <w:t>or adults (Figure S1</w:t>
      </w:r>
      <w:r>
        <w:rPr>
          <w:rFonts w:ascii="Garamond" w:hAnsi="Garamond"/>
        </w:rPr>
        <w:t>4a</w:t>
      </w:r>
      <w:r w:rsidRPr="009A0545">
        <w:rPr>
          <w:rFonts w:ascii="Garamond" w:hAnsi="Garamond"/>
        </w:rPr>
        <w:t xml:space="preserve"> and b</w:t>
      </w:r>
      <w:r w:rsidRPr="0007182D">
        <w:rPr>
          <w:rFonts w:ascii="Garamond" w:hAnsi="Garamond"/>
        </w:rPr>
        <w:t>, Supplementary file), these showing a clear benefit in adults and the suggestion of benefit in children (but this was not confirmed)</w:t>
      </w:r>
    </w:p>
    <w:p w14:paraId="694CBB80" w14:textId="77777777" w:rsidR="00D20980" w:rsidRPr="00B51867" w:rsidRDefault="00D20980" w:rsidP="00D20980">
      <w:pPr>
        <w:pStyle w:val="ListParagraph"/>
        <w:numPr>
          <w:ilvl w:val="0"/>
          <w:numId w:val="1"/>
        </w:numPr>
        <w:spacing w:line="360" w:lineRule="auto"/>
        <w:jc w:val="both"/>
        <w:rPr>
          <w:rFonts w:ascii="Garamond" w:hAnsi="Garamond"/>
        </w:rPr>
      </w:pPr>
      <w:r>
        <w:rPr>
          <w:rFonts w:ascii="Garamond" w:hAnsi="Garamond"/>
        </w:rPr>
        <w:t>Children versus adults for SLIT only: SMD -0.60 (95%CI -1.12, -0.07) for children and SMD -0.45 (95%CI -0.69, -0.22) for adults showing a benefit in both.</w:t>
      </w:r>
      <w:r w:rsidRPr="00422056">
        <w:rPr>
          <w:rFonts w:ascii="Garamond" w:hAnsi="Garamond"/>
        </w:rPr>
        <w:t xml:space="preserve"> </w:t>
      </w:r>
      <w:r w:rsidRPr="009A0545">
        <w:rPr>
          <w:rFonts w:ascii="Garamond" w:hAnsi="Garamond"/>
        </w:rPr>
        <w:t>(Figure S1</w:t>
      </w:r>
      <w:r>
        <w:rPr>
          <w:rFonts w:ascii="Garamond" w:hAnsi="Garamond"/>
        </w:rPr>
        <w:t>5a</w:t>
      </w:r>
      <w:r w:rsidRPr="009A0545">
        <w:rPr>
          <w:rFonts w:ascii="Garamond" w:hAnsi="Garamond"/>
        </w:rPr>
        <w:t xml:space="preserve"> and b</w:t>
      </w:r>
      <w:r w:rsidRPr="0007182D">
        <w:rPr>
          <w:rFonts w:ascii="Garamond" w:hAnsi="Garamond"/>
        </w:rPr>
        <w:t>, Supplementary file</w:t>
      </w:r>
      <w:r>
        <w:rPr>
          <w:rFonts w:ascii="Garamond" w:hAnsi="Garamond"/>
        </w:rPr>
        <w:t>)</w:t>
      </w:r>
    </w:p>
    <w:p w14:paraId="3FC201D4" w14:textId="77777777" w:rsidR="00D20980" w:rsidRDefault="00D20980" w:rsidP="00D20980">
      <w:pPr>
        <w:pStyle w:val="ListParagraph"/>
        <w:numPr>
          <w:ilvl w:val="0"/>
          <w:numId w:val="1"/>
        </w:numPr>
        <w:spacing w:line="360" w:lineRule="auto"/>
        <w:jc w:val="both"/>
        <w:rPr>
          <w:rFonts w:ascii="Garamond" w:hAnsi="Garamond"/>
        </w:rPr>
      </w:pPr>
      <w:r w:rsidRPr="00B51867">
        <w:rPr>
          <w:rFonts w:ascii="Garamond" w:hAnsi="Garamond"/>
        </w:rPr>
        <w:t>Seasonal versus perennial allergens</w:t>
      </w:r>
      <w:r>
        <w:rPr>
          <w:rFonts w:ascii="Garamond" w:hAnsi="Garamond"/>
        </w:rPr>
        <w:t xml:space="preserve"> for AIT (SCIT and SLIT)</w:t>
      </w:r>
      <w:r w:rsidRPr="00B51867">
        <w:rPr>
          <w:rFonts w:ascii="Garamond" w:hAnsi="Garamond"/>
        </w:rPr>
        <w:t xml:space="preserve">: </w:t>
      </w:r>
      <w:r w:rsidRPr="00ED08BA">
        <w:rPr>
          <w:rFonts w:ascii="Garamond" w:hAnsi="Garamond"/>
        </w:rPr>
        <w:t>SMD -0.3</w:t>
      </w:r>
      <w:r>
        <w:rPr>
          <w:rFonts w:ascii="Garamond" w:hAnsi="Garamond"/>
        </w:rPr>
        <w:t>0</w:t>
      </w:r>
      <w:r w:rsidRPr="00ED08BA">
        <w:rPr>
          <w:rFonts w:ascii="Garamond" w:hAnsi="Garamond"/>
        </w:rPr>
        <w:t xml:space="preserve"> (95%CI -0.4</w:t>
      </w:r>
      <w:r w:rsidRPr="000C3CA8">
        <w:rPr>
          <w:rFonts w:ascii="Garamond" w:hAnsi="Garamond"/>
        </w:rPr>
        <w:t>3</w:t>
      </w:r>
      <w:r w:rsidRPr="00ED08BA">
        <w:rPr>
          <w:rFonts w:ascii="Garamond" w:hAnsi="Garamond"/>
        </w:rPr>
        <w:t>, -0.</w:t>
      </w:r>
      <w:r>
        <w:rPr>
          <w:rFonts w:ascii="Garamond" w:hAnsi="Garamond"/>
        </w:rPr>
        <w:t>16</w:t>
      </w:r>
      <w:r w:rsidRPr="00ED08BA">
        <w:rPr>
          <w:rFonts w:ascii="Garamond" w:hAnsi="Garamond"/>
        </w:rPr>
        <w:t>)</w:t>
      </w:r>
      <w:r w:rsidRPr="009A0545">
        <w:rPr>
          <w:rFonts w:ascii="Garamond" w:hAnsi="Garamond"/>
        </w:rPr>
        <w:t xml:space="preserve"> for seasonal and </w:t>
      </w:r>
      <w:r w:rsidRPr="00123BAE">
        <w:rPr>
          <w:rFonts w:ascii="Garamond" w:hAnsi="Garamond"/>
        </w:rPr>
        <w:t xml:space="preserve">SMD </w:t>
      </w:r>
      <w:r w:rsidRPr="00ED08BA">
        <w:rPr>
          <w:rFonts w:ascii="Garamond" w:hAnsi="Garamond"/>
        </w:rPr>
        <w:t>-0.63 (95%CI -1.12, -0.15)</w:t>
      </w:r>
      <w:r w:rsidRPr="00123BAE">
        <w:rPr>
          <w:rFonts w:ascii="Garamond" w:hAnsi="Garamond"/>
        </w:rPr>
        <w:t xml:space="preserve"> for perennial allergens (Figure S1</w:t>
      </w:r>
      <w:r>
        <w:rPr>
          <w:rFonts w:ascii="Garamond" w:hAnsi="Garamond"/>
        </w:rPr>
        <w:t>6</w:t>
      </w:r>
      <w:r w:rsidRPr="00123BAE">
        <w:rPr>
          <w:rFonts w:ascii="Garamond" w:hAnsi="Garamond"/>
        </w:rPr>
        <w:t>a and b, Supplementary file), these indicating that both</w:t>
      </w:r>
      <w:r w:rsidRPr="00B51867">
        <w:rPr>
          <w:rFonts w:ascii="Garamond" w:hAnsi="Garamond"/>
        </w:rPr>
        <w:t xml:space="preserve"> were effective.</w:t>
      </w:r>
    </w:p>
    <w:p w14:paraId="10CD042D" w14:textId="77777777" w:rsidR="00D20980" w:rsidRDefault="00D20980" w:rsidP="00D20980">
      <w:pPr>
        <w:pStyle w:val="ListParagraph"/>
        <w:numPr>
          <w:ilvl w:val="0"/>
          <w:numId w:val="1"/>
        </w:numPr>
        <w:spacing w:line="360" w:lineRule="auto"/>
        <w:jc w:val="both"/>
        <w:rPr>
          <w:rFonts w:ascii="Garamond" w:hAnsi="Garamond"/>
        </w:rPr>
      </w:pPr>
      <w:r w:rsidRPr="00B51867">
        <w:rPr>
          <w:rFonts w:ascii="Garamond" w:hAnsi="Garamond"/>
        </w:rPr>
        <w:t>Seasonal versus perennial allergens</w:t>
      </w:r>
      <w:r>
        <w:rPr>
          <w:rFonts w:ascii="Garamond" w:hAnsi="Garamond"/>
        </w:rPr>
        <w:t xml:space="preserve"> for SCIT</w:t>
      </w:r>
      <w:r w:rsidRPr="00B51867">
        <w:rPr>
          <w:rFonts w:ascii="Garamond" w:hAnsi="Garamond"/>
        </w:rPr>
        <w:t xml:space="preserve">: </w:t>
      </w:r>
      <w:r w:rsidRPr="009C1E15">
        <w:rPr>
          <w:rFonts w:ascii="Garamond" w:hAnsi="Garamond"/>
        </w:rPr>
        <w:t>SMD</w:t>
      </w:r>
      <w:r>
        <w:rPr>
          <w:rFonts w:ascii="Garamond" w:hAnsi="Garamond"/>
        </w:rPr>
        <w:t xml:space="preserve"> -0.77 (95% CI-1.28, -0.25) for seasonal and SMD            -0.27 (95%CI -1.01, 0.48) for perennial (results from only one study) </w:t>
      </w:r>
      <w:r w:rsidRPr="00123BAE">
        <w:rPr>
          <w:rFonts w:ascii="Garamond" w:hAnsi="Garamond"/>
        </w:rPr>
        <w:t>(Figure S1</w:t>
      </w:r>
      <w:r>
        <w:rPr>
          <w:rFonts w:ascii="Garamond" w:hAnsi="Garamond"/>
        </w:rPr>
        <w:t>7</w:t>
      </w:r>
      <w:r w:rsidRPr="00123BAE">
        <w:rPr>
          <w:rFonts w:ascii="Garamond" w:hAnsi="Garamond"/>
        </w:rPr>
        <w:t>a and b, Supplementary file)</w:t>
      </w:r>
      <w:r>
        <w:rPr>
          <w:rFonts w:ascii="Garamond" w:hAnsi="Garamond"/>
        </w:rPr>
        <w:t xml:space="preserve"> </w:t>
      </w:r>
    </w:p>
    <w:p w14:paraId="2425E3E1" w14:textId="77777777" w:rsidR="00D20980" w:rsidRPr="009A0545" w:rsidRDefault="00D20980" w:rsidP="00D20980">
      <w:pPr>
        <w:pStyle w:val="ListParagraph"/>
        <w:numPr>
          <w:ilvl w:val="0"/>
          <w:numId w:val="1"/>
        </w:numPr>
        <w:spacing w:line="360" w:lineRule="auto"/>
        <w:jc w:val="both"/>
        <w:rPr>
          <w:rFonts w:ascii="Garamond" w:hAnsi="Garamond"/>
        </w:rPr>
      </w:pPr>
      <w:r w:rsidRPr="00B51867">
        <w:rPr>
          <w:rFonts w:ascii="Garamond" w:hAnsi="Garamond"/>
        </w:rPr>
        <w:t>Seasonal versus perennial allergens</w:t>
      </w:r>
      <w:r>
        <w:rPr>
          <w:rFonts w:ascii="Garamond" w:hAnsi="Garamond"/>
        </w:rPr>
        <w:t xml:space="preserve"> for SLIT</w:t>
      </w:r>
      <w:r w:rsidRPr="00B51867">
        <w:rPr>
          <w:rFonts w:ascii="Garamond" w:hAnsi="Garamond"/>
        </w:rPr>
        <w:t xml:space="preserve">: </w:t>
      </w:r>
      <w:r w:rsidRPr="009C1E15">
        <w:rPr>
          <w:rFonts w:ascii="Garamond" w:hAnsi="Garamond"/>
        </w:rPr>
        <w:t>SMD</w:t>
      </w:r>
      <w:r>
        <w:rPr>
          <w:rFonts w:ascii="Garamond" w:hAnsi="Garamond"/>
        </w:rPr>
        <w:t xml:space="preserve"> -0.24 (95% CI -0.38, -0.10) for seasonal, SMD -0.72 (95% CI -1.30, -0.13) </w:t>
      </w:r>
      <w:r w:rsidRPr="00123BAE">
        <w:rPr>
          <w:rFonts w:ascii="Garamond" w:hAnsi="Garamond"/>
        </w:rPr>
        <w:t>(Figure S1</w:t>
      </w:r>
      <w:r>
        <w:rPr>
          <w:rFonts w:ascii="Garamond" w:hAnsi="Garamond"/>
        </w:rPr>
        <w:t>8</w:t>
      </w:r>
      <w:r w:rsidRPr="00123BAE">
        <w:rPr>
          <w:rFonts w:ascii="Garamond" w:hAnsi="Garamond"/>
        </w:rPr>
        <w:t>a and b, Supplementary file),</w:t>
      </w:r>
      <w:r>
        <w:rPr>
          <w:rFonts w:ascii="Garamond" w:hAnsi="Garamond"/>
        </w:rPr>
        <w:t xml:space="preserve"> indicating that both were effective. </w:t>
      </w:r>
    </w:p>
    <w:p w14:paraId="5CA3E4AF" w14:textId="77777777" w:rsidR="00D20980" w:rsidRPr="000C6294" w:rsidRDefault="00D20980" w:rsidP="00D20980">
      <w:pPr>
        <w:pStyle w:val="ListParagraph"/>
        <w:numPr>
          <w:ilvl w:val="0"/>
          <w:numId w:val="1"/>
        </w:numPr>
        <w:spacing w:line="360" w:lineRule="auto"/>
        <w:jc w:val="both"/>
        <w:rPr>
          <w:rFonts w:ascii="Garamond" w:hAnsi="Garamond"/>
        </w:rPr>
      </w:pPr>
      <w:r w:rsidRPr="009A0545">
        <w:rPr>
          <w:rFonts w:ascii="Garamond" w:hAnsi="Garamond"/>
        </w:rPr>
        <w:t>Pre</w:t>
      </w:r>
      <w:r>
        <w:rPr>
          <w:rFonts w:ascii="Garamond" w:hAnsi="Garamond"/>
        </w:rPr>
        <w:t>/co</w:t>
      </w:r>
      <w:r w:rsidRPr="009A0545">
        <w:rPr>
          <w:rFonts w:ascii="Garamond" w:hAnsi="Garamond"/>
        </w:rPr>
        <w:t>-seasonal versus continuous treatment in SCIT</w:t>
      </w:r>
      <w:r>
        <w:rPr>
          <w:rFonts w:ascii="Garamond" w:hAnsi="Garamond"/>
        </w:rPr>
        <w:t xml:space="preserve"> for pollens</w:t>
      </w:r>
      <w:r w:rsidRPr="009A0545">
        <w:rPr>
          <w:rFonts w:ascii="Garamond" w:hAnsi="Garamond"/>
        </w:rPr>
        <w:t xml:space="preserve">: SMD </w:t>
      </w:r>
      <w:r w:rsidRPr="00ED08BA">
        <w:rPr>
          <w:rFonts w:ascii="Garamond" w:hAnsi="Garamond"/>
        </w:rPr>
        <w:t>-0.</w:t>
      </w:r>
      <w:r>
        <w:rPr>
          <w:rFonts w:ascii="Garamond" w:hAnsi="Garamond"/>
        </w:rPr>
        <w:t>40</w:t>
      </w:r>
      <w:r w:rsidRPr="00ED08BA">
        <w:rPr>
          <w:rFonts w:ascii="Garamond" w:hAnsi="Garamond"/>
        </w:rPr>
        <w:t xml:space="preserve"> (95%CI -</w:t>
      </w:r>
      <w:r>
        <w:rPr>
          <w:rFonts w:ascii="Garamond" w:hAnsi="Garamond"/>
        </w:rPr>
        <w:t>0.56</w:t>
      </w:r>
      <w:r w:rsidRPr="00ED08BA">
        <w:rPr>
          <w:rFonts w:ascii="Garamond" w:hAnsi="Garamond"/>
        </w:rPr>
        <w:t>, -0.</w:t>
      </w:r>
      <w:r>
        <w:rPr>
          <w:rFonts w:ascii="Garamond" w:hAnsi="Garamond"/>
        </w:rPr>
        <w:t>25</w:t>
      </w:r>
      <w:r w:rsidRPr="00ED08BA">
        <w:rPr>
          <w:rFonts w:ascii="Garamond" w:hAnsi="Garamond"/>
        </w:rPr>
        <w:t>)</w:t>
      </w:r>
      <w:r w:rsidRPr="00123BAE">
        <w:rPr>
          <w:rFonts w:ascii="Garamond" w:hAnsi="Garamond"/>
        </w:rPr>
        <w:t xml:space="preserve"> in</w:t>
      </w:r>
      <w:r w:rsidRPr="009A0545">
        <w:rPr>
          <w:rFonts w:ascii="Garamond" w:hAnsi="Garamond"/>
        </w:rPr>
        <w:t xml:space="preserve"> pre-seasonal and </w:t>
      </w:r>
      <w:r w:rsidRPr="00ED08BA">
        <w:rPr>
          <w:rFonts w:ascii="Garamond" w:hAnsi="Garamond"/>
        </w:rPr>
        <w:t>SMD -</w:t>
      </w:r>
      <w:r>
        <w:rPr>
          <w:rFonts w:ascii="Garamond" w:hAnsi="Garamond"/>
        </w:rPr>
        <w:t xml:space="preserve">1.23 </w:t>
      </w:r>
      <w:r w:rsidRPr="00ED08BA">
        <w:rPr>
          <w:rFonts w:ascii="Garamond" w:hAnsi="Garamond"/>
        </w:rPr>
        <w:t>(95%CI -</w:t>
      </w:r>
      <w:r>
        <w:rPr>
          <w:rFonts w:ascii="Garamond" w:hAnsi="Garamond"/>
        </w:rPr>
        <w:t>2.34</w:t>
      </w:r>
      <w:r w:rsidRPr="00ED08BA">
        <w:rPr>
          <w:rFonts w:ascii="Garamond" w:hAnsi="Garamond"/>
        </w:rPr>
        <w:t>, -0.</w:t>
      </w:r>
      <w:r>
        <w:rPr>
          <w:rFonts w:ascii="Garamond" w:hAnsi="Garamond"/>
        </w:rPr>
        <w:t>12</w:t>
      </w:r>
      <w:r w:rsidRPr="00ED08BA">
        <w:rPr>
          <w:rFonts w:ascii="Garamond" w:hAnsi="Garamond"/>
        </w:rPr>
        <w:t>)</w:t>
      </w:r>
      <w:r w:rsidRPr="009A0545">
        <w:rPr>
          <w:rFonts w:ascii="Garamond" w:hAnsi="Garamond"/>
        </w:rPr>
        <w:t xml:space="preserve"> in continuous (Figure S1</w:t>
      </w:r>
      <w:r>
        <w:rPr>
          <w:rFonts w:ascii="Garamond" w:hAnsi="Garamond"/>
        </w:rPr>
        <w:t>9</w:t>
      </w:r>
      <w:r w:rsidRPr="0007182D">
        <w:rPr>
          <w:rFonts w:ascii="Garamond" w:hAnsi="Garamond"/>
        </w:rPr>
        <w:t>a and b, Supplementary file</w:t>
      </w:r>
      <w:r w:rsidRPr="00B51867">
        <w:rPr>
          <w:rFonts w:ascii="Garamond" w:hAnsi="Garamond"/>
        </w:rPr>
        <w:t>), these indicating that both were effective.</w:t>
      </w:r>
    </w:p>
    <w:p w14:paraId="16890563" w14:textId="77777777" w:rsidR="00D20980" w:rsidRPr="00786FA5" w:rsidRDefault="00D20980" w:rsidP="00D20980">
      <w:pPr>
        <w:pStyle w:val="ListParagraph"/>
        <w:numPr>
          <w:ilvl w:val="0"/>
          <w:numId w:val="1"/>
        </w:numPr>
        <w:spacing w:line="360" w:lineRule="auto"/>
        <w:jc w:val="both"/>
        <w:rPr>
          <w:rFonts w:ascii="Garamond" w:hAnsi="Garamond"/>
        </w:rPr>
      </w:pPr>
      <w:r w:rsidRPr="000C6294">
        <w:rPr>
          <w:rFonts w:ascii="Garamond" w:hAnsi="Garamond"/>
        </w:rPr>
        <w:t>Pre-/co-seasonal versus continuous treatment in SLIT</w:t>
      </w:r>
      <w:r>
        <w:rPr>
          <w:rFonts w:ascii="Garamond" w:hAnsi="Garamond"/>
        </w:rPr>
        <w:t xml:space="preserve"> for pollens</w:t>
      </w:r>
      <w:r w:rsidRPr="009A0545">
        <w:rPr>
          <w:rFonts w:ascii="Garamond" w:hAnsi="Garamond"/>
        </w:rPr>
        <w:t xml:space="preserve">: SMD </w:t>
      </w:r>
      <w:r w:rsidRPr="00ED08BA">
        <w:rPr>
          <w:rFonts w:ascii="Garamond" w:hAnsi="Garamond"/>
        </w:rPr>
        <w:t>-0.</w:t>
      </w:r>
      <w:r>
        <w:rPr>
          <w:rFonts w:ascii="Garamond" w:hAnsi="Garamond"/>
        </w:rPr>
        <w:t>30</w:t>
      </w:r>
      <w:r w:rsidRPr="00ED08BA">
        <w:rPr>
          <w:rFonts w:ascii="Garamond" w:hAnsi="Garamond"/>
        </w:rPr>
        <w:t xml:space="preserve"> (95%CI -0.</w:t>
      </w:r>
      <w:r>
        <w:rPr>
          <w:rFonts w:ascii="Garamond" w:hAnsi="Garamond"/>
        </w:rPr>
        <w:t>42</w:t>
      </w:r>
      <w:r w:rsidRPr="00ED08BA">
        <w:rPr>
          <w:rFonts w:ascii="Garamond" w:hAnsi="Garamond"/>
        </w:rPr>
        <w:t xml:space="preserve">, </w:t>
      </w:r>
      <w:r>
        <w:rPr>
          <w:rFonts w:ascii="Garamond" w:hAnsi="Garamond"/>
        </w:rPr>
        <w:t>-</w:t>
      </w:r>
      <w:r w:rsidRPr="00ED08BA">
        <w:rPr>
          <w:rFonts w:ascii="Garamond" w:hAnsi="Garamond"/>
        </w:rPr>
        <w:t>0.</w:t>
      </w:r>
      <w:r>
        <w:rPr>
          <w:rFonts w:ascii="Garamond" w:hAnsi="Garamond"/>
        </w:rPr>
        <w:t>18</w:t>
      </w:r>
      <w:r w:rsidRPr="00ED08BA">
        <w:rPr>
          <w:rFonts w:ascii="Garamond" w:hAnsi="Garamond"/>
        </w:rPr>
        <w:t>)</w:t>
      </w:r>
      <w:r w:rsidRPr="009A0545">
        <w:rPr>
          <w:rFonts w:ascii="Garamond" w:hAnsi="Garamond"/>
        </w:rPr>
        <w:t xml:space="preserve"> in pre-/co-seasonal and </w:t>
      </w:r>
      <w:r w:rsidRPr="00063F0F">
        <w:rPr>
          <w:rFonts w:ascii="Garamond" w:hAnsi="Garamond"/>
        </w:rPr>
        <w:t xml:space="preserve">SMD </w:t>
      </w:r>
      <w:r w:rsidRPr="00ED08BA">
        <w:rPr>
          <w:rFonts w:ascii="Garamond" w:hAnsi="Garamond"/>
        </w:rPr>
        <w:t>0.</w:t>
      </w:r>
      <w:r>
        <w:rPr>
          <w:rFonts w:ascii="Garamond" w:hAnsi="Garamond"/>
        </w:rPr>
        <w:t>00</w:t>
      </w:r>
      <w:r w:rsidRPr="00ED08BA">
        <w:rPr>
          <w:rFonts w:ascii="Garamond" w:hAnsi="Garamond"/>
        </w:rPr>
        <w:t xml:space="preserve"> (95%CI -0.</w:t>
      </w:r>
      <w:r>
        <w:rPr>
          <w:rFonts w:ascii="Garamond" w:hAnsi="Garamond"/>
        </w:rPr>
        <w:t>32</w:t>
      </w:r>
      <w:r w:rsidRPr="00ED08BA">
        <w:rPr>
          <w:rFonts w:ascii="Garamond" w:hAnsi="Garamond"/>
        </w:rPr>
        <w:t>, 0.</w:t>
      </w:r>
      <w:r>
        <w:rPr>
          <w:rFonts w:ascii="Garamond" w:hAnsi="Garamond"/>
        </w:rPr>
        <w:t>33</w:t>
      </w:r>
      <w:r w:rsidRPr="00ED08BA">
        <w:rPr>
          <w:rFonts w:ascii="Garamond" w:hAnsi="Garamond"/>
        </w:rPr>
        <w:t>)</w:t>
      </w:r>
      <w:r w:rsidRPr="009A0545">
        <w:rPr>
          <w:rFonts w:ascii="Garamond" w:hAnsi="Garamond"/>
        </w:rPr>
        <w:t xml:space="preserve"> for continuous (Figure S</w:t>
      </w:r>
      <w:r>
        <w:rPr>
          <w:rFonts w:ascii="Garamond" w:hAnsi="Garamond"/>
        </w:rPr>
        <w:t>20</w:t>
      </w:r>
      <w:r w:rsidRPr="0007182D">
        <w:rPr>
          <w:rFonts w:ascii="Garamond" w:hAnsi="Garamond"/>
        </w:rPr>
        <w:t>a and b, Supplementary file</w:t>
      </w:r>
      <w:r w:rsidRPr="00B51867">
        <w:rPr>
          <w:rFonts w:ascii="Garamond" w:hAnsi="Garamond"/>
        </w:rPr>
        <w:t>), these analyses suggestin</w:t>
      </w:r>
      <w:r>
        <w:rPr>
          <w:rFonts w:ascii="Garamond" w:hAnsi="Garamond"/>
        </w:rPr>
        <w:t>g</w:t>
      </w:r>
      <w:r w:rsidRPr="00B51867">
        <w:rPr>
          <w:rFonts w:ascii="Garamond" w:hAnsi="Garamond"/>
        </w:rPr>
        <w:t xml:space="preserve"> that pre-/co-seasonal was effective and that continuous </w:t>
      </w:r>
      <w:r w:rsidRPr="00786FA5">
        <w:rPr>
          <w:rFonts w:ascii="Garamond" w:hAnsi="Garamond"/>
        </w:rPr>
        <w:t>treatment was ineffective.</w:t>
      </w:r>
    </w:p>
    <w:p w14:paraId="21A06B74" w14:textId="77777777" w:rsidR="00D20980" w:rsidRPr="00786FA5" w:rsidRDefault="00D20980" w:rsidP="00D20980">
      <w:pPr>
        <w:pStyle w:val="ListParagraph"/>
        <w:numPr>
          <w:ilvl w:val="0"/>
          <w:numId w:val="1"/>
        </w:numPr>
        <w:spacing w:line="360" w:lineRule="auto"/>
        <w:jc w:val="both"/>
        <w:rPr>
          <w:rFonts w:ascii="Garamond" w:hAnsi="Garamond"/>
        </w:rPr>
      </w:pPr>
      <w:r w:rsidRPr="009A0545">
        <w:rPr>
          <w:rFonts w:ascii="Garamond" w:hAnsi="Garamond"/>
        </w:rPr>
        <w:t xml:space="preserve">Modified allergen extracts (allergoids) versus unmodified allergen extracts in </w:t>
      </w:r>
      <w:r w:rsidRPr="00786FA5">
        <w:rPr>
          <w:rFonts w:ascii="Garamond" w:hAnsi="Garamond"/>
        </w:rPr>
        <w:t xml:space="preserve">SCIT </w:t>
      </w:r>
      <w:r w:rsidRPr="00ED08BA">
        <w:rPr>
          <w:rFonts w:ascii="Garamond" w:hAnsi="Garamond"/>
        </w:rPr>
        <w:t>SMD -0.</w:t>
      </w:r>
      <w:r>
        <w:rPr>
          <w:rFonts w:ascii="Garamond" w:hAnsi="Garamond"/>
        </w:rPr>
        <w:t>94</w:t>
      </w:r>
      <w:r w:rsidRPr="00ED08BA">
        <w:rPr>
          <w:rFonts w:ascii="Garamond" w:hAnsi="Garamond"/>
        </w:rPr>
        <w:t xml:space="preserve"> (95%CI</w:t>
      </w:r>
      <w:r>
        <w:rPr>
          <w:rFonts w:ascii="Garamond" w:hAnsi="Garamond"/>
        </w:rPr>
        <w:t xml:space="preserve">     </w:t>
      </w:r>
      <w:r w:rsidRPr="00ED08BA">
        <w:rPr>
          <w:rFonts w:ascii="Garamond" w:hAnsi="Garamond"/>
        </w:rPr>
        <w:t>-1.</w:t>
      </w:r>
      <w:r>
        <w:rPr>
          <w:rFonts w:ascii="Garamond" w:hAnsi="Garamond"/>
        </w:rPr>
        <w:t>73, -0.16</w:t>
      </w:r>
      <w:r w:rsidRPr="00ED08BA">
        <w:rPr>
          <w:rFonts w:ascii="Garamond" w:hAnsi="Garamond"/>
        </w:rPr>
        <w:t>) versus SMD -0.</w:t>
      </w:r>
      <w:r>
        <w:rPr>
          <w:rFonts w:ascii="Garamond" w:hAnsi="Garamond"/>
        </w:rPr>
        <w:t>44</w:t>
      </w:r>
      <w:r w:rsidRPr="00ED08BA">
        <w:rPr>
          <w:rFonts w:ascii="Garamond" w:hAnsi="Garamond"/>
        </w:rPr>
        <w:t xml:space="preserve"> (95%CI: -0.6</w:t>
      </w:r>
      <w:r>
        <w:rPr>
          <w:rFonts w:ascii="Garamond" w:hAnsi="Garamond"/>
        </w:rPr>
        <w:t>4</w:t>
      </w:r>
      <w:r w:rsidRPr="00ED08BA">
        <w:rPr>
          <w:rFonts w:ascii="Garamond" w:hAnsi="Garamond"/>
        </w:rPr>
        <w:t>, -0.</w:t>
      </w:r>
      <w:r>
        <w:rPr>
          <w:rFonts w:ascii="Garamond" w:hAnsi="Garamond"/>
        </w:rPr>
        <w:t>24</w:t>
      </w:r>
      <w:r w:rsidRPr="00ED08BA">
        <w:rPr>
          <w:rFonts w:ascii="Garamond" w:hAnsi="Garamond"/>
        </w:rPr>
        <w:t>)</w:t>
      </w:r>
      <w:r w:rsidRPr="00786FA5">
        <w:rPr>
          <w:rFonts w:ascii="Garamond" w:hAnsi="Garamond"/>
        </w:rPr>
        <w:t xml:space="preserve"> (Figure S</w:t>
      </w:r>
      <w:r>
        <w:rPr>
          <w:rFonts w:ascii="Garamond" w:hAnsi="Garamond"/>
        </w:rPr>
        <w:t>21</w:t>
      </w:r>
      <w:r w:rsidRPr="00786FA5">
        <w:rPr>
          <w:rFonts w:ascii="Garamond" w:hAnsi="Garamond"/>
        </w:rPr>
        <w:t>a and b, Supplementary file),</w:t>
      </w:r>
    </w:p>
    <w:p w14:paraId="2246F55E" w14:textId="77777777" w:rsidR="00D20980" w:rsidRDefault="00D20980" w:rsidP="00D20980">
      <w:pPr>
        <w:pStyle w:val="ListParagraph"/>
        <w:numPr>
          <w:ilvl w:val="0"/>
          <w:numId w:val="1"/>
        </w:numPr>
        <w:spacing w:line="360" w:lineRule="auto"/>
        <w:jc w:val="both"/>
        <w:rPr>
          <w:rFonts w:ascii="Garamond" w:hAnsi="Garamond"/>
        </w:rPr>
      </w:pPr>
      <w:r w:rsidRPr="0007182D">
        <w:rPr>
          <w:rFonts w:ascii="Garamond" w:hAnsi="Garamond"/>
        </w:rPr>
        <w:t>Aqueous solutions versus tablets in SLIT</w:t>
      </w:r>
      <w:r w:rsidRPr="00B51867">
        <w:rPr>
          <w:rFonts w:ascii="Garamond" w:hAnsi="Garamond"/>
        </w:rPr>
        <w:t xml:space="preserve">: </w:t>
      </w:r>
      <w:r w:rsidRPr="00ED08BA">
        <w:rPr>
          <w:rFonts w:ascii="Garamond" w:hAnsi="Garamond"/>
        </w:rPr>
        <w:t>SMD -0.35 (95%CI -0.55, -0.14)</w:t>
      </w:r>
      <w:r w:rsidRPr="009A0545">
        <w:rPr>
          <w:rFonts w:ascii="Garamond" w:hAnsi="Garamond"/>
        </w:rPr>
        <w:t xml:space="preserve"> for those receiving aqueous and </w:t>
      </w:r>
      <w:r w:rsidRPr="00ED08BA">
        <w:rPr>
          <w:rFonts w:ascii="Garamond" w:hAnsi="Garamond"/>
        </w:rPr>
        <w:t>SMD -0.</w:t>
      </w:r>
      <w:r>
        <w:rPr>
          <w:rFonts w:ascii="Garamond" w:hAnsi="Garamond"/>
        </w:rPr>
        <w:t>42</w:t>
      </w:r>
      <w:r w:rsidRPr="00ED08BA">
        <w:rPr>
          <w:rFonts w:ascii="Garamond" w:hAnsi="Garamond"/>
        </w:rPr>
        <w:t xml:space="preserve"> (95%CI -</w:t>
      </w:r>
      <w:r>
        <w:rPr>
          <w:rFonts w:ascii="Garamond" w:hAnsi="Garamond"/>
        </w:rPr>
        <w:t>0</w:t>
      </w:r>
      <w:r w:rsidRPr="00ED08BA">
        <w:rPr>
          <w:rFonts w:ascii="Garamond" w:hAnsi="Garamond"/>
        </w:rPr>
        <w:t>.6</w:t>
      </w:r>
      <w:r>
        <w:rPr>
          <w:rFonts w:ascii="Garamond" w:hAnsi="Garamond"/>
        </w:rPr>
        <w:t>4</w:t>
      </w:r>
      <w:r w:rsidRPr="00ED08BA">
        <w:rPr>
          <w:rFonts w:ascii="Garamond" w:hAnsi="Garamond"/>
        </w:rPr>
        <w:t>, -0.</w:t>
      </w:r>
      <w:r>
        <w:rPr>
          <w:rFonts w:ascii="Garamond" w:hAnsi="Garamond"/>
        </w:rPr>
        <w:t>19</w:t>
      </w:r>
      <w:r w:rsidRPr="00ED08BA">
        <w:rPr>
          <w:rFonts w:ascii="Garamond" w:hAnsi="Garamond"/>
        </w:rPr>
        <w:t>)</w:t>
      </w:r>
      <w:r w:rsidRPr="009A0545">
        <w:rPr>
          <w:rFonts w:ascii="Garamond" w:hAnsi="Garamond"/>
        </w:rPr>
        <w:t xml:space="preserve"> for tablets (Figure </w:t>
      </w:r>
      <w:r w:rsidRPr="0007182D">
        <w:rPr>
          <w:rFonts w:ascii="Garamond" w:hAnsi="Garamond"/>
        </w:rPr>
        <w:t>S</w:t>
      </w:r>
      <w:r>
        <w:rPr>
          <w:rFonts w:ascii="Garamond" w:hAnsi="Garamond"/>
        </w:rPr>
        <w:t>22</w:t>
      </w:r>
      <w:r w:rsidRPr="00B51867">
        <w:rPr>
          <w:rFonts w:ascii="Garamond" w:hAnsi="Garamond"/>
        </w:rPr>
        <w:t>a and b, Supplementary file), these analyses showing that bot</w:t>
      </w:r>
      <w:r w:rsidRPr="009A0545">
        <w:rPr>
          <w:rFonts w:ascii="Garamond" w:hAnsi="Garamond"/>
        </w:rPr>
        <w:t>h preparations were effective.</w:t>
      </w:r>
    </w:p>
    <w:p w14:paraId="173FE1C8" w14:textId="77777777" w:rsidR="00D20980" w:rsidRPr="000C6294" w:rsidRDefault="00D20980" w:rsidP="00D20980">
      <w:pPr>
        <w:pStyle w:val="ListParagraph"/>
        <w:numPr>
          <w:ilvl w:val="0"/>
          <w:numId w:val="1"/>
        </w:numPr>
        <w:spacing w:line="360" w:lineRule="auto"/>
        <w:jc w:val="both"/>
        <w:rPr>
          <w:rFonts w:ascii="Garamond" w:hAnsi="Garamond"/>
        </w:rPr>
      </w:pPr>
      <w:r>
        <w:rPr>
          <w:rFonts w:ascii="Garamond" w:hAnsi="Garamond"/>
        </w:rPr>
        <w:t xml:space="preserve">Different allergens for AIT (SCIT and SLIT): HDM: SMD-0.63 (95%CI -1.12, -0.15) ) vs Grass: SMD-0.32  (95%CI -0.46, -0.18) vs Tree: SMD -0.40 (95%CI -0.59, -0.20) vs Molds: SMD 0.34 (95%CI -0.41, 1.09)(results from only one study) vs Weeds: SMD -0.44 (95%CI -0.80, -0.09) </w:t>
      </w:r>
      <w:r w:rsidRPr="006C4DEF">
        <w:rPr>
          <w:rFonts w:ascii="Garamond" w:hAnsi="Garamond"/>
        </w:rPr>
        <w:t xml:space="preserve">(Figures </w:t>
      </w:r>
      <w:r>
        <w:rPr>
          <w:rFonts w:ascii="Garamond" w:hAnsi="Garamond"/>
        </w:rPr>
        <w:t>S23</w:t>
      </w:r>
      <w:r w:rsidRPr="006C4DEF">
        <w:rPr>
          <w:rFonts w:ascii="Garamond" w:hAnsi="Garamond"/>
        </w:rPr>
        <w:t>a</w:t>
      </w:r>
      <w:r>
        <w:rPr>
          <w:rFonts w:ascii="Garamond" w:hAnsi="Garamond"/>
        </w:rPr>
        <w:t>, b, c, d</w:t>
      </w:r>
      <w:r w:rsidRPr="006C4DEF">
        <w:rPr>
          <w:rFonts w:ascii="Garamond" w:hAnsi="Garamond"/>
        </w:rPr>
        <w:t xml:space="preserve"> and </w:t>
      </w:r>
      <w:r>
        <w:rPr>
          <w:rFonts w:ascii="Garamond" w:hAnsi="Garamond"/>
        </w:rPr>
        <w:t>e</w:t>
      </w:r>
      <w:r w:rsidRPr="006C4DEF">
        <w:rPr>
          <w:rFonts w:ascii="Garamond" w:hAnsi="Garamond"/>
        </w:rPr>
        <w:t>, Supplementary file)</w:t>
      </w:r>
      <w:r>
        <w:rPr>
          <w:rFonts w:ascii="Garamond" w:hAnsi="Garamond"/>
        </w:rPr>
        <w:t>, these showing evidence of benefit for all allergens except molds.</w:t>
      </w:r>
    </w:p>
    <w:p w14:paraId="08C565D7" w14:textId="77777777" w:rsidR="00D20980" w:rsidRPr="009A0545" w:rsidRDefault="00D20980" w:rsidP="00D20980">
      <w:pPr>
        <w:pStyle w:val="ListParagraph"/>
        <w:spacing w:line="360" w:lineRule="auto"/>
        <w:ind w:left="777"/>
        <w:jc w:val="both"/>
        <w:rPr>
          <w:rFonts w:ascii="Garamond" w:hAnsi="Garamond"/>
        </w:rPr>
      </w:pPr>
    </w:p>
    <w:p w14:paraId="17E094B7" w14:textId="77777777" w:rsidR="00D20980" w:rsidRPr="009A0545" w:rsidRDefault="00D20980" w:rsidP="00D20980">
      <w:pPr>
        <w:spacing w:line="360" w:lineRule="auto"/>
        <w:jc w:val="both"/>
        <w:rPr>
          <w:rFonts w:ascii="Garamond" w:hAnsi="Garamond"/>
          <w:bCs/>
          <w:sz w:val="22"/>
          <w:szCs w:val="22"/>
          <w:lang w:val="en-US"/>
        </w:rPr>
      </w:pPr>
    </w:p>
    <w:p w14:paraId="1DB5FF62" w14:textId="77777777" w:rsidR="00D20980" w:rsidRPr="009A0545" w:rsidRDefault="00D20980" w:rsidP="00D20980">
      <w:pPr>
        <w:spacing w:line="360" w:lineRule="auto"/>
        <w:jc w:val="both"/>
        <w:outlineLvl w:val="0"/>
        <w:rPr>
          <w:rFonts w:ascii="Garamond" w:hAnsi="Garamond"/>
          <w:bCs/>
          <w:iCs/>
          <w:sz w:val="22"/>
          <w:szCs w:val="22"/>
          <w:u w:val="single"/>
          <w:lang w:val="en-US"/>
        </w:rPr>
      </w:pPr>
      <w:r w:rsidRPr="009A0545">
        <w:rPr>
          <w:rFonts w:ascii="Garamond" w:hAnsi="Garamond"/>
          <w:bCs/>
          <w:iCs/>
          <w:sz w:val="22"/>
          <w:szCs w:val="22"/>
          <w:u w:val="single"/>
          <w:lang w:val="en-US"/>
        </w:rPr>
        <w:t xml:space="preserve">Long-term </w:t>
      </w:r>
    </w:p>
    <w:p w14:paraId="6A131057" w14:textId="77777777" w:rsidR="00D20980" w:rsidRPr="009A0545" w:rsidRDefault="00D20980" w:rsidP="00D20980">
      <w:pPr>
        <w:spacing w:line="360" w:lineRule="auto"/>
        <w:jc w:val="both"/>
        <w:rPr>
          <w:rFonts w:ascii="Garamond" w:hAnsi="Garamond"/>
          <w:bCs/>
          <w:sz w:val="22"/>
          <w:szCs w:val="22"/>
          <w:lang w:val="en-US"/>
        </w:rPr>
      </w:pPr>
      <w:r w:rsidRPr="009A0545">
        <w:rPr>
          <w:rFonts w:ascii="Garamond" w:hAnsi="Garamond"/>
          <w:bCs/>
          <w:sz w:val="22"/>
          <w:szCs w:val="22"/>
          <w:lang w:val="en-US"/>
        </w:rPr>
        <w:t xml:space="preserve">There were three low ROB trials that assessed this outcome: one SCIT </w:t>
      </w:r>
      <w:r>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2kg67ggasf","properties":{"formattedCitation":"(42)","plainCitation":"(42)"},"citationItems":[{"id":"NOKlLIiL/yXtLttAv","uris":["http://zotero.org/users/local/rNdLYwBI/items/JJRI9CK9"],"uri":["http://zotero.org/users/local/rNdLYwBI/items/JJRI9CK9"],"itemData":{"id":"NOKlLIiL/yXtLttAv","type":"article-journal","title":"Long-term clinical efficacy of grass-pollen immunotherapy","container-title":"New England Journal of Medicine","page":"468-75","volume":"341","issue":"7","source":"Ovid Technologies","archive":"MEDLINE","archive_location":"10441602","abstract":"BACKGROUND: Pollen immunotherapy is effective in selected patients with IgE-mediated seasonal allergic rhinitis, although it is questionable whether there is long-term benefit after the discontinuation of treatment. METHODS: We conducted a randomized, double-blind, placebo-controlled trial of the discontinuation of immunotherapy for grass-pollen allergy in patients in whom three to four years of this treatment had previously been shown to be effective. During the three years of this trial, primary outcome measures were scores for seasonal symptoms and the use of rescue medication. Objective measures included the immediate conjunctival response and the immediate and late skin responses to allergen challenge. Cutaneous-biopsy specimens obtained 24 hours after intradermal allergen challenge were examined for T-cell infiltration and the presence of cytokine-producing T helper cells (TH2 cells) (as evidenced by the presence of interleukin-4 messenger RNA). A matched group of patients with hay fever who had not received immunotherapy was followed as a control for the natural course of the disease. RESULTS: Scores for seasonal symptoms and the use of rescue antiallergic medication, which included short courses of prednisolone, remained low after the discontinuation of immunotherapy, and there was no significant difference between patients who continued immunotherapy and those who discontinued it. Symptom scores in both treatment groups (median areas under the curve in 1995, 921 for continuation of immunotherapy and 504 for discontinuation of immunotherapy; P=0.60) were markedly lower than those in the group that had not received immunotherapy (median value in 1995, 2863). Although there was a tendency for immediate sensitivity to allergen to return late after discontinuation, there was a sustained reduction in the late skin response and associated CD3+ T-cell infiltration and interleukin-4 messenger RNA expression. CONCLUSIONS: Immunotherapy for grass-pollen allergy for three to four years induces prolonged clinical remission accompanied by a persistent alteration in immunologic reactivity.","ISSN":"0028-4793","shortTitle":"Long-term clinical efficacy of grass-pollen immunotherapy","journalAbbreviation":"N Engl J Med","language":"English","author":[{"literal":"S. R. Durham"},{"literal":"S. M. Walker"},{"literal":"E. M. Varga"},{"literal":"M. R. Jacobson"},{"literal":"F. O'Brien"},{"literal":"W. Noble"},{"literal":"S. J. Till"},{"literal":"Q. A. Hamid"},{"literal":"K. T. Nouri-Aria"}],"issued":{"date-parts":[["0000",8,12]]}}}],"schema":"https://github.com/citation-style-language/schema/raw/master/csl-citation.json"} </w:instrText>
      </w:r>
      <w:r>
        <w:rPr>
          <w:rFonts w:ascii="Garamond" w:hAnsi="Garamond"/>
          <w:bCs/>
          <w:sz w:val="22"/>
          <w:szCs w:val="22"/>
          <w:lang w:val="en-US"/>
        </w:rPr>
        <w:fldChar w:fldCharType="separate"/>
      </w:r>
      <w:r>
        <w:rPr>
          <w:rFonts w:ascii="Garamond" w:hAnsi="Garamond"/>
          <w:bCs/>
          <w:noProof/>
          <w:sz w:val="22"/>
          <w:szCs w:val="22"/>
          <w:lang w:val="en-US"/>
        </w:rPr>
        <w:t>(42)</w:t>
      </w:r>
      <w:r>
        <w:rPr>
          <w:rFonts w:ascii="Garamond" w:hAnsi="Garamond"/>
          <w:bCs/>
          <w:sz w:val="22"/>
          <w:szCs w:val="22"/>
          <w:lang w:val="en-US"/>
        </w:rPr>
        <w:fldChar w:fldCharType="end"/>
      </w:r>
      <w:r>
        <w:rPr>
          <w:rFonts w:ascii="Garamond" w:hAnsi="Garamond"/>
          <w:bCs/>
          <w:sz w:val="22"/>
          <w:szCs w:val="22"/>
          <w:lang w:val="en-US"/>
        </w:rPr>
        <w:t xml:space="preserve"> </w:t>
      </w:r>
      <w:r w:rsidRPr="009A0545">
        <w:rPr>
          <w:rFonts w:ascii="Garamond" w:hAnsi="Garamond"/>
          <w:bCs/>
          <w:sz w:val="22"/>
          <w:szCs w:val="22"/>
          <w:lang w:val="en-US"/>
        </w:rPr>
        <w:t xml:space="preserve">and two SLIT. </w:t>
      </w:r>
      <w:r>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24b8t0d6h3","properties":{"formattedCitation":"(114,133)","plainCitation":"(114,133)"},"citationItems":[{"id":"NOKlLIiL/khJWRyq1","uris":["http://zotero.org/users/local/rNdLYwBI/items/F5XSA9VH"],"uri":["http://zotero.org/users/local/rNdLYwBI/items/F5XSA9VH"],"itemData":{"id":"NOKlLIiL/khJWRyq1","type":"article-journal","title":"SQ-standardized sublingual grass immunotherapy: confirmation of disease modification 2 years after 3 years of treatment in a randomized trial","container-title":"Journal of Allergy &amp; Clinical Immunology","page":"717-725.e5","volume":"129","issue":"3","source":"Ovid Technologies","archive":"MEDLINE","archive_location":"22285278","abstract":"BACKGROUND: The main aim of specific immunotherapy is sustained effect due to changes in the immune system that can be demonstrated only in long-term trials. OBJECTIVE: To investigate sustained efficacy and disease modification in a 5-year double-blind, placebo-controlled trial, including 2 years of blinded follow-up after completion of a 3-year period of treatment, with the SQ-standardized grass allergy immunotherapy tablet, Grazax (Phleum pratense 75,000 SQ-T/2,800 BAU,(*) ALK, Denmark) or placebo. METHODS: A randomized, double-blind, placebo-controlled, multinational, phase III trial included adults with a history of moderate-to-severe grass pollen-induced allergic rhinoconjunctivitis, with or without asthma, inadequately controlled by symptomatic medications. Two hundred thirty-eight participants completed the trial. End points included rhinoconjunctivitis symptom and medication scores, combined scores, asthma symptom and medication scores, quality of life, days with severe symptoms, immunologic end points, and safety parameters. RESULTS: The mean rhinoconjunctivitis daily symptom score was reduced by 25% to 36% (P &lt; .004) in the grass allergy immunotherapy tablet group compared with the placebo group over the 5 grass pollen seasons covered by the trial. The rhinoconjunctivitis DMS was reduced by 20% to 45% (P &lt; .022 for seasons 1-4; P = .114 for season 5), and the weighted rhinoconjunctivitis combined score was reduced by 27% to 41% (P &lt; .003) in favor of active treatment. The percentage of days with severe symptoms during the peak grass pollen exposure was in all seasons lower in the active group than in the placebo group, with relative differences of 49% to 63% (P &lt; .0001). Efficacy was supported by long-lasting significant effects on the allergen-specific antibody response. No safety issues were identified. CONCLUSION: The results confirm disease modification by SQ-standardized grass allergy immunotherapy tablet in addition to effective symptomatic treatment of allergic rhinoconjunctivitis.Copyright © 2012 American Academy of Allergy, Asthma &amp; Immunology. Published by Mosby, Inc. All rights reserved.","DOI":"10.1016/j.jaci.2011.12.973","ISSN":"1097-6825","shortTitle":"SQ-standardized sublingual grass immunotherapy: confirmation of disease modification 2 years after 3 years of treatment in a randomized trial","journalAbbreviation":"J Allergy Clin Immunol","language":"English","author":[{"literal":"S. R. Durham"},{"literal":"W. Emminger"},{"literal":"A. Kapp"},{"literal":"J. G. de Monchy"},{"literal":"S. Rak"},{"literal":"G. K. Scadding"},{"literal":"P. A. Wurtzen"},{"literal":"J. S. Andersen"},{"literal":"B. Tholstrup"},{"literal":"B. Riis"},{"literal":"R. Dahl"}],"issued":{"date-parts":[["0000",3]]}}},{"id":"NOKlLIiL/E7Rr5MjR","uris":["http://zotero.org/users/local/rNdLYwBI/items/84ZI3UP6"],"uri":["http://zotero.org/users/local/rNdLYwBI/items/84ZI3UP6"],"itemData":{"id":"NOKlLIiL/E7Rr5MjR","type":"article-journal","title":"Efficacy of grass pollen sublingual immunotherapy for three consecutive seasons and after cessation of treatment: the ECRIT study.[Erratum for Allergy. 2009 Jan;64(1):179-86; PMID: 19076534]","container-title":"Allergy","page":"1394-401","volume":"64","issue":"9","source":"Ovid Technologies","archive":"MEDLINE","archive_location":"19764942","abstract":"BACKGROUND: Data supporting a carry-over effect with sublingual immunotherapy (SLIT) are scarce. This randomized, double-blind, placebo-controlled study evaluated the efficacy, carry-over effect and safety of grass pollen SLIT using co-seasonal treatment. METHODS: Patients (7.9-64.7 years) with grass pollen allergy received ultra-rush titration with increasing doses (30, 90, 150 and 300 IR) of a 5-grass pollen mixture every 20 min at the start of the pollen seasons, followed by 300 IR daily until the end of the pollen seasons. A baseline season (no SLIT) was followed by three consecutive treatment seasons and one follow-up season. Symptoms, medication and adverse events were documented and specific immunoglobulin (Ig)E and IgG(4) measured. RESULTS: Data were analysed for 183 of the 213 randomized patients. Mean treatment duration varied between seasons (81.8-92.7 days). Combined scores (symptoms and medication) improved progressively across treatment seasons (up to 44.7% improvement for SLIT compared with baseline) and fluctuated between -11.3% and -14.8% for placebo (P &lt; 0.05). Similar changes were observed for symptom scores, with a successive decrease of 39.7% (SLIT) and fluctuations between +13.6% and -1.51% for placebo (P &lt; 0.05). Combined score (P = 0.0508) and symptom score improvements (P = 0.0144) with SLIT continued during follow up. Increases in specific IgG(4) observed in the first season were sustained for SLIT vs placebo throughout treatment (P = 0.0001). Titration and daily SLIT were well tolerated. No serious systemic or anaphylactic reactions were reported. CONCLUSIONS: Seasonal SLIT with ultra-rush titration is well tolerated and effective from the first treatment season onwards. These data indicate a carry-over effect of seasonal SLIT.","DOI":"10.1111/j.1398-9995.2009.02194.x","ISSN":"1398-9995","shortTitle":"Efficacy of grass pollen sublingual immunotherapy for three consecutive seasons and after cessation of treatment: the ECRIT study.[Erratum for Allergy. 2009 Jan;64(1):179-86; PMID: 19076534]","journalAbbreviation":"Allergy","language":"English","author":[{"literal":"H. Ott"},{"literal":"J. Sieber"},{"literal":"R. Brehler"},{"literal":"R. Folster-Holst"},{"literal":"A. Kapp"},{"literal":"L. Klimek"},{"literal":"O. Pfaar"},{"literal":"H. Merk"}],"issued":{"date-parts":[["0000",9]]}}}],"schema":"https://github.com/citation-style-language/schema/raw/master/csl-citation.json"} </w:instrText>
      </w:r>
      <w:r>
        <w:rPr>
          <w:rFonts w:ascii="Garamond" w:hAnsi="Garamond"/>
          <w:bCs/>
          <w:sz w:val="22"/>
          <w:szCs w:val="22"/>
          <w:lang w:val="en-US"/>
        </w:rPr>
        <w:fldChar w:fldCharType="separate"/>
      </w:r>
      <w:r>
        <w:rPr>
          <w:rFonts w:ascii="Garamond" w:hAnsi="Garamond"/>
          <w:bCs/>
          <w:noProof/>
          <w:sz w:val="22"/>
          <w:szCs w:val="22"/>
          <w:lang w:val="en-US"/>
        </w:rPr>
        <w:t>(114,133)</w:t>
      </w:r>
      <w:r>
        <w:rPr>
          <w:rFonts w:ascii="Garamond" w:hAnsi="Garamond"/>
          <w:bCs/>
          <w:sz w:val="22"/>
          <w:szCs w:val="22"/>
          <w:lang w:val="en-US"/>
        </w:rPr>
        <w:fldChar w:fldCharType="end"/>
      </w:r>
      <w:r w:rsidRPr="009A0545">
        <w:rPr>
          <w:rFonts w:ascii="Garamond" w:hAnsi="Garamond"/>
          <w:bCs/>
          <w:sz w:val="22"/>
          <w:szCs w:val="22"/>
          <w:lang w:val="en-US"/>
        </w:rPr>
        <w:t xml:space="preserve"> These three trials are described in detail</w:t>
      </w:r>
      <w:r>
        <w:rPr>
          <w:rFonts w:ascii="Garamond" w:hAnsi="Garamond"/>
          <w:bCs/>
          <w:sz w:val="22"/>
          <w:szCs w:val="22"/>
          <w:lang w:val="en-US"/>
        </w:rPr>
        <w:t xml:space="preserve"> in the supplement. </w:t>
      </w:r>
      <w:r w:rsidRPr="009A0545">
        <w:rPr>
          <w:rFonts w:ascii="Garamond" w:hAnsi="Garamond"/>
          <w:bCs/>
          <w:sz w:val="22"/>
          <w:szCs w:val="22"/>
          <w:lang w:val="en-US"/>
        </w:rPr>
        <w:t xml:space="preserve">Overall, one trial found a benefit of AIT (SCIT) on long-term medication scores; the two other SLIT trials did not show a sustained effect.  </w:t>
      </w:r>
    </w:p>
    <w:p w14:paraId="7866CD37" w14:textId="77777777" w:rsidR="00D20980" w:rsidRPr="009A0545" w:rsidRDefault="00D20980" w:rsidP="00D20980">
      <w:pPr>
        <w:spacing w:after="200" w:line="360" w:lineRule="auto"/>
        <w:contextualSpacing/>
        <w:jc w:val="both"/>
        <w:rPr>
          <w:rFonts w:ascii="Garamond" w:eastAsia="Calibri" w:hAnsi="Garamond" w:cs="Arial"/>
          <w:b/>
          <w:iCs/>
          <w:sz w:val="22"/>
          <w:szCs w:val="22"/>
          <w:lang w:val="en-US"/>
        </w:rPr>
      </w:pPr>
    </w:p>
    <w:p w14:paraId="1ADBC19A" w14:textId="77777777" w:rsidR="00D20980" w:rsidRDefault="00D20980" w:rsidP="00D20980">
      <w:pPr>
        <w:spacing w:after="200" w:line="360" w:lineRule="auto"/>
        <w:contextualSpacing/>
        <w:jc w:val="both"/>
        <w:outlineLvl w:val="0"/>
        <w:rPr>
          <w:rFonts w:ascii="Garamond" w:eastAsia="Calibri" w:hAnsi="Garamond" w:cs="Arial"/>
          <w:b/>
          <w:i/>
          <w:iCs/>
          <w:sz w:val="22"/>
          <w:szCs w:val="22"/>
          <w:lang w:val="en-US"/>
        </w:rPr>
      </w:pPr>
    </w:p>
    <w:p w14:paraId="7B9EE5EB" w14:textId="77777777" w:rsidR="00D20980" w:rsidRDefault="00D20980" w:rsidP="00D20980">
      <w:pPr>
        <w:spacing w:after="200" w:line="360" w:lineRule="auto"/>
        <w:contextualSpacing/>
        <w:jc w:val="both"/>
        <w:outlineLvl w:val="0"/>
        <w:rPr>
          <w:rFonts w:ascii="Garamond" w:eastAsia="Calibri" w:hAnsi="Garamond" w:cs="Arial"/>
          <w:b/>
          <w:i/>
          <w:iCs/>
          <w:sz w:val="22"/>
          <w:szCs w:val="22"/>
          <w:lang w:val="en-US"/>
        </w:rPr>
      </w:pPr>
    </w:p>
    <w:p w14:paraId="19E75253" w14:textId="77777777" w:rsidR="00D20980" w:rsidRPr="009A0545" w:rsidRDefault="00D20980" w:rsidP="00D20980">
      <w:pPr>
        <w:spacing w:after="200" w:line="360" w:lineRule="auto"/>
        <w:contextualSpacing/>
        <w:jc w:val="both"/>
        <w:outlineLvl w:val="0"/>
        <w:rPr>
          <w:rFonts w:ascii="Garamond" w:eastAsia="Calibri" w:hAnsi="Garamond" w:cs="Arial"/>
          <w:b/>
          <w:i/>
          <w:iCs/>
          <w:sz w:val="22"/>
          <w:szCs w:val="22"/>
          <w:lang w:val="en-US"/>
        </w:rPr>
      </w:pPr>
      <w:r w:rsidRPr="009A0545">
        <w:rPr>
          <w:rFonts w:ascii="Garamond" w:eastAsia="Calibri" w:hAnsi="Garamond" w:cs="Arial"/>
          <w:b/>
          <w:i/>
          <w:iCs/>
          <w:sz w:val="22"/>
          <w:szCs w:val="22"/>
          <w:lang w:val="en-US"/>
        </w:rPr>
        <w:t>Combined symptom and medication scores</w:t>
      </w:r>
    </w:p>
    <w:p w14:paraId="5A4DE7A2" w14:textId="77777777" w:rsidR="00D20980" w:rsidRPr="009A0545" w:rsidRDefault="00D20980" w:rsidP="00D20980">
      <w:pPr>
        <w:spacing w:after="200" w:line="360" w:lineRule="auto"/>
        <w:contextualSpacing/>
        <w:jc w:val="both"/>
        <w:rPr>
          <w:rFonts w:ascii="Garamond" w:eastAsia="Calibri" w:hAnsi="Garamond" w:cs="Arial"/>
          <w:bCs/>
          <w:sz w:val="22"/>
          <w:szCs w:val="22"/>
          <w:lang w:val="en-US"/>
        </w:rPr>
      </w:pPr>
      <w:r>
        <w:rPr>
          <w:rFonts w:ascii="Garamond" w:eastAsia="Calibri" w:hAnsi="Garamond" w:cs="Arial"/>
          <w:bCs/>
          <w:sz w:val="22"/>
          <w:szCs w:val="22"/>
          <w:lang w:val="en-US"/>
        </w:rPr>
        <w:t>Twenty-nine</w:t>
      </w:r>
      <w:r w:rsidRPr="009A0545">
        <w:rPr>
          <w:rFonts w:ascii="Garamond" w:eastAsia="Calibri" w:hAnsi="Garamond" w:cs="Arial"/>
          <w:bCs/>
          <w:sz w:val="22"/>
          <w:szCs w:val="22"/>
          <w:lang w:val="en-US"/>
        </w:rPr>
        <w:t xml:space="preserve"> studies reported on the short-term effectiveness of AIT administered by the SCIT (n=20) and SLIT (n=9) routes on combined symptom and medication scores.  Two studies (one SCIT and one SLIT) reported on long-term effectiveness in relation to this outcome. </w:t>
      </w:r>
    </w:p>
    <w:p w14:paraId="79BC1581" w14:textId="77777777" w:rsidR="00D20980" w:rsidRPr="009A0545" w:rsidRDefault="00D20980" w:rsidP="00D20980">
      <w:pPr>
        <w:spacing w:after="200" w:line="360" w:lineRule="auto"/>
        <w:contextualSpacing/>
        <w:jc w:val="both"/>
        <w:rPr>
          <w:rFonts w:ascii="Garamond" w:eastAsia="Calibri" w:hAnsi="Garamond" w:cs="Arial"/>
          <w:b/>
          <w:i/>
          <w:iCs/>
          <w:sz w:val="22"/>
          <w:szCs w:val="22"/>
          <w:lang w:val="en-US"/>
        </w:rPr>
      </w:pPr>
    </w:p>
    <w:p w14:paraId="3F91E608" w14:textId="77777777" w:rsidR="00D20980" w:rsidRPr="009A0545" w:rsidRDefault="00D20980" w:rsidP="00D20980">
      <w:pPr>
        <w:spacing w:line="360" w:lineRule="auto"/>
        <w:jc w:val="both"/>
        <w:outlineLvl w:val="0"/>
        <w:rPr>
          <w:rFonts w:ascii="Garamond" w:hAnsi="Garamond"/>
          <w:bCs/>
          <w:iCs/>
          <w:sz w:val="22"/>
          <w:szCs w:val="22"/>
          <w:u w:val="single"/>
          <w:lang w:val="en-US"/>
        </w:rPr>
      </w:pPr>
      <w:r w:rsidRPr="009A0545">
        <w:rPr>
          <w:rFonts w:ascii="Garamond" w:hAnsi="Garamond"/>
          <w:bCs/>
          <w:iCs/>
          <w:sz w:val="22"/>
          <w:szCs w:val="22"/>
          <w:u w:val="single"/>
          <w:lang w:val="en-US"/>
        </w:rPr>
        <w:t xml:space="preserve">Short-term </w:t>
      </w:r>
    </w:p>
    <w:p w14:paraId="5B329799" w14:textId="77777777" w:rsidR="00D20980" w:rsidRPr="009A0545" w:rsidRDefault="00D20980" w:rsidP="00D20980">
      <w:pPr>
        <w:spacing w:line="360" w:lineRule="auto"/>
        <w:jc w:val="both"/>
        <w:rPr>
          <w:rFonts w:ascii="Garamond" w:hAnsi="Garamond"/>
          <w:bCs/>
          <w:sz w:val="22"/>
          <w:szCs w:val="22"/>
          <w:lang w:val="en-US"/>
        </w:rPr>
      </w:pPr>
      <w:r w:rsidRPr="009A0545">
        <w:rPr>
          <w:rFonts w:ascii="Garamond" w:hAnsi="Garamond"/>
          <w:bCs/>
          <w:sz w:val="22"/>
          <w:szCs w:val="22"/>
          <w:lang w:val="en-US"/>
        </w:rPr>
        <w:t>We were able to pool data from 1</w:t>
      </w:r>
      <w:r>
        <w:rPr>
          <w:rFonts w:ascii="Garamond" w:hAnsi="Garamond"/>
          <w:bCs/>
          <w:sz w:val="22"/>
          <w:szCs w:val="22"/>
          <w:lang w:val="en-US"/>
        </w:rPr>
        <w:t>5</w:t>
      </w:r>
      <w:r w:rsidRPr="009A0545">
        <w:rPr>
          <w:rFonts w:ascii="Garamond" w:hAnsi="Garamond"/>
          <w:bCs/>
          <w:sz w:val="22"/>
          <w:szCs w:val="22"/>
          <w:lang w:val="en-US"/>
        </w:rPr>
        <w:t xml:space="preserve"> studies.  Meta-analysis found a SMD of -</w:t>
      </w:r>
      <w:r w:rsidRPr="00ED08BA">
        <w:rPr>
          <w:rFonts w:ascii="Garamond" w:hAnsi="Garamond"/>
          <w:bCs/>
          <w:sz w:val="22"/>
          <w:szCs w:val="22"/>
          <w:lang w:val="en-US"/>
        </w:rPr>
        <w:t>0.</w:t>
      </w:r>
      <w:r>
        <w:rPr>
          <w:rFonts w:ascii="Garamond" w:hAnsi="Garamond"/>
          <w:bCs/>
          <w:sz w:val="22"/>
          <w:szCs w:val="22"/>
          <w:lang w:val="en-US"/>
        </w:rPr>
        <w:t>49</w:t>
      </w:r>
      <w:r w:rsidRPr="00ED08BA">
        <w:rPr>
          <w:rFonts w:ascii="Garamond" w:hAnsi="Garamond"/>
          <w:bCs/>
          <w:sz w:val="22"/>
          <w:szCs w:val="22"/>
          <w:lang w:val="en-US"/>
        </w:rPr>
        <w:t xml:space="preserve"> (95%CI -</w:t>
      </w:r>
      <w:r>
        <w:rPr>
          <w:rFonts w:ascii="Garamond" w:hAnsi="Garamond"/>
          <w:bCs/>
          <w:sz w:val="22"/>
          <w:szCs w:val="22"/>
          <w:lang w:val="en-US"/>
        </w:rPr>
        <w:t>0</w:t>
      </w:r>
      <w:r w:rsidRPr="00ED08BA">
        <w:rPr>
          <w:rFonts w:ascii="Garamond" w:hAnsi="Garamond"/>
          <w:bCs/>
          <w:sz w:val="22"/>
          <w:szCs w:val="22"/>
          <w:lang w:val="en-US"/>
        </w:rPr>
        <w:t>.</w:t>
      </w:r>
      <w:r>
        <w:rPr>
          <w:rFonts w:ascii="Garamond" w:hAnsi="Garamond"/>
          <w:bCs/>
          <w:sz w:val="22"/>
          <w:szCs w:val="22"/>
          <w:lang w:val="en-US"/>
        </w:rPr>
        <w:t>6</w:t>
      </w:r>
      <w:r w:rsidRPr="00ED08BA">
        <w:rPr>
          <w:rFonts w:ascii="Garamond" w:hAnsi="Garamond"/>
          <w:bCs/>
          <w:sz w:val="22"/>
          <w:szCs w:val="22"/>
          <w:lang w:val="en-US"/>
        </w:rPr>
        <w:t>9,</w:t>
      </w:r>
      <w:r>
        <w:rPr>
          <w:rFonts w:ascii="Garamond" w:hAnsi="Garamond"/>
          <w:bCs/>
          <w:sz w:val="22"/>
          <w:szCs w:val="22"/>
          <w:lang w:val="en-US"/>
        </w:rPr>
        <w:t xml:space="preserve"> </w:t>
      </w:r>
      <w:r w:rsidRPr="00ED08BA">
        <w:rPr>
          <w:rFonts w:ascii="Garamond" w:hAnsi="Garamond"/>
          <w:bCs/>
          <w:sz w:val="22"/>
          <w:szCs w:val="22"/>
          <w:lang w:val="en-US"/>
        </w:rPr>
        <w:t>-0.</w:t>
      </w:r>
      <w:r>
        <w:rPr>
          <w:rFonts w:ascii="Garamond" w:hAnsi="Garamond"/>
          <w:bCs/>
          <w:sz w:val="22"/>
          <w:szCs w:val="22"/>
          <w:lang w:val="en-US"/>
        </w:rPr>
        <w:t>30</w:t>
      </w:r>
      <w:r w:rsidRPr="00907FCF">
        <w:rPr>
          <w:rFonts w:ascii="Garamond" w:hAnsi="Garamond"/>
          <w:bCs/>
          <w:sz w:val="22"/>
          <w:szCs w:val="22"/>
          <w:lang w:val="en-US"/>
        </w:rPr>
        <w:t>),</w:t>
      </w:r>
      <w:r w:rsidRPr="009A0545">
        <w:rPr>
          <w:rFonts w:ascii="Garamond" w:hAnsi="Garamond"/>
          <w:bCs/>
          <w:sz w:val="22"/>
          <w:szCs w:val="22"/>
          <w:lang w:val="en-US"/>
        </w:rPr>
        <w:t xml:space="preserve"> </w:t>
      </w:r>
      <w:r w:rsidRPr="0007182D">
        <w:rPr>
          <w:rFonts w:ascii="Garamond" w:hAnsi="Garamond"/>
          <w:bCs/>
          <w:sz w:val="22"/>
          <w:szCs w:val="22"/>
          <w:lang w:val="en-US"/>
        </w:rPr>
        <w:t xml:space="preserve">this suggesting a </w:t>
      </w:r>
      <w:r>
        <w:rPr>
          <w:rFonts w:ascii="Garamond" w:hAnsi="Garamond"/>
          <w:bCs/>
          <w:sz w:val="22"/>
          <w:szCs w:val="22"/>
          <w:lang w:val="en-US"/>
        </w:rPr>
        <w:t>small</w:t>
      </w:r>
      <w:r w:rsidRPr="00B51867">
        <w:rPr>
          <w:rFonts w:ascii="Garamond" w:hAnsi="Garamond"/>
          <w:bCs/>
          <w:sz w:val="22"/>
          <w:szCs w:val="22"/>
          <w:lang w:val="en-US"/>
        </w:rPr>
        <w:t>-to</w:t>
      </w:r>
      <w:r w:rsidRPr="000C6294">
        <w:rPr>
          <w:rFonts w:ascii="Garamond" w:hAnsi="Garamond"/>
          <w:bCs/>
          <w:sz w:val="22"/>
          <w:szCs w:val="22"/>
          <w:lang w:val="en-US"/>
        </w:rPr>
        <w:t>-</w:t>
      </w:r>
      <w:r>
        <w:rPr>
          <w:rFonts w:ascii="Garamond" w:hAnsi="Garamond"/>
          <w:bCs/>
          <w:sz w:val="22"/>
          <w:szCs w:val="22"/>
          <w:lang w:val="en-US"/>
        </w:rPr>
        <w:t>moderate</w:t>
      </w:r>
      <w:r w:rsidRPr="000C6294">
        <w:rPr>
          <w:rFonts w:ascii="Garamond" w:hAnsi="Garamond"/>
          <w:bCs/>
          <w:sz w:val="22"/>
          <w:szCs w:val="22"/>
          <w:lang w:val="en-US"/>
        </w:rPr>
        <w:t xml:space="preserve"> </w:t>
      </w:r>
      <w:r w:rsidRPr="009A0545">
        <w:rPr>
          <w:rFonts w:ascii="Garamond" w:hAnsi="Garamond"/>
          <w:bCs/>
          <w:sz w:val="22"/>
          <w:szCs w:val="22"/>
          <w:lang w:val="en-US"/>
        </w:rPr>
        <w:t>effect in favor of AIT (Figure 7).</w:t>
      </w:r>
    </w:p>
    <w:p w14:paraId="3EEEA87E" w14:textId="77777777" w:rsidR="00D20980" w:rsidRPr="009A0545" w:rsidRDefault="00D20980" w:rsidP="00D20980">
      <w:pPr>
        <w:spacing w:line="360" w:lineRule="auto"/>
        <w:jc w:val="both"/>
        <w:rPr>
          <w:rFonts w:ascii="Garamond" w:hAnsi="Garamond"/>
          <w:bCs/>
          <w:sz w:val="22"/>
          <w:szCs w:val="22"/>
          <w:u w:val="single"/>
          <w:lang w:val="en-US"/>
        </w:rPr>
      </w:pPr>
    </w:p>
    <w:p w14:paraId="64C2B06E" w14:textId="77777777" w:rsidR="00D20980" w:rsidRPr="009A0545" w:rsidRDefault="00D20980" w:rsidP="00D20980">
      <w:pPr>
        <w:spacing w:line="360" w:lineRule="auto"/>
        <w:jc w:val="both"/>
        <w:outlineLvl w:val="0"/>
        <w:rPr>
          <w:rFonts w:ascii="Garamond" w:hAnsi="Garamond"/>
          <w:bCs/>
          <w:i/>
          <w:sz w:val="22"/>
          <w:szCs w:val="22"/>
          <w:lang w:val="en-US"/>
        </w:rPr>
      </w:pPr>
      <w:r w:rsidRPr="009A0545">
        <w:rPr>
          <w:rFonts w:ascii="Garamond" w:hAnsi="Garamond"/>
          <w:bCs/>
          <w:i/>
          <w:sz w:val="22"/>
          <w:szCs w:val="22"/>
          <w:lang w:val="en-US"/>
        </w:rPr>
        <w:t>Sensitivity analysis</w:t>
      </w:r>
    </w:p>
    <w:p w14:paraId="1BF750D1" w14:textId="77777777" w:rsidR="00D20980" w:rsidRPr="009A0545" w:rsidRDefault="00D20980" w:rsidP="00D20980">
      <w:pPr>
        <w:spacing w:line="360" w:lineRule="auto"/>
        <w:jc w:val="both"/>
        <w:rPr>
          <w:rFonts w:ascii="Garamond" w:hAnsi="Garamond"/>
          <w:bCs/>
          <w:sz w:val="22"/>
          <w:szCs w:val="22"/>
          <w:lang w:val="en-US"/>
        </w:rPr>
      </w:pPr>
      <w:r w:rsidRPr="009A0545">
        <w:rPr>
          <w:rFonts w:ascii="Garamond" w:hAnsi="Garamond"/>
          <w:bCs/>
          <w:sz w:val="22"/>
          <w:szCs w:val="22"/>
          <w:lang w:val="en-US"/>
        </w:rPr>
        <w:t>No sensitivity analysis was possible as no studies were judged to be at high ROB.</w:t>
      </w:r>
    </w:p>
    <w:p w14:paraId="79E42821" w14:textId="77777777" w:rsidR="00D20980" w:rsidRPr="009A0545" w:rsidRDefault="00D20980" w:rsidP="00D20980">
      <w:pPr>
        <w:spacing w:line="360" w:lineRule="auto"/>
        <w:jc w:val="both"/>
        <w:rPr>
          <w:rFonts w:ascii="Garamond" w:hAnsi="Garamond"/>
          <w:bCs/>
          <w:sz w:val="22"/>
          <w:szCs w:val="22"/>
          <w:lang w:val="en-US"/>
        </w:rPr>
      </w:pPr>
    </w:p>
    <w:p w14:paraId="40E481C2" w14:textId="77777777" w:rsidR="00D20980" w:rsidRPr="009A0545" w:rsidRDefault="00D20980" w:rsidP="00D20980">
      <w:pPr>
        <w:spacing w:line="360" w:lineRule="auto"/>
        <w:jc w:val="both"/>
        <w:outlineLvl w:val="0"/>
        <w:rPr>
          <w:rFonts w:ascii="Garamond" w:hAnsi="Garamond"/>
          <w:bCs/>
          <w:i/>
          <w:sz w:val="22"/>
          <w:szCs w:val="22"/>
          <w:lang w:val="en-US"/>
        </w:rPr>
      </w:pPr>
      <w:r w:rsidRPr="009A0545">
        <w:rPr>
          <w:rFonts w:ascii="Garamond" w:hAnsi="Garamond"/>
          <w:bCs/>
          <w:i/>
          <w:sz w:val="22"/>
          <w:szCs w:val="22"/>
          <w:lang w:val="en-US"/>
        </w:rPr>
        <w:t>Publication bias</w:t>
      </w:r>
    </w:p>
    <w:p w14:paraId="1952CE6A" w14:textId="77777777" w:rsidR="00D20980" w:rsidRPr="009A0545" w:rsidRDefault="00D20980" w:rsidP="00D20980">
      <w:pPr>
        <w:spacing w:line="360" w:lineRule="auto"/>
        <w:jc w:val="both"/>
        <w:rPr>
          <w:rFonts w:ascii="Garamond" w:hAnsi="Garamond"/>
          <w:bCs/>
          <w:sz w:val="22"/>
          <w:szCs w:val="22"/>
          <w:lang w:val="en-US"/>
        </w:rPr>
      </w:pPr>
      <w:r w:rsidRPr="009A0545">
        <w:rPr>
          <w:rFonts w:ascii="Garamond" w:hAnsi="Garamond"/>
          <w:bCs/>
          <w:sz w:val="22"/>
          <w:szCs w:val="22"/>
          <w:lang w:val="en-US"/>
        </w:rPr>
        <w:t xml:space="preserve">The funnel plot showed evidence of potential publication bias, </w:t>
      </w:r>
      <w:r>
        <w:rPr>
          <w:rFonts w:ascii="Garamond" w:hAnsi="Garamond"/>
          <w:bCs/>
          <w:sz w:val="22"/>
          <w:szCs w:val="22"/>
          <w:lang w:val="en-US"/>
        </w:rPr>
        <w:t xml:space="preserve">(Figure S24, Supplementary file) </w:t>
      </w:r>
      <w:r w:rsidRPr="009A0545">
        <w:rPr>
          <w:rFonts w:ascii="Garamond" w:hAnsi="Garamond"/>
          <w:bCs/>
          <w:sz w:val="22"/>
          <w:szCs w:val="22"/>
          <w:lang w:val="en-US"/>
        </w:rPr>
        <w:t>which was also suggested by the Begg (P=0.0</w:t>
      </w:r>
      <w:r>
        <w:rPr>
          <w:rFonts w:ascii="Garamond" w:hAnsi="Garamond"/>
          <w:bCs/>
          <w:sz w:val="22"/>
          <w:szCs w:val="22"/>
          <w:lang w:val="en-US"/>
        </w:rPr>
        <w:t>05) and Egge</w:t>
      </w:r>
      <w:r w:rsidRPr="009A0545">
        <w:rPr>
          <w:rFonts w:ascii="Garamond" w:hAnsi="Garamond"/>
          <w:bCs/>
          <w:sz w:val="22"/>
          <w:szCs w:val="22"/>
          <w:lang w:val="en-US"/>
        </w:rPr>
        <w:t>r (P=0.</w:t>
      </w:r>
      <w:r>
        <w:rPr>
          <w:rFonts w:ascii="Garamond" w:hAnsi="Garamond"/>
          <w:bCs/>
          <w:sz w:val="22"/>
          <w:szCs w:val="22"/>
          <w:lang w:val="en-US"/>
        </w:rPr>
        <w:t>03</w:t>
      </w:r>
      <w:r w:rsidRPr="009A0545">
        <w:rPr>
          <w:rFonts w:ascii="Garamond" w:hAnsi="Garamond"/>
          <w:bCs/>
          <w:sz w:val="22"/>
          <w:szCs w:val="22"/>
          <w:lang w:val="en-US"/>
        </w:rPr>
        <w:t>) tests.</w:t>
      </w:r>
    </w:p>
    <w:p w14:paraId="18C5714E" w14:textId="77777777" w:rsidR="00D20980" w:rsidRPr="009A0545" w:rsidRDefault="00D20980" w:rsidP="00D20980">
      <w:pPr>
        <w:spacing w:line="360" w:lineRule="auto"/>
        <w:jc w:val="both"/>
        <w:rPr>
          <w:rFonts w:ascii="Garamond" w:hAnsi="Garamond"/>
          <w:bCs/>
          <w:i/>
          <w:sz w:val="22"/>
          <w:szCs w:val="22"/>
          <w:lang w:val="en-US"/>
        </w:rPr>
      </w:pPr>
    </w:p>
    <w:p w14:paraId="69988B09" w14:textId="77777777" w:rsidR="00D20980" w:rsidRPr="009A0545" w:rsidRDefault="00D20980" w:rsidP="00D20980">
      <w:pPr>
        <w:spacing w:line="360" w:lineRule="auto"/>
        <w:jc w:val="both"/>
        <w:outlineLvl w:val="0"/>
        <w:rPr>
          <w:rFonts w:ascii="Garamond" w:hAnsi="Garamond"/>
          <w:bCs/>
          <w:i/>
          <w:sz w:val="22"/>
          <w:szCs w:val="22"/>
          <w:lang w:val="en-US"/>
        </w:rPr>
      </w:pPr>
      <w:r w:rsidRPr="009A0545">
        <w:rPr>
          <w:rFonts w:ascii="Garamond" w:hAnsi="Garamond"/>
          <w:bCs/>
          <w:i/>
          <w:sz w:val="22"/>
          <w:szCs w:val="22"/>
          <w:lang w:val="en-US"/>
        </w:rPr>
        <w:t>Subgroup analyses</w:t>
      </w:r>
    </w:p>
    <w:p w14:paraId="1C1ABFF9" w14:textId="77777777"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Subgroup analyses were undertaken to compare:</w:t>
      </w:r>
    </w:p>
    <w:p w14:paraId="494375EB" w14:textId="77777777" w:rsidR="00D20980" w:rsidRPr="009A0545" w:rsidRDefault="00D20980" w:rsidP="00D20980">
      <w:pPr>
        <w:pStyle w:val="ListParagraph"/>
        <w:numPr>
          <w:ilvl w:val="0"/>
          <w:numId w:val="1"/>
        </w:numPr>
        <w:spacing w:line="360" w:lineRule="auto"/>
        <w:jc w:val="both"/>
        <w:rPr>
          <w:rFonts w:ascii="Garamond" w:hAnsi="Garamond"/>
        </w:rPr>
      </w:pPr>
      <w:r w:rsidRPr="009A0545">
        <w:rPr>
          <w:rFonts w:ascii="Garamond" w:hAnsi="Garamond"/>
        </w:rPr>
        <w:t xml:space="preserve">SCIT versus SLIT: </w:t>
      </w:r>
      <w:r w:rsidRPr="00ED08BA">
        <w:rPr>
          <w:rFonts w:ascii="Garamond" w:hAnsi="Garamond"/>
        </w:rPr>
        <w:t>SMD -0.51 (95%CI -0.</w:t>
      </w:r>
      <w:r>
        <w:rPr>
          <w:rFonts w:ascii="Garamond" w:hAnsi="Garamond"/>
        </w:rPr>
        <w:t>77</w:t>
      </w:r>
      <w:r w:rsidRPr="00ED08BA">
        <w:rPr>
          <w:rFonts w:ascii="Garamond" w:hAnsi="Garamond"/>
        </w:rPr>
        <w:t>, -0.2</w:t>
      </w:r>
      <w:r>
        <w:rPr>
          <w:rFonts w:ascii="Garamond" w:hAnsi="Garamond"/>
        </w:rPr>
        <w:t>6</w:t>
      </w:r>
      <w:r w:rsidRPr="00ED08BA">
        <w:rPr>
          <w:rFonts w:ascii="Garamond" w:hAnsi="Garamond"/>
        </w:rPr>
        <w:t>)</w:t>
      </w:r>
      <w:r w:rsidRPr="009A0545">
        <w:rPr>
          <w:rFonts w:ascii="Garamond" w:hAnsi="Garamond"/>
        </w:rPr>
        <w:t xml:space="preserve"> for SCIT and SMD </w:t>
      </w:r>
      <w:r w:rsidRPr="00ED08BA">
        <w:rPr>
          <w:rFonts w:ascii="Garamond" w:hAnsi="Garamond"/>
        </w:rPr>
        <w:t>-</w:t>
      </w:r>
      <w:r>
        <w:rPr>
          <w:rFonts w:ascii="Garamond" w:hAnsi="Garamond"/>
        </w:rPr>
        <w:t>0.47</w:t>
      </w:r>
      <w:r w:rsidRPr="00ED08BA">
        <w:rPr>
          <w:rFonts w:ascii="Garamond" w:hAnsi="Garamond"/>
        </w:rPr>
        <w:t xml:space="preserve"> (95%CI -</w:t>
      </w:r>
      <w:r>
        <w:rPr>
          <w:rFonts w:ascii="Garamond" w:hAnsi="Garamond"/>
        </w:rPr>
        <w:t>0</w:t>
      </w:r>
      <w:r w:rsidRPr="00ED08BA">
        <w:rPr>
          <w:rFonts w:ascii="Garamond" w:hAnsi="Garamond"/>
        </w:rPr>
        <w:t>.</w:t>
      </w:r>
      <w:r>
        <w:rPr>
          <w:rFonts w:ascii="Garamond" w:hAnsi="Garamond"/>
        </w:rPr>
        <w:t>81</w:t>
      </w:r>
      <w:r w:rsidRPr="00ED08BA">
        <w:rPr>
          <w:rFonts w:ascii="Garamond" w:hAnsi="Garamond"/>
        </w:rPr>
        <w:t xml:space="preserve">, </w:t>
      </w:r>
      <w:r>
        <w:rPr>
          <w:rFonts w:ascii="Garamond" w:hAnsi="Garamond"/>
        </w:rPr>
        <w:t>-</w:t>
      </w:r>
      <w:r w:rsidRPr="00ED08BA">
        <w:rPr>
          <w:rFonts w:ascii="Garamond" w:hAnsi="Garamond"/>
        </w:rPr>
        <w:t>0.12)</w:t>
      </w:r>
      <w:r w:rsidRPr="009A0545">
        <w:rPr>
          <w:rFonts w:ascii="Garamond" w:hAnsi="Garamond"/>
        </w:rPr>
        <w:t xml:space="preserve"> (Figures</w:t>
      </w:r>
      <w:r w:rsidRPr="0007182D">
        <w:rPr>
          <w:rFonts w:ascii="Garamond" w:hAnsi="Garamond"/>
        </w:rPr>
        <w:t xml:space="preserve"> </w:t>
      </w:r>
      <w:r w:rsidRPr="00B51867">
        <w:rPr>
          <w:rFonts w:ascii="Garamond" w:hAnsi="Garamond"/>
        </w:rPr>
        <w:t>8a and b)</w:t>
      </w:r>
      <w:r w:rsidRPr="000C6294">
        <w:rPr>
          <w:rFonts w:ascii="Garamond" w:hAnsi="Garamond"/>
        </w:rPr>
        <w:t xml:space="preserve">, these analyses showing a benefit from </w:t>
      </w:r>
      <w:r>
        <w:rPr>
          <w:rFonts w:ascii="Garamond" w:hAnsi="Garamond"/>
        </w:rPr>
        <w:t xml:space="preserve">both </w:t>
      </w:r>
      <w:r w:rsidRPr="000C6294">
        <w:rPr>
          <w:rFonts w:ascii="Garamond" w:hAnsi="Garamond"/>
        </w:rPr>
        <w:t xml:space="preserve">SCIT and </w:t>
      </w:r>
      <w:r>
        <w:rPr>
          <w:rFonts w:ascii="Garamond" w:hAnsi="Garamond"/>
        </w:rPr>
        <w:t>SLIT</w:t>
      </w:r>
      <w:r w:rsidRPr="000C6294">
        <w:rPr>
          <w:rFonts w:ascii="Garamond" w:hAnsi="Garamond"/>
        </w:rPr>
        <w:t>.</w:t>
      </w:r>
    </w:p>
    <w:p w14:paraId="3C0F96A2" w14:textId="77777777" w:rsidR="00D20980" w:rsidRPr="009A0545" w:rsidRDefault="00D20980" w:rsidP="00D20980">
      <w:pPr>
        <w:pStyle w:val="ListParagraph"/>
        <w:numPr>
          <w:ilvl w:val="0"/>
          <w:numId w:val="1"/>
        </w:numPr>
        <w:spacing w:line="360" w:lineRule="auto"/>
        <w:jc w:val="both"/>
        <w:rPr>
          <w:rFonts w:ascii="Garamond" w:hAnsi="Garamond"/>
        </w:rPr>
      </w:pPr>
      <w:r w:rsidRPr="009A0545">
        <w:rPr>
          <w:rFonts w:ascii="Garamond" w:hAnsi="Garamond"/>
        </w:rPr>
        <w:t>Children (&lt;18) versus  adults (≥18 years)</w:t>
      </w:r>
      <w:r>
        <w:rPr>
          <w:rFonts w:ascii="Garamond" w:hAnsi="Garamond"/>
        </w:rPr>
        <w:t xml:space="preserve"> for AIT (SCIT and SLIT)</w:t>
      </w:r>
      <w:r w:rsidRPr="009A0545">
        <w:rPr>
          <w:rFonts w:ascii="Garamond" w:hAnsi="Garamond"/>
        </w:rPr>
        <w:t>: SMD -</w:t>
      </w:r>
      <w:r>
        <w:rPr>
          <w:rFonts w:ascii="Garamond" w:hAnsi="Garamond"/>
        </w:rPr>
        <w:t>0.85</w:t>
      </w:r>
      <w:r w:rsidRPr="009A0545">
        <w:rPr>
          <w:rFonts w:ascii="Garamond" w:hAnsi="Garamond"/>
        </w:rPr>
        <w:t xml:space="preserve"> (95% CI -</w:t>
      </w:r>
      <w:r>
        <w:rPr>
          <w:rFonts w:ascii="Garamond" w:hAnsi="Garamond"/>
        </w:rPr>
        <w:t>1.52</w:t>
      </w:r>
      <w:r w:rsidRPr="009A0545">
        <w:rPr>
          <w:rFonts w:ascii="Garamond" w:hAnsi="Garamond"/>
        </w:rPr>
        <w:t>, -0.</w:t>
      </w:r>
      <w:r>
        <w:rPr>
          <w:rFonts w:ascii="Garamond" w:hAnsi="Garamond"/>
        </w:rPr>
        <w:t>17</w:t>
      </w:r>
      <w:r w:rsidRPr="009A0545">
        <w:rPr>
          <w:rFonts w:ascii="Garamond" w:hAnsi="Garamond"/>
        </w:rPr>
        <w:t xml:space="preserve">) </w:t>
      </w:r>
      <w:r>
        <w:rPr>
          <w:rFonts w:ascii="Garamond" w:hAnsi="Garamond"/>
        </w:rPr>
        <w:t xml:space="preserve">(results from one study only) </w:t>
      </w:r>
      <w:r w:rsidRPr="009A0545">
        <w:rPr>
          <w:rFonts w:ascii="Garamond" w:hAnsi="Garamond"/>
        </w:rPr>
        <w:t xml:space="preserve">for children and </w:t>
      </w:r>
      <w:r w:rsidRPr="00076EA5">
        <w:rPr>
          <w:rFonts w:ascii="Garamond" w:hAnsi="Garamond"/>
        </w:rPr>
        <w:t>SMD -0.44 (95%CI -0.6</w:t>
      </w:r>
      <w:r>
        <w:rPr>
          <w:rFonts w:ascii="Garamond" w:hAnsi="Garamond"/>
        </w:rPr>
        <w:t>5</w:t>
      </w:r>
      <w:r w:rsidRPr="00076EA5">
        <w:rPr>
          <w:rFonts w:ascii="Garamond" w:hAnsi="Garamond"/>
        </w:rPr>
        <w:t>, -0.2</w:t>
      </w:r>
      <w:r>
        <w:rPr>
          <w:rFonts w:ascii="Garamond" w:hAnsi="Garamond"/>
        </w:rPr>
        <w:t>2</w:t>
      </w:r>
      <w:r w:rsidRPr="00076EA5">
        <w:rPr>
          <w:rFonts w:ascii="Garamond" w:hAnsi="Garamond"/>
        </w:rPr>
        <w:t>) for adults (Figures S2</w:t>
      </w:r>
      <w:r>
        <w:rPr>
          <w:rFonts w:ascii="Garamond" w:hAnsi="Garamond"/>
        </w:rPr>
        <w:t>5</w:t>
      </w:r>
      <w:r w:rsidRPr="00076EA5">
        <w:rPr>
          <w:rFonts w:ascii="Garamond" w:hAnsi="Garamond"/>
        </w:rPr>
        <w:t>a and b, Supplementary file), these analyses showing a bene</w:t>
      </w:r>
      <w:r w:rsidRPr="009A0545">
        <w:rPr>
          <w:rFonts w:ascii="Garamond" w:hAnsi="Garamond"/>
        </w:rPr>
        <w:t>fit in both children and adults</w:t>
      </w:r>
    </w:p>
    <w:p w14:paraId="3D128BA9" w14:textId="77777777" w:rsidR="00D20980" w:rsidRPr="009A0545" w:rsidRDefault="00D20980" w:rsidP="00D20980">
      <w:pPr>
        <w:pStyle w:val="ListParagraph"/>
        <w:numPr>
          <w:ilvl w:val="0"/>
          <w:numId w:val="1"/>
        </w:numPr>
        <w:spacing w:line="360" w:lineRule="auto"/>
        <w:jc w:val="both"/>
        <w:rPr>
          <w:rFonts w:ascii="Garamond" w:hAnsi="Garamond"/>
        </w:rPr>
      </w:pPr>
      <w:r w:rsidRPr="009A0545">
        <w:rPr>
          <w:rFonts w:ascii="Garamond" w:hAnsi="Garamond"/>
        </w:rPr>
        <w:t>Pre</w:t>
      </w:r>
      <w:r>
        <w:rPr>
          <w:rFonts w:ascii="Garamond" w:hAnsi="Garamond"/>
        </w:rPr>
        <w:t>/co</w:t>
      </w:r>
      <w:r w:rsidRPr="009A0545">
        <w:rPr>
          <w:rFonts w:ascii="Garamond" w:hAnsi="Garamond"/>
        </w:rPr>
        <w:t>-seasonal (short term treatment) versus continuous treatment in SCIT</w:t>
      </w:r>
      <w:r>
        <w:rPr>
          <w:rFonts w:ascii="Garamond" w:hAnsi="Garamond"/>
        </w:rPr>
        <w:t xml:space="preserve"> for pollen</w:t>
      </w:r>
      <w:r w:rsidRPr="009A0545">
        <w:rPr>
          <w:rFonts w:ascii="Garamond" w:hAnsi="Garamond"/>
        </w:rPr>
        <w:t xml:space="preserve">: </w:t>
      </w:r>
      <w:r w:rsidRPr="00ED08BA">
        <w:rPr>
          <w:rFonts w:ascii="Garamond" w:hAnsi="Garamond"/>
        </w:rPr>
        <w:t>SMD -0.4</w:t>
      </w:r>
      <w:r>
        <w:rPr>
          <w:rFonts w:ascii="Garamond" w:hAnsi="Garamond"/>
        </w:rPr>
        <w:t>1</w:t>
      </w:r>
      <w:r w:rsidRPr="00ED08BA">
        <w:rPr>
          <w:rFonts w:ascii="Garamond" w:hAnsi="Garamond"/>
        </w:rPr>
        <w:t xml:space="preserve"> (95%CI -0.58, -0.2</w:t>
      </w:r>
      <w:r>
        <w:rPr>
          <w:rFonts w:ascii="Garamond" w:hAnsi="Garamond"/>
        </w:rPr>
        <w:t>4</w:t>
      </w:r>
      <w:r w:rsidRPr="00ED08BA">
        <w:rPr>
          <w:rFonts w:ascii="Garamond" w:hAnsi="Garamond"/>
        </w:rPr>
        <w:t>)</w:t>
      </w:r>
      <w:r w:rsidRPr="00703C26">
        <w:rPr>
          <w:rFonts w:ascii="Garamond" w:hAnsi="Garamond"/>
        </w:rPr>
        <w:t xml:space="preserve"> for pre-seasonal and </w:t>
      </w:r>
      <w:r w:rsidRPr="00ED08BA">
        <w:rPr>
          <w:rFonts w:ascii="Garamond" w:hAnsi="Garamond"/>
        </w:rPr>
        <w:t>SMD -0.</w:t>
      </w:r>
      <w:r>
        <w:rPr>
          <w:rFonts w:ascii="Garamond" w:hAnsi="Garamond"/>
        </w:rPr>
        <w:t>86</w:t>
      </w:r>
      <w:r w:rsidRPr="00ED08BA">
        <w:rPr>
          <w:rFonts w:ascii="Garamond" w:hAnsi="Garamond"/>
        </w:rPr>
        <w:t xml:space="preserve"> (95%CI -1.</w:t>
      </w:r>
      <w:r>
        <w:rPr>
          <w:rFonts w:ascii="Garamond" w:hAnsi="Garamond"/>
        </w:rPr>
        <w:t>49</w:t>
      </w:r>
      <w:r w:rsidRPr="00ED08BA">
        <w:rPr>
          <w:rFonts w:ascii="Garamond" w:hAnsi="Garamond"/>
        </w:rPr>
        <w:t xml:space="preserve">, </w:t>
      </w:r>
      <w:r>
        <w:rPr>
          <w:rFonts w:ascii="Garamond" w:hAnsi="Garamond"/>
        </w:rPr>
        <w:t>-</w:t>
      </w:r>
      <w:r w:rsidRPr="00ED08BA">
        <w:rPr>
          <w:rFonts w:ascii="Garamond" w:hAnsi="Garamond"/>
        </w:rPr>
        <w:t>0.</w:t>
      </w:r>
      <w:r>
        <w:rPr>
          <w:rFonts w:ascii="Garamond" w:hAnsi="Garamond"/>
        </w:rPr>
        <w:t>22</w:t>
      </w:r>
      <w:r w:rsidRPr="00ED08BA">
        <w:rPr>
          <w:rFonts w:ascii="Garamond" w:hAnsi="Garamond"/>
        </w:rPr>
        <w:t>)</w:t>
      </w:r>
      <w:r w:rsidRPr="00703C26">
        <w:rPr>
          <w:rFonts w:ascii="Garamond" w:hAnsi="Garamond"/>
        </w:rPr>
        <w:t xml:space="preserve"> for continuous </w:t>
      </w:r>
      <w:r>
        <w:rPr>
          <w:rFonts w:ascii="Garamond" w:hAnsi="Garamond"/>
        </w:rPr>
        <w:t xml:space="preserve">(results from one study only) </w:t>
      </w:r>
      <w:r w:rsidRPr="00703C26">
        <w:rPr>
          <w:rFonts w:ascii="Garamond" w:hAnsi="Garamond"/>
        </w:rPr>
        <w:t>(Figures S</w:t>
      </w:r>
      <w:r>
        <w:rPr>
          <w:rFonts w:ascii="Garamond" w:hAnsi="Garamond"/>
        </w:rPr>
        <w:t>26</w:t>
      </w:r>
      <w:r w:rsidRPr="00703C26">
        <w:rPr>
          <w:rFonts w:ascii="Garamond" w:hAnsi="Garamond"/>
        </w:rPr>
        <w:t>a and b,</w:t>
      </w:r>
      <w:r w:rsidRPr="0007182D">
        <w:rPr>
          <w:rFonts w:ascii="Garamond" w:hAnsi="Garamond"/>
        </w:rPr>
        <w:t xml:space="preserve"> Supplementary file)</w:t>
      </w:r>
      <w:r w:rsidRPr="00B51867">
        <w:rPr>
          <w:rFonts w:ascii="Garamond" w:hAnsi="Garamond"/>
        </w:rPr>
        <w:t>, these analyses showing a clear benefit from pre</w:t>
      </w:r>
      <w:r>
        <w:rPr>
          <w:rFonts w:ascii="Garamond" w:hAnsi="Garamond"/>
        </w:rPr>
        <w:t>/co</w:t>
      </w:r>
      <w:r w:rsidRPr="00B51867">
        <w:rPr>
          <w:rFonts w:ascii="Garamond" w:hAnsi="Garamond"/>
        </w:rPr>
        <w:t>-seasonal treatment and the suggestion (but not confirming) benefit from continuous treatment</w:t>
      </w:r>
    </w:p>
    <w:p w14:paraId="0B849ED3" w14:textId="77777777" w:rsidR="00D20980" w:rsidRDefault="00D20980" w:rsidP="00D20980">
      <w:pPr>
        <w:pStyle w:val="ListParagraph"/>
        <w:numPr>
          <w:ilvl w:val="0"/>
          <w:numId w:val="1"/>
        </w:numPr>
        <w:spacing w:line="360" w:lineRule="auto"/>
        <w:jc w:val="both"/>
        <w:rPr>
          <w:rFonts w:ascii="Garamond" w:hAnsi="Garamond"/>
        </w:rPr>
      </w:pPr>
      <w:r w:rsidRPr="009A0545">
        <w:rPr>
          <w:rFonts w:ascii="Garamond" w:hAnsi="Garamond"/>
        </w:rPr>
        <w:t xml:space="preserve">Modified allergen extracts (allergoids) versus unmodified allergen extracts in </w:t>
      </w:r>
      <w:r w:rsidRPr="00ED08BA">
        <w:rPr>
          <w:rFonts w:ascii="Garamond" w:hAnsi="Garamond"/>
        </w:rPr>
        <w:t>SCIT: SMD -0.</w:t>
      </w:r>
      <w:r>
        <w:rPr>
          <w:rFonts w:ascii="Garamond" w:hAnsi="Garamond"/>
        </w:rPr>
        <w:t>49</w:t>
      </w:r>
      <w:r w:rsidRPr="00ED08BA">
        <w:rPr>
          <w:rFonts w:ascii="Garamond" w:hAnsi="Garamond"/>
        </w:rPr>
        <w:t xml:space="preserve"> (95%CI </w:t>
      </w:r>
      <w:r>
        <w:rPr>
          <w:rFonts w:ascii="Garamond" w:hAnsi="Garamond"/>
        </w:rPr>
        <w:t xml:space="preserve">  </w:t>
      </w:r>
      <w:r w:rsidRPr="00ED08BA">
        <w:rPr>
          <w:rFonts w:ascii="Garamond" w:hAnsi="Garamond"/>
        </w:rPr>
        <w:t>-0.</w:t>
      </w:r>
      <w:r>
        <w:rPr>
          <w:rFonts w:ascii="Garamond" w:hAnsi="Garamond"/>
        </w:rPr>
        <w:t>79</w:t>
      </w:r>
      <w:r w:rsidRPr="00ED08BA">
        <w:rPr>
          <w:rFonts w:ascii="Garamond" w:hAnsi="Garamond"/>
        </w:rPr>
        <w:t>, -0.</w:t>
      </w:r>
      <w:r>
        <w:rPr>
          <w:rFonts w:ascii="Garamond" w:hAnsi="Garamond"/>
        </w:rPr>
        <w:t>1</w:t>
      </w:r>
      <w:r w:rsidRPr="00ED08BA">
        <w:rPr>
          <w:rFonts w:ascii="Garamond" w:hAnsi="Garamond"/>
        </w:rPr>
        <w:t>9)</w:t>
      </w:r>
      <w:r w:rsidRPr="00786FA5">
        <w:rPr>
          <w:rFonts w:ascii="Garamond" w:hAnsi="Garamond"/>
        </w:rPr>
        <w:t xml:space="preserve"> for allergoids and </w:t>
      </w:r>
      <w:r w:rsidRPr="00ED08BA">
        <w:rPr>
          <w:rFonts w:ascii="Garamond" w:hAnsi="Garamond"/>
        </w:rPr>
        <w:t>SMD -0.3</w:t>
      </w:r>
      <w:r>
        <w:rPr>
          <w:rFonts w:ascii="Garamond" w:hAnsi="Garamond"/>
        </w:rPr>
        <w:t>6</w:t>
      </w:r>
      <w:r w:rsidRPr="00ED08BA">
        <w:rPr>
          <w:rFonts w:ascii="Garamond" w:hAnsi="Garamond"/>
        </w:rPr>
        <w:t xml:space="preserve"> (95%CI -</w:t>
      </w:r>
      <w:r>
        <w:rPr>
          <w:rFonts w:ascii="Garamond" w:hAnsi="Garamond"/>
        </w:rPr>
        <w:t xml:space="preserve">0.73, </w:t>
      </w:r>
      <w:r w:rsidRPr="00ED08BA">
        <w:rPr>
          <w:rFonts w:ascii="Garamond" w:hAnsi="Garamond"/>
        </w:rPr>
        <w:t>0.</w:t>
      </w:r>
      <w:r>
        <w:rPr>
          <w:rFonts w:ascii="Garamond" w:hAnsi="Garamond"/>
        </w:rPr>
        <w:t>0</w:t>
      </w:r>
      <w:r w:rsidRPr="00ED08BA">
        <w:rPr>
          <w:rFonts w:ascii="Garamond" w:hAnsi="Garamond"/>
        </w:rPr>
        <w:t>3)</w:t>
      </w:r>
      <w:r w:rsidRPr="00786FA5">
        <w:rPr>
          <w:rFonts w:ascii="Garamond" w:hAnsi="Garamond"/>
        </w:rPr>
        <w:t xml:space="preserve"> (Figures S</w:t>
      </w:r>
      <w:r>
        <w:rPr>
          <w:rFonts w:ascii="Garamond" w:hAnsi="Garamond"/>
        </w:rPr>
        <w:t>27</w:t>
      </w:r>
      <w:r w:rsidRPr="00786FA5">
        <w:rPr>
          <w:rFonts w:ascii="Garamond" w:hAnsi="Garamond"/>
        </w:rPr>
        <w:t>a and b, Supplementary file</w:t>
      </w:r>
      <w:r w:rsidRPr="0007182D">
        <w:rPr>
          <w:rFonts w:ascii="Garamond" w:hAnsi="Garamond"/>
        </w:rPr>
        <w:t xml:space="preserve">), these finding a clear benefit from allergoids and suggesting (but not confirming) a benefit from unmodified </w:t>
      </w:r>
      <w:r w:rsidRPr="00B51867">
        <w:rPr>
          <w:rFonts w:ascii="Garamond" w:hAnsi="Garamond"/>
        </w:rPr>
        <w:t>preparations.</w:t>
      </w:r>
    </w:p>
    <w:p w14:paraId="79CDC29D" w14:textId="77777777" w:rsidR="00D20980" w:rsidRPr="000C6294" w:rsidRDefault="00D20980" w:rsidP="00D20980">
      <w:pPr>
        <w:pStyle w:val="ListParagraph"/>
        <w:numPr>
          <w:ilvl w:val="0"/>
          <w:numId w:val="1"/>
        </w:numPr>
        <w:spacing w:line="360" w:lineRule="auto"/>
        <w:jc w:val="both"/>
        <w:rPr>
          <w:rFonts w:ascii="Garamond" w:hAnsi="Garamond"/>
        </w:rPr>
      </w:pPr>
      <w:r>
        <w:rPr>
          <w:rFonts w:ascii="Garamond" w:hAnsi="Garamond"/>
        </w:rPr>
        <w:t xml:space="preserve">Different allergens for AIT (SCIT and SLIT): Grass: SMD -0.41  (95%CI -0.58, -0.24) vs Tree (one study only): SMD -0.26 (95%CI -0.64, 0.13) vs Molds: SMD -0.65 (95%CI -2.06, 0.76 ) vs Weeds: SMD -0.69 (95%CI -1.24, -0.13) </w:t>
      </w:r>
      <w:r w:rsidRPr="006C4DEF">
        <w:rPr>
          <w:rFonts w:ascii="Garamond" w:hAnsi="Garamond"/>
        </w:rPr>
        <w:t xml:space="preserve">(Figures </w:t>
      </w:r>
      <w:r>
        <w:rPr>
          <w:rFonts w:ascii="Garamond" w:hAnsi="Garamond"/>
        </w:rPr>
        <w:t>S28</w:t>
      </w:r>
      <w:r w:rsidRPr="006C4DEF">
        <w:rPr>
          <w:rFonts w:ascii="Garamond" w:hAnsi="Garamond"/>
        </w:rPr>
        <w:t>a</w:t>
      </w:r>
      <w:r>
        <w:rPr>
          <w:rFonts w:ascii="Garamond" w:hAnsi="Garamond"/>
        </w:rPr>
        <w:t>, b, c</w:t>
      </w:r>
      <w:r w:rsidRPr="006C4DEF">
        <w:rPr>
          <w:rFonts w:ascii="Garamond" w:hAnsi="Garamond"/>
        </w:rPr>
        <w:t xml:space="preserve"> and </w:t>
      </w:r>
      <w:r>
        <w:rPr>
          <w:rFonts w:ascii="Garamond" w:hAnsi="Garamond"/>
        </w:rPr>
        <w:t>d</w:t>
      </w:r>
      <w:r w:rsidRPr="006C4DEF">
        <w:rPr>
          <w:rFonts w:ascii="Garamond" w:hAnsi="Garamond"/>
        </w:rPr>
        <w:t xml:space="preserve"> Supplementary file)</w:t>
      </w:r>
      <w:r>
        <w:rPr>
          <w:rFonts w:ascii="Garamond" w:hAnsi="Garamond"/>
        </w:rPr>
        <w:t>, this showing clear evidence of benefit for grass and tree pollens, and suggesting (but not confirming) evidence of benefit for molds and weeds..</w:t>
      </w:r>
    </w:p>
    <w:p w14:paraId="65B0098D" w14:textId="77777777" w:rsidR="00D20980" w:rsidRPr="009A0545" w:rsidRDefault="00D20980" w:rsidP="00D20980">
      <w:pPr>
        <w:pStyle w:val="ListParagraph"/>
        <w:spacing w:line="360" w:lineRule="auto"/>
        <w:ind w:left="777"/>
        <w:jc w:val="both"/>
        <w:rPr>
          <w:rFonts w:ascii="Garamond" w:hAnsi="Garamond"/>
        </w:rPr>
      </w:pPr>
    </w:p>
    <w:p w14:paraId="2D6B64A1" w14:textId="77777777" w:rsidR="00D20980" w:rsidRDefault="00D20980" w:rsidP="00D20980">
      <w:pPr>
        <w:spacing w:line="360" w:lineRule="auto"/>
        <w:jc w:val="both"/>
        <w:outlineLvl w:val="0"/>
        <w:rPr>
          <w:rFonts w:ascii="Garamond" w:hAnsi="Garamond"/>
          <w:bCs/>
          <w:iCs/>
          <w:sz w:val="22"/>
          <w:szCs w:val="22"/>
          <w:u w:val="single"/>
          <w:lang w:val="en-US"/>
        </w:rPr>
      </w:pPr>
    </w:p>
    <w:p w14:paraId="0C003860" w14:textId="77777777" w:rsidR="00D20980" w:rsidRPr="009A0545" w:rsidRDefault="00D20980" w:rsidP="00D20980">
      <w:pPr>
        <w:spacing w:line="360" w:lineRule="auto"/>
        <w:jc w:val="both"/>
        <w:outlineLvl w:val="0"/>
        <w:rPr>
          <w:rFonts w:ascii="Garamond" w:hAnsi="Garamond"/>
          <w:bCs/>
          <w:iCs/>
          <w:sz w:val="22"/>
          <w:szCs w:val="22"/>
          <w:u w:val="single"/>
          <w:lang w:val="en-US"/>
        </w:rPr>
      </w:pPr>
      <w:r w:rsidRPr="009A0545">
        <w:rPr>
          <w:rFonts w:ascii="Garamond" w:hAnsi="Garamond"/>
          <w:bCs/>
          <w:iCs/>
          <w:sz w:val="22"/>
          <w:szCs w:val="22"/>
          <w:u w:val="single"/>
          <w:lang w:val="en-US"/>
        </w:rPr>
        <w:t xml:space="preserve">Long-term </w:t>
      </w:r>
    </w:p>
    <w:p w14:paraId="7F7F8414" w14:textId="77777777" w:rsidR="00D20980" w:rsidRPr="009A0545" w:rsidRDefault="00D20980" w:rsidP="00D20980">
      <w:pPr>
        <w:spacing w:after="200" w:line="360" w:lineRule="auto"/>
        <w:contextualSpacing/>
        <w:jc w:val="both"/>
        <w:rPr>
          <w:rFonts w:ascii="Garamond" w:eastAsia="Calibri" w:hAnsi="Garamond" w:cs="Arial"/>
          <w:iCs/>
          <w:sz w:val="22"/>
          <w:szCs w:val="22"/>
          <w:lang w:val="en-US"/>
        </w:rPr>
      </w:pPr>
      <w:r w:rsidRPr="009A0545">
        <w:rPr>
          <w:rFonts w:ascii="Garamond" w:hAnsi="Garamond"/>
          <w:bCs/>
          <w:sz w:val="22"/>
          <w:szCs w:val="22"/>
          <w:lang w:val="en-US"/>
        </w:rPr>
        <w:t>We found one SCIT</w:t>
      </w:r>
      <w:r>
        <w:rPr>
          <w:rFonts w:ascii="Garamond" w:hAnsi="Garamond"/>
          <w:bCs/>
          <w:sz w:val="22"/>
          <w:szCs w:val="22"/>
          <w:lang w:val="en-US"/>
        </w:rPr>
        <w:t xml:space="preserve"> trial</w:t>
      </w:r>
      <w:r w:rsidRPr="009A0545">
        <w:rPr>
          <w:rFonts w:ascii="Garamond" w:hAnsi="Garamond"/>
          <w:bCs/>
          <w:sz w:val="22"/>
          <w:szCs w:val="22"/>
          <w:lang w:val="en-US"/>
        </w:rPr>
        <w:t xml:space="preserve"> </w:t>
      </w:r>
      <w:r>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2fqsrcqj5d","properties":{"formattedCitation":"(53)","plainCitation":"(53)"},"citationItems":[{"id":"NOKlLIiL/AfDrVhEH","uris":["http://zotero.org/users/local/rNdLYwBI/items/HE7SSUET"],"uri":["http://zotero.org/users/local/rNdLYwBI/items/HE7SSUET"],"itemData":{"id":"NOKlLIiL/AfDrVhEH","type":"article-journal","title":"Long-term tolerance after allergen immunotherapy is accompanied by selective persistence of blocking antibodies","container-title":"Journal of Allergy &amp; Clinical Immunology","page":"509-516.e1-5","volume":"127","issue":"2","source":"Ovid Technologies","archive":"MEDLINE","archive_location":"21281875","abstract":"BACKGROUND: Grass pollen immunotherapy for allergic rhinitis is a disease-modifying treatment that results in long-term clinical tolerance lasting years after treatment discontinuation. Active treatment is associated with generation of inhibitory grass pollen-specific IgG antibodies capable of blocking allergen-IgE interactions. OBJECTIVES: We sought to investigate the involvement of IgG-associated inhibitory antibodies with long-term clinical tolerance after discontinuation of grass pollen immunotherapy. METHODS: We conducted a 4-year study in which patients who had moderate-to-severe allergic rhinitis underwent a randomized, double-blind, placebo-controlled discontinuation of subcutaneous grass pollen immunotherapy. All subjects received grass pollen immunotherapy injections for 2 years (n = 13), followed by a further 2 years of either active (n = 7) or placebo (n = 6) injections. Clinical outcomes included seasonal symptoms and use of rescue medication. Serum specimens were collected at baseline and after 2 and 4 years for quantification of allergen-specific IgG antibodies. Sera were also tested for IgG-dependent inhibitory bioactivity against IgE-allergen binding in cellular assays by using flow cytometry and confocal microscopy to detect binding of IgE-grass pollen allergen complexes to B cells. RESULTS: Clinical improvement was maintained after 2 years of discontinuation. Although immunotherapy-induced grass pollen-specific IgG1 and IgG4 levels decreased to near-preimmunotherapy levels during discontinuation, inhibitory bioactivity of allergen-specific IgG antibodies was maintained unchanged. CONCLUSION: Grass pollen immunotherapy induces a subpopulation of allergen-specific IgG antibodies with potent inhibitory activity against IgE that persists after treatment discontinuation and that could account for long-term clinical tolerance.Copyright © 2011 American Academy of Allergy, Asthma &amp; Immunology. Published by Mosby, Inc. All rights reserved.","DOI":"10.1016/j.jaci.2010.12.1080","ISSN":"1097-6825","shortTitle":"Long-term tolerance after allergen immunotherapy is accompanied by selective persistence of blocking antibodies","journalAbbreviation":"J Allergy Clin Immunol","language":"English","author":[{"literal":"L. K. James"},{"literal":"M. H. Shamji"},{"literal":"S. M. Walker"},{"literal":"D. R. Wilson"},{"literal":"P. A. Wachholz"},{"literal":"J. N. Francis"},{"literal":"M. R. Jacobson"},{"literal":"I. Kimber"},{"literal":"S. J. Till"},{"literal":"S. R. Durham"}],"issued":{"date-parts":[["0000",2]]}}}],"schema":"https://github.com/citation-style-language/schema/raw/master/csl-citation.json"} </w:instrText>
      </w:r>
      <w:r>
        <w:rPr>
          <w:rFonts w:ascii="Garamond" w:hAnsi="Garamond"/>
          <w:bCs/>
          <w:sz w:val="22"/>
          <w:szCs w:val="22"/>
          <w:lang w:val="en-US"/>
        </w:rPr>
        <w:fldChar w:fldCharType="separate"/>
      </w:r>
      <w:r>
        <w:rPr>
          <w:rFonts w:ascii="Garamond" w:hAnsi="Garamond"/>
          <w:bCs/>
          <w:noProof/>
          <w:sz w:val="22"/>
          <w:szCs w:val="22"/>
          <w:lang w:val="en-US"/>
        </w:rPr>
        <w:t>(53)</w:t>
      </w:r>
      <w:r>
        <w:rPr>
          <w:rFonts w:ascii="Garamond" w:hAnsi="Garamond"/>
          <w:bCs/>
          <w:sz w:val="22"/>
          <w:szCs w:val="22"/>
          <w:lang w:val="en-US"/>
        </w:rPr>
        <w:fldChar w:fldCharType="end"/>
      </w:r>
      <w:r w:rsidRPr="009A0545">
        <w:rPr>
          <w:rFonts w:ascii="Garamond" w:hAnsi="Garamond"/>
          <w:bCs/>
          <w:sz w:val="22"/>
          <w:szCs w:val="22"/>
          <w:lang w:val="en-US"/>
        </w:rPr>
        <w:t xml:space="preserve"> and two SLIT trials </w:t>
      </w:r>
      <w:r>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29dd8r3b1o","properties":{"formattedCitation":"(109,133)","plainCitation":"(109,133)"},"citationItems":[{"id":"NOKlLIiL/SgMjXK7P","uris":["http://zotero.org/users/local/rNdLYwBI/items/5ICHC8U7"],"uri":["http://zotero.org/users/local/rNdLYwBI/items/5ICHC8U7"],"itemData":{"id":"NOKlLIiL/SgMjXK7P","type":"article-journal","title":"Post-treatment efficacy of discontinuous treatment with 300IR 5-grass pollen sublingual tablet in adults with grass pollen-induced allergic rhinoconjunctivitis","container-title":"Clinical &amp; Experimental Allergy","page":"568-77","volume":"43","issue":"5","source":"Ovid Technologies","archive":"MEDLINE","archive_location":"23600548","abstract":"BACKGROUND: Sustained efficacy over three pollen seasons of pre- and co-seasonal treatment with 300IR 5-grass pollen sublingual tablet has been demonstrated in adults with moderate-severe grass pollen-associated allergic rhinoconjunctivitis. OBJECTIVE: To assess the efficacy of discontinuous treatment with 300IR 5-grass pollen sublingual tablet during the post-treatment pollen season of this long-term study. METHODS: Adults aged 18-50, sensitized to grass pollen, with a history of allergic rhinoconjunctivitis for more than two pollen seasons, and a retrospective rhinoconjunctivitis total symptom score &gt; 12 (0-18 scale), were randomized to receive Placebo or a 300IR tablet daily beginning either 4 months (4M) or 2 months (2M) prior to each pollen season and continuing for its duration for three consecutive years. They were followed over the subsequent immunotherapy-free pollen season. Post-treatment efficacy was evaluated using the Average Adjusted Symptom Score (AAdSS, adjusting the Rhinoconjunctivitis Total Symptom Score for rescue medication usage) during the post-treatment pollen period. Secondary endpoints included Average Rhinoconjunctivitis Total Symptom Score (ARTSS), Average Rescue Medication Score (ARMS), overall Rhinoconjunctivitis Quality of Life Questionnaire (RQLQ) score and safety evaluation. Efficacy variables were analysed using ancova. RESULTS: Overall, 435 patients contributed to the Year 4 efficacy analyses. The Least-Squares (LS) mean differences (95% confidence interval) in AAdSS between active treatment and Placebo over the fourth pollen period were -1.14 (-2.03; -0.26) (P = 0.0114) and -1.43 (-2.32; -0.53) (P = 0.0019) in the (4M) and (2M) groups, corresponding to -22.9% and -28.5% relative LS mean differences (vs. Placebo) respectively. The active groups also showed statistically significant differences compared to Placebo in ARTSS, ARMS and overall RQLQ score. No safety risk was identified during the post-treatment period. CONCLUSIONS AND CLINICAL RELEVANCE: Pre- and co-seasonal treatment with 300IR 5-grass pollen sublingual tablet administered discontinuously for three consecutive years is efficacious post-treatment, safe and well tolerated. Benefits of treatment were meaningful to patients.Copyright © 2013 Blackwell Publishing Ltd.","DOI":"10.1111/cea.12100","ISSN":"1365-2222","shortTitle":"Post-treatment efficacy of discontinuous treatment with 300IR 5-grass pollen sublingual tablet in adults with grass pollen-induced allergic rhinoconjunctivitis","journalAbbreviation":"Clin Exp Allergy","language":"English","author":[{"literal":"A. Didier"},{"literal":"H. J. Malling"},{"literal":"M. Worm"},{"literal":"F. Horak"},{"literal":"G. Sussman"},{"literal":"M. Melac"},{"literal":"S. Soulie"},{"literal":"R. K. Zeldin"}],"issued":{"date-parts":[["0000",5]]}}},{"id":"NOKlLIiL/E7Rr5MjR","uris":["http://zotero.org/users/local/rNdLYwBI/items/84ZI3UP6"],"uri":["http://zotero.org/users/local/rNdLYwBI/items/84ZI3UP6"],"itemData":{"id":"NOKlLIiL/E7Rr5MjR","type":"article-journal","title":"Efficacy of grass pollen sublingual immunotherapy for three consecutive seasons and after cessation of treatment: the ECRIT study.[Erratum for Allergy. 2009 Jan;64(1):179-86; PMID: 19076534]","container-title":"Allergy","page":"1394-401","volume":"64","issue":"9","source":"Ovid Technologies","archive":"MEDLINE","archive_location":"19764942","abstract":"BACKGROUND: Data supporting a carry-over effect with sublingual immunotherapy (SLIT) are scarce. This randomized, double-blind, placebo-controlled study evaluated the efficacy, carry-over effect and safety of grass pollen SLIT using co-seasonal treatment. METHODS: Patients (7.9-64.7 years) with grass pollen allergy received ultra-rush titration with increasing doses (30, 90, 150 and 300 IR) of a 5-grass pollen mixture every 20 min at the start of the pollen seasons, followed by 300 IR daily until the end of the pollen seasons. A baseline season (no SLIT) was followed by three consecutive treatment seasons and one follow-up season. Symptoms, medication and adverse events were documented and specific immunoglobulin (Ig)E and IgG(4) measured. RESULTS: Data were analysed for 183 of the 213 randomized patients. Mean treatment duration varied between seasons (81.8-92.7 days). Combined scores (symptoms and medication) improved progressively across treatment seasons (up to 44.7% improvement for SLIT compared with baseline) and fluctuated between -11.3% and -14.8% for placebo (P &lt; 0.05). Similar changes were observed for symptom scores, with a successive decrease of 39.7% (SLIT) and fluctuations between +13.6% and -1.51% for placebo (P &lt; 0.05). Combined score (P = 0.0508) and symptom score improvements (P = 0.0144) with SLIT continued during follow up. Increases in specific IgG(4) observed in the first season were sustained for SLIT vs placebo throughout treatment (P = 0.0001). Titration and daily SLIT were well tolerated. No serious systemic or anaphylactic reactions were reported. CONCLUSIONS: Seasonal SLIT with ultra-rush titration is well tolerated and effective from the first treatment season onwards. These data indicate a carry-over effect of seasonal SLIT.","DOI":"10.1111/j.1398-9995.2009.02194.x","ISSN":"1398-9995","shortTitle":"Efficacy of grass pollen sublingual immunotherapy for three consecutive seasons and after cessation of treatment: the ECRIT study.[Erratum for Allergy. 2009 Jan;64(1):179-86; PMID: 19076534]","journalAbbreviation":"Allergy","language":"English","author":[{"literal":"H. Ott"},{"literal":"J. Sieber"},{"literal":"R. Brehler"},{"literal":"R. Folster-Holst"},{"literal":"A. Kapp"},{"literal":"L. Klimek"},{"literal":"O. Pfaar"},{"literal":"H. Merk"}],"issued":{"date-parts":[["0000",9]]}}}],"schema":"https://github.com/citation-style-language/schema/raw/master/csl-citation.json"} </w:instrText>
      </w:r>
      <w:r>
        <w:rPr>
          <w:rFonts w:ascii="Garamond" w:hAnsi="Garamond"/>
          <w:bCs/>
          <w:sz w:val="22"/>
          <w:szCs w:val="22"/>
          <w:lang w:val="en-US"/>
        </w:rPr>
        <w:fldChar w:fldCharType="separate"/>
      </w:r>
      <w:r>
        <w:rPr>
          <w:rFonts w:ascii="Garamond" w:hAnsi="Garamond"/>
          <w:bCs/>
          <w:noProof/>
          <w:sz w:val="22"/>
          <w:szCs w:val="22"/>
          <w:lang w:val="en-US"/>
        </w:rPr>
        <w:t>(109,133)</w:t>
      </w:r>
      <w:r>
        <w:rPr>
          <w:rFonts w:ascii="Garamond" w:hAnsi="Garamond"/>
          <w:bCs/>
          <w:sz w:val="22"/>
          <w:szCs w:val="22"/>
          <w:lang w:val="en-US"/>
        </w:rPr>
        <w:fldChar w:fldCharType="end"/>
      </w:r>
      <w:r w:rsidRPr="009A0545">
        <w:rPr>
          <w:rFonts w:ascii="Garamond" w:hAnsi="Garamond"/>
          <w:bCs/>
          <w:sz w:val="22"/>
          <w:szCs w:val="22"/>
          <w:lang w:val="en-US"/>
        </w:rPr>
        <w:t xml:space="preserve">that reported on this outcome. </w:t>
      </w:r>
      <w:r>
        <w:rPr>
          <w:rFonts w:ascii="Garamond" w:hAnsi="Garamond"/>
          <w:bCs/>
          <w:sz w:val="22"/>
          <w:szCs w:val="22"/>
          <w:lang w:val="en-US"/>
        </w:rPr>
        <w:t xml:space="preserve">These are described in detail in the supplement. </w:t>
      </w:r>
      <w:r w:rsidRPr="009A0545">
        <w:rPr>
          <w:rFonts w:ascii="Garamond" w:eastAsia="Calibri" w:hAnsi="Garamond" w:cs="Arial"/>
          <w:iCs/>
          <w:sz w:val="22"/>
          <w:szCs w:val="22"/>
          <w:lang w:val="en-US"/>
        </w:rPr>
        <w:t>Overall, one of the three trials found evidence of a sustained beneficial effect on combined symptom and medication scores. The one trial at an unclear ROB (Didier 2013/2015) demonstrated a two year carry over effect of AIT in the active SLIT group that received AIT four months pre-seasonally for three consecutive seasons but not for the group which received AIT two months pre-seasonally.</w:t>
      </w:r>
      <w:r>
        <w:rPr>
          <w:rFonts w:ascii="Garamond" w:eastAsia="Calibri" w:hAnsi="Garamond" w:cs="Arial"/>
          <w:iCs/>
          <w:sz w:val="22"/>
          <w:szCs w:val="22"/>
          <w:lang w:val="en-US"/>
        </w:rPr>
        <w:fldChar w:fldCharType="begin"/>
      </w:r>
      <w:r>
        <w:rPr>
          <w:rFonts w:ascii="Garamond" w:eastAsia="Calibri" w:hAnsi="Garamond" w:cs="Arial"/>
          <w:iCs/>
          <w:sz w:val="22"/>
          <w:szCs w:val="22"/>
          <w:lang w:val="en-US"/>
        </w:rPr>
        <w:instrText xml:space="preserve"> ADDIN ZOTERO_ITEM CSL_CITATION {"citationID":"KoBfSDyu","properties":{"formattedCitation":"(109,159)","plainCitation":"(109,159)"},"citationItems":[{"id":"NOKlLIiL/SgMjXK7P","uris":["http://zotero.org/users/local/rNdLYwBI/items/5ICHC8U7"],"uri":["http://zotero.org/users/local/rNdLYwBI/items/5ICHC8U7"],"itemData":{"id":"NOKlLIiL/SgMjXK7P","type":"article-journal","title":"Post-treatment efficacy of discontinuous treatment with 300IR 5-grass pollen sublingual tablet in adults with grass pollen-induced allergic rhinoconjunctivitis","container-title":"Clinical &amp; Experimental Allergy","page":"568-77","volume":"43","issue":"5","source":"Ovid Technologies","archive":"MEDLINE","archive_location":"23600548","abstract":"BACKGROUND: Sustained efficacy over three pollen seasons of pre- and co-seasonal treatment with 300IR 5-grass pollen sublingual tablet has been demonstrated in adults with moderate-severe grass pollen-associated allergic rhinoconjunctivitis. OBJECTIVE: To assess the efficacy of discontinuous treatment with 300IR 5-grass pollen sublingual tablet during the post-treatment pollen season of this long-term study. METHODS: Adults aged 18-50, sensitized to grass pollen, with a history of allergic rhinoconjunctivitis for more than two pollen seasons, and a retrospective rhinoconjunctivitis total symptom score &gt; 12 (0-18 scale), were randomized to receive Placebo or a 300IR tablet daily beginning either 4 months (4M) or 2 months (2M) prior to each pollen season and continuing for its duration for three consecutive years. They were followed over the subsequent immunotherapy-free pollen season. Post-treatment efficacy was evaluated using the Average Adjusted Symptom Score (AAdSS, adjusting the Rhinoconjunctivitis Total Symptom Score for rescue medication usage) during the post-treatment pollen period. Secondary endpoints included Average Rhinoconjunctivitis Total Symptom Score (ARTSS), Average Rescue Medication Score (ARMS), overall Rhinoconjunctivitis Quality of Life Questionnaire (RQLQ) score and safety evaluation. Efficacy variables were analysed using ancova. RESULTS: Overall, 435 patients contributed to the Year 4 efficacy analyses. The Least-Squares (LS) mean differences (95% confidence interval) in AAdSS between active treatment and Placebo over the fourth pollen period were -1.14 (-2.03; -0.26) (P = 0.0114) and -1.43 (-2.32; -0.53) (P = 0.0019) in the (4M) and (2M) groups, corresponding to -22.9% and -28.5% relative LS mean differences (vs. Placebo) respectively. The active groups also showed statistically significant differences compared to Placebo in ARTSS, ARMS and overall RQLQ score. No safety risk was identified during the post-treatment period. CONCLUSIONS AND CLINICAL RELEVANCE: Pre- and co-seasonal treatment with 300IR 5-grass pollen sublingual tablet administered discontinuously for three consecutive years is efficacious post-treatment, safe and well tolerated. Benefits of treatment were meaningful to patients.Copyright © 2013 Blackwell Publishing Ltd.","DOI":"10.1111/cea.12100","ISSN":"1365-2222","shortTitle":"Post-treatment efficacy of discontinuous treatment with 300IR 5-grass pollen sublingual tablet in adults with grass pollen-induced allergic rhinoconjunctivitis","journalAbbreviation":"Clin Exp Allergy","language":"English","author":[{"literal":"A. Didier"},{"literal":"H. J. Malling"},{"literal":"M. Worm"},{"literal":"F. Horak"},{"literal":"G. Sussman"},{"literal":"M. Melac"},{"literal":"S. Soulie"},{"literal":"R. K. Zeldin"}],"issued":{"date-parts":[["0000",5]]}}},{"id":13572,"uris":["http://zotero.org/users/local/SC6WjBX3/items/82ANPUX6"],"uri":["http://zotero.org/users/local/SC6WjBX3/items/82ANPUX6"],"itemData":{"id":13572,"type":"article-journal","title":"Prolonged efficacy of the 300IR 5-grass pollen tablet up to 2Â years after treatment cessation, as measured by a recommended daily combined score","container-title":"Clinical and translational allergy","page":"12","volume":"5","abstract":"The 300IR (index of reactivity) 5-grass pollen tablet has favorable short-term and sustained clinical efficacy in patients with grass pollen-induced allergic rhinoconjunctivitis (ARC). Here, we report maintenance of efficacy and safety over 2Â years following treatment discontinuation.Randomized, double-blind, placebo-controlled, parallel-group, multicenter Phase 3 trial in patients aged 18-50 years with ARC. During study years 1-3, patients received a daily sublingual tablet containing either 300IR 5-grass pollen extract or placebo, according to a discontinuous pre- and coseasonal protocol. Study years 4 and 5 were treatment-free. In response to health authorities' recommendations, the daily combined score (DCS) was assessed in a post-hoc analysis as the efficacy endpoint. Components of the DCS were daily rhinoconjunctivitis total symptom score (DRTSS) and daily rescue medication score (DRMS).633 patients with ARC were randomized to placebo (nâ€‰=â€‰219) or 300IR 5-grass pollen tablet, beginning 4Â months (4Â M, nâ€‰=â€‰207) or 2Â months (2Â M, nâ€‰=â€‰207) prior to the estimated start of the grass pollen season and continuing until season's end. During the first post-treatment year, a statistically significant difference versus placebo in least squares (LS) mean DCS was noted in patients previously receiving active treatment (300IR (2Â M) point estimate: -0.16, 95% confidence interval (CI95%): [-0.26, -0.06], pâ€‰=â€‰0.0019; -31.1%; 300IR (4Â M) point estimate: -0.13, CI95%: [-0.23, -0.03], pâ€‰=â€‰0.0103, -25.3%). During the second post-treatment year, patients in the 300IR (4Â M) group, but not the 300IR (2Â M) group, showed a statistically significant difference in LS mean DCS versus placebo (point estimate: -0.11, CI95%: [-0.21; 0.00], pâ€‰=â€‰0.0478, -28.1%). This significant efficacy seen during the post-treatment years in patients previously treated with 5-grass pollen tablet compared favorably with that during the 3 prior years of active treatment. A statistically significant difference versus placebo was also noted in secondary efficacy measures in both post-treatment years (except for DRTSS in year 5). In the absence of any active treatment, the safety profile was similar in the active groups versus placebo group during either post-treatment year.In adults with grass pollen-associated ARC, 5-grass pollen tablet therapy beginning 4Â months before the pollen season and continuing to season's end demonstrated efficacy across all variables during active treatment, and this effect was prolonged for up to 2Â years post-treatment.ClinicalTrials.gov identifier: NCT00418379.","DOI":"10.1186/s13601-015-0057-8","author":[{"literal":"Alain Didier"},{"literal":"Hans-JÃ¸rgen Malling"},{"literal":"Margitta Worm"},{"literal":"Friedrich Horak"},{"literal":"Gordon L Sussman"}],"issued":{"date-parts":[["2015",5]]}}}],"schema":"https://github.com/citation-style-language/schema/raw/master/csl-citation.json"} </w:instrText>
      </w:r>
      <w:r>
        <w:rPr>
          <w:rFonts w:ascii="Garamond" w:eastAsia="Calibri" w:hAnsi="Garamond" w:cs="Arial"/>
          <w:iCs/>
          <w:sz w:val="22"/>
          <w:szCs w:val="22"/>
          <w:lang w:val="en-US"/>
        </w:rPr>
        <w:fldChar w:fldCharType="separate"/>
      </w:r>
      <w:r>
        <w:rPr>
          <w:rFonts w:ascii="Garamond" w:eastAsia="Calibri" w:hAnsi="Garamond" w:cs="Arial"/>
          <w:iCs/>
          <w:noProof/>
          <w:sz w:val="22"/>
          <w:szCs w:val="22"/>
          <w:lang w:val="en-US"/>
        </w:rPr>
        <w:t>(109,159)</w:t>
      </w:r>
      <w:r>
        <w:rPr>
          <w:rFonts w:ascii="Garamond" w:eastAsia="Calibri" w:hAnsi="Garamond" w:cs="Arial"/>
          <w:iCs/>
          <w:sz w:val="22"/>
          <w:szCs w:val="22"/>
          <w:lang w:val="en-US"/>
        </w:rPr>
        <w:fldChar w:fldCharType="end"/>
      </w:r>
    </w:p>
    <w:p w14:paraId="59FADEDD" w14:textId="77777777" w:rsidR="00D20980" w:rsidRPr="009A0545" w:rsidRDefault="00D20980" w:rsidP="00D20980">
      <w:pPr>
        <w:spacing w:line="360" w:lineRule="auto"/>
        <w:jc w:val="both"/>
        <w:rPr>
          <w:rFonts w:ascii="Garamond" w:hAnsi="Garamond" w:cs="Arial"/>
          <w:b/>
          <w:sz w:val="22"/>
          <w:szCs w:val="22"/>
          <w:lang w:val="en-US"/>
        </w:rPr>
      </w:pPr>
    </w:p>
    <w:p w14:paraId="084497D5" w14:textId="77777777" w:rsidR="00D20980" w:rsidRPr="009A0545" w:rsidRDefault="00D20980" w:rsidP="00D20980">
      <w:pPr>
        <w:spacing w:line="360" w:lineRule="auto"/>
        <w:jc w:val="both"/>
        <w:rPr>
          <w:rFonts w:ascii="Garamond" w:hAnsi="Garamond" w:cs="Arial"/>
          <w:bCs/>
          <w:sz w:val="22"/>
          <w:szCs w:val="22"/>
          <w:lang w:val="en-US"/>
        </w:rPr>
      </w:pPr>
    </w:p>
    <w:p w14:paraId="4A818E29" w14:textId="77777777" w:rsidR="00D20980" w:rsidRPr="00F27C66" w:rsidRDefault="00D20980" w:rsidP="00D20980">
      <w:pPr>
        <w:spacing w:line="360" w:lineRule="auto"/>
        <w:jc w:val="both"/>
        <w:outlineLvl w:val="0"/>
        <w:rPr>
          <w:rFonts w:ascii="Garamond" w:hAnsi="Garamond" w:cs="Arial"/>
          <w:b/>
          <w:sz w:val="22"/>
          <w:szCs w:val="22"/>
          <w:lang w:val="en-US"/>
        </w:rPr>
      </w:pPr>
      <w:r w:rsidRPr="00F27C66">
        <w:rPr>
          <w:rFonts w:ascii="Garamond" w:hAnsi="Garamond" w:cs="Arial"/>
          <w:b/>
          <w:sz w:val="22"/>
          <w:szCs w:val="22"/>
          <w:lang w:val="en-US"/>
        </w:rPr>
        <w:t>Secondary outcomes</w:t>
      </w:r>
    </w:p>
    <w:p w14:paraId="6737952E" w14:textId="77777777" w:rsidR="00D20980" w:rsidRPr="00F27C66" w:rsidRDefault="00D20980" w:rsidP="00D20980">
      <w:pPr>
        <w:spacing w:line="360" w:lineRule="auto"/>
        <w:jc w:val="both"/>
        <w:rPr>
          <w:rFonts w:ascii="Garamond" w:hAnsi="Garamond" w:cs="Arial"/>
          <w:b/>
          <w:sz w:val="22"/>
          <w:szCs w:val="22"/>
          <w:lang w:val="en-US"/>
        </w:rPr>
      </w:pPr>
    </w:p>
    <w:p w14:paraId="5A630131" w14:textId="77777777" w:rsidR="00D20980" w:rsidRPr="00ED08BA" w:rsidRDefault="00D20980" w:rsidP="00D20980">
      <w:pPr>
        <w:autoSpaceDE w:val="0"/>
        <w:autoSpaceDN w:val="0"/>
        <w:adjustRightInd w:val="0"/>
        <w:spacing w:line="360" w:lineRule="auto"/>
        <w:jc w:val="both"/>
        <w:outlineLvl w:val="0"/>
        <w:rPr>
          <w:rFonts w:ascii="Garamond" w:hAnsi="Garamond"/>
          <w:b/>
          <w:i/>
          <w:sz w:val="22"/>
          <w:szCs w:val="22"/>
        </w:rPr>
      </w:pPr>
      <w:r w:rsidRPr="00ED08BA">
        <w:rPr>
          <w:rFonts w:ascii="Garamond" w:hAnsi="Garamond"/>
          <w:b/>
          <w:i/>
          <w:sz w:val="22"/>
          <w:szCs w:val="22"/>
        </w:rPr>
        <w:t>Disease-specific quality of life</w:t>
      </w:r>
    </w:p>
    <w:p w14:paraId="23319BD4" w14:textId="77777777" w:rsidR="00D20980" w:rsidRPr="00F27C66" w:rsidRDefault="00D20980" w:rsidP="00D20980">
      <w:pPr>
        <w:spacing w:line="360" w:lineRule="auto"/>
        <w:jc w:val="both"/>
        <w:rPr>
          <w:rFonts w:ascii="Garamond" w:hAnsi="Garamond"/>
          <w:sz w:val="22"/>
          <w:szCs w:val="22"/>
        </w:rPr>
      </w:pPr>
      <w:r w:rsidRPr="00F27C66">
        <w:rPr>
          <w:rFonts w:ascii="Garamond" w:hAnsi="Garamond"/>
          <w:sz w:val="22"/>
          <w:szCs w:val="22"/>
        </w:rPr>
        <w:t xml:space="preserve">Thirty studies reported data on quality of life (QoL): these comprised of SCIT (n=17) </w:t>
      </w:r>
      <w:r w:rsidRPr="00F27C66">
        <w:rPr>
          <w:rFonts w:ascii="Garamond" w:hAnsi="Garamond"/>
          <w:sz w:val="22"/>
          <w:szCs w:val="22"/>
        </w:rPr>
        <w:fldChar w:fldCharType="begin"/>
      </w:r>
      <w:r>
        <w:rPr>
          <w:rFonts w:ascii="Garamond" w:hAnsi="Garamond"/>
          <w:sz w:val="22"/>
          <w:szCs w:val="22"/>
        </w:rPr>
        <w:instrText xml:space="preserve"> ADDIN ZOTERO_ITEM CSL_CITATION {"citationID":"chxPb3SP","properties":{"formattedCitation":"{\\rtf (19,20,23,28,34,35,45,46,55,58,68\\uc0\\u8211{}70,72,79,160)}","plainCitation":"(19,20,23,28,34,35,45,46,55,58,68–70,72,79,160)"},"citationItems":[{"id":136,"uris":["http://zotero.org/users/local/rNdLYwBI/items/4CIDS76S"],"uri":["http://zotero.org/users/local/rNdLYwBI/items/4CIDS76S"],"itemData":{"id":136,"type":"article-journal","title":"Immunotherapy with depigmented glutaraldehyde-polymerized extracts: changes in quality of life.[Erratum appears in Clin Exp Allergy. 2005 Nov;35(11):1504]","container-title":"Clinical &amp; Experimental Allergy","page":"572-8","volume":"35","issue":"5","source":"Ovid Technologies","archive":"MEDLINE","archive_location":"15898977","abstract":"BACKGROUND: Immunotherapy (IT) with modified allergens reduces allergic rhinitis (AR) symptoms and medications requirements. Improvement of quality of life (QOL) is a key point in the treatment of AR. The aim of this study was to provide evidence of changes related to the patient's QOL (well-being) induced by a modified (depigmented glutaraldehyde-polymerized) therapeutic vaccine and of its safety. MATERIAL AND METHODS: Fifty-three patients with a well-documented clinical history of seasonal AR sensitized to Dactylis glomerata and Olea europaea pollens were included in a randomized clinical trial. Twenty-five patients (Group-A) received a mixture of D. glomerata and O. europaea pollen extracts and 28 patients received placebo (group-C). Any adverse event was recorded and graded in accordance with EAACI guidelines. RQLQ was recorded before the treatment (pollen season 2000) and after 1 year of treatment (pollen season 2001). Dose-response skin prick test with each allergen extract was conducted at baseline and at the end of the study. RESULTS: Each patient received 17 injections during this period. All patients completed the trial and no systemic adverse reactions were recorded. Symptom scores (P&lt;0.001) and medication requirements (P&lt;0.001) were significantly reduced in the IT group during the pollen season. This patient group also experienced greater and statistically significant improvement in overall RQLQ score and in five of the seven domains, all of them surpassing the threshold of 'minimal important difference' of 0.5 points. CONCLUSIONS: Results of this study provided evidence that IT with depigmented, glutaraldehyde-modified allergen extracts was well-tolerated and added beneficial effects to AR treatment in pollen allergic patients eliciting an improvement in QOL enough to justify a change in the patient's treatment.","ISSN":"0954-7894","shortTitle":"Immunotherapy with depigmented glutaraldehyde-polymerized extracts: changes in quality of life.[Erratum appears in Clin Exp Allergy. 2005 Nov;35(11):1504]","journalAbbreviation":"Clin Exp Allergy","language":"English","author":[{"literal":"E. Alvarez-Cuesta"},{"literal":"E. Aragoneses-Gilsanz"},{"literal":"C. Martin-Garcia"},{"literal":"P. Berges-Gimeno"},{"literal":"E. Gonzalez-Mancebo"},{"literal":"J. Cuesta-Herranz"}],"issued":{"date-parts":[["0000",5]]}}},{"id":178,"uris":["http://zotero.org/users/local/rNdLYwBI/items/P2DGVJZ8"],"uri":["http://zotero.org/users/local/rNdLYwBI/items/P2DGVJZ8"],"itemData":{"id":178,"type":"article-journal","title":"Long-term treatment with allergoid immunotherapy with Parietaria. Clinical and immunologic effects in a randomized, controlled trial","container-title":"Allergy","page":"313-9","volume":"54","issue":"4","source":"Ovid Technologies","archive":"MEDLINE","archive_location":"10371089","abstract":"BACKGROUND: Specific immunotherapy (SIT) is a valuable treatment for respiratory allergy, and the use of chemically modified allergens (allergoids) has improved its safety, as testified by several studies. We evaluated the effects of a SIT course with an allergoid extract of Parietaria pollen in a double-blind, placebo-controlled trial. METHODS: The study was double-blind in the first year; then it was prolonged up to 3 years with all patients on active treatment. Clinical effectiveness, safety, skin reactivity, systemic immunologic parameters, and subjective assessment were evaluated. We also had available a self-evaluation recorded in a follow-up visit 4 years after the discontinuation of SIT. RESULTS: A significant reduction of the symptoms plus drug intake scores during the pollen seasons was observed in the patients receiving active SIT. The placebo patients, after switching to active SIT, also showed significant clinical improvement. The clinical efficacy persisted during years 2 and 3 of treatment. After year 1, the actively treated patients reported a significant subjective improvement (frequency of symptoms, P = 0.001; duration of symptoms, P = 0.024; physical performance, P = 0.043) compared with the placebo group. The self-evaluation by visual analog scale showed that all patients maintained a significant clinical improvement up to 4 years after discontinuing SIT (year 1: active=+31.6%, placebo=-15.7%; year 7: active=+35.8%, placebo=+31.3%). The systemic immunologic changes after active SIT paralleled those described elsewhere (IgE decreased from 22 to 9 and from 21 to 8 IU/ml; IgG4 increased from 43 to 87 and from 18 to 60 IU/ml). A significant decrease in skin reactivity to three different allergen concentrations was observed at year 3 compared with pretreatment values (P&lt;0.05). CONCLUSIONS: The investigational SIT with Parietaria appeared to be effective and safe; a 3-year course of treatment achieved a long-lasting efficacy.","ISSN":"0105-4538","shortTitle":"Long-term treatment with allergoid immunotherapy with Parietaria. Clinical and immunologic effects in a randomized, controlled trial","journalAbbreviation":"Allergy","language":"English","author":[{"literal":"R. Ariano"},{"literal":"A. M. Kroon"},{"literal":"G. Augeri"},{"literal":"G. W. Canonica"},{"literal":"G. Passalacqua"}],"issued":{"date-parts":[["0000",4]]}}},{"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305,"uris":["http://zotero.org/users/local/rNdLYwBI/items/Q7QEXND7"],"uri":["http://zotero.org/users/local/rNdLYwBI/items/Q7QEXND7"],"itemData":{"id":305,"type":"article-journal","title":"Pre-seasonal, subcutaneous immunotherapy: a double-blinded, placebo-controlled study in elderly patients with an allergy to grass.","container-title":"Ann Allergy Asthma Immunol","page":"156-61","volume":"116(2):","author":[{"family":"Bozek","given":"A"},{"family":"Kolodziejczyk","given":"K"},{"family":"Krajewska-Wojtys","given":"A"},{"family":"Jarzab","given":"J"}],"issued":{"date-parts":[["2016"]]}}},{"id":122,"uris":["http://zotero.org/users/local/rNdLYwBI/items/HB2IZ4M6"],"uri":["http://zotero.org/users/local/rNdLYwBI/items/HB2IZ4M6"],"itemData":{"id":122,"type":"article-journal","title":"Double-blind, placebo-controlled study with a modified therapeutic vaccine of Salsola kali (Russian thistle) administered through use of a cluster schedule","container-title":"Journal of Allergy &amp; Clinical Immunology","page":"810-6","volume":"117","issue":"4","source":"Ovid Technologies","archive":"MEDLINE","archive_location":"16630938","abstract":"BACKGROUND: The inhalation of Salsola kali pollen is a common cause of respiratory diseases in Europe and North America. OBJECTIVE: To evaluate the efficacy and safety of a depigmented and glutaraldehyde-polymerized therapeutic vaccine of S kali. METHODS: The trial was randomized, double-blind, and placebo-controlled using a rush protocol in the build-up phase. Sixty patients with rhinoconjunctivitis (19 also had mild asthma) were randomly allocated to receive either active treatment (polymerized extract) or placebo. The final distribution was 41 patients in the active and 19 in the placebo group. Side effects were registered. Symptom and medication scores and the number of days free of symptoms during the pollen season were assessed to evaluate the clinical efficacy. A Rhinoconjunctivitis Quality of Life Questionnaire was completed in the previous pollen season (before treatment) and during the pollen season 1 year later (in the trial). Dose-response skin tests were performed at baseline and at the end of the trial. RESULTS: There was a significant difference (P &lt; .05) in symptom and medication scores between both groups during the pollen season, with the active group the one that had fewer symptoms and lower intake of medication. The number of days without symptoms was higher in the active group (P &lt; .05). This group also had a significant improvement in the Rhinoconjunctivitis Quality of Life Questionnaire and a reduction in skin sensitivity. No moderate or severe systemic reactions were registered. CONCLUSION: Immunotherapy with this modified vaccine of S kali pollen is safe and efficacious to treat patients clinically sensitive to this pollen. CLINICAL IMPLICATIONS: Patients allergic to S kali (Russian thistle) can be successfully treated with immunotherapy to improve symptoms of allergic rhinitis and asthma, reduce medication use, and improve quality of life parameters.","ISSN":"0091-6749","shortTitle":"Double-blind, placebo-controlled study with a modified therapeutic vaccine of Salsola kali (Russian thistle) administered through use of a cluster schedule","journalAbbreviation":"J Allergy Clin Immunol","language":"English","author":[{"literal":"C. Colas"},{"literal":"S. Monzon"},{"literal":"M. Venturini"},{"literal":"A. Lezaun"}],"issued":{"date-parts":[["0000",4]]}}},{"id":256,"uris":["http://zotero.org/users/local/rNdLYwBI/items/FD2PM8Q8"],"uri":["http://zotero.org/users/local/rNdLYwBI/items/FD2PM8Q8"],"itemData":{"id":256,"type":"article-journal","title":"E</w:instrText>
      </w:r>
      <w:r>
        <w:rPr>
          <w:rFonts w:ascii="Calibri" w:eastAsia="Calibri" w:hAnsi="Calibri" w:cs="Calibri"/>
          <w:sz w:val="22"/>
          <w:szCs w:val="22"/>
        </w:rPr>
        <w:instrText>ﬃ</w:instrText>
      </w:r>
      <w:r>
        <w:rPr>
          <w:rFonts w:ascii="Garamond" w:hAnsi="Garamond"/>
          <w:sz w:val="22"/>
          <w:szCs w:val="22"/>
        </w:rPr>
        <w:instrText xml:space="preserve">cacy and safety of preseasonal-speciﬁc immunotherapy with an aluminium-adsorbed six-grass pollen allergoid","abstract":"BACKGROUND:\nThe clinical efficacy and safety of a six-grass pollen allergoid has been studied. The advent of more exacting clinical guidelines and a better appreciation of the possible mechanisms of treatment prompted this reappraisal.\nMETHODS:\nA 2-year double-blind multicentre placebo-controlled phase 3 clinical trial was undertaken in 154 patients suffering symptoms of rhinoconjunctivitis with or without asthma (GINA I or II). Therapy comprised two consecutive preseasonal short-courses of subcutaneous injections using a grass pollen allergoid adsorbed to aluminium hydroxide.\nRESULTS:\nA combined symptom and medication score (SMS) was used as the primary end-point for clinical efficacy. SMS from the first year showed a significant difference of 26.6% between the two study groups (P=0.026) and this was improved after the second year when there was a 48.4% difference in SMS between active and placebo treatment in favour of the allergoid (P = 0.018). Highly significant increases in grass pollen allergen-specific IgG1 and IgG4 antibody concentrations were measured in association with active treatment. Allergen tolerance was increased as judged by a conjunctival provocation test and significant improvements in quality of life were documented using a standardized questionnaire. The allergoid was well tolerated.\nCONCLUSIONS:\nThe grass pollen allergoid was shown to be safe and clinically efficacious in the management of hay fever with or without asthma (GINA I or II).","author":[{"literal":"C. J. Corrigan1 for the Study Group*"},{"literal":"J. Kettner2"},{"literal":"C. Doemer2"},{"literal":"O. Cromwell2"},{"literal":"A. Narkus2"}]}},{"id":254,"uris":["http://zotero.org/users/local/rNdLYwBI/items/TG3SFKH7"],"uri":["http://zotero.org/users/local/rNdLYwBI/items/TG3SFKH7"],"itemData":{"id":254,"type":"article-journal","title":"Double-blind, placebo-controlled study of immunotherapy with Parietaria judaica: Clinical efficacy and tolerance","abstract":"Allergy to Parietaria causes significant morbidity in most Mediterranean areas. The aim of this study is to investigate the efficacy and tolerance of Parietaria depot extract at 25 BU/mL (1.5 microg/mL Par j 1). We performed a multicenter double-blind, placebo-controlled study in rhinitic patients with/without asthma, sensitized to Parietaria. 42 patients followed 20-month immunotherapy. Clinical efficacy was based on symptom and medication scores and the percentage of healthy days (days without symptoms or medication). Severity of asthma/rhinitis scales, visual analogue scale, evaluation of the treatment by doctors and patients, immediate and delayed cutaneous response and quality of life questionnaires were also studied. The active group showed a sustained decrease in symptoms (p = 0.008), medication (p = 0.009) and both (p = 0.001), and an increase in healthy days (p = 0.001) throughout the study, with a threefold increase of healthy days and almost a three time reduction in medication only after one year of treatment. Asthma and rhinitis severity scales also decreased after immunotherapy, and blinded clinical evaluation by physicians confirmed efficacy in 85% and 77% of the active patients. Patient's self-evaluation returned similar results. None of these changes were observed with placebo. Immediate cutaneous response was significantly reduced at the maintenance phase in the active group and remained reduced throughout the study. Late-phase response after intradermal testing also showed a statistical decrease in actively treated patients. Immunotherapy was well tolerated and every systemic reaction reported was mild. In conclusion, immunotherapy with Parietaria 25 BU/mL is an effective and safe treatment for patients with respiratory allergies.","author":[{"literal":"M. Ferrer1"},{"literal":"E. Burches1"},{"literal":"A. Peláez1"},{"literal":"A. Muñoz2"},{"literal":"D. Hernández2"},{"literal":"A. Basomba2"},{"literal":"E. Enrique3"},{"literal":"R. Alonso3"},{"literal":"A. Cisteró-Bahima3"},{"literal":"S. Martín4"},{"literal":"P. Rico4"},{"literal":"B. Gandarias4"}]}},{"id":126,"uris":["http://zotero.org/users/local/rNdLYwBI/items/GFA76DNX"],"uri":["http://zotero.org/users/local/rNdLYwBI/items/GFA76DNX"],"itemData":{"id":126,"type":"article-journal","title":"Efficacy and safety of specific immunotherapy with SQ allergen extract in treatment-resistant seasonal allergic rhinoconjunctivitis","container-title":"Journal of Allergy &amp; Clinical Immunology","page":"319-25","volume":"117","issue":"2","source":"Ovid Technologies","archive":"MEDLINE","archive_location":"16461133","abstract":"BACKGROUND: Specific immunotherapy is widely used to treat allergic rhinitis, but few large-scale clinical trials have been performed. OBJECTIVE: We sought to assess the efficacy and safety of specific immunotherapy with 2 doses of Alutard grass pollen in patients with moderately severe seasonal allergic rhinitis inadequately controlled with standard drug therapy. METHODS: We performed a double-blind, randomized, placebo-controlled study of 410 subjects (203 randomized to 100,000 standardized quality units [SQ-U] maintenance, 104 to 10,000 SQ-U, and 103 to placebo). Three hundred forty-seven (85%) completed treatment. Groups were well matched for demographics and symptoms. RESULTS: Across the whole pollen season, mean symptom and medication scores were 29% and 32% lower, respectively, in the 100,000-SQ-U group compared with those in the placebo group (both P &lt; .001). Over the peak pollen season, mean symptom and medication scores were 32% and 41% lower, respectively, than those in the placebo group. The 10,000-SQ-U group had 22% less symptoms than the placebo group over the whole season (P &lt; .01), but medication scores reduced by only 16% (P = .16). Quality-of-life measures confirmed the superiority of both doses to placebo. Local and delayed side effects were common but generally mild. Clinically significant early and delayed systemic side effects were confined to the 100,000-SQ-U group, but no life-threatening reactions occurred. CONCLUSIONS: One season of immunotherapy with Alutard grass pollen reduced symptoms and medication use and improved the quality of life of subjects with moderately severe hay fever. The 100,000-SQ-U regimen was more effective, but the 10,000-SQ-U regimen caused fewer side effects.","ISSN":"0091-6749","shortTitle":"Efficacy and safety of specific immunotherapy with SQ allergen extract in treatment-resistant seasonal allergic rhinoconjunctivitis","journalAbbreviation":"J Allergy Clin Immunol","language":"English","author":[{"literal":"A. J. Frew"},{"literal":"R. J. Powell"},{"literal":"C. J. Corrigan"},{"literal":"S. R. Durham"},{"literal":"U. K. Immunotherapy Study Group"}],"issued":{"date-parts":[["0000",2]]}}},{"id":132,"uris":["http://zotero.org/users/local/rNdLYwBI/items/R56NVC9I"],"uri":["http://zotero.org/users/local/rNdLYwBI/items/R56NVC9I"],"itemData":{"id":132,"type":"article-journal","title":"Allergen-specific immunotherapy with recombinant grass pollen allergens","container-title":"Journal of Allergy &amp; Clinical Immunology","page":"608-13","volume":"116","issue":"3","source":"Ovid Technologies","archive":"MEDLINE","archive_location":"16159631","abstract":"BACKGROUND: Allergen-specific immunotherapy uses aqueous extracts of natural source materials as a basis for preparations to down regulate the allergic response. Recombinant DNA technology has enabled the cloning of many allergens, thus facilitating investigations aimed at improving efficacy and safety of immunotherapy. OBJECTIVE: To determine the effectiveness of a mixture of 5 recombinant grass pollen allergens in reducing symptoms and need for symptomatic medication in patients allergic to grass pollen. METHODS: A randomized, double-blind, placebo-controlled study of subcutaneous injection immunotherapy was performed in subjects with allergic rhinoconjunctivitis, with or without asthma. Primary endpoint was a symptom medication score compiled from separate symptom and medication scores. Secondary endpoints included a rhinitis quality of life questionnaire, conjunctival provocation, and specific antibody responses. RESULTS: The symptom medication score showed significant improvements in subjects receiving recombinant allergens as opposed to placebo, with reductions in both symptoms and medication usage. The rhinitis quality of life questionnaire revealed clinically relevant significant improvements in overall assessment and in 5 of 7 separate domains, and conjunctival provocation showed a clear trend in favor of active treatment. All treated subjects developed strong allergen-specific IgG(1) and IgG(4) antibody responses. Some patients were not sensitized to Ph l p 5 but nevertheless developed strong IgG antibody responses to that allergen. CONCLUSION: A recombinant allergen vaccine can be a effective and safe treatment to ameliorate symptoms of allergic rhinitis. The clinical benefit is associated with modification of the specific immune response with promotion of IgG(4) and reduction of IgE antibodies consistent with the induction of IL-10-producing regulatory T cells.","ISSN":"0091-6749","shortTitle":"Allergen-specific immunotherapy with recombinant grass pollen allergens","journalAbbreviation":"J Allergy Clin Immunol","language":"English","author":[{"literal":"M. Jutel"},{"literal":"L. Jaeger"},{"literal":"R. Suck"},{"literal":"H. Meyer"},{"literal":"H. Fiebig"},{"literal":"O. Cromwell"}],"issued":{"date-parts":[["0000",9]]}}},{"id":72,"uris":["http://zotero.org/users/local/rNdLYwBI/items/96ZXW5Q8"],"uri":["http://zotero.org/users/local/rNdLYwBI/items/96ZXW5Q8"],"itemData":{"id":72,"type":"article-journal","title":"Efficacy and safety of immunotherapy for allergies to Alternaria alternata in children","container-title":"Journal of Allergy &amp; Clinical Immunology","page":"502-508.e1-6","volume":"127","issue":"2","source":"Ovid Technologies","archive":"MEDLINE","archive_location":"21281874","abstract":"BACKGROUND: The safety and efficacy of specific immunotherapy for mold allergy are not known in children and adolescents. OBJECTIVE: We evaluated the efficacy and safety of specific immunotherapy with a standardized allergen extract in a randomized, double-blind, placebo-controlled, 3-year prospective study of patients who were allergic to only Alternaria alternata. METHODS: Fifty children and adolescents (25 girls; 5-18 years of age) with A alternata-induced seasonal allergic rhinoconjunctivitis and/or bronchial asthma were randomly assigned to groups given treatment (Novo-Helisen Depot, A alternata 100%) or placebo. The primary end point was the combined symptom medication score. Secondary end points included safety, quality of life, and sensitivity to allergen-specific nasal challenge. RESULTS: Forty-five children completed the 3-year study. Although there was no significant change in year 1, the combined symptom medication score decreased in years 2 and 3 of the study (by 38.7% and 63.5%, respectively; P &lt; .001 for each). The reduction in symptoms was associated with a significant improvement in quality of life (P &lt; .05) and decrease in sensitivity after allergen-specific nasal challenge. Side effects were observed in 7 patients; the most common (edema at the site of injection) occurred after 11 injections. CONCLUSIONS: Allergen-specific immunotherapy with standardized A alternata extract reduces symptoms of asthma and rhinoconjunctivitis in children and adolescents without serious side effects.Copyright © 2011 American Academy of Allergy, Asthma &amp; Immunology. Published by Mosby, Inc. All rights reserved.","DOI":"10.1016/j.jaci.2010.11.036","ISSN":"1097-6825","shortTitle":"Efficacy and safety of immunotherapy for allergies to Alternaria alternata in children","journalAbbreviation":"J Allergy Clin Immunol","language":"English","author":[{"literal":"P. Kuna"},{"literal":"J. Kaczmarek"},{"literal":"M. Kupczyk"}],"issued":{"date-parts":[["0000",2]]}}},{"id":64,"uris":["http://zotero.org/users/local/rNdLYwBI/items/RNUM6AXW"],"uri":["http://zotero.org/users/local/rNdLYwBI/items/RNUM6AXW"],"itemData":{"id":64,"type":"article-journal","title":"A randomized placebo-controlled trial of rush preseasonal depigmented polymerized grass pollen immunotherapy","container-title":"Allergy","page":"272-9","volume":"67","issue":"2","source":"Ovid Technologies","archive":"MEDLINE","archive_location":"22107266","abstract":"BACKGROUND: Specific subcutaneous immunotherapy (SCIT) for seasonal rhinoconjunctivitis with unmodified allergen extracts is effective, but limited by risk of side-effects and involves treatment over 3 years. We examined a depigmented polymerized grass pollen extract for immunogenicity and for clinical efficacy in a rush preseasonal regimen. METHODS: Depigmented polymerized grass pollen extract was tested for proliferation and cytokine production by peripheral blood mononuclear cells. A prospective, double-blind, placebo-controlled trial of 195 grass pollen allergic patients treated with preseasonal rush immunotherapy using depigmented polymerized allergenic extract of mixed grass pollen was performed over 2 years. Primary outcome was combined symptom and medication score (SMS) during the peak of the second grass pollen season. Secondary outcomes included combined score over the whole season, during the first grass pollen season, individual symptom and medication scores, quality of life, well days/hell days and responder analysis. Adverse events were classified using the EAACI scale. Grass pollen-specific IgE and IgG4 were measured before and during treatment. RESULTS: Depigmented polymerized extract stimulated dose-dependent T-cell proliferation and cytokine production. Patients treated with preseasonal SCIT showed improved combined scores during peak season at year 2 (median 3.93, interquartile range 0.77-6.27 vs median 5.86 for placebo, 3.11-8.36, P &lt; 0.01). Most secondary outcomes were significantly better for active treatment. Side-effects were minimal, with no grade 3 or 4 reactions. CONCLUSIONS: Depigmented polymerized grass pollen extract is immunogenic and clinically effective in rush preseasonal SCIT. This form of immunotherapy may be an attractive option for some patients.Copyright © 2011 John Wiley &amp; Sons A/S.","DOI":"10.1111/j.1398-9995.2011.02736.x","ISSN":"1398-9995","shortTitle":"A randomized placebo-controlled trial of rush preseasonal depigmented polymerized grass pollen immunotherapy","journalAbbreviation":"Allergy","language":"English","author":[{"literal":"O. Pfaar"},{"literal":"Z. Urry"},{"literal":"D. S. Robinson"},{"literal":"A. Sager"},{"literal":"D. Richards"},{"literal":"C. M. Hawrylowicz"},{"literal":"M. Brautigam"},{"literal":"L. Klimek"}],"issued":{"date-parts":[["0000",2]]}}},{"id":108,"uris":["http://zotero.org/users/local/rNdLYwBI/items/A4UDUETJ"],"uri":["http://zotero.org/users/local/rNdLYwBI/items/A4UDUETJ"],"itemData":{"id":108,"type":"article-journal","title":"Effect of grass pollen immunotherapy with Alutard SQ on quality of life in seasonal allergic rhinoconjunctivitis","container-title":"Allergy","page":"1335-8","volume":"62","issue":"11","source":"Ovid Technologies","archive":"MEDLINE","archive_location":"17714551","abstract":"BACKGROUND: Treatment of allergic rhinitis with subcutaneous allergen immunotherapy is effective in terms of reductions in symptoms and seasonal use of reliever medication. Its effect on quality of life (QoL), reflecting the impact of symptoms on work/school performance and leisure activities is, however, important and often overlooked. AIMS OF THE STUDY: To assess effect on QoL of specific immunotherapy with two doses of Alutard SQ Phleum pratense in patients with moderately to severe seasonal allergic rhinoconjunctivitis inadequately controlled by standard drug therapy. METHODS: Double-blind, randomized, placebo-controlled study of 410 patients with seasonal allergic rhinoconjunctivitis. Participants were randomized (2 : 1 : 1) to receive Alutard SQ P. pratense (ALK-Abello) at maintenance doses of 100,000 SQ-U (203 subjects), 10,000 SQ-U (104 subjects) or placebo (103 subjects) given by subcutaneous injections. The groups were well matched for demographics and baseline symptoms. Quality of life was assessed using the Rhinoconjunctivitis Quality of Life Questionnaire which covers seven domains of health before and in the peak of the pollen season. RESULTS: While all domain scores were significantly improved when comparing 100,000 SQ-U with placebo, two domain scores were significantly improved when comparing 10,000 SQ-U with placebo. When comparing 100,000 SQ-U with 10,000 SQ-U, four domain scores were significantly improved. CONCLUSION: Treatment with Alutard SQ significantly improved the seasonal QoL of patients suffering from allergic rhinoconjunctivitis. The improvement was more pronounced and wider ranging in patients who received the higher 100,000 SQ-U maintenance dose.","ISSN":"0105-4538","shortTitle":"Effect of grass pollen immunotherapy with Alutard SQ on quality of life in seasonal allergic rhinoconjunctivitis","journalAbbreviation":"Allergy","language":"English","author":[{"literal":"R. J. Powell"},{"literal":"A. J. Frew"},{"literal":"C. J. Corrigan"},{"literal":"S. R. Durham"}],"issued":{"date-parts":[["0000",11]]}}},{"id":232,"uris":["http://zotero.org/users/local/rNdLYwBI/items/B8WRVPEX"],"uri":["http://zotero.org/users/local/rNdLYwBI/items/B8WRVPEX"],"itemData":{"id":232,"type":"article-journal","title":"Enzyme potentiated desensitisation in treatment of seasonal allergic rhinitis: double blind randomised controlled study","container-title":"BMJ (Clinical research ed.)","page":"251-4","volume":"327","issue":"7409","archive_location":"CN-00439756","abstract":"OBJECTIVE: To assess the efficacy of enzyme potentiated desensitisation in the treatment of severe summer hay fever poorly controlled by pharmacotherapy. DESIGN: Double blind randomised placebo controlled parallel group study. SETTING: Hospital in Hampshire. PARTICIPANTS: 183 participants aged between 18 and 64 with a history of severe summer hay fever for at least two years; all were skin prick test positive to timothy grass pollen. 90 randomised to active treatment; 93 randomised to placebo. INTERVENTIONS: Active treatment: two injections of enzyme potentiated desensitisation, given between eight and 11 weeks apart, each comprising 200 Fishman units of beta glucuronidase, 50 pg 1,3-cyclohexanediol, 50 ng protamine sulphate, and a mixed inhaled allergen extract (pollen mixes for trees, grasses, and weeds; allergenic fungal spores; cat and dog danders; dust and storage mites) in a total volume of 0.05 ml of buffered saline. Placebo: two injections of 0.05 ml buffered saline solution. MAIN OUTCOME MEASURES: Proportion of problem-free days; global rhinoconjunctivitis quality of life scores assessed weekly during pollen season. RESULTS: The active treatment group and the placebo group did not differ in the proportion of problem-free days, quality of life scores, symptom severity scores, change in quantitative skin prick provocation threshold, or change in conjunctival provocation threshold. No clinically significant adverse reactions occurred. CONCLUSIONS: Enzyme potentiated desensitisation showed no treatment effect in this study.","DOI":"10.1136/bmj.327.7409.251","shortTitle":"Enzyme potentiated desensitisation in treatment of seasonal allergic rhinitis: double blind randomised controlled study","author":[{"literal":"M. J. Radcliffe"},{"literal":"G. T. Lewith"},{"literal":"R. G. Turner"},{"literal":"P. Prescott"},{"literal":"M. K. Church"},{"literal":"S. T. Holgate"}],"issued":{"date-parts":[["2003"]]}}},{"id":74,"uris":["http://zotero.org/users/local/rNdLYwBI/items/WVFAP9NX"],"uri":["http://zotero.org/users/local/rNdLYwBI/items/WVFAP9NX"],"itemData":{"id":74,"type":"article-journal","title":"Efficacy and safety of a glutaraldehyde-modified house dust mite extract in allergic rhinitis","container-title":"American Journal of Rhinology &amp; Allergy","page":"e104-9","volume":"24","issue":"5","source":"Ovid Technologies","archive":"MEDLINE","archive_location":"21244725","abstract":"BACKGROUND: Modification of allergens by glutaraldehyde in extracts used for immunotherapy reduces the risk for side effects, but therapeutic efficacy of such extracts requires further evaluation. The aim of this study was to evaluate the efficacy and safety of immunotherapy with PURETHAL Mites (PM), a single-strength glutaraldehyde-modified aluminum hydroxide-adsorbed extract of house-dust mites (HDM). METHODS: In a multicenter, randomized, placebo-controlled double-blind setting, HDM-allergic subjects (n = 140) were treated with modified allergen extract or placebo over a 1-year period. The primary outcome parameter was a combined symptom and medication score (clinical index score [CIS]). Secondary efficacy parameters were the result of a titrated conjunctival provocation test (CPT), rhinitis/rhinoconjunctivitis quality of life (RQL) score, and serum concentrations of IgE and IgG against specific HDM allergens and a documentation of adverse events (AE). RESULTS: We evaluated 140 patients (66 treatment and 74 placebo) for clinical efficacy. The allergoid treatment for 1 year resulted in significantly greater CIS improvement and higher RQL scores. The response threshold in the titrated CPT (p = 0.009) and the serum concentrations of IgG4 (p &lt; 0.001) against Dermatophagoides pteronyssinus allergens after treatment were also significantly different between groups. In total, 88 patients (46 PM/42 placebo) out of a safety population of 145 reported 278 (158 PM/120 placebo) AE. Except for local reactions, no specific AE appeared to be associated with PURETHAL Mites (HAL-Allergy, Leiden, The Netherlands). CONCLUSION: The findings of this study indicate that allergen injection therapy with modified HDM extract is superior to placebo in allergic rhinitis therapy. The treatment was well tolerated and no serious drug-related AE were observed.","DOI":"10.2500/ajra.2010.24.3508","ISSN":"1945-8932","shortTitle":"Efficacy and safety of a glutaraldehyde-modified house dust mite extract in allergic rhinitis","journalAbbreviation":"Am J Rhinol Allergy","language":"English","author":[{"literal":"H. Riechelmann"},{"literal":"J. Schmutzhard"},{"literal":"J. F. van der Werf"},{"literal":"A. Distler"},{"literal":"H. A. Kleinjans"}],"issued":{"date-parts":[["0000",9]]}}},{"id":405,"uris":["http://zotero.org/users/local/rNdLYwBI/items/2UK8BJDE"],"uri":["http://zotero.org/users/local/rNdLYwBI/items/2UK8BJDE"],"itemData":{"id":405,"type":"article-journal","title":"Double-blind, placebo-controlled study of Alternaria alternata immunotherapy: Clinical efficacy and safety","container-title":"Pediatric Allergy and Immunology","page":"67-75","volume":"19","issue":"1","source":"Ovid Technologies","archive":"Embase","archive_location":"2008028346","abstract":"Allergen-specific immunotherapy (ASIT) with fungal extracts has been beset by safety and efficacy problems, which result mainly from qualitative and quantitative variations. Little has been published on the safety and efficacy of these extracts. The objective was to analyze the safety and efficacy of ASIT with an Alternaria alternata extract. A total of 28 patients were selected with rhinitis and/or bronchial asthma because of Alternaria allergy and monosensitization to molds. The patients were randomized to an active ASIT or placebo group, both groups on a conventional immunotherapy schedule (increasing weekly doses until maintenance dose and then monthly doses). Adverse reactions were classified with the European Academy of Allergology and Clinical Immunology system. Clinical efficacy was analyzed for a year with symptom/medication diary cards, peak expiratory flow (PEF) measures, clinical severity score, severity of symptoms (visual analog scale), subjective evaluation of treatment by the patient and the physician, and a quality of life questionnaire. Twenty-three patients completed the study; all reached the established maintenance dose with only two mild adverse reactions in the whole sample. Significant improvements were found after 6 months in respiratory symptoms in the active treatment group, and in all symptoms in both groups. PEF increased significantly in the active treatment group but not in the placebo group. The severity of asthma decreased in the active treatment group, and the severity of rhinitis decreased in both groups. Visual analog scale scores for severity of symptoms improved in all phases in the active treatment group, but only after 12 months in the placebo group. Physicians judged the disease course as significantly better in the active treatment group. ASIT with the A. alternata extract was safe, with clinical improvements after one year of treatment. © 2007 The Authors.","DOI":"10.1111/j.1399-3038.2007.00589.x","ISSN":"0905-6157 1399-3038","shortTitle":"Double-blind, placebo-controlled study of Alternaria alternata immunotherapy: Clinical efficacy and safety","language":"English","author":[{"literal":"A. I. Tabar"},{"literal":"M. T. Lizaso"},{"literal":"B. E. Garcia"},{"literal":"B. Gomez"},{"literal":"S. Echechipia"},{"literal":"M. T. Aldunate"},{"literal":"B. Madariaga"},{"literal":"A. Martinez"}],"issued":{"date-parts":[["0000",2]]}}},{"id":166,"uris":["http://zotero.org/users/local/rNdLYwBI/items/8JJ5VWG2"],"uri":["http://zotero.org/users/local/rNdLYwBI/items/8JJ5VWG2"],"itemData":{"id":166,"type":"article-journal","title":"Grass pollen immunotherapy for seasonal rhinitis and asthma: a randomized, controlled trial","container-title":"Journal of Allergy &amp; Clinical Immunology","page":"87-93","volume":"107","issue":"1","source":"Ovid Technologies","archive":"MEDLINE","archive_location":"11149996","abstract":"BACKGROUND: Grass pollen immunotherapy significantly reduces hay fever symptoms and medication requirements. Effects on seasonal asthma are less clear, and concerns over safety persist. OBJECTIVE: The goal of this study was to assess the effects of grass pollen immunotherapy on symptoms, bronchial hyperresponsiveness, and quality of life in seasonal rhinitis and asthma. METHODS: Forty-four patients with severe summer hay fever (of whom 36 reported seasonal chest symptoms and 28 had seasonal bronchial hyperresponsiveness) participated in a randomized, double-blind, placebo-controlled, parallel group study. After symptom monitoring for one summer, participants received injections of a depot grass pollen vaccine (n = 22) or matched placebo injections (n = 22) in a rapid updosing cluster regimen for 4 weeks, followed by monthly injections for 2 years. Outcome measures included hay fever symptoms and medication use, health-related quality of life, and measurements of nonspecific bronchial responsiveness. RESULTS: Significant reductions were observed in the immunotherapy group compared with the placebo group in hay fever symptoms (49%, 15%; P =.01), medication scores (80%, 18%; P =.007), and seasonal chest symptoms (90%, 11%; P &lt;.05). Impairment of overall quality of life (mean score of 7 domains) during the pollen season was less in the immunotherapy group than in the placebo group (median difference [95% CI], 0.8 [0.18-1.5]; P =.02). During the pollen season there was no change in airway methacholine PC(20) (provocation concentration producing a 20% fall in FEV(1)) in the immunotherapy-treated group (P =.5), compared with an almost 3 doubling-dose decrease in the placebo-treated group (P =.01, between-group difference). There were no significant local or systemic side effects during the study. CONCLUSION: Grass pollen immunotherapy improves quality of life in seasonal allergic rhinitis and reduces seasonal asthma symptoms and bronchial hyperresponsiveness.","ISSN":"0091-6749","shortTitle":"Grass pollen immunotherapy for seasonal rhinitis and asthma: a randomized, controlled trial","journalAbbreviation":"J Allergy Clin Immunol","language":"English","author":[{"literal":"S. M. Walker"},{"literal":"G. B. Pajno"},{"literal":"M. T. Lima"},{"literal":"D. R. Wilson"},{"literal":"S. R. Durham"}],"issued":{"date-parts":[["0000",1]]}}}],"schema":"https://github.com/citation-style-language/schema/raw/master/csl-citation.json"} </w:instrText>
      </w:r>
      <w:r w:rsidRPr="00F27C66">
        <w:rPr>
          <w:rFonts w:ascii="Garamond" w:hAnsi="Garamond"/>
          <w:sz w:val="22"/>
          <w:szCs w:val="22"/>
        </w:rPr>
        <w:fldChar w:fldCharType="separate"/>
      </w:r>
      <w:r w:rsidRPr="003202E6">
        <w:rPr>
          <w:rFonts w:ascii="Garamond" w:hAnsi="Garamond"/>
          <w:sz w:val="22"/>
        </w:rPr>
        <w:t>(19,20,23,28,</w:t>
      </w:r>
      <w:r>
        <w:rPr>
          <w:rFonts w:ascii="Garamond" w:hAnsi="Garamond"/>
          <w:sz w:val="22"/>
        </w:rPr>
        <w:t xml:space="preserve">33, </w:t>
      </w:r>
      <w:r w:rsidRPr="003202E6">
        <w:rPr>
          <w:rFonts w:ascii="Garamond" w:hAnsi="Garamond"/>
          <w:sz w:val="22"/>
        </w:rPr>
        <w:t>3</w:t>
      </w:r>
      <w:r>
        <w:rPr>
          <w:rFonts w:ascii="Garamond" w:hAnsi="Garamond"/>
          <w:sz w:val="22"/>
        </w:rPr>
        <w:t>4,35,45,46,55,58,68–70,72,74,79</w:t>
      </w:r>
      <w:r w:rsidRPr="003202E6">
        <w:rPr>
          <w:rFonts w:ascii="Garamond" w:hAnsi="Garamond"/>
          <w:sz w:val="22"/>
        </w:rPr>
        <w:t>)</w:t>
      </w:r>
      <w:r w:rsidRPr="00F27C66">
        <w:rPr>
          <w:rFonts w:ascii="Garamond" w:hAnsi="Garamond"/>
          <w:sz w:val="22"/>
          <w:szCs w:val="22"/>
        </w:rPr>
        <w:fldChar w:fldCharType="end"/>
      </w:r>
      <w:r w:rsidRPr="00F27C66">
        <w:rPr>
          <w:rFonts w:ascii="Garamond" w:hAnsi="Garamond"/>
          <w:sz w:val="22"/>
          <w:szCs w:val="22"/>
        </w:rPr>
        <w:t xml:space="preserve"> and SLIT (n=13) </w:t>
      </w:r>
      <w:r w:rsidRPr="00F27C66">
        <w:rPr>
          <w:rFonts w:ascii="Garamond" w:hAnsi="Garamond"/>
          <w:sz w:val="22"/>
          <w:szCs w:val="22"/>
        </w:rPr>
        <w:fldChar w:fldCharType="begin"/>
      </w:r>
      <w:r>
        <w:rPr>
          <w:rFonts w:ascii="Garamond" w:hAnsi="Garamond"/>
          <w:sz w:val="22"/>
          <w:szCs w:val="22"/>
        </w:rPr>
        <w:instrText xml:space="preserve"> ADDIN ZOTERO_ITEM CSL_CITATION {"citationID":"MVWPUTCv","properties":{"formattedCitation":"(90,99,104,108,117,129,130,132,140,145)","plainCitation":"(90,99,104,108,117,129,130,132,140,145)"},"citationItems":[{"id":220,"uris":["http://zotero.org/users/local/rNdLYwBI/items/3JU6IG59"],"uri":["http://zotero.org/users/local/rNdLYwBI/items/3JU6IG59"],"itemData":{"id":220,"type":"article-journal","title":"Efficacy and safety of timothy grass allergy immunotherapy tablets in North American children and adolescents","container-title":"Pediatrics","page":"S136","volume":"128","issue":"SUPPL. 3","source":"Ovid Technologies","archive":"Embase","archive_location":"2011552031","abstract":"PURPOSE OF THE STUDY.\n\nTo investigate the efficacy and safety of timothy grass allergen immunotherapy (AIT) treatment using sublingual tablets in children and adolescents with grass pollen–induced allergic rhinoconjunctivitis (ARC).\n\nSTUDY POPULATION.\n\nThree hundred forty-five subjects, aged 5 to 17 years, with a clinical history of physician-diagnosed grass pollen–induced ARC with or without asthma were studied.\n\nMETHODS.\n\nThis was a double-blind, randomized, placebo-controlled, parallel-group, multicenter, phase III study. Subjects were randomly assigned (1:1) to once-daily sublingual grass AIT treatment (2800 bioequivalent allergen units; 15 μg of Phlp5) or placebo. Treatment began </w:instrText>
      </w:r>
      <w:r>
        <w:rPr>
          <w:rFonts w:ascii="MS Mincho" w:eastAsia="MS Mincho" w:hAnsi="MS Mincho" w:cs="MS Mincho"/>
          <w:sz w:val="22"/>
          <w:szCs w:val="22"/>
        </w:rPr>
        <w:instrText>∼</w:instrText>
      </w:r>
      <w:r>
        <w:rPr>
          <w:rFonts w:ascii="Garamond" w:hAnsi="Garamond"/>
          <w:sz w:val="22"/>
          <w:szCs w:val="22"/>
        </w:rPr>
        <w:instrText xml:space="preserve">16 weeks before the grass pollen season (GPS) and continued through the entire GPS for a total treatment period of 23 weeks. The total combined score was a summation of the daily symptom score and daily medication score, which were predefined. Immune parameters were measured over time. Safety was measured on the basis of reported adverse events.\n\nRESULTS.\n\nThe mean total combined scores for the entire GPS were significantly less in the grass-AIT group than in the placebo group by 26% (P = .001). The mean daily symptom score was significantly less in the grass-AIT group than the placebo group by 25% (P = .005). The improvements in scores for ocular and nasal symptoms were 28% and 23%, respectively, were noted in the AIT group (P = .003). The median daily medication score was significantly reduced in the grass-AIT group by 81% (P = .006). There was a significant improvement in quality of life in the AIT group that was greatest at the peak of the season (38%) when compared with the entire season (18%). Treatment with grass AIT did not significantly reduce asthma symptom scores. Levels of Phlp5-specific immunoglobulin G4 (IgG4)- and IgE-blocking factor were similar between the 2 groups at baseline and increased over time in the grass-AIT group (P &lt; .001). Grass AIT was generally well tolerated, but 82% experienced some adverse events, primarily oral and throat pruritus and/or irritation. One subject in the AIT group received epinephrine for dose-related angioedema, dysphagia, and cough.\n\nCONCLUSIONS.\n\nAllergen immunotherapy using sublingual grass pollen tablets is effective in the treatment of grass pollen–induced ARC with anticipated and acceptable adverse effects.\n\nREVIEWER COMMENTS.\n\nThis is the first North American study to show effective symptom control and an acceptable safety profile in children and adolescents with grass pollen–induced ARC by using a sublingual tablet for dose delivery. There was no increase in the outcome of asthma attacks, and there was improvement in quality of life at the peak of the allergy season. These results show promise for future therapy targeting children and adolescents for immunotherapy using an effective, safe, and easy-to-deliver alternative to traditional subcutaneous injection immunotherapy.","DOI":"10.1542/peds.2011-2107VVV","ISSN":"0031-4005 1098-4275","shortTitle":"Efficacy and safety of timothy grass allergy immunotherapy tablets in North American children and adolescents","language":"English","author":[{"literal":"Blaiss M"},{"literal":"Maloney J"},{"literal":"Nolte H"},{"literal":"Gawchik S"},{"literal":"Yao R"},{"literal":"Skoner SP."}],"issued":{"date-parts":[["0000",10]]}}},{"id":54,"uris":["http://zotero.org/users/local/rNdLYwBI/items/4Z384IAX"],"uri":["http://zotero.org/users/local/rNdLYwBI/items/4Z384IAX"],"itemData":{"id":54,"type":"article-journal","title":"Clinical efficacy of 300IR 5-grass pollen sublingual tablet in a US study: the importance of allergen-specific serum IgE","container-title":"Journal of Allergy &amp; Clinical Immunology","page":"1327-34.e1","volume":"130","issue":"6","source":"Ovid Technologies","archive":"MEDLINE","archive_location":"23122534","abstract":"BACKGROUND: Previous trials have demonstrated the efficacy, safety, and optimal dosage of the 5-grass pollen sublingual tablet for adults and children with grass pollen-induced allergic rhinoconjunctivitis. OBJECTIVES: We sought to evaluate the efficacy and safety of 300 index of reactivity (IR) 5-grass pollen sublingual tablet in US adults. METHODS: Adults with grass pollen allergy and Rhinoconjunctivitis Total Symptom Scores of 12 or greater (scale, 0-18) during the previous grass pollen season were randomized in a double-blind, placebo-controlled study to receive 300IR 5-grass pollen sublingual tablet or placebo starting 4 months before and continuing through the pollen season. The primary efficacy end point was the daily Combined Score (CS; scale, 0-3), which integrates symptoms and rescue medication use. RESULTS: Four hundred seventy-three participants were randomized. The mean daily CS over the pollen period was significantly lower in the active treatment group versus the placebo group (least-squares mean difference: -0.13; 95% CI, -0.19 to -0.06; P = .0003; relative reduction: 28.2%; 95% CI, 13.0% to 43.4%). In placebo-treated participants, the daily CS least-squares mean was 0.32 in the subgroup with baseline timothy grass-specific serum IgE of less than 0.1 kU/L (n = 23) and 0.46 in those with baseline timothy grass-specific serum IgE of 0.1 kU/L or greater (n = 204). The most frequent reported adverse events were oral pruritus, throat irritation, and nasopharyngitis. There were no reports of anaphylaxis, and no actively treated participant received epinephrine. CONCLUSION: In US adults with grass pollen-induced allergic rhinoconjunctivitis, preseasonal and coseasonal treatment with 300IR 5-grass pollen sublingual tablet demonstrated clinically meaningful efficacy, especially in study subjects with measurable timothy grass-specific serum IgE. Use of 300IR 5-grass pollen sublingual tablet was safe and well tolerated. A requirement for a measurable level of allergen-specific serum IgE should be considered in future studies in this field.Copyright © 2012 American Academy of Allergy, Asthma &amp; Immunology. Published by Mosby, Inc. All rights reserved.","DOI":"10.1016/j.jaci.2012.08.032","ISSN":"1097-6825","shortTitle":"Clinical efficacy of 300IR 5-grass pollen sublingual tablet in a US study: the importance of allergen-specific serum IgE","journalAbbreviation":"J Allergy Clin Immunol","language":"English","author":[{"literal":"L. S. Cox"},{"literal":"T. B. Casale"},{"literal":"A. S. Nayak"},{"literal":"D. I. Bernstein"},{"literal":"P. S. Creticos"},{"literal":"L. Ambroisine"},{"literal":"M. Melac"},{"literal":"R. K. Zeldin"}],"issued":{"date-parts":[["0000",12]]}}},{"id":106,"uris":["http://zotero.org/users/local/rNdLYwBI/items/XZFBXPR3"],"uri":["http://zotero.org/users/local/rNdLYwBI/items/XZFBXPR3"],"itemData":{"id":106,"type":"article-journal","title":"Sublingual-swallow immunotherapy with standardized 3-grass pollen extract: a double-blind, placebo-controlled study","container-title":"Annals of Allergy, Asthma, &amp; Immunology","page":"453-61","volume":"99","issue":"5","source":"Ovid Technologies","archive":"MEDLINE","archive_location":"18051216","abstract":"BACKGROUND: Sublingual immunotherapy (SLIT) is accepted as a safe and effective route for the treatment of grass pollen allergy, but clarification of its clinical and biological efficacy requires more study. OBJECTIVE: To evaluate the efficacy, safety, and compliance of SLIT with a standardized 3-grass pollen extract in patients with grass pollen seasonal allergic rhinoconjunctivitis, with or without mild asthma. METHODS: This multicenter, randomized, double-blind study included 127 patients (aged 12-41 years; mean age, 24.9 years) with grass pollen seasonal allergic rhinoconjunctivitis, with or without mild asthma. They received either SLIT with a high-dose, standardized, 3-grass pollen extract or placebo for 10 months before and during the grass pollen season. The efficacy evaluation compared weekly clinical scores (defined as the sum of the symptom score and rescue medication score) to measure rhinoconjunctivitis and asthma for the first 8 weeks of the pollen season. We also evaluated safety and compliance and measured changes in anti-Dactylis specific IgG4 antibody levels. RESULTS: There was a trend in favor of the study group in the mean adjusted clinical score. The groups were not comparable on inclusion (P = .02): the SLIT group included more subjects with asthma and had a higher mean IgG4 serum level. Additional exploration according to subgroups with and without asthma found that among the patients without asthma, the SLIT group had a significantly better clinical score (P = .045). Anti-Dactylis specific IgG4 levels increased significantly in the SLIT group. CONCLUSION: SLIT with a standardized, high-dose, 3-grass pollen extract is safe and significantly improves the clinical score in patients with hay fever and without asthma during the pollen season.","ISSN":"1081-1206","shortTitle":"Sublingual-swallow immunotherapy with standardized 3-grass pollen extract: a double-blind, placebo-controlled study","journalAbbreviation":"Ann Allergy Asthma Immunol","language":"English","author":[{"literal":"F. de Blay"},{"literal":"C. Barnig"},{"literal":"G. Kanny"},{"literal":"A. Purohit"},{"literal":"F. Leynadier"},{"literal":"J. M. Tunon de Lara"},{"literal":"H. Chabane"},{"literal":"L. Guerin"},{"literal":"Sublim Group"}],"issued":{"date-parts":[["0000",11]]}}},{"id":96,"uris":["http://zotero.org/users/local/rNdLYwBI/items/SD4SSIJJ"],"uri":["http://zotero.org/users/local/rNdLYwBI/items/SD4SSIJJ"],"itemData":{"id":96,"type":"article-journal","title":"Agreement of efficacy assessments for five-grass pollen sublingual tablet immunotherapy","container-title":"Allergy","page":"166-71","volume":"64","issue":"1","source":"Ovid Technologies","archive":"MEDLINE","archive_location":"19076546","abstract":"BACKGROUND: The optimal dose of five-grass pollen sublingual tablet immunotherapy (SLIT) was established recently by the primary criteria Rhinoconjunctivitis Total Symptom Score (RTSS) from the first treatment season. Secondary and exploratory criteria, such as RTSS at peak pollen season, exploratory combined symptom and rescue medication use score, quality of life and immunological markers are calculated and described in this analysis. METHODS: Six hundred and twenty-eight patients with grass pollen rhinoconjunctivitis (&gt; or =2 years duration) were randomized in a double-blind, placebo-controlled trial conducted in Europe. Patients received once-daily SLIT (Stallergenes, Antony, France) of 100IR, 300IR, 500IR or placebo, starting 4 months before grass pollen season and throughout the 2005 season. Patients were instructed to take rescue medication only if symptoms were severe and record symptom severity on using the RTSS. RESULTS: Both 300IR and 500IR doses significantly reduced mean RTSS at pollen peak (P = 0.0005 and P = 0.0014, respectively) and the exploratory combined score (P = 0.0001 and P = 0.0026, respectively) compared with placebo. Compared with patients in the placebo group, those who were taking the 300IR and 500IR doses reported significantly improved quality of life using the mean Rhinoconjunctivitis Quality of Life Questionnaire scores during the peak of the pollen season (P &lt; 0.0001) and at the end of the pollen season (P = 0.0031 and P &lt; or = 0.0001, respectively). Specific immunoglobulin G4 increased significantly depending on the SLIT dose (P &lt; 0.0001). CONCLUSIONS: All secondary efficacy criteria, including efficacy at pollen peak, combined score, quality of life and immunological changes, indicate that 300IR tablets represent the optimal dose and suggest it is appropriate for use in clinical practice.","DOI":"10.1111/j.1398-9995.2008.01767.x","ISSN":"1398-9995","shortTitle":"Agreement of efficacy assessments for five-grass pollen sublingual tablet immunotherapy","journalAbbreviation":"Allergy","language":"English","author":[{"literal":"A. Didier"},{"literal":"M. Melac"},{"literal":"A. Montagut"},{"literal":"M. Lheritier-Barrand"},{"literal":"A. Tabar"},{"literal":"M. Worm"}],"issued":{"date-parts":[["0000",1]]}}},{"id":84,"uris":["http://zotero.org/users/local/rNdLYwBI/items/JWZZ4C6V"],"uri":["http://zotero.org/users/local/rNdLYwBI/items/JWZZ4C6V"],"itemData":{"id":84,"type":"article-journal","title":"Sustained effect of SQ-standardized grass allergy immunotherapy tablet on rhinoconjunctivitis quality of life","container-title":"Allergy","page":"753-7","volume":"65","issue":"6","source":"Ovid Technologies","archive":"MEDLINE","archive_location":"19886920","abstract":"BACKGROUND: The prevalence of allergic rhinoconjunctivitis has increased significantly over the past decades with grass pollen being a common trigger. The impact of allergy on patient's quality of life is substantial. AIM: To investigate the sustained effect on quality of life during the grass pollen season 1 year after 3 years of treatment with the SQ-standardized grass allergy immunotherapy tablet (AIT), Graza (Phleum pratense 75,000 SQ-T/2800 BAU; ALK, Denmark). METHODS: The trial was a randomized, parallel-group, double-blind, placebo-controlled trial in adult subjects with a history of moderate-severe grass pollen induced rhinoconjunctivitis inadequately controlled by symptomatic medications. Subjects received 3 years of grass AIT (n = 157) or placebo (n = 126), followed by 1 year of follow-up. Quality of life assessments were based on the standardized rhinoconjunctivitis quality of life questionnaire (RQLQ(S)); completed weekly during the entire grass pollen season. RESULTS: During follow-up, the overall RQLQ(S) score for the entire grass pollen season was significantly improved in the active group (relative difference to placebo: 23%, P = 0.004). The improvement was higher during the peak pollen season (28%, P = 0.001). The treatment effect of grass AIT during the follow-up year and the previous three treatment years was similar. Improvements were found in all seven RQLQ(S) domains. The RQLQ(S) as a function of the weekly average pollen counts showed a clear separation between the treatment groups (P &lt; 0.001). CONCLUSION: In subjects inadequately controlled by symptomatic medications, grass AIT provided sustained and clinically relevant improvements in rhinoconjunctivitis quality of life compared to placebo. The effect increased with increasing grass pollen exposure.","DOI":"10.1111/j.1398-9995.2009.02238.x","ISSN":"1398-9995","shortTitle":"Sustained effect of SQ-standardized grass allergy immunotherapy tablet on rhinoconjunctivitis quality of life","journalAbbreviation":"Allergy","language":"English","author":[{"literal":"L. Frolund"},{"literal":"S. R. Durham"},{"literal":"M. Calderon"},{"literal":"W. Emminger"},{"literal":"J. S. Andersen"},{"literal":"P. Rask"},{"literal":"R. Dahl"}],"issued":{"date-parts":[["0000",6,1]]}}},{"id":234,"uris":["http://zotero.org/users/local/rNdLYwBI/items/W58EM5JM"],"uri":["http://zotero.org/users/local/rNdLYwBI/items/W58EM5JM"],"itemData":{"id":234,"type":"article-journal","title":"Efficacy and quality of life with once-daily sublingual immunotherapy with grasses plus olive pollen extract without updosing","container-title":"Journal of investigational allergology &amp; clinical immunology","page":"399-405","volume":"17","issue":"6","archive_location":"CN-00621833","abstract":"OBJECTIVE: The purpose of this randomized, double-blind, placebo-controlled study was to evaluate the clinical efficacy and tolerance of once-daily sublingual immunotherapy without updosing. Reduction in symptoms and medication use was the primary endpoint. METHODS: One hundred five patients with rhinitis and/or asthma due to grass and olive sensitization were randomized to be treated with placebo or active sublingual immunotherapy with the SLITone grass mix plus olive pollen extract for 6 months before the 2005 pollen season. Patients recorded symptoms and medication intake for 8 weeks during the pollen seasons in 2004 (n=37) and 2005 (n=85). RESULTS: Allergic symptoms were significantly decreased in the active immunotherapy group (P = .004) but not in the placebo group. There were no differences in scores between groups during the 2005 pollen season. Subjective assessments on a visual analog scale and a quality-of-life questionnaire indicated an improvement in actively treated patients with significant differences in both symptoms and medication use (P = .006). The rate of systemic adverse reactions was comparable in the 2 groups. No anaphylactic or severe adverse reactions were reported. Local adverse reactions, which were more common in the active immunotherapy group, were mostly immediate, were limited to the lips and mouth, and did not require treatment. CONCLUSION: Once-daily sublingual immunotherapy without updosing was well tolerated. The actively treated patients showed a significant reduction in symptom and medication scores and an improvement in their quality of life although there were no significant differences between the groups probably due to the low allergen season in which the study was evaluated.","shortTitle":"Efficacy and quality of life with once-daily sublingual immunotherapy with grasses plus olive pollen extract without updosing","author":[{"literal":"A. Moreno-Ancillo"},{"literal":"C. Moreno"},{"literal":"P. Ojeda"},{"literal":"C. Domínguez"},{"literal":"M. J. Barasona"},{"literal":"A. García-Cubillana"},{"literal":"S. Martín"}],"issued":{"date-parts":[["2007"]]}}},{"id":12,"uris":["http://zotero.org/users/local/rNdLYwBI/items/E56ECWHE"],"uri":["http://zotero.org/users/local/rNdLYwBI/items/E56ECWHE"],"itemData":{"id":12,"type":"article-journal","title":"SQ house dust mite sublingually administered immunotherapy tablet (ALK) improves allergic rhinitis in patients with house dust mite allergic asthma and rhinitis symptoms","container-title":"Annals of Allergy, Asthma, &amp; Immunology","page":"134-40","volume":"114","issue":"2","source":"Ovid Technologies","archive":"MEDLINE","archive_location":"25624131","abstract":"BACKGROUND: House dust mite (HDM) allergy is associated with persistent allergic rhinitis (AR) and allergic asthma. OBJECTIVE: To investigate the efficacy and safety of a SQ HDM sublingually administered immunotherapy tablet (ALK, Horsholm, Denmark) in adults and adolescents with HDM respiratory allergic disease and report the AR results. METHODS: Six hundred four subjects at least 14 years old with HDM AR and mild to moderate HDM allergic asthma were randomized 1:1:1:1 to double-blinded daily treatment with 1, 3, 6 SQ-HDM or placebo. End-of-treatment rhinoconjunctivitis symptoms and medication score were predefined extrapulmonary end points. A subgroup analysis was conducted post hoc in subjects with a total combined rhinitis score (TCRS) &gt; 0 (ie, with AR symptoms and/or AR medication use during the 4-week baseline period). The subgroup was comprised of 498 subjects (82%). RESULTS: In the subgroup, the absolute difference in end-of-treatment TCRS between 6 SQ-HDM and placebo was -0.78 (95% confidence interval -1.47 to -0.07, relative difference 28.8%, P = .0357). Furthermore, a significant difference was found for the total score of the Rhinitis Quality of Life Questionnaire with Standardized Activities RQLQ(S) and for the individual domains: activities, sleep, non-nose and non-eye symptoms, and nasal symptoms. For the TCRS and Rhinitis Quality of Life Questionnaire score, a dose response was seen, with numerically lower, nonsignificant differences for 1 and 3 SQ-HDM. The predefined analysis for the entire trial population showed no statistically significant difference between the placebo and actively treated groups. No safety concerns were observed. CONCLUSION: Efficacy in mild to severe AR of 6 SQ-HDM compared with placebo was demonstrated by statistically significant improvements in TCRS and Rhinitis Quality of Life Questionnaire score in subjects with AR present at baseline. The treatment was well tolerated. TRIAL REGISTRATION: EudraCT, no 2006-001795-20; ClinicalTrials.gov, identifier NCT00389363.Copyright © 2015 American College of Allergy, Asthma &amp; Immunology. Published by Elsevier Inc. All rights reserved.","DOI":"10.1016/j.anai.2014.11.015","ISSN":"1534-4436","shortTitle":"SQ house dust mite sublingually administered immunotherapy tablet (ALK) improves allergic rhinitis in patients with house dust mite allergic asthma and rhinitis symptoms","journalAbbreviation":"Ann Allergy Asthma Immunol","language":"English","author":[{"literal":"H. Mosbech"},{"literal":"G. W. Canonica"},{"literal":"V. Backer"},{"literal":"F. de Blay"},{"literal":"L. Klimek"},{"literal":"L. Broge"},{"literal":"C. Ljorring"}],"issued":{"date-parts":[["0000",2]]}}},{"id":100,"uris":["http://zotero.org/users/local/rNdLYwBI/items/9C7S2QQ7"],"uri":["http://zotero.org/users/local/rNdLYwBI/items/9C7S2QQ7"],"itemData":{"id":100,"type":"article-journal","title":"A randomized double-blind comparative study of sublingual immunotherapy for cedar pollinosis","container-title":"Allergology International","page":"265-75","volume":"57","issue":"3","source":"Ovid Technologies","archive":"MEDLINE","archive_location":"18566549","abstract":"BACKGROUND: Seasonal allergic rhinitis (SAR) induced by Japanese cedar pollen is a substantial problem in Japan. Sublingual immuno-therapy (SLIT) is safer than conventional antigen-specific immunotherapy, the only treatment modality by which complete cure of the disease can be expected. We investigated the safety and efficacy of SLIT in the treatment of cedar pollinosis patients compared to placebo. METHODS: A randomized, placebo-controlled, double-blind study was conducted in 61 cedar pollinosis patients. Increasing doses of standardized Japanese cedar extract or placebo were administered sublingually in intervals ranging from daily to once a week after six weeks. The primary efficacy variable was the mean of the daily total symptom scores (TSS) during the pollen dispersing period. Secondary efficacy variables included the QOL scores and related variables. RESULTS: Primary efficacy variable scores were significantly lower for some days in the SLIT group than in the placebo group (P &lt; .01 or P &lt; .05). Secondary efficacy for the QOL score in SLIT group was almost of half of placebo group. There was no significant difference in the overall incidence of side effects between the SLIT group and the placebo group. CONCLUSIONS: SLIT was effective and safe in the treatment of cedar pollinosis.","DOI":"10.2332/allergolint.O-07-514","ISSN":"1323-8930","shortTitle":"A randomized double-blind comparative study of sublingual immunotherapy for cedar pollinosis","journalAbbreviation":"Allergol","language":"English","author":[{"literal":"K. Okubo"},{"literal":"M. Gotoh"},{"literal":"S. Fujieda"},{"literal":"M. Okano"},{"literal":"H. Yoshida"},{"literal":"H. Morikawa"},{"literal":"K. Masuyama"},{"literal":"Y. Okamoto"},{"literal":"M. Kobayashi"}],"issued":{"date-parts":[["0000",9]]}}},{"id":237,"uris":["http://zotero.org/users/local/rNdLYwBI/items/6EDHDJTQ"],"uri":["http://zotero.org/users/local/rNdLYwBI/items/6EDHDJTQ"],"itemData":{"id":237,"type":"article-journal","title":"Randomized double-blind controlled study with sublingual carbamylated allergoid immunotherapy in mild rhinitis due to mites","container-title":"Allergy","page":"849-54","volume":"61","issue":"7","archive_location":"CN-00570853","abstract":"BACKGROUND: The clinical efficacy of sublingual immunotherapy (SLIT) in mite allergy and in mild disease is still a matter of debate, thus we performed a long-term clinical trial. METHODS: The study was randomized, double-blind and placebo-controlled. After a 1-year assessment, 68 patients with mild rhinitis with/without asthma due to mites were randomized to drugs + placebo or drugs + SLIT for 2 years. Sublingual immunotherapy was given as soluble tablets of monomeric carbamylated allergoid. Clinical scores for asthma and rhinitis (0, absent to 3, severe) and drug consumption were assessed by diary card in the period November-February. Quality of life was assessed before and after each observation period and pharmaco-economy data were evaluated as well. RESULTS: Fifty-six patients completed the study. The rate of dropouts was similar in the two groups. No relevant side effect was reported. There was a significant reduction of total clinical scores (P &lt; 0.05) in the active group vs placebo at the first year, but not at the second whereas nasal obstruction significantly improved in both years (P &lt; 0.05). The reduction of drug intake score was significant only at the first year. No change was observed concerning most of the Short Form-36 items, because at baseline all patients displayed a normal profile. A significant change in SLIT group was seen for the item 'change in health status'. The need for extra visits was significantly lower in the active group (25%vs 43%). CONCLUSIONS: Sublingual immunotherapy was clinically effective and safe in mite-induced mild disease.","DOI":"10.1111/j.1398-9995.2006.01095.x","shortTitle":"Randomized double-blind controlled study with sublingual carbamylated allergoid immunotherapy in mild rhinitis due to mites","author":[{"literal":"G. Passalacqua"},{"literal":"M. Pasquali"},{"literal":"R. Ariano"},{"literal":"C. Lombardi"},{"literal":"A. Giardini"},{"literal":"I. Baiardini"},{"literal":"G. Majani"},{"literal":"P. Falagiani"},{"literal":"M. Bruno"},{"literal":"G. W. Canonica"}],"issued":{"date-parts":[["2006"]]}}},{"id":116,"uris":["http://zotero.org/users/local/rNdLYwBI/items/WAT2VVBP"],"uri":["http://zotero.org/users/local/rNdLYwBI/items/WAT2VVBP"],"itemData":{"id":116,"type":"article-journal","title":"Once-daily sublingual allergen-specific immunotherapy improves quality of life in patients with grass pollen-induced allergic rhinoconjunctivitis: a double-blind, randomised study","container-title":"Quality of Life Research","page":"191-201","volume":"16","issue":"2","source":"Ovid Technologies","archive":"MEDLINE","archive_location":"17033900","abstract":"The effect of sublingual immunotherapy on quality of life (QoL) was examined in patients with grass pollen-induced rhinoconjunctivitis. Patients (n = 855) were randomised to once-daily grass allergen tablets (2,500; 25,000; or 75,000 SQ-T Phleum pratense extract; GRAZAX or placebo. Treatment was initiated 8 weeks before the start of the grass pollen season and continued throughout. If symptoms were present, patients received loratadine or placebo rescue medication. There were three major findings: in patients using loratadine, grass allergen tablets provided QOL benefits over placebo; Rhinoconjunctivitis Quality of Life Questionnaire (RQLQ) score was 17% (p = 0.006) and 20% (p = 0.020) greater with 75,000 SQ-T tablet than with placebo at first and second seasonal visit, respectively; in patients not using loratadine, grass allergen tablets improved QoL more than placebo; RQLQ score was 21% greater (p = 0.021) with 75,000 SQ-T tablet at second seasonal visit; grass tablets (without loratadine) had a greater effect on QoL than loratadine alone. RQLQ score was 26% (p = 0.014) greater with 75,000 SQ-T tablets than loratadine at second seasonal visit. These data show that sublingual immunotherapy with grass allergen tablets improves QOL in allergic rhinoconjunctivitis, reduces symptoms, and that this effect is greater than rescue antihistamine alone.","ISSN":"0962-9343","shortTitle":"Once-daily sublingual allergen-specific immunotherapy improves quality of life in patients with grass pollen-induced allergic rhinoconjunctivitis: a double-blind, randomised study","journalAbbreviation":"Qual Life Res","language":"English","author":[{"literal":"S. Rak"},{"literal":"W. H. Yang"},{"literal":"M. R. Pedersen"},{"literal":"S. R. Durham"}],"issued":{"date-parts":[["0000",3]]}}}],"schema":"https://github.com/citation-style-language/schema/raw/master/csl-citation.json"} </w:instrText>
      </w:r>
      <w:r w:rsidRPr="00F27C66">
        <w:rPr>
          <w:rFonts w:ascii="Garamond" w:hAnsi="Garamond"/>
          <w:sz w:val="22"/>
          <w:szCs w:val="22"/>
        </w:rPr>
        <w:fldChar w:fldCharType="separate"/>
      </w:r>
      <w:r>
        <w:rPr>
          <w:rFonts w:ascii="Garamond" w:hAnsi="Garamond"/>
          <w:sz w:val="22"/>
          <w:szCs w:val="22"/>
        </w:rPr>
        <w:t>(90,99,104,106,108,110,117,129,130,132,140,145,149)</w:t>
      </w:r>
      <w:r w:rsidRPr="00F27C66">
        <w:rPr>
          <w:rFonts w:ascii="Garamond" w:hAnsi="Garamond"/>
          <w:sz w:val="22"/>
          <w:szCs w:val="22"/>
        </w:rPr>
        <w:fldChar w:fldCharType="end"/>
      </w:r>
      <w:r w:rsidRPr="00F27C66">
        <w:rPr>
          <w:rFonts w:ascii="Garamond" w:hAnsi="Garamond"/>
          <w:sz w:val="22"/>
          <w:szCs w:val="22"/>
        </w:rPr>
        <w:t xml:space="preserve"> trials (Tables S</w:t>
      </w:r>
      <w:r>
        <w:rPr>
          <w:rFonts w:ascii="Garamond" w:hAnsi="Garamond"/>
          <w:sz w:val="22"/>
          <w:szCs w:val="22"/>
        </w:rPr>
        <w:t>2j</w:t>
      </w:r>
      <w:r w:rsidRPr="00F27C66">
        <w:rPr>
          <w:rFonts w:ascii="Garamond" w:hAnsi="Garamond"/>
          <w:sz w:val="22"/>
          <w:szCs w:val="22"/>
        </w:rPr>
        <w:t xml:space="preserve"> and </w:t>
      </w:r>
      <w:r>
        <w:rPr>
          <w:rFonts w:ascii="Garamond" w:hAnsi="Garamond"/>
          <w:sz w:val="22"/>
          <w:szCs w:val="22"/>
        </w:rPr>
        <w:t>k</w:t>
      </w:r>
      <w:r w:rsidRPr="00F27C66">
        <w:rPr>
          <w:rFonts w:ascii="Garamond" w:hAnsi="Garamond"/>
          <w:sz w:val="22"/>
          <w:szCs w:val="22"/>
        </w:rPr>
        <w:t>). The majority of trials (n=29) used one of the disease-specific, validated Rhinitis Quality of Life Questionnaire (RQLQ) instruments. However, one SLIT study (eligible because it reported on other outcomes) used a generic, non-disease specific tool, the SF-36, and this was therefore not considered further.</w:t>
      </w:r>
      <w:r w:rsidRPr="00F27C66">
        <w:rPr>
          <w:rFonts w:ascii="Garamond" w:hAnsi="Garamond"/>
          <w:sz w:val="22"/>
          <w:szCs w:val="22"/>
        </w:rPr>
        <w:fldChar w:fldCharType="begin"/>
      </w:r>
      <w:r>
        <w:rPr>
          <w:rFonts w:ascii="Garamond" w:hAnsi="Garamond"/>
          <w:sz w:val="22"/>
          <w:szCs w:val="22"/>
        </w:rPr>
        <w:instrText xml:space="preserve"> ADDIN ZOTERO_ITEM CSL_CITATION {"citationID":"20cknmhgsj","properties":{"formattedCitation":"(140)","plainCitation":"(140)"},"citationItems":[{"id":237,"uris":["http://zotero.org/users/local/rNdLYwBI/items/6EDHDJTQ"],"uri":["http://zotero.org/users/local/rNdLYwBI/items/6EDHDJTQ"],"itemData":{"id":237,"type":"article-journal","title":"Randomized double-blind controlled study with sublingual carbamylated allergoid immunotherapy in mild rhinitis due to mites","container-title":"Allergy","page":"849-54","volume":"61","issue":"7","archive_location":"CN-00570853","abstract":"BACKGROUND: The clinical efficacy of sublingual immunotherapy (SLIT) in mite allergy and in mild disease is still a matter of debate, thus we performed a long-term clinical trial. METHODS: The study was randomized, double-blind and placebo-controlled. After a 1-year assessment, 68 patients with mild rhinitis with/without asthma due to mites were randomized to drugs + placebo or drugs + SLIT for 2 years. Sublingual immunotherapy was given as soluble tablets of monomeric carbamylated allergoid. Clinical scores for asthma and rhinitis (0, absent to 3, severe) and drug consumption were assessed by diary card in the period November-February. Quality of life was assessed before and after each observation period and pharmaco-economy data were evaluated as well. RESULTS: Fifty-six patients completed the study. The rate of dropouts was similar in the two groups. No relevant side effect was reported. There was a significant reduction of total clinical scores (P &lt; 0.05) in the active group vs placebo at the first year, but not at the second whereas nasal obstruction significantly improved in both years (P &lt; 0.05). The reduction of drug intake score was significant only at the first year. No change was observed concerning most of the Short Form-36 items, because at baseline all patients displayed a normal profile. A significant change in SLIT group was seen for the item 'change in health status'. The need for extra visits was significantly lower in the active group (25%vs 43%). CONCLUSIONS: Sublingual immunotherapy was clinically effective and safe in mite-induced mild disease.","DOI":"10.1111/j.1398-9995.2006.01095.x","shortTitle":"Randomized double-blind controlled study with sublingual carbamylated allergoid immunotherapy in mild rhinitis due to mites","author":[{"literal":"G. Passalacqua"},{"literal":"M. Pasquali"},{"literal":"R. Ariano"},{"literal":"C. Lombardi"},{"literal":"A. Giardini"},{"literal":"I. Baiardini"},{"literal":"G. Majani"},{"literal":"P. Falagiani"},{"literal":"M. Bruno"},{"literal":"G. W. Canonica"}],"issued":{"date-parts":[["2006"]]}}}],"schema":"https://github.com/citation-style-language/schema/raw/master/csl-citation.json"} </w:instrText>
      </w:r>
      <w:r w:rsidRPr="00F27C66">
        <w:rPr>
          <w:rFonts w:ascii="Garamond" w:hAnsi="Garamond"/>
          <w:sz w:val="22"/>
          <w:szCs w:val="22"/>
        </w:rPr>
        <w:fldChar w:fldCharType="separate"/>
      </w:r>
      <w:r>
        <w:rPr>
          <w:rFonts w:ascii="Garamond" w:hAnsi="Garamond"/>
          <w:sz w:val="22"/>
          <w:szCs w:val="22"/>
        </w:rPr>
        <w:t>(140)</w:t>
      </w:r>
      <w:r w:rsidRPr="00F27C66">
        <w:rPr>
          <w:rFonts w:ascii="Garamond" w:hAnsi="Garamond"/>
          <w:sz w:val="22"/>
          <w:szCs w:val="22"/>
        </w:rPr>
        <w:fldChar w:fldCharType="end"/>
      </w:r>
      <w:r w:rsidRPr="00F27C66">
        <w:rPr>
          <w:rFonts w:ascii="Garamond" w:hAnsi="Garamond"/>
          <w:sz w:val="22"/>
          <w:szCs w:val="22"/>
        </w:rPr>
        <w:t xml:space="preserve"> Due to inconsistencies of reporting data, it was not possible to pool results from all of the studies and no SLIT studies were suitable for inclusion in meta-analysis. Pooling data from the six SCIT studies with suitably reported data derived from the original and standardized RQLQ instruments found a SMD of </w:t>
      </w:r>
      <w:r w:rsidRPr="00ED08BA">
        <w:rPr>
          <w:rFonts w:ascii="Garamond" w:hAnsi="Garamond"/>
          <w:sz w:val="22"/>
          <w:szCs w:val="22"/>
        </w:rPr>
        <w:t>-0.3</w:t>
      </w:r>
      <w:r>
        <w:rPr>
          <w:rFonts w:ascii="Garamond" w:hAnsi="Garamond"/>
          <w:sz w:val="22"/>
          <w:szCs w:val="22"/>
        </w:rPr>
        <w:t>5</w:t>
      </w:r>
      <w:r w:rsidRPr="00ED08BA">
        <w:rPr>
          <w:rFonts w:ascii="Garamond" w:hAnsi="Garamond"/>
          <w:sz w:val="22"/>
          <w:szCs w:val="22"/>
        </w:rPr>
        <w:t xml:space="preserve"> (95%CI -0.74, 0.04),</w:t>
      </w:r>
      <w:r w:rsidRPr="00076EA5">
        <w:rPr>
          <w:rFonts w:ascii="Garamond" w:hAnsi="Garamond"/>
          <w:sz w:val="22"/>
          <w:szCs w:val="22"/>
        </w:rPr>
        <w:t xml:space="preserve"> this corresponding to a likely small-to-medium improvement in the AIT group when compared to placebo</w:t>
      </w:r>
      <w:r w:rsidRPr="00F27C66">
        <w:rPr>
          <w:rFonts w:ascii="Garamond" w:hAnsi="Garamond"/>
          <w:sz w:val="22"/>
          <w:szCs w:val="22"/>
        </w:rPr>
        <w:t xml:space="preserve"> </w:t>
      </w:r>
      <w:r w:rsidRPr="00076EA5">
        <w:rPr>
          <w:rFonts w:ascii="Garamond" w:hAnsi="Garamond"/>
          <w:sz w:val="22"/>
          <w:szCs w:val="22"/>
        </w:rPr>
        <w:t xml:space="preserve">(Figure </w:t>
      </w:r>
      <w:r>
        <w:rPr>
          <w:rFonts w:ascii="Garamond" w:hAnsi="Garamond"/>
          <w:sz w:val="22"/>
          <w:szCs w:val="22"/>
        </w:rPr>
        <w:t>9</w:t>
      </w:r>
      <w:r w:rsidRPr="00076EA5">
        <w:rPr>
          <w:rFonts w:ascii="Garamond" w:hAnsi="Garamond"/>
          <w:sz w:val="22"/>
          <w:szCs w:val="22"/>
        </w:rPr>
        <w:t>).</w:t>
      </w:r>
      <w:r w:rsidRPr="00F27C66">
        <w:rPr>
          <w:rFonts w:ascii="Garamond" w:hAnsi="Garamond"/>
          <w:sz w:val="22"/>
          <w:szCs w:val="22"/>
        </w:rPr>
        <w:t xml:space="preserve">   </w:t>
      </w:r>
    </w:p>
    <w:p w14:paraId="4133E47D" w14:textId="77777777" w:rsidR="00D20980" w:rsidRPr="00F27C66" w:rsidRDefault="00D20980" w:rsidP="00D20980">
      <w:pPr>
        <w:autoSpaceDE w:val="0"/>
        <w:autoSpaceDN w:val="0"/>
        <w:adjustRightInd w:val="0"/>
        <w:spacing w:line="360" w:lineRule="auto"/>
        <w:jc w:val="both"/>
        <w:rPr>
          <w:rFonts w:ascii="Garamond" w:hAnsi="Garamond"/>
          <w:b/>
          <w:i/>
          <w:iCs/>
          <w:sz w:val="22"/>
          <w:szCs w:val="22"/>
        </w:rPr>
      </w:pPr>
    </w:p>
    <w:p w14:paraId="7ED16C65" w14:textId="77777777" w:rsidR="00D20980" w:rsidRPr="00ED08BA" w:rsidRDefault="00D20980" w:rsidP="00D20980">
      <w:pPr>
        <w:autoSpaceDE w:val="0"/>
        <w:autoSpaceDN w:val="0"/>
        <w:adjustRightInd w:val="0"/>
        <w:spacing w:line="360" w:lineRule="auto"/>
        <w:jc w:val="both"/>
        <w:outlineLvl w:val="0"/>
        <w:rPr>
          <w:rFonts w:ascii="Garamond" w:hAnsi="Garamond"/>
          <w:b/>
          <w:i/>
          <w:iCs/>
          <w:sz w:val="22"/>
          <w:szCs w:val="22"/>
        </w:rPr>
      </w:pPr>
      <w:r w:rsidRPr="00ED08BA">
        <w:rPr>
          <w:rFonts w:ascii="Garamond" w:hAnsi="Garamond"/>
          <w:b/>
          <w:i/>
          <w:iCs/>
          <w:sz w:val="22"/>
          <w:szCs w:val="22"/>
        </w:rPr>
        <w:t>Allergen challenge models in AIT</w:t>
      </w:r>
    </w:p>
    <w:p w14:paraId="4338487E" w14:textId="77777777" w:rsidR="00D20980" w:rsidRPr="00E15E0D" w:rsidRDefault="00D20980" w:rsidP="00D20980">
      <w:pPr>
        <w:spacing w:line="360" w:lineRule="auto"/>
        <w:jc w:val="both"/>
        <w:rPr>
          <w:rFonts w:ascii="Garamond" w:hAnsi="Garamond"/>
          <w:sz w:val="22"/>
          <w:szCs w:val="22"/>
        </w:rPr>
      </w:pPr>
      <w:r w:rsidRPr="00ED08BA">
        <w:rPr>
          <w:rFonts w:ascii="Garamond" w:hAnsi="Garamond"/>
          <w:iCs/>
          <w:sz w:val="22"/>
          <w:szCs w:val="22"/>
        </w:rPr>
        <w:t xml:space="preserve">A detailed description of </w:t>
      </w:r>
      <w:r>
        <w:rPr>
          <w:rFonts w:ascii="Garamond" w:hAnsi="Garamond"/>
          <w:sz w:val="22"/>
          <w:szCs w:val="22"/>
        </w:rPr>
        <w:t>e</w:t>
      </w:r>
      <w:r w:rsidRPr="00ED08BA">
        <w:rPr>
          <w:rFonts w:ascii="Garamond" w:hAnsi="Garamond"/>
          <w:sz w:val="22"/>
          <w:szCs w:val="22"/>
        </w:rPr>
        <w:t xml:space="preserve">nvironmental exposure chamber, nasal </w:t>
      </w:r>
      <w:r>
        <w:rPr>
          <w:rFonts w:ascii="Garamond" w:hAnsi="Garamond"/>
          <w:sz w:val="22"/>
          <w:szCs w:val="22"/>
        </w:rPr>
        <w:t xml:space="preserve">and </w:t>
      </w:r>
      <w:r w:rsidRPr="00ED08BA">
        <w:rPr>
          <w:rFonts w:ascii="Garamond" w:hAnsi="Garamond"/>
          <w:sz w:val="22"/>
          <w:szCs w:val="22"/>
        </w:rPr>
        <w:t>conjunctival challenge</w:t>
      </w:r>
      <w:r>
        <w:rPr>
          <w:rFonts w:ascii="Garamond" w:hAnsi="Garamond"/>
          <w:sz w:val="22"/>
          <w:szCs w:val="22"/>
        </w:rPr>
        <w:t xml:space="preserve"> studies are described in the supplement. One SCIT  and three SLIT </w:t>
      </w:r>
      <w:r w:rsidRPr="00E15E0D">
        <w:rPr>
          <w:rFonts w:ascii="Garamond" w:hAnsi="Garamond"/>
          <w:sz w:val="22"/>
          <w:szCs w:val="22"/>
        </w:rPr>
        <w:fldChar w:fldCharType="begin"/>
      </w:r>
      <w:r>
        <w:rPr>
          <w:rFonts w:ascii="Garamond" w:hAnsi="Garamond"/>
          <w:sz w:val="22"/>
          <w:szCs w:val="22"/>
        </w:rPr>
        <w:instrText xml:space="preserve"> ADDIN ZOTERO_ITEM CSL_CITATION {"citationID":"h3mSFx2u","properties":{"formattedCitation":"(83,120,121)","plainCitation":"(83,120,121)"},"citationItems":[{"id":112,"uris":["http://zotero.org/users/local/rNdLYwBI/items/HHCFRACM"],"uri":["http://zotero.org/users/local/rNdLYwBI/items/HHCFRACM"],"itemData":{"id":112,"type":"article-journal","title":"Sublingual immunotherapy with a standardized cat dander extract: evaluation of efficacy in a double blind placebo controlled study.[Erratum appears in Allergy. 2007 Sep;62(9):1100 Note: Mancebo, E G [corrected to Gonzalez-Mancebo, E]]","container-title":"Allergy","page":"810-7","volume":"62","issue":"7","source":"Ovid Technologies","archive":"MEDLINE","archive_location":"17573730","abstract":"BACKGROUND: Little information is available on the clinical efficacy of sublingual immunotherapy (SLIT) using extracts derived from mammalian epithelia. OBJECTIVES: To assess clinical efficacy of cat SLIT based on natural exposure challenge test (NCT). MATERIAL AND METHODS: Fifty cat allergic patients with rhinoconjunctivitis with or without asthma were included in a randomized double blind placebo controlled clinical trial of cat SLIT during 1 year. Twenty-five patients received active treatment and 25 placebo. Sublingual immunotherapy efficacy was assessed by natural exposure challenge to a cat in a cat-room and by skin tests. Airborne Fel d 1 levels, symptom scores and peak expiratory flow (PEF) values were monitored. RESULTS: Thirty-three (66%) out of 50 patients completed the treatment. Fel d 1 content of the maximum concentration was 0.51 microg per ml. During the build up phase, the accumulated dose was 1.7 mug of Fel d 1 and during the entire length of the study was 17.1. No adverse reports were reported. The active group showed a marked reduction (62%) in symptoms during the NCT (P &lt; 0.001) with no changes in placebo group. Active group also showed a reduced PEF response to cat exposure (P &lt; 0.05), and an improvement in skin test reactivity to a standardized cat extract (P &lt; 0.05), without significant changes in placebo group. Mean Fel d 1 exposure during the NCT was 6.2 +/- 2.21 ng/m(3). CONCLUSIONS: The results suggest that the cat SLIT used in this study was able to improve cat allergy based on natural exposure challenge.","ISSN":"0105-4538","shortTitle":"Sublingual immunotherapy with a standardized cat dander extract: evaluation of efficacy in a double blind placebo controlled study.[Erratum appears in Allergy. 2007 Sep;62(9):1100 Note: Mancebo, E G [corrected to Gonzalez-Mancebo, E]]","journalAbbreviation":"Allergy","language":"English","author":[{"literal":"E. Alvarez-Cuesta"},{"literal":"P. Berges-Gimeno"},{"literal":"E. Gonzalez-Mancebo"},{"literal":"E. Fernandez-Caldas"},{"literal":"J. Cuesta-Herranz"},{"literal":"M. Casanovas"}],"issued":{"date-parts":[["0000",7]]}}},{"id":4745,"uris":["http://zotero.org/users/local/SC6WjBX3/items/WGPUID7Z"],"uri":["http://zotero.org/users/local/SC6WjBX3/items/WGPUID7Z"],"itemData":{"id":4745,"type":"article-journal","title":"Early onset of action of a 5-grass-pollen 300-IR sublingual immunotherapy tablet evaluated in an allergen challenge chamber","container-title":"Journal of Allergy and Clinical Immunology","page":"471-477.e1","volume":"124","issue":"3","source":"Ovid Technologies","archive":"Embase","archive_location":"2009459024","abstract":"Background: The efficacy and safety of a 5-grass-pollen sublingual immunotherapy (SLIT) tablet (Stallergenes SA, Antony, France) have been evaluated in clinical studies during the pollen season. The allergen challenge chamber (ACC) has been developed as a pharmacodynamic assessment tool to control the environmental allergens and to avoid all problems associated with unpredictable pollen seasons. Objective: We sought to evaluate the onset of action and efficacy of 300-IR (index of reactivity) SLIT tablets by using an ACC. Methods: Patients with grass pollen-induced rhinoconjunctivitis were randomized into the active or placebo groups. A standardized allergen challenge with grass pollen and symptom evaluation every 15 minutes was performed at baseline, 1 week, and 1, 2, and 4 months of treatment. The primary end point was the average rhinoconjunctivitis total symptom score (ARTSS). Allergen-specific basophil activation, T-cell proliferation, and plasmatic IgE and IgG responses were assessed before and after treatment. Results: In the intention-to-treat population (n = 89) a significant treatment effect was achieved after the first month (P = .0042) and second month (P = .0203) and was maintained through to the fourth month (P = .0007). In the active group the ARTSS (means +/- SDs) decreased at each challenge: week 1, 7.40 +/- 2.682; month 1, 5.89 +/- 2.431; month 2, 5.09 +/- 2.088; and month 4, 4.85 +/- 1.999. An improvement (vs placebo) of 29.3% for the mean ARTSS (median, 33.3%) was observed at end point. Furthermore, the induction of grass pollen allergen-specific IgGs was associated with clinical response. The most frequent adverse reactions were local: oral pruritus, ear pruritus, and throat irritation. Conclusions: In this ACC study the 300-IR 5-grass-pollen SLIT tablets had a significant effect on rhinoconjunctivitis symptoms (vs placebo) from the first month of treatment onward. © 2009 American Academy of Allergy, Asthma &amp; Immunology.","DOI":"10.1016/j.jaci.2009.06.006","ISSN":"0091-6749","shortTitle":"Early onset of action of a 5-grass-pollen 300-IR sublingual immunotherapy tablet evaluated in an allergen challenge chamber","language":"English","author":[{"literal":"F. Horak"},{"literal":"P. Zieglmayer"},{"literal":"R. Zieglmayer"},{"literal":"P. Lemell"},{"literal":"P. Devillier"},{"literal":"A. Montagut"},{"literal":"M. Melac"},{"literal":"S. Galvain"},{"literal":"S. Jean-Alphonse"},{"literal":"L. Van Overtvelt"},{"literal":"P. Moingeon"},{"literal":"M. Le Gall"}],"issued":{"date-parts":[["0000",9]]}}},{"id":12289,"uris":["http://zotero.org/users/local/SC6WjBX3/items/N4KBBV69"],"uri":["http://zotero.org/users/local/SC6WjBX3/items/N4KBBV69"],"itemData":{"id":12289,"type":"article-journal","title":"Immunotherapy with sublingual birch pollen extract. A short-term double-blind placebo study","container-title":"Journal of investigational allergology &amp; clinical immunology","page":"165-71","volume":"8","issue":"3","archive_location":"CN-00687136","abstract":"The aim of this double-blind placebo-controlled study was to evaluate the efficacy and tolerability of short-term birch pollen sublingual immunotherapy. Forty-one patients suffering from allergic rhinoconjunctivitis caused by Betula alba were included. Exclusion criteria were the following: undergoing immunotherapy within the last 2 years, contraindications to immunotherapy, pregnancy and nursing. The treatment schedule comprised a 28-day basic course, followed by a 3-month maintenance treatment. The evaluation of the parameters was performed before treatment and 4 months after the last maintenance dose. Skin prick test and conjunctival provocation test (CPT) in a dilution series were carried out to determine the threshold of the reaction. The objective parameters used were the diameter of the skin wheals and the lowest concentration, of the allergen extract to induce the symptoms of itching and reddening of the eyes. The allergic reaction in general was evaluated with the help of a 2-h birch pollen challenge in the Vienna Challenge Chamber (VCC); nasal flow and resistance was measured by rhinomanometry; and nasal secretion was quantified by weighing used handkerchiefs. Bronchial reactions were objectified by spirometry; subjective symptoms of the eyes, the nose and the bronchial tract were documented by the patients via a visual analog scale. Birch pollen specific IgE and IgG were evaluated by monoclonal antibody enzyme immunoassay before (T0) and after (T1) treatment. For statistics p &lt; 0.05 was applied. At T0 there was no decisive difference in the in vitro and in vivo results between the two groups. After the treatment period (T1), actively treated patients showed a significantly higher tolerance to the birch pollen CPT (p &lt; 0.01). The skin reaction was significantly lower than in the placebo group. Furthermore, actively treated patients produced less than half of the nasal secretion of placebo-treated patients during the challenge session. The rhinomanometry analysis during the challenge showed significant differences for verum and placebo in favor of the actively treated patients (p = 0.033). There was no significant difference in the specific IgE and IgG concentrations. The side effects and compliance during the treatment were comparable in both groups. In conclusion, sublingual immunotherapy is a well tolerated and clinically effective method of treatment.","shortTitle":"Immunotherapy with sublingual birch pollen extract. A short-term double-blind placebo study","author":[{"literal":"F. Horak"},{"literal":"P. Stübner"},{"literal":"U. E. Berger"},{"literal":"B. Marks"},{"literal":"J. Toth"},{"literal":"S. Jäger"}],"issued":{"date-parts":[["1998"]]}}}],"schema":"https://github.com/citation-style-language/schema/raw/master/csl-citation.json"} </w:instrText>
      </w:r>
      <w:r w:rsidRPr="00E15E0D">
        <w:rPr>
          <w:rFonts w:ascii="Garamond" w:hAnsi="Garamond"/>
          <w:sz w:val="22"/>
          <w:szCs w:val="22"/>
        </w:rPr>
        <w:fldChar w:fldCharType="separate"/>
      </w:r>
      <w:r>
        <w:rPr>
          <w:rFonts w:ascii="Garamond" w:hAnsi="Garamond"/>
          <w:sz w:val="22"/>
          <w:szCs w:val="22"/>
        </w:rPr>
        <w:t>(83,120,121)</w:t>
      </w:r>
      <w:r w:rsidRPr="00E15E0D">
        <w:rPr>
          <w:rFonts w:ascii="Garamond" w:hAnsi="Garamond"/>
          <w:sz w:val="22"/>
          <w:szCs w:val="22"/>
        </w:rPr>
        <w:fldChar w:fldCharType="end"/>
      </w:r>
      <w:r w:rsidRPr="00E15E0D">
        <w:rPr>
          <w:rFonts w:ascii="Garamond" w:hAnsi="Garamond"/>
          <w:sz w:val="22"/>
          <w:szCs w:val="22"/>
        </w:rPr>
        <w:t xml:space="preserve"> </w:t>
      </w:r>
      <w:r>
        <w:rPr>
          <w:rFonts w:ascii="Garamond" w:hAnsi="Garamond"/>
          <w:sz w:val="22"/>
          <w:szCs w:val="22"/>
        </w:rPr>
        <w:t xml:space="preserve">chamber studies </w:t>
      </w:r>
      <w:r w:rsidRPr="00ED08BA">
        <w:rPr>
          <w:rFonts w:ascii="Garamond" w:hAnsi="Garamond"/>
          <w:sz w:val="22"/>
          <w:szCs w:val="22"/>
        </w:rPr>
        <w:t>demonstrate</w:t>
      </w:r>
      <w:r>
        <w:rPr>
          <w:rFonts w:ascii="Garamond" w:hAnsi="Garamond"/>
          <w:sz w:val="22"/>
          <w:szCs w:val="22"/>
        </w:rPr>
        <w:t>d</w:t>
      </w:r>
      <w:r w:rsidRPr="00ED08BA">
        <w:rPr>
          <w:rFonts w:ascii="Garamond" w:hAnsi="Garamond"/>
          <w:sz w:val="22"/>
          <w:szCs w:val="22"/>
        </w:rPr>
        <w:t xml:space="preserve"> the effectiveness of AIT. </w:t>
      </w:r>
      <w:r>
        <w:rPr>
          <w:rFonts w:ascii="Garamond" w:hAnsi="Garamond"/>
          <w:sz w:val="22"/>
          <w:szCs w:val="22"/>
        </w:rPr>
        <w:t xml:space="preserve">Results of nasal challenge studies for </w:t>
      </w:r>
      <w:r w:rsidRPr="00E15E0D">
        <w:rPr>
          <w:rFonts w:ascii="Garamond" w:hAnsi="Garamond"/>
          <w:sz w:val="22"/>
          <w:szCs w:val="22"/>
        </w:rPr>
        <w:t xml:space="preserve">15 SCIT </w:t>
      </w:r>
      <w:r w:rsidRPr="00E15E0D">
        <w:rPr>
          <w:rFonts w:ascii="Garamond" w:hAnsi="Garamond"/>
          <w:sz w:val="22"/>
          <w:szCs w:val="22"/>
        </w:rPr>
        <w:fldChar w:fldCharType="begin"/>
      </w:r>
      <w:r>
        <w:rPr>
          <w:rFonts w:ascii="Garamond" w:hAnsi="Garamond"/>
          <w:sz w:val="22"/>
          <w:szCs w:val="22"/>
        </w:rPr>
        <w:instrText xml:space="preserve"> ADDIN ZOTERO_ITEM CSL_CITATION {"citationID":"BpNdFWOc","properties":{"formattedCitation":"{\\rtf (23,24,27,29,33,37,43,52,57\\uc0\\u8211{}59,75,161\\uc0\\u8211{}163)}","plainCitation":"(23,24,27,29,33,37,43,52,57–59,75,161–163)"},"citationItems":[{"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208,"uris":["http://zotero.org/users/local/rNdLYwBI/items/EEMVKJTC"],"uri":["http://zotero.org/users/local/rNdLYwBI/items/EEMVKJTC"],"itemData":{"id":208,"type":"article-journal","title":"Double-blind, placebo-controlled immunotherapy with mixed grass-pollen allergoids. I. Rush immunotherapy with allergoids and standardized orchard grass-pollen extract","container-title":"Journal of Allergy &amp; Clinical Immunology","page":"591-8","volume":"80","issue":"4","source":"Ovid Technologies","archive":"MEDLINE","archive_location":"3668124","abstract":"Forty-five grass pollen-allergic patients were randomly assigned to three groups according to their skin test and RAST sensitivities and the severity of seasonal rhinitis. Eleven patients were treated with placebo (group 1), 19 patients (group 2) were treated with a six-mixed grass-pollen allergoid prepared by mild formalinization with a two-step procedure, and 15 other patients were treated with a standardized orchard grass-pollen extract (group 3). Because of a different immunotherapy schedule, only patients placed in groups 1 and 2 received the extracts in a double-blind fashion. Rush immunotherapy was performed in 3 to 6 days, and the maintenance dose was subsequently administered weekly for 4 weeks and every 2 weeks until the end of the grass-pollen season. During the season, a coseasonal treatment was administered. Systemic reactions occurred during the rush protocol in 36.8% of patients treated with allergoid and 20% of patients who received the standardized extract. Only patients treated with allergoid had systemic reactions during maintenance dose. The reactions observed with the standardized extract were more severe. Total doses of allergoid ranged from 2350 to 13,500 protein nitrogen units. Symptoms and medication scores during the peak of the season were analyzed. Patients treated with the standardized allergen had a significant reduction of the number of days of symptoms during the month of June (9.5 +/- 6.7 days; p less than 0.005) and of medication scores (1.3 +/- 1.4; p less than 0.01) compared to patients receiving placebo (19.4 +/- 8.1 days; medication score, 2.8 +/- 2.1).(ABSTRACT TRUNCATED AT 250 WORDS)","ISSN":"0091-6749","shortTitle":"Double-blind, placebo-controlled immunotherapy with mixed grass-pollen allergoids. I. Rush immunotherapy with allergoids and standardized orchard grass-pollen extract","journalAbbreviation":"J Allergy Clin Immunol","language":"English","author":[{"literal":"J. Bousquet"},{"literal":"A. Hejjaoui"},{"literal":"W. Skassa-Brociek"},{"literal":"B. Guerin"},{"literal":"H. J. Maasch"},{"literal":"H. Dhivert"},{"literal":"F. B. Michel"}],"issued":{"date-parts":[["0000",10]]}}},{"id":258,"uris":["http://zotero.org/users/local/rNdLYwBI/items/M3UQGF58"],"uri":["http://zotero.org/users/local/rNdLYwBI/items/M3UQGF58"],"itemData":{"id":258,"type":"article-journal","title":"Differences in clinical and immunologic reactivity of patients allergic to grass poflens and to multiple-pollen species  II. Efficacy of a double-blind, placebo-controlled, specific immunotherapy with standardized extracts","abstract":"The IgE response of patients only allergic to grass pollens differs from response of patients allergic to multiple-pollen species. The IgE immunoblots to orchard-grass pollens confirmed that polysensitized patients had more proteins revealed than patients only allergic to grass pollens. To determine if both groups of patients present a different response toward specific immunotherapy (IT), a double-blind, placebo-controlled study was performed in 70 patients. Patients receiving the active treatment had a rush IT with either a standardized orchard grass-pollen extract or with a standardized mixed-pollen extract prepared, depending on the sensitivity of the patients. The maintenance dose was defined as that dose effective in grass-pollen IT in previous experiments. The same equipotent maintenance dose was administered for all pollen species. Symptom-medication scores during the pollen season and nasal challenge with orchard grass-pollen grains demonstrated that grass pollen-allergic patients had a significantly improved efficacy by comparison to placebo treatment, whereas polysensitized patients had a nonsignificant improvement. Serum grass-pollen IgG was significantly increased after IT in both treated groups. This study demonstrate that the response toward specific IT differs in patients only allergic to grass pollens by comparison to polysensitized patients.","author":[{"literal":"J. Bousquet"},{"literal":"MD"},{"literal":"PhD"},{"literal":"* W. M. Becker"},{"literal":"PhD"},{"literal":"** A. Hejjaoui"},{"literal":"MD"},{"literal":"* I. Chanal"},{"literal":"MD"},{"literal":"* B. Lebel"},{"literal":"PhD"},{"literal":"*** H. Dhivert"},{"literal":"MD"},{"literal":"* and F. 6. Michel"},{"literal":"MD* Montpellier"}]}},{"id":257,"uris":["http://zotero.org/users/local/rNdLYwBI/items/9ESE9MGI"],"uri":["http://zotero.org/users/local/rNdLYwBI/items/9ESE9MGI"],"itemData":{"id":257,"type":"article-journal","title":"Allergic rhinitis to ragweed pollen  I. Reassessment of the effects of imrnunotherapy cellular and hurnoral responses","abstract":"This work presents a double-blind, placebo-controlled study of 27 patients with allergic rhinitis to ragweed who received preseasonal desensitization immunotherapy [IT] with alum-precipitated aqueous ragweed extracts. We reassessed the following parameters in relation to clinical responses: clinical scores, nasal reactivity to a provocative dose of ragweed causing a 75% fall in airflow rate (PD75), ragweed IgE and IgG, and ragweed-induced basophil histamine release (BHR). First, the nasal PD75 correlated with the severity of nasal symptoms (p less than 0.05). Second, we confirmed a significant symptomatic improvement in the IT-treated group either by clinical scores (p less than 0.05) or the prevention of the seasonal fall of the PD75 (p less than 0.005). Also, IT reduced the seasonal rise of IgE (p less than 0.02) and induced an increase in IgG (p less than 0.01) and a decrease in BHR (p less than 0.03). There was a significant correlation between IgE and BHR (r = 0.80; p less than 0.01). After selecting out the effects of IgE, the BHR was still higher in the placebo-treated group than in the IT-treated group (p less than 0.02), suggesting the involvement of other modulating factors. Symptomatic improvement after IT correlated only with the summation of both IgE and BHR (PD75; r = 0.64; p less than 0.005). This observation suggests that the severity of clinical symptoms is determined by several interacting factors and not by the antibody response alone.","author":[{"literal":"Chantal Brunet"},{"literal":"BSc"},{"literal":"Pierre-Michel B6dard"},{"literal":"MD"},{"literal":"Aubert Lavoie"},{"literal":"MD"},{"literal":"Marie Jobin"},{"literal":"BSc"},{"literal":"and Jacques Hebert"},{"literal":"MD"}]}},{"id":228,"uris":["http://zotero.org/users/local/rNdLYwBI/items/F2I9CPJ5"],"uri":["http://zotero.org/users/local/rNdLYwBI/items/F2I9CPJ5"],"itemData":{"id":228,"type":"article-journal","title":"Immunotherapy with an aluminum hydroxide-adsorbed Juniperus ashei foreign pollen extract in seasonal indigenous cypress pollen rhinoconjunctivitis. A double-blind, placebo-controlled study","container-title":"International archives of allergy and immunology","page":"83-91","volume":"143","issue":"2","archive_location":"CN-00586565","abstract":"BACKGROUND: The efficacy of standardized Juniperus ashei extract was assessed in patients with allergic rhinoconjunctivitis due to European cypress pollens. METHODS: Forty adults with European cypress-allergic rhinoconjunctivitis were randomized to receive immunotherapy or a matched placebo. Specific immunotherapy was performed with a standardized, aluminum hydroxide-adsorbed J. ashei extract with a potency of 100 IR (arbitrary index of reactivity) containing 54 microg of Jun a 1/ml (Alustal, Stallergenes, France). Subcutaneous injections started in October 2000. The maintenance dose was 0.30 ml of the 100-IR concentration per month. Rhinitis and conjunctivitis symptoms were rated according to a 4-point score. RESULTS: Seventeen patients from the treated group and 15 patients from the placebo group completed year 2001; 14 in each group completed year 2002. A statistically significant improvement (41%, p &lt; 0.02) in the conjunctivitis symptom score was observed in actively treated patients compared to the placebo group at the peak of the 2001 pollen season. Improvement in rhinitis (17%) was not significant. This significant improvement was greater at the peak of the 2002 pollen season (63%, p &lt; 0.01). CONCLUSIONS: This study therefore indirectly validates the concept of treatment by major allergen because J. ashei is absent from the region in which this study was conducted.","DOI":"10.1159/000098656","shortTitle":"Immunotherapy with an aluminum hydroxide-adsorbed Juniperus ashei foreign pollen extract in seasonal indigenous cypress pollen rhinoconjunctivitis. A double-blind, placebo-controlled study","author":[{"literal":"D. Charpin"},{"literal":"M. Gouitaa"},{"literal":"M. Dron-Gonzalvez"},{"literal":"M. F. Fardeau"},{"literal":"Y. P. Massabie-Bouchat"},{"literal":"B. Hugues"},{"literal":"C. Fabre"},{"literal":"S. Vivinus"},{"literal":"H. Pegliasco"},{"literal":"C. André"}],"issued":{"date-parts":[["2007"]]}}},{"id":130,"uris":["http://zotero.org/users/local/rNdLYwBI/items/PEKZC996"],"uri":["http://zotero.org/users/local/rNdLYwBI/items/PEKZC996"],"itemData":{"id":130,"type":"article-journal","title":"Clinical effects of specific immunotherapy: a two-year double-blind, placebo-controlled study with a one year follow-up","container-title":"Makedonska Akademija na Naukite i Umetnostite Oddelenie Za Bioloshki i Meditsinski Nauki Prilozi","page":"113-29","volume":"26","issue":"2","source":"Ovid Technologies","archive":"MEDLINE","archive_location":"16400234","abstract":"BACKGROUND: A new depot allergoid of house dust mite (Dermatophagoides pteronyssinus - D.pt) has been created in line with the principles and methodology established in the successful development of pollen allergoids. A two-year double-blind placebo-controlled clinical trial, with one further follow-up year of active treatment, has been conducted to assess clinical efficacy and tolerance. METHODS: 40 patients (20 verum and 20 placebo) with IgE-mediated mite allergy and a history of moderate to severe perennial symptoms of rhinoconjunctivitis with or without asthma participated in a 2-year randomized, double-blind, placebo-controlled trial. Actively treated patients were included in a follow-up year. Active treatment was performed with an aluminium hydroxide adsorbed house dust mite allergoid. Parameters for baseline data and clinical efficacy: nasal challenge, quantitative skin prick testing, Visual Analog Scale (VAS), patients' diaries, physician's assessment of patients? health condition, symptoms and use of anti-allergic medication as well as adverse reactions and changes in specific IgG4 and IgE antibodies. RESULTS: The trial detected superiority (p &lt; 0.05) of mite depot allergoid versus placebo with regard to VAS and symptom intensity sum score in patients who needed anti-allergic medication in the baseline period. Significant differences (p &lt; 0.05) between verum and placebo groups were also seen for patients' reactivities to nasal challenges and prick tests with allergen. The blinded assessment by the physician documented a significant difference (p &lt; 0.05) between the groups in favour of active treatment. After reaching the maximum dose as well as after 12 and 24 months, specific IgG4 antibody concentrations were significantly elevated in the verum group (p &lt; 0.05) by comparison with placebo. Local reactions were less frequent in the verum group and no systemic adverse reactions occurred. A third year of active treatment resulted in further improvement and documented the advantage of booster therapy to stabilize the clinical success. CONCLUSION: Specific immunotherapy with a mite depot allergoid induced significant clinical improvements versus placebo. Safety was assessed as excellent, and no systemic adverse reactions occurred.","ISSN":"0351-3254","shortTitle":"Clinical effects of specific immunotherapy: a two-year double-blind, placebo-controlled study with a one year follow-up","journalAbbreviation":"Pril","language":"English","author":[{"literal":"D. Dokic"},{"literal":"J. Schnitker"},{"literal":"A. Narkus"},{"literal":"O. Cromwell"},{"literal":"E. Frank"}],"issued":{"date-parts":[["0000",12]]}}},{"id":204,"uris":["http://zotero.org/users/local/rNdLYwBI/items/WUXT39N5"],"uri":["http://zotero.org/users/local/rNdLYwBI/items/WUXT39N5"],"itemData":{"id":204,"type":"article-journal","title":"Effective hyposensitization in allergic rhinitis using a potent partially purified extract of house dust mite","container-title":"Clinical Allergy","page":"501-8","volume":"18","issue":"5","source":"Ovid Technologies","archive":"MEDLINE","archive_location":"3069238","abstract":"Thirty-eight adults with allergic rhinitis have been treated with a new partially purified extract of house dust mite (Dermatophagoides pteronyssinus) in a double-blind placebo-controlled trial. Patients were randomized to active (Pharmalgen, D. pteronyssinus) and placebo (histamine) treatment by sensitivity to D. pteronyssinus on nasal challenge. In the actively treated group nasal symptoms, assessed by visual analogue score, improved (P less than 0.01), sensitivity on nasal challenge with allergen was reduced (P less than 0.05) and weal size on skin-prick test with allergen was reduced (P less than 0.01), compared with the placebo group. These results occurred after 3 months of treatment. Reduction in target organ sensitivity occurred, while the serum level of D. pteronyssinus IgE rose in the active group from 14.2 to 22.5 PRU/ml (geometric mean) but did not change significantly in the placebo group. As anticipated, because of the treatment schedule used, a number of generalized allergic reactions were induced by injections, but all responded promptly and easily to treatment. These results suggest this is an effective form of therapy, which now offers us the opportunity to study the immunological mechanisms of hyposensitization and to devise a modified schedule causing fewer reactions.","ISSN":"0009-9090","shortTitle":"Effective hyposensitization in allergic rhinitis using a potent partially purified extract of house dust mite","journalAbbreviation":"Clin Allergy","language":"English","author":[{"literal":"P. W. Ewan"},{"literal":"M. M. Alexander"},{"literal":"C. Snape"},{"literal":"P. W. Ind"},{"literal":"B. Agrell"},{"literal":"S. Dreborg"}],"issued":{"date-parts":[["0000",9]]}}},{"id":3150,"uris":["http://zotero.org/users/local/SC6WjBX3/items/EENC93T8"],"uri":["http://zotero.org/users/local/SC6WjBX3/items/EENC93T8"],"itemData":{"id":3150,"type":"article-journal","title":"Double-blind, placebo-controlled rush immunotherapy with a standardized Alternaria extract","container-title":"Journal of Allergy &amp; Clinical Immunology","page":"460-72","volume":"85","issue":"2","source":"Ovid Technologies","archive":"MEDLINE","archive_location":"2406323","abstract":"Specific immunotherapy is ineffective with unstandardized mold extracts. A double-blind, placebo-controlled study was performed in 24 patients (5 to 56 years of age) only allergic to Alternaria. The extract was standardized by isoelectric focusing, crossed immunoelectrophoresis, crossed radioimmunoelectrophoresis, RAST inhibition, and skin tests and contained allergen Alternaria major allergen a I and antigen B. Thirteen patients received the active treatment, and 11 received the placebo. Immunotherapy was started by a 2-day rush protocol; maintenance injections were administered for 1 year. The patient's self-evaluation of the treatment was significantly (p less than 0.001) lower in the placebo-treated group. Global symptom-medication scores, including asthma and rhinoconjunctivitis, were significantly (p less than 0.005) lower in the actively treated group. Nasal challenges with Alternaria extract were performed before immunotherapy and after 1 year of treatment. There was no difference in the placebo-treated group and a significantly (p less than 0.01) increased mean provocative dose in the actively treated group. Skin tests were significantly reduced in the actively treated group. Specific IgG increased significantly in the actively treated group and were stable in the placebo-treated group. There was a significant correlation between nasal challenges and nasal symptom-medication scores (p less than 0.03) or the patient's self-evaluation of efficacy (p less than 0.05). This study demonstrated that patients only sensitized to Alternaria benefit from specific immunotherapy with a standardized Alternaria extract.","ISSN":"0091-6749","shortTitle":"Double-blind, placebo-controlled rush immunotherapy with a standardized Alternaria extract","journalAbbreviation":"J Allergy Clin Immunol","language":"English","author":[{"literal":"M. Horst"},{"literal":"A. Hejjaoui"},{"literal":"V. Horst"},{"literal":"F. B. Michel"},{"literal":"J. Bousquet"}],"issued":{"date-parts":[["0000",2]]}}},{"id":251,"uris":["http://zotero.org/users/local/rNdLYwBI/items/FE879U37"],"uri":["http://zotero.org/users/local/rNdLYwBI/items/FE879U37"],"itemData":{"id":251,"type":"article-journal","title":"Effects of immunotherapy on the early, late, and rechallenge nasal reaction to provocation with allergen: Changes in inflammatory mediators and cells","abstract":"We investigated the effects of immunotherapy (IT) on the early (ER), late (LPR), and rechallenge reactions (RCRs) to nasal challenge with antigen as well as on the cutaneous ER and LPR to intradermal skin challenge. Our expectation was that IT would have a preferential effect on the LPR, and our aim was to understand the mechanism. Twenty-one ragweed hay fever-sensitive subjects were treated with a moderate dose of antigen extract (maintenance dose of 1.94 micrograms of antigen E (Amb a I)) during a period of 8 months (total dose equivalent to 24 micrograms of antigen E), and 20 matched subjects received placebo injections in a double-blind manner. Both groups underwent identical nasal challenges and intradermal skin tests with ragweed-antigen extract both before (1985) and during (1986) IT. Symptom and medication diaries, recorded during seasonal exposure, and changes in specific serum IgE and IgG antibodies confirmed the efficacy of the administered IT dose. Between-group analysis revealed that IT significantly reduced the levels of histamine, TAME-esterase activity, and kinins, as well as symptoms of rhinorrhea and congestion generated during the ER to nasal challenge. Within-group paired analysis demonstrated ER, LPR, and RCR mediators and symptoms also to be reduced by IT. Surprisingly, the placebo-treated group demonstrated an increase in the ER. There was no decrease of the LPR without an antecedent decrease of the ER. IT did not clearly change the late cellular inflammatory response. In the case of skin challenge, IT significantly reduced the cutaneous ER. The reduction of the cutaneous LPR was more pronounced. We speculate that moderate-dose IT ameliorates seasonal symptoms of allergic rhinitis by reducing the ER, LPR, and RCR to antigen challenge but does not preferentially reduce the nasal LPR.","author":[{"literal":"Othon Iliopoulos"},{"literal":"MD"},{"literal":"David Proud"},{"literal":"PhD"},{"literal":"N. Franklin Adkinson"},{"literal":"Jr."},{"literal":"MD"},{"literal":"Peter S. Creticos"},{"literal":"MD"},{"literal":"Philip S. Norman"},{"literal":"MD"},{"literal":"Anne Kagey-Sobotka"},{"literal":"PhD"},{"literal":"Lawrence M. Lichtenstein"},{"literal":"MD"},{"literal":"* and Robert M. Naclerio"},{"literal":"MD"}]}},{"id":14,"uris":["http://zotero.org/users/local/rNdLYwBI/items/VVCXH8WX"],"uri":["http://zotero.org/users/local/rNdLYwBI/items/VVCXH8WX"],"itemData":{"id":14,"type":"article-journal","title":"A high polymerized grass pollen extract is efficacious and safe in a randomized double-blind, placebo-controlled study using a novel up-dosing cluster-protocol","container-title":"Allergy","page":"1629-38","volume":"69","issue":"12","source":"Ovid Technologies","archive":"MEDLINE","archive_location":"25130503","abstract":"BACKGROUND: Cluster immunotherapy represents an interesting alternative to conventional up-dosing schedules because it allows achieving the maintenance dose within a shorter time interval. In this study, the efficacy and safety of cluster immunotherapy with a high polymerized allergen extract of a grass/rye pollen mixture have been evaluated in a randomized, double-blind, placebo-controlled, multicenter study. METHODS: In total, 121 patients with allergic rhinoconjunctivitis due to grass pollen were randomized 1 : 1 to verum or placebo group. A short cluster up-dosing schedule of only 1 week was applied to achieve the maintenance dose which was administered monthly during the study period of 1 year. Total combined symptom and medication score (TCS) was defined as primary outcome parameter. Secondary outcome parameters were individual symptom and medication scores, 'well days,' global improvement as well as immunological effects and nasal allergen challenge. The safety profile was evaluated based on the European academy of allergy and clinical immunology grading system. RESULTS: Significant reduction in the verum compared to the placebo group (intention-to-treat, population, verum: n = 55; placebo: n = 47) was found regarding TCS (P = 0.005), rhinoconjunctivitis total symptom score (RTSS, P = 0.006), and total rescue medication score (TRMS, P = 0.002). Additionally, secondary outcomes such as 'well days,' nasal challenge results, and increase of specific IgG4 were in favor of the active treatment. All systemic adverse reactions (0.8% of all injections in the verum group) were of mild intensity. No severe reactions related to the study medication were observed. CONCLUSION: Cluster immunotherapy with high polymerized grass pollen extracts resulted in significant clinical efficacy and has been shown to be a safe treatment for grass pollen-allergic patients.Copyright © 2014 The Authors. Allergy Published by John Wiley &amp; Sons Ltd.","DOI":"10.1111/all.12513","ISSN":"1398-9995","shortTitle":"A high polymerized grass pollen extract is efficacious and safe in a randomized double-blind, placebo-controlled study using a novel up-dosing cluster-protocol","journalAbbreviation":"Allergy","language":"English","author":[{"literal":"L. Klimek"},{"literal":"J. Uhlig"},{"literal":"R. Mosges"},{"literal":"K. Rettig"},{"literal":"O. Pfaar"}],"issued":{"date-parts":[["0000",12]]}}},{"id":72,"uris":["http://zotero.org/users/local/rNdLYwBI/items/96ZXW5Q8"],"uri":["http://zotero.org/users/local/rNdLYwBI/items/96ZXW5Q8"],"itemData":{"id":72,"type":"article-journal","title":"Efficacy and safety of immunotherapy for allergies to Alternaria alternata in children","container-title":"Journal of Allergy &amp; Clinical Immunology","page":"502-508.e1-6","volume":"127","issue":"2","source":"Ovid Technologies","archive":"MEDLINE","archive_location":"21281874","abstract":"BACKGROUND: The safety and efficacy of specific immunotherapy for mold allergy are not known in children and adolescents. OBJECTIVE: We evaluated the efficacy and safety of specific immunotherapy with a standardized allergen extract in a randomized, double-blind, placebo-controlled, 3-year prospective study of patients who were allergic to only Alternaria alternata. METHODS: Fifty children and adolescents (25 girls; 5-18 years of age) with A alternata-induced seasonal allergic rhinoconjunctivitis and/or bronchial asthma were randomly assigned to groups given treatment (Novo-Helisen Depot, A alternata 100%) or placebo. The primary end point was the combined symptom medication score. Secondary end points included safety, quality of life, and sensitivity to allergen-specific nasal challenge. RESULTS: Forty-five children completed the 3-year study. Although there was no significant change in year 1, the combined symptom medication score decreased in years 2 and 3 of the study (by 38.7% and 63.5%, respectively; P &lt; .001 for each). The reduction in symptoms was associated with a significant improvement in quality of life (P &lt; .05) and decrease in sensitivity after allergen-specific nasal challenge. Side effects were observed in 7 patients; the most common (edema at the site of injection) occurred after 11 injections. CONCLUSIONS: Allergen-specific immunotherapy with standardized A alternata extract reduces symptoms of asthma and rhinoconjunctivitis in children and adolescents without serious side effects.Copyright © 2011 American Academy of Allergy, Asthma &amp; Immunology. Published by Mosby, Inc. All rights reserved.","DOI":"10.1016/j.jaci.2010.11.036","ISSN":"1097-6825","shortTitle":"Efficacy and safety of immunotherapy for allergies to Alternaria alternata in children","journalAbbreviation":"J Allergy Clin Immunol","language":"English","author":[{"literal":"P. Kuna"},{"literal":"J. Kaczmarek"},{"literal":"M. Kupczyk"}],"issued":{"date-parts":[["0000",2]]}}},{"id":233,"uris":["http://zotero.org/users/local/rNdLYwBI/items/CBCMUFV9"],"uri":["http://zotero.org/users/local/rNdLYwBI/items/CBCMUFV9"],"itemData":{"id":233,"type":"article-journal","title":"Immunotherapy with a calcium phosphate-adsorbed five-grass-pollen extract in seasonal rhinoconjunctivitis: a double-blind, placebo-controlled study","container-title":"Clinical and experimental allergy","page":"988-96","volume":"31","issue":"7","archive_location":"CN-00349628","abstract":"BACKGROUND: Calcium phosphate-adsorbed allergen extracts are used for subcutaneous immunotherapy to avoid the use of aluminium adjuvants. OBJECTIVES: A double-blind, placebo-controlled study was performed in order to confirm the safety and assess the efficacy of a standardized five-grass-pollen extract adsorbed onto calcium phosphate for specific immunotherapy (IT). METHODS: Twenty-nine patients with seasonal rhinoconjunctivitis were randomized to receive either the active preparation (16 patients) or placebo (13 patients), in a 1-year study. During the increasing dose phase, an extract ranging from 0.1 IR per ml to 50 IR per ml was administered at a rate of one subcutaneous injection per week until a maintenance dose was reached. The patients were assessed by symptom diary and rescue medications during seasonal exposure and specific nasal and skin reactivity before and after IT. Immunological parameters (specific IgE and IgG4 antibodies) were assessed before, during and after IT. RESULTS: The overall symptoms score (mean AUC) was not significantly different between the IT group and the placebo group during grass-pollen exposure (49.6 vs. 56, respectively). The total medication score (mean AUC) was significantly lower in the IT group than in the placebo group (11 vs. 41, P &lt; 0.01, Mann-Whitney U-test). The cumulative symptom/medication score was significantly lower in the IT group than in the placebo group (64.5 vs. 102.3, P &lt; 0.05, U-test). A significant increase in nasal reactivity threshold was observed after IT in the IT group (21. 4 IR/mL before IT vs. 63.4 IR/mL after IT, P &lt; 0.01, Wilcoxon), whereas no significant changes were observed in the placebo group (31.0 IR/mL before IT vs. 37.7 IR/mL after IT). IT induced a significant reduction in grass pollen cutaneous reactivity in the actively treated group (P &lt; 0.001). A significant increase in serum-specific IgG4 antibody response was observed in the IT group (3.1% before IT vs. 10.1% after IT, P &lt; 0.001). Nine patients in the IT group developed moderate immediate systemic reactions vs. two patients in the placebo group. CONCLUSION: Specific immunotherapy with calcium phosphate-adsorbed standardized grass pollen extract was safe and effective for the treatment of patients with seasonal allergic rhinoconjunctivitis.","shortTitle":"Immunotherapy with a calcium phosphate-adsorbed five-grass-pollen extract in seasonal rhinoconjunctivitis: a double-blind, placebo-controlled study","author":[{"literal":"F. Leynadier"},{"literal":"L. Banoun"},{"literal":"B. Dollois"},{"literal":"P. Terrier"},{"literal":"M. Epstein"},{"literal":"M. T. Guinnepain"},{"literal":"D. Firon"},{"literal":"C. Traube"},{"literal":"R. Fadel"},{"literal":"C. André"}],"issued":{"date-parts":[["2001"]]}}},{"id":385,"uris":["http://zotero.org/users/local/rNdLYwBI/items/GAVP9WIX"],"uri":["http://zotero.org/users/local/rNdLYwBI/items/GAVP9WIX"],"itemData":{"id":385,"type":"article-journal","title":"Grass pollen immunotherapy: a single year double-blind, placebo-controlled study in patients with grass pollen-induced asthma and rhinitis","container-title":"Journal of Allergy &amp; Clinical Immunology","page":"283-90","volume":"73","issue":"2","source":"Ovid Technologies","archive":"MEDLINE","archive_location":"6366027","abstract":"Fifteen grass pollen--sensitive asthmatic patients were selected from 200 patients with grass pollenosis on the basis of positive SPTs and RASTs that were restricted to grass pollens (except Bermuda grass), no previous IT, and residence and occupation in an area monitored by serial pollen counts. They underwent a double-blind trial of specific IT with a mixture of three grass pollen--aqueous extracts (velvet, sweet vernal, and timothy) or placebo. After 10 mo, the mean maintenance dose of pollen extract (assayed by RAST inhibition) in eight actively treated patients was 6000 RAST units (range 3000 to 8000) and the mean total dose was 18,700 RAST units (range 10,200 to 30,000). Results were assessment done by the following clinical and immunological data: (1) during the pollen season, daily symptom scores; (2) PD 20% FEV1, IgE antibody to timothy by RAST in serum and in nasal secretions, serum IgG antibody to purified timothy allergen D by solid-phase radioimmunoassay, and the four IgG subclass antibodies by enzyme immunoassay were all measured before treatment and before and after the pollen season. Symptom scores of both treated patients and controls correlated with pollen counts (R = 0.88, p less than 0.05 and R = 0.71, p less than 0.05, respectively). There was a significant difference between the mean symptom score values of treated patients versus controls (Kruskal-Wallis test, p less than 0.001). No significant differences or changes either in the PD 20% FEV1 or IgE antibody to timothy in serum and nasal secretions were found in the two groups before or after IT.(ABSTRACT TRUNCATED AT 250 WORDS)","ISSN":"0091-6749","shortTitle":"Grass pollen immunotherapy: a single year double-blind, placebo-controlled study in patients with grass pollen-induced asthma and rhinitis","journalAbbreviation":"J Allergy Clin Immunol","language":"English","author":[{"literal":"C. Ortolani"},{"literal":"E. Pastorello"},{"literal":"R. B. Moss"},{"literal":"Y. P. Hsu"},{"literal":"M. Restuccia"},{"literal":"G. Joppolo"},{"literal":"A. Miadonna"},{"literal":"U. Cornelli"},{"literal":"G. Halpern"},{"literal":"C. Zanussi"}],"issued":{"date-parts":[["0000",2]]}}},{"id":547,"uris":["http://zotero.org/users/local/rNdLYwBI/items/WNSKJV7P"],"uri":["http://zotero.org/users/local/rNdLYwBI/items/WNSKJV7P"],"itemData":{"id":547,"type":"article-journal","title":"Clinical and immunological effects of immunotherapy with alum-absorbed grass allergoid in grass-pollen-induced hay fever","container-title":"Allergy","page":"281-90","volume":"47","issue":"4","author":[{"family":"Pastorella","given":"EA"},{"family":"Pravettoni","given":"V"},{"family":"Incorvaia","given":"C"},{"family":"Mambretti","given":"M"},{"family":"Franck","given":"E"},{"family":"Wahl","given":"R"}],"issued":{"date-parts":[["1992"]]}}},{"id":192,"uris":["http://zotero.org/users/local/rNdLYwBI/items/BHXDQZIU"],"uri":["http://zotero.org/users/local/rNdLYwBI/items/BHXDQZIU"],"itemData":{"id":192,"type":"article-journal","title":"Immunotherapy with an alum-adsorbed Parietaria-pollen allergoid: a 2-year, double-blind, placebo-controlled study","container-title":"Allergy","page":"65-74","volume":"52","issue":"1","source":"Ovid Technologies","archive":"MEDLINE","archive_location":"9062631","abstract":"A double-blind, placebo-controlled study was performed in order to confirm the safety, suitability, and efficacy of an alum-adsorbed Parietaria judaica-pollen allergoid, Allergovit, for allergen-specific immunotherapy. Parietaria pollen is an important cause of pollinosis, particularly in the Mediterranean zone, where it may be encountered for up to 8-9 months of the year. It is an aggressive allergen, and the doses tolerated during immunotherapy are less than those achieved with grass pollen. This factor increases the desirability of using therapeutic preparations with minimal IgE-binding activity, such as allergoids, in order to reduce the risk of side-effects and enable patients to tolerate a higher dose of allergen, thereby increasing the chances of successful specific immunotherapy. Forty patients with rhinitis and/or asthma were allocated at random to active- or placebo-treatment groups at the beginning of the study. All patients received the active preparation during the second year of the study. Immunotherapy was well tolerated by all patients and the incidence of side-effects was low. Treatment resulted in significant reductions in specific cutaneous reactivity and increases in nasal tolerance. A progressive improvement in nasal inspiratory peak flow in association with the immunotherapy indicated a reduction in nasal inflammation. These objective assessments of efficacy endorsed the results from the patients' diary cards, which indicated significant improvements in symptoms and reductions in the use of medication. The immunologic activity of the therapeutic preparation was demonstrated by the induction of a significant specific-IgG antibody response, with increases in IgG4 during the second year of treatment. We conclude that the safety and efficacy of immunotherapy with the Parietaria allergoid make it suitable for consideration in the treatment of patients with Parietaria-pollen-induced rhinitis or asthma.","ISSN":"0105-4538","shortTitle":"Immunotherapy with an alum-adsorbed Parietaria-pollen allergoid: a 2-year, double-blind, placebo-controlled study","journalAbbreviation":"Allergy","language":"English","author":[{"literal":"M. G. Tari"},{"literal":"M. Mancino"},{"literal":"E. Ghezzi"},{"literal":"E. Frank"},{"literal":"O. Cromwell"}],"issued":{"date-parts":[["0000",1]]}}}],"schema":"https://github.com/citation-style-language/schema/raw/master/csl-citation.json"} </w:instrText>
      </w:r>
      <w:r w:rsidRPr="00E15E0D">
        <w:rPr>
          <w:rFonts w:ascii="Garamond" w:hAnsi="Garamond"/>
          <w:sz w:val="22"/>
          <w:szCs w:val="22"/>
        </w:rPr>
        <w:fldChar w:fldCharType="separate"/>
      </w:r>
      <w:r w:rsidRPr="0001214E">
        <w:rPr>
          <w:rFonts w:ascii="Garamond" w:hAnsi="Garamond"/>
          <w:sz w:val="22"/>
        </w:rPr>
        <w:t>(23,24,27,29,</w:t>
      </w:r>
      <w:r w:rsidR="003E16E9">
        <w:rPr>
          <w:rFonts w:ascii="Garamond" w:hAnsi="Garamond"/>
          <w:sz w:val="22"/>
        </w:rPr>
        <w:t>30,</w:t>
      </w:r>
      <w:r w:rsidRPr="0001214E">
        <w:rPr>
          <w:rFonts w:ascii="Garamond" w:hAnsi="Garamond"/>
          <w:sz w:val="22"/>
        </w:rPr>
        <w:t>33,37,43,52,57–59,</w:t>
      </w:r>
      <w:r>
        <w:rPr>
          <w:rFonts w:ascii="Garamond" w:hAnsi="Garamond"/>
          <w:sz w:val="22"/>
        </w:rPr>
        <w:t>63,64,</w:t>
      </w:r>
      <w:r w:rsidR="003E16E9">
        <w:rPr>
          <w:rFonts w:ascii="Garamond" w:hAnsi="Garamond"/>
          <w:sz w:val="22"/>
        </w:rPr>
        <w:t>75</w:t>
      </w:r>
      <w:r w:rsidRPr="0001214E">
        <w:rPr>
          <w:rFonts w:ascii="Garamond" w:hAnsi="Garamond"/>
          <w:sz w:val="22"/>
        </w:rPr>
        <w:t>)</w:t>
      </w:r>
      <w:r w:rsidRPr="00E15E0D">
        <w:rPr>
          <w:rFonts w:ascii="Garamond" w:hAnsi="Garamond"/>
          <w:sz w:val="22"/>
          <w:szCs w:val="22"/>
        </w:rPr>
        <w:fldChar w:fldCharType="end"/>
      </w:r>
      <w:r w:rsidRPr="00E15E0D">
        <w:rPr>
          <w:rFonts w:ascii="Garamond" w:hAnsi="Garamond"/>
          <w:sz w:val="22"/>
          <w:szCs w:val="22"/>
        </w:rPr>
        <w:t xml:space="preserve"> and 11 SLIT </w:t>
      </w:r>
      <w:r w:rsidRPr="00E15E0D">
        <w:rPr>
          <w:rFonts w:ascii="Garamond" w:hAnsi="Garamond"/>
          <w:sz w:val="22"/>
          <w:szCs w:val="22"/>
        </w:rPr>
        <w:fldChar w:fldCharType="begin"/>
      </w:r>
      <w:r>
        <w:rPr>
          <w:rFonts w:ascii="Garamond" w:hAnsi="Garamond"/>
          <w:sz w:val="22"/>
          <w:szCs w:val="22"/>
        </w:rPr>
        <w:instrText xml:space="preserve"> ADDIN ZOTERO_ITEM CSL_CITATION {"citationID":"RBDp9SZn","properties":{"formattedCitation":"(84,86,87,92,93,122,128,136,139,146,150)","plainCitation":"(84,86,87,92,93,122,128,136,139,146,150)"},"citationItems":[{"id":92,"uris":["http://zotero.org/users/local/rNdLYwBI/items/7FWRSDHD"],"uri":["http://zotero.org/users/local/rNdLYwBI/items/7FWRSDHD"],"itemData":{"id":92,"type":"article-journal","title":"Response to sublingual immunotherapy with grass pollen extract: monotherapy versus combination in a multiallergen extract","container-title":"Journal of Allergy &amp; Clinical Immunology","page":"150-156.e1-5","volume":"124","issue":"1","source":"Ovid Technologies","archive":"MEDLINE","archive_location":"19523672","abstract":"BACKGROUND: To date, there have been no randomized, double-blind studies showing the effectiveness of sublingual immunotherapy with multiple allergens. OBJECTIVE: The purpose of this study was to examine whether the efficacy of sublingual immunotherapy (SLIT) with standardized timothy extract was reduced by combination with other allergen extracts. METHODS: A single-center, randomized, double-blind, placebo-controlled trial with SLIT was conducted. After an observational grass season, SLIT was administered for 10 months to 54 patients randomized to 1 of 3 treatment arms: placebo, timothy extract (19 microg Phl p 5 daily) as monotherapy, or the same dose of timothy extract plus 9 additional pollen extracts. Symptom and medication scores were collected and titrated nasal challenges, titrated skin prick tests, specific IgE, IgG4 and cytokines release by timothy-stimulated lymphocyte proliferation were performed. RESULTS: Perhaps because of a very low grass pollen season in 2008, there were no significant differences in medication or symptom scores in either treatment group compared with placebo. Compared with placebo, in the timothy monotherapy group, thresholds for titrated nasal challenge and skin prick tests (P = .03 and P = .001, respectively), and serum-specific IgG4 levels (P = .005) significantly increased, and IFN- gamma levels decreased (P = .02), whereas in the multiallergen group, there was significant improvement only in the titrated skin prick tests (P = .04) which was less than in the monotherapy group. There were no significant differences between the 2 active groups in any outcome measure, and both active groups experienced more adverse events than placebo. There were no systemic reactions. CONCLUSION: Improvement in multiple relevant outcomes strongly suggests that SLIT with timothy extract alone was effective; however, the results for symptom and medication scores were not significant. The differences between multiple allergen SLIT and placebo only in skin sensitivity to timothy suggest a reduction in SLIT efficacy in this group. However, further studies are required to confirm these observations.","DOI":"10.1016/j.jaci.2009.04.037","ISSN":"1097-6825","shortTitle":"Response to sublingual immunotherapy with grass pollen extract: monotherapy versus combination in a multiallergen extract","journalAbbreviation":"J Allergy Clin Immunol","language":"English","author":[{"literal":"S. M. Amar"},{"literal":"R. J. Harbeck"},{"literal":"M. Sills"},{"literal":"L. J. Silveira"},{"literal":"H. O'Brien"},{"literal":"H. S. Nelson"}],"issued":{"date-parts":[["0000",7]]}}},{"id":162,"uris":["http://zotero.org/users/local/rNdLYwBI/items/BR6TT54J"],"uri":["http://zotero.org/users/local/rNdLYwBI/items/BR6TT54J"],"itemData":{"id":162,"type":"article-journal","title":"Efficacy of sublingual specific immunotherapy in Cupressaceae allergy using an extract of Cupressus arizonica. A double blind study","container-title":"Allergologia et Immunopathologia","page":"238-44","volume":"29","issue":"6","source":"Ovid Technologies","archive":"MEDLINE","archive_location":"11834182","abstract":"BACKGROUND: non-injective routes of immunotherapy in respiratory allergy have being proposed as an alternative to conventional immunotherapy. We carried out a study to evaluate the clinical efficacy and effects sublingual immunotherapy (SLIT) in patient with Cupressaceae pollen respiratory allergy. METHODS: twenty patients with Cupressaceae pollen (C. sempervirens) rhinoconjunctivitis, mild asthma or both were randomly chosen for sublingual immunotherapy (10 patients) or placebo treatment (10 patients) using a double blind placebo controlled technique. We have used an extract of Cupressus arizonica because of its better stability in solution and its crossreactivity with Cupressus sempervirens. The patients underwent treatment for 12 months (from april 1999 to april 2000). Symptoms and drug scores as well as nasal provocation tests were recorded. The pollen counts were carried out, during all the same period. RESULTS: we found significantly lower symptom scores (p &lt; 0.05) and drug consumption scores (p &lt; 0.05) in the immunotherapy group than in the placebo group, during the pollen season, after the first year of therapy. Besides threshold of allergen reactivity in nasal provocation tests was increased in the active group (p &lt; 0.01). No untoward reactions have been observed. CONCLUSIONS: SLIT with Cupressus arizonica (pollen extracts) produced, after one year treatment, a significant improvement of allergic symptoms and a decrease of drug consumption scores and allergen-specific nasal reactivity. SLIT with Cupressus arizonica appeared to be effective and safe in the treatment of Cupressaceae pollen respiratory allergy.","ISSN":"0301-0546","shortTitle":"Efficacy of sublingual specific immunotherapy in Cupressaceae allergy using an extract of Cupressus arizonica. A double blind study","journalAbbreviation":"Allergol Immunopathol (Madr)","language":"English","author":[{"literal":"R. Ariano"},{"literal":"I. Spadolini"},{"literal":"R. C. Panzani"}],"issued":{"date-parts":[["0000",11]]}}},{"id":30,"uris":["http://zotero.org/users/local/rNdLYwBI/items/HDFEN7W5"],"uri":["http://zotero.org/users/local/rNdLYwBI/items/HDFEN7W5"],"itemData":{"id":30,"type":"article-journal","title":"Sublingual immunotherapy in children with allergic rhinoconjunctivitis mono-sensitized to house-dust-mites: a double-blind-placebo-controlled randomised trial","container-title":"Respiratory Medicine","page":"1322-9","volume":"107","issue":"9","source":"Ovid Technologies","archive":"MEDLINE","archive_location":"23886432","abstract":"BACKGROUND: Although sublingual immunotherapy (SLIT) has been demonstrated to be a safe and efficient treatment in children with seasonal allergic rhinitis (AR), there is little evidence on the efficacy of SLIT with house-dust-mite (HDM) extract in children with isolated perennial AR. OBJECTIVES: We sought to assess the clinical efficacy and safety of HDM-SLIT in children with isolated allergic rhinitis-conjunctivitis mono-sensitized to HDM without asthma symptoms. METHODS: Twenty-two children (aged 5-10 years) with perennial AR and conjunctivitis symptoms mono-sensitized to Dermatophagoides pteronyssinus and Dermatophagoides farinae were enrolled. During a 2 months run-in period, symptom and medication scores, lung functions, bronchial hyperreactivity, nasal provocation and skin prick tests were evaluated. Subjects were randomized to active or placebo using a double-blind method. A total of eighteen subjects were randomised to receive either active SLIT or placebo for 12 months. Daily symptom and medication scores, baseline lung functions, bronchial hyperreactivity, nasal provocation and skin prick tests were recorded and re-evaluated at the end of treatment. RESULTS: After one year of treatment, no significant differences were detected in the between groups and within group comparisons based on total rhinitis symptom/medication scores (p &gt; 0.05). Skin reactivity to Dermatophagoides pteronyssinus was significantly reduced in HDM-SLIT compared to placebo group (p = 0.018). A significant reduction in nasal sensitivity was observed in SLIT group after one year treatment when compared to baseline (p = 0.04). Total conjunctivitis symptoms were reduced significantly in both active and lacebo group at the end of treatment compared to baseline. The proportion of patients with non-specific bronchial hyperreactivity increased to almost 3-fold in placebo group compared to baseline. CONCLUSION: HDM-SLIT was not superior to placebo in reducing isolated rhinoconjunctivitis symptoms within 12 months of treatment. However, HDM-SLIT has a modulating effect on allergen-specific nasal and skin reactivity in isolated perennial AR children. CLINICAL TRIAL REGISTRATION: The trial was registered at Anzctr.org.au number, ACTRN12613000315718.Copyright © 2013 Elsevier Ltd. All rights reserved.","DOI":"10.1016/j.rmed.2013.06.021","ISSN":"1532-3064","shortTitle":"Sublingual immunotherapy in children with allergic rhinoconjunctivitis mono-sensitized to house-dust-mites: a double-blind-placebo-controlled randomised trial","journalAbbreviation":"Respir Med","language":"English","author":[{"literal":"M. Aydogan"},{"literal":"A. O. Eifan"},{"literal":"S. Keles"},{"literal":"T. Akkoc"},{"literal":"M. A. Nursoy"},{"literal":"N. N. Bahceciler"},{"literal":"I. B. Barlan"}],"issued":{"date-parts":[["0000",9]]}}},{"id":16,"uris":["http://zotero.org/users/local/rNdLYwBI/items/F4EB6X2D"],"uri":["http://zotero.org/users/local/rNdLYwBI/items/F4EB6X2D"],"itemData":{"id":16,"type":"article-journal","title":"Grass pollen sublingual immunotherapy: a double-blind, placebo-controlled study in elderly patients with seasonal allergic rhinitis","container-title":"American Journal of Rhinology &amp; Allergy","page":"423-7","volume":"28","issue":"5","source":"Ovid Technologies","archive":"MEDLINE","archive_location":"25198030","abstract":"BACKGROUND: This study evaluates the safety and efficacy of specific sublingual immunotherapy (SLIT) against grass pollen allergens in patients &gt;60 years of age with seasonal allergic rhinitis (SAR) and/or asthma. This study sought to assess nasal symptoms during the grass pollen season, reduce medication use, and monitor adverse reactions during immunotherapy. METHODS: Seventy-eight 60- to 70-year-old patients with SAR and a confirmed grass pollen allergy according to skin-prick tests, nasal provocation, and measurement of serum IgE were included in the study. The patients were individually randomized to the active or placebo groups using a double-blind method. A total of 41 subjects in the SLIT group (5 grass pollen mixture) and 37 subjects in the placebo group were monitored for 3 years. The patients were required to record each use of an antiallergy medication on a diary card. RESULTS: Thirty-eight patients completed 3 years (preseasonal) of SLIT, and 34 subjects finished the placebo treatment in the same time period. The total nasal symptom score decreased by 64% in the active group and 7% in the placebo group after SLIT. This difference was only significant in the active group (p &lt; 0.05). At the end of therapy, the total medication score of the active group decreased significantly by a maximum of 51% (p &lt; 0.05), whereas the total medication score of the placebo group had an insignificant decrease. None of the study participants had systemic adverse reactions during the study period. CONCLUSIONS: SLIT in elderly patients with a grass pollen allergy generated a significant clinical improvement in the active group compared with the placebo group for grass pollen season. This therapy was well tolerated.","DOI":"10.2500/ajra.2014.28.4091","ISSN":"1945-8932","shortTitle":"Grass pollen sublingual immunotherapy: a double-blind, placebo-controlled study in elderly patients with seasonal allergic rhinitis","journalAbbreviation":"Am J Rhinol Allergy","language":"English","author":[{"literal":"A. Bozek"},{"literal":"K. Kolodziejczyk"},{"literal":"B. Warkocka-Szoltysek"},{"literal":"J. Jarzab"}],"issued":{"date-parts":[["0000",9]]}}},{"id":"AijPBhLd/Umu2l0X9","uris":["http://zotero.org/users/local/rNdLYwBI/items/GPEDCEJD"],"uri":["http://zotero.org/users/local/rNdLYwBI/items/GPEDCEJD"],"itemData":{"id":"AijPBhLd/Umu2l0X9","type":"article-journal","title":"House dust mite sublingual immunotherapy: a double-blind, placebo-controlled study in elderly patients with allergic rhinitis","container-title":"Clinical &amp; Experimental Allergy","page":"242-8","volume":"43","issue":"2","source":"Ovid Technologies","archive":"MEDLINE","archive_location":"23331565","abstract":"BACKGROUND: Immunotherapy in elderly patients is controversial, and there is still no evidence supporting this treatment's safety and efficacy in this population. This study was performed to evaluate the safety and efficacy of specific sublingual immunotherapy for house dust mite (HDM) allergens in patients over 60 years of age with allergic rhinitis and a confirmed allergy to HDM. OBJECTIVE: This study sought to assess nasal symptoms during HDM season, reduce medication use and monitor for adverse reactions during immunotherapy. METHODS: One hundred and eleven 60- to 75-year-old patients with allergic rhinitis and a confirmed Dermatophagoides pteronyssinus and Dermatophagoides farinae allergy were included in the study. The patients were individually randomized to active or placebo groups using a double-blind method (NCTO01605760 ClinicalTrials.gov). A total of 51 subjects in the sublingual allergen-specific immunotherapy (SLIT) group (Staloral 300R, Stallergenes, France) and 57 subjects in the placebo group were monitored for 3 years. RESULTS: Forty-seven patients completed 3 years of SLIT, and 48 subjects finished the placebo treatment in the same time period. The total nasal symptom score decreased by 44% in the active group and 6% in the placebo group after 3 years of SLIT. This difference was only significant in the active group (P &lt; 0.05). At the end of therapy, the total medication score of the active group decreased significantly by a maximum of 51% (P &lt; 0.05), whereas the total medication score of the placebo control group showed an insignificant decrease (P = 0.56). There were no systemic adverse reactions during the study. CONCLUSIONS &amp; CLINICAL RELEVANCE: Sublingual allergen-specific immunotherapy in elderly patients with a HDM allergy to D. pteronyssinus and D. farinae generated a significant clinical improvement in the active group compared with the placebo group, particularly during the heating season. This therapy was well tolerated.Copyright © 2012 Blackwell Publishing Ltd.","DOI":"10.1111/cea.12039","ISSN":"1365-2222","shortTitle":"House dust mite sublingual immunotherapy: a double-blind, placebo-controlled study in elderly patients with allergic rhinitis","journalAbbreviation":"Clin Exp Allergy","language":"English","author":[{"literal":"A. Bozek"},{"literal":"B. Ignasiak"},{"literal":"B. Filipowska"},{"literal":"J. Jarzab"}],"issued":{"date-parts":[["0000",2]]}}},{"id":264,"uris":["http://zotero.org/users/local/rNdLYwBI/items/V7DDTTQ8"],"uri":["http://zotero.org/users/local/rNdLYwBI/items/V7DDTTQ8"],"itemData":{"id":264,"type":"article-journal","title":"Double-blind placebo-controlled study of sublingual immunotherapy with house dust mite extract (D.pt.) in children.","abstract":"Safety and efficacy of sublingual (sublingual-swallow) immunotherapy\n(IT) with house dust mite extract were evaluated in 30 children (6 - 152/3\nyears of age) over the first 12 months of an ongoing study. The cumulative\ndose was 570 |ag Der p I (five times that administered with subcutaneous\ntherapy). Safety: One patient on active treatment dropped out after 8 weeks\nbecause of a subjective feeling of severe weakness, questionably induced\nby the therapy. Five patients on active therapy and one patient on placebo\nreported minor local side effects. Efficacy: Pulmonary symptoms were reduced\nafter 12 months in actively treated asthmatics, but this was not consistent\nwith the lack of improvement in bronchial reactivity, skin sensitivity\nand specific IgG and IgG4 against D.pt. in this group. In patients with rhinitis\nnasal sensitivity was reduced in the placebo group without concomitant\nimprovement in the nasal symptom score. Specific IgE (D.pt. and D.f.) increased\nsignificantly more in the active treatment group after 3 and 12\nmonths. We conclude that sublingual IT over 12 months with the fivefold\nDer p 1 dose of subcutaneous IT was well tolerated, but there was no consistent\nclinical or immunological benefit compared to placeboj","author":[{"literal":"Hirsch T"},{"literal":"Sahn M"},{"literal":"Leupold W."}]}},{"id":243,"uris":["http://zotero.org/users/local/rNdLYwBI/items/FXX4B8QD"],"uri":["http://zotero.org/users/local/rNdLYwBI/items/FXX4B8QD"],"itemData":{"id":243,"type":"article-journal","title":"Effects on inflammation parameters of a double-blind, placebo controlled one-year course of SLIT in children monosensitized to mites","container-title":"Allergy","page":"657-662","volume":"58","issue":"7","archive_location":"WOS:000183731000019","abstract":"Background: Clinical documentation about effects on local markers of inflammation of sublingual immunotherapy (SLIT) in children is still poor. Methods: Twenty-four children (age range 4-16 years, average 8.5 years) monosensitized to house dust mites (HDMs) were randomized to receive active or placebo SLIT for this allergen according to a double-blind, placebo-controlled design. Before treatment and 10-12 months later the following parameters were checked: ECP and tryptase in sputum and nasal secretion, serum and nasal mite-specific IgE (sIgE), allergen-specific nasal challenge test (sNCT), nasal symptoms and tryptase after sNCT. Results: Nasal tryptase and nasal IgE in basal conditions were unchanged in treated children but significantly increased in untreated children (P = 0.0156 and P = 0.0313, respectively). The threshold for sNCT was unchanged in both groups of children, but the symptom score after sNCT was unchanged in the placebo group and significantly decreased in the active group (P = 0.0084). The nasal tryptase after sNCT was unchanged in the active group and significantly increased in the placebo group (P = 0.0218). Intergroup comparison showed a significant difference in oral tryptase and nasal tryptase after sNCT in favour of the active group. Conclusions: These interim results after only 1 year of treatment show that SLIT in children monosensitized to HDMs is able to avoid the spontaneous increase in both nasal sIgE antibodies and in local allergic inflammation in basal conditions. These outcomes are confirmed and supported by the decrease of symptoms in the active group combined with the increase of nasal tryptase only in the control group in both cases after sNCT.","DOI":"10.1034/j.1398-9995.2003.00193.x","ISSN":"0105-4538","shortTitle":"Effects on inflammation parameters of a double-blind, placebo controlled one-year course of SLIT in children monosensitized to mites","author":[{"literal":"F. Marcucci"},{"literal":"L. Sensi"},{"literal":"F. Frati"},{"literal":"R. Bernardini"},{"literal":"E. Novembre"},{"literal":"A. Barbato"},{"literal":"S. Pecora"}],"issued":{"date-parts":[["0000",7]]}}},{"id":118,"uris":["http://zotero.org/users/local/rNdLYwBI/items/7PKVKJ58"],"uri":["http://zotero.org/users/local/rNdLYwBI/items/7PKVKJ58"],"itemData":{"id":118,"type":"article-journal","title":"Clinical efficacy and safety of preseasonal sublingual immunotherapy with grass pollen carbamylated allergoid in rhinitic patients. A double-blind, placebo-controlled study","container-title":"Allergologia et Immunopathologia","page":"194-8","volume":"34","issue":"5","source":"Ovid Technologies","archive":"MEDLINE","archive_location":"17064648","abstract":"BACKGROUND: The aim of this study was to confirm the clinical efficacy and safety of a preseasonal sublingual immunotherapy (SLIT) in a group of allergic patients with seasonal rhinoconjunctivitis with or without mild intermittent or mild persistent asthma. The immunotherapy was administered through the oral mucosa with a monomeric carbamylated allergoid (allergoid SLIT) for grass pollens. A secondary endpoint was to evaluate the effect of the allergoid SLIT on nasal reactivity. METHODS AND RESULTS: A single-center, randomized, double-blind, placebo-controlled study was performed. Patients were selected and randomly allocated to two groups: one group received active treatment (allergoid SLIT) for 2 years and the other received placebo. Both groups received the necessary drug treatment throughout the trial. Thirty-three outpatients (20 men and 13 women, mean age: 30 years; range: 19-43) attending our center were enrolled in the study. Symptoms and medications were scored on diary cards during the pollen season. An allergen nasal challenge was performed at baseline and after 2 years of SLIT to evaluate nasal reactivity. Because the clinical scores were non-normally distributed, the Mann-Whitney and the Chi-square tests for intergroup comparisons and the Wilcoxon test for intragroup comparisons were used. The results were evaluated after 1 and 2 years of treatment. Between the first and second years of treatment, no changes in the scores for the placebo group were found, while for the active vaccine group significant decreases were found in rhinorrhea (p &lt; 0.03), sneezing (p &lt; 0.03), and conjunctivitis (p &lt; 0.02). Symptom scores after nasal challenge decreased (p &lt; 0.03) after 2 years' treatment. Nasal steroid use significantly decreased in the active treatment group during May and June in both the years of treatment (p &lt; 0.02). Only two mild local adverse events were reported in the active group and none was reported in the placebo group. CONCLUSIONS: The results of this study show that the allergoid SLIT is safe and effective in decreasing symptom scores and drug use in rhinitic patients allergic to grass pollen.","ISSN":"0301-0546","shortTitle":"Clinical efficacy and safety of preseasonal sublingual immunotherapy with grass pollen carbamylated allergoid in rhinitic patients. A double-blind, placebo-controlled study","journalAbbreviation":"Allergol Immunopathol (Madr)","language":"English","author":[{"literal":"A. G. Palma-Carlos"},{"literal":"A. S. Santos"},{"literal":"M. Branco-Ferreira"},{"literal":"A. L. Pregal"},{"literal":"M. L. Palma-Carlos"},{"literal":"M. E. Bruno"},{"literal":"P. Falagiani"},{"literal":"G. Riva"}],"issued":{"date-parts":[["0000",9]]}}},{"id":180,"uris":["http://zotero.org/users/local/rNdLYwBI/items/MR5EQZAW"],"uri":["http://zotero.org/users/local/rNdLYwBI/items/MR5EQZAW"],"itemData":{"id":180,"type":"article-journal","title":"Clinical and immunologic effects of a rush sublingual immunotherapy to Parietaria species: A double-blind, placebo-controlled trial","container-title":"Journal of Allergy &amp; Clinical Immunology","page":"964-8","volume":"104","issue":"5","source":"Ovid Technologies","archive":"MEDLINE","archive_location":"10550740","abstract":"BACKGROUND: The local (noninjection) routes of immunotherapy are presently regarded as viable therapeutic options for respiratory allergy, and their mechanisms of action are currently undergoing investigation. OBJECTIVE: We evaluated the clinical efficacy of a preseasonal rush sublingual-swallow immunotherapy and its effects on allergic inflammation in patients with seasonal rhinoconjunctivitis caused by Parietaria species. METHODS: Thirty patients with Parietaria species-induced rhinoconjunctivitis (13 with mild intermittent asthma) were randomly assigned sublingual-swallow immunotherapy or placebo in a rush preseasonal course. We assessed the seasonal symptom-drug intake score by diary card and the inflammatory infiltration and the intercellular adhesion molecule 1 expression on nasal epithelium after specific allergenic challenge before and after treatment. RESULTS: The investigated immunotherapy was well tolerated, and no side effects were recorded. A significant reduction of the symptom score (P =.016) and drug intake score (P =. 008) after immunotherapy was observed only in the active group. A decrease of the cumulative score was observed also in the placebo group (P =.046), but the significance was clearly higher (P =.006) in the active group. In the active group a reduction of neutrophils (P =.001), eosinophils (P =.01), and intercellular adhesion molecule 1 expression (P =.04) after specific nasal challenge was also detected. CONCLUSION: The present results suggest that this sublingual-swallow immunotherapy administered through a rush schedule is clinically effective and safe and that it decreases the immune-mediated inflammatory responses to the allergen.","ISSN":"0091-6749","shortTitle":"Clinical and immunologic effects of a rush sublingual immunotherapy to Parietaria species: A double-blind, placebo-controlled trial","journalAbbreviation":"J Allergy Clin Immunol","language":"English","author":[{"literal":"G. Passalacqua"},{"literal":"M. Albano"},{"literal":"A. Riccio"},{"literal":"L. Fregonese"},{"literal":"P. Puccinelli"},{"literal":"S. Parmiani"},{"literal":"G. W. Canonica"}],"issued":{"date-parts":[["0000",11]]}}},{"id":270,"uris":["http://zotero.org/users/local/rNdLYwBI/items/DCNKP3P9"],"uri":["http://zotero.org/users/local/rNdLYwBI/items/DCNKP3P9"],"itemData":{"id":270,"type":"article-journal","title":"A prospective, randomized, double-blind, placebo-controlled multi-centre study on the efficacy and safety of sublingual immunotherapy (SLIT) in children with seasonal allergic rhino-conjuctivitis to grass pollen.","abstract":"Background:  Especially in childhood, sublingual immunotherapy (SLIT) could offer advantages over subcutaneous therapy. However, limited data on its efficacy is available.\n\nMethods:  In four German centres 97 children (age 3–14 years) with allergic rhinoconjunctivitis to grass pollen were enrolled in a prospective, double-blind trial comparing SLIT (Pangramin SLIT®; ALK-SCHERAX, 0.5 μg major allergens, three times per week, 32 months) with placebo. Primary endpoint was a multiple symptom-medication score for changes in seasonal diary entries between the first and third year of the study (SLIT n = 39; placebo n = 38).\n\nResults:  The multiple symptom-medication score was significantly reduced by SLIT to 77.3% of the placebo group (P = 0.0498). The subsequent analysis of the single endpoints did not reveal significant differences for symptom scores in favour of SLIT (85.1% of placebo group; P = 0.22). However, the medication score improved significantly (67.1% of placebo group; P = 0.0025). Furthermore, secondary endpoints assessing in vivo immune responses did not differ significantly between the groups. However, retrospective analysis showed some inhomogeneity for clinical and in vitro parameters at the beginning of the study. Allergic side effects with possible relation to the study drug were reported in both groups (SLIT 49%, placebo 27%, P = 0.026).\n\nConclusion:  Our study indicates that SLIT had a positive effect on the reduction of a multiple symptom-medication score, mainly by significantly reducing rescue medication use, but had no significant effect on symptoms alone in children with rhinoconjunctivitis to grass pollen compared with a placebo.","author":[{"literal":"Rolinck-Werninghaus C"},{"literal":"Wolf H"},{"literal":"Liebke C"},{"literal":"Baars JC"},{"literal":"Lange J"},{"literal":"Kopp MV."}]}},{"id":198,"uris":["http://zotero.org/users/local/rNdLYwBI/items/45QMVFBX"],"uri":["http://zotero.org/users/local/rNdLYwBI/items/45QMVFBX"],"itemData":{"id":198,"type":"article-journal","title":"Efficacy of sublingual immunotherapy in patients with rhinitis and asthma due to house dust mite. A double-blind study","container-title":"Allergologia et Immunopathologia","page":"277-84","volume":"18","issue":"5","source":"Ovid Technologies","archive":"MEDLINE","archive_location":"2097894","abstract":"Fifty eight patients under 12 years of age, positive to mites (Dermatophagoides pteronyssinus and D. farinae) according to prick, \"in vitro\" specific IgE and challenge tests, suffering from asthma and rhinitis, were randomly assigned on a double blind basis to receive per os either a biologically standardized extract of mites (active therapy TA = 30 patients) or a saline buffered solution (placebo = 28 patients). Patients took sublingually increasing doses of the solution, followed by maintenance therapy consisting of 15 drops 3 times a week. The results of the trial were assessed after 12 an 18 months, according to the following parameters: symptom scores recorded in diary cards, total and specific IgE levels, total IgG level, IgG1 and IgG4 levels, lymphocytes underpopulations, nasal challenge test, side effects. During the first 18 months, the patients on active therapy had significantly lower scores (p less than 0.001) and clear variations of rhinomanometric parameters (p less than 0.01); IgG also significantly increased. After 12 months, bronchial specific and specific challenge tests showed significantly higher threshold values in comparison to initial values (p less than 0.05). No statistically significative variation was registered in the placebo group.","ISSN":"0301-0546","shortTitle":"Efficacy of sublingual immunotherapy in patients with rhinitis and asthma due to house dust mite. A double-blind study","journalAbbreviation":"Allergol Immunopathol (Madr)","language":"English","author":[{"literal":"M. G. Tari"},{"literal":"M. Mancino"},{"literal":"G. Monti"}],"issued":{"date-parts":[["0000",9]]}}}],"schema":"https://github.com/citation-style-language/schema/raw/master/csl-citation.json"} </w:instrText>
      </w:r>
      <w:r w:rsidRPr="00E15E0D">
        <w:rPr>
          <w:rFonts w:ascii="Garamond" w:hAnsi="Garamond"/>
          <w:sz w:val="22"/>
          <w:szCs w:val="22"/>
        </w:rPr>
        <w:fldChar w:fldCharType="separate"/>
      </w:r>
      <w:r>
        <w:rPr>
          <w:rFonts w:ascii="Garamond" w:hAnsi="Garamond"/>
          <w:sz w:val="22"/>
          <w:szCs w:val="22"/>
        </w:rPr>
        <w:t>(84,86,87,92,93,122,128,136,139,146,150)</w:t>
      </w:r>
      <w:r w:rsidRPr="00E15E0D">
        <w:rPr>
          <w:rFonts w:ascii="Garamond" w:hAnsi="Garamond"/>
          <w:sz w:val="22"/>
          <w:szCs w:val="22"/>
        </w:rPr>
        <w:fldChar w:fldCharType="end"/>
      </w:r>
      <w:r w:rsidRPr="00A941C7">
        <w:rPr>
          <w:rFonts w:ascii="Garamond" w:hAnsi="Garamond"/>
          <w:sz w:val="22"/>
          <w:szCs w:val="22"/>
        </w:rPr>
        <w:t xml:space="preserve"> </w:t>
      </w:r>
      <w:r w:rsidRPr="00E15E0D">
        <w:rPr>
          <w:rFonts w:ascii="Garamond" w:hAnsi="Garamond"/>
          <w:sz w:val="22"/>
          <w:szCs w:val="22"/>
        </w:rPr>
        <w:t xml:space="preserve">(Table </w:t>
      </w:r>
      <w:r>
        <w:rPr>
          <w:rFonts w:ascii="Garamond" w:hAnsi="Garamond"/>
          <w:sz w:val="22"/>
          <w:szCs w:val="22"/>
        </w:rPr>
        <w:t>S2l</w:t>
      </w:r>
      <w:r w:rsidRPr="00E15E0D">
        <w:rPr>
          <w:rFonts w:ascii="Garamond" w:hAnsi="Garamond"/>
          <w:sz w:val="22"/>
          <w:szCs w:val="22"/>
        </w:rPr>
        <w:t>)</w:t>
      </w:r>
      <w:r>
        <w:rPr>
          <w:rFonts w:ascii="Garamond" w:hAnsi="Garamond"/>
          <w:sz w:val="22"/>
          <w:szCs w:val="22"/>
        </w:rPr>
        <w:t xml:space="preserve"> were conflicting making it difficult to make clear conclusions. There was no clear evidence of effectiveness </w:t>
      </w:r>
      <w:r w:rsidRPr="00E15E0D">
        <w:rPr>
          <w:rFonts w:ascii="Garamond" w:hAnsi="Garamond"/>
          <w:sz w:val="22"/>
          <w:szCs w:val="22"/>
        </w:rPr>
        <w:t>in 1</w:t>
      </w:r>
      <w:r>
        <w:rPr>
          <w:rFonts w:ascii="Garamond" w:hAnsi="Garamond"/>
          <w:sz w:val="22"/>
          <w:szCs w:val="22"/>
        </w:rPr>
        <w:t>2 S</w:t>
      </w:r>
      <w:r w:rsidRPr="00E15E0D">
        <w:rPr>
          <w:rFonts w:ascii="Garamond" w:hAnsi="Garamond"/>
          <w:sz w:val="22"/>
          <w:szCs w:val="22"/>
        </w:rPr>
        <w:t xml:space="preserve">CIT  </w:t>
      </w:r>
      <w:r w:rsidRPr="00E15E0D">
        <w:rPr>
          <w:rFonts w:ascii="Garamond" w:hAnsi="Garamond"/>
          <w:sz w:val="22"/>
          <w:szCs w:val="22"/>
        </w:rPr>
        <w:fldChar w:fldCharType="begin"/>
      </w:r>
      <w:r>
        <w:rPr>
          <w:rFonts w:ascii="Garamond" w:hAnsi="Garamond"/>
          <w:sz w:val="22"/>
          <w:szCs w:val="22"/>
        </w:rPr>
        <w:instrText xml:space="preserve"> ADDIN ZOTERO_ITEM CSL_CITATION {"citationID":"25gq80eok","properties":{"formattedCitation":"(21,23,35,38,42,45,55,62,70,72,162,164)","plainCitation":"(21,23,35,38,42,45,55,62,70,72,162,164)"},"citationItems":[{"id":218,"uris":["http://zotero.org/users/local/rNdLYwBI/items/JRR4ZKVB"],"uri":["http://zotero.org/users/local/rNdLYwBI/items/JRR4ZKVB"],"itemData":{"id":218,"type":"article-journal","title":"Effect of 2-year placebo-controlled immunotherapy on airway symptoms and medication in patients with birch pollen allergy","container-title":"Journal of Allergy and Clinical Immunology","page":"777-783","volume":"109","issue":"5","source":"Ovid Technologies","archive":"Embase","archive_location":"2002172833","abstract":"Background: Birch pollen is a common allergen in northern, central, and eastern Europe. Earlier studies of specific immunotherapy using birch pollen extract were not placebo-controlled or were only preseasonal. Long-term, placebo-controlled studies with subcutaneously administered standardized birch pollen extract are lacking. Objective: The aim of this study was to evaluate the effect of immunotherapy with birch pollen extract on airway symptoms and use of medication in adult birch pollen-allergic patients in a double-blind, placebo-controlled trial. Methods: Forty-nine patients with histories of birch pollen allergy from the upper and lower airways, positive skin prick test and conjunctival provocation test results, and in vitro specific IgE to birch pollen (Betula verrucosa) extract were included. Immunotherapy with birch pollen extract was given during 2 consecutive years in a double-blind, randomized, placebo-controlled study. Clinical symptom scores from the upper and lower airways and use of rescue medication were registered throughout the pollen season. Results: Forty-six patients reached the maintenance dose and were maintained on that dose during the 2-year study. The median symptom scores during the 1997 and 1998 seasons were 1.3 and 2.6, respectively, in the specific immunotherapy group and 2.1 and 4.3, respectively, in the placebo group. The differences between the groups were significant (P = .05 in 1997 and P = .005 in 1998). The placebo group used significantly more rescue medication during both seasons than the specific immunotherapy group (P = .004 for 1997 and P = .004 for 1998). Conclusion: Specific immunotherapy with birch pollen extract is an effective and safe treatment for reducing clinical allergy symptoms and medication use in birch pollen-allergic patients during the pollen season.","DOI":"10.1067/mai.2002.123868","ISSN":"0091-6749","shortTitle":"Effect of 2-year placebo-controlled immunotherapy on airway symptoms and medication in patients with birch pollen allergy","language":"English","author":[{"literal":"M. B. Arvidsson"},{"literal":"O. Lowhagen"},{"literal":"S. Rak"}],"issued":{"date-parts":[["2002"]]}}},{"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256,"uris":["http://zotero.org/users/local/rNdLYwBI/items/FD2PM8Q8"],"uri":["http://zotero.org/users/local/rNdLYwBI/items/FD2PM8Q8"],"itemData":{"id":256,"type":"article-journal","title":"E</w:instrText>
      </w:r>
      <w:r>
        <w:rPr>
          <w:rFonts w:ascii="Calibri" w:eastAsia="Calibri" w:hAnsi="Calibri" w:cs="Calibri"/>
          <w:sz w:val="22"/>
          <w:szCs w:val="22"/>
        </w:rPr>
        <w:instrText>ﬃ</w:instrText>
      </w:r>
      <w:r>
        <w:rPr>
          <w:rFonts w:ascii="Garamond" w:hAnsi="Garamond"/>
          <w:sz w:val="22"/>
          <w:szCs w:val="22"/>
        </w:rPr>
        <w:instrText xml:space="preserve">cacy and safety of preseasonal-speciﬁc immunotherapy with an aluminium-adsorbed six-grass pollen allergoid","abstract":"BACKGROUND:\nThe clinical efficacy and safety of a six-grass pollen allergoid has been studied. The advent of more exacting clinical guidelines and a better appreciation of the possible mechanisms of treatment prompted this reappraisal.\nMETHODS:\nA 2-year double-blind multicentre placebo-controlled phase 3 clinical trial was undertaken in 154 patients suffering symptoms of rhinoconjunctivitis with or without asthma (GINA I or II). Therapy comprised two consecutive preseasonal short-courses of subcutaneous injections using a grass pollen allergoid adsorbed to aluminium hydroxide.\nRESULTS:\nA combined symptom and medication score (SMS) was used as the primary end-point for clinical efficacy. SMS from the first year showed a significant difference of 26.6% between the two study groups (P=0.026) and this was improved after the second year when there was a 48.4% difference in SMS between active and placebo treatment in favour of the allergoid (P = 0.018). Highly significant increases in grass pollen allergen-specific IgG1 and IgG4 antibody concentrations were measured in association with active treatment. Allergen tolerance was increased as judged by a conjunctival provocation test and significant improvements in quality of life were documented using a standardized questionnaire. The allergoid was well tolerated.\nCONCLUSIONS:\nThe grass pollen allergoid was shown to be safe and clinically efficacious in the management of hay fever with or without asthma (GINA I or II).","author":[{"literal":"C. J. Corrigan1 for the Study Group*"},{"literal":"J. Kettner2"},{"literal":"C. Doemer2"},{"literal":"O. Cromwell2"},{"literal":"A. Narkus2"}]}},{"id":194,"uris":["http://zotero.org/users/local/rNdLYwBI/items/PNFEVD5C"],"uri":["http://zotero.org/users/local/rNdLYwBI/items/PNFEVD5C"],"itemData":{"id":194,"type":"article-journal","title":"A double-blind, placebo-controlled study of immunotherapy with grass-pollen extract Alutard SQ during a 3-year period with initial rush immunotherapy","container-title":"Allergy","page":"489-500","volume":"51","issue":"7","source":"Ovid Technologies","archive":"MEDLINE","archive_location":"8863926","abstract":"Thirty patients with asthma and/or monosensitized allergic rhinitis caused by grass pollen whose ages ranged from 15 to 35 years were selected. Two groups were established at random: an active group and a placebo group, and a double-blind study was done on treatment with immunotherapy for a period of 3 continuous years, with initiation doses administered according to the rush immunotherapy technique. Grass-pollen allergen extract Alutard SQ and histamine as a placebo were used. The objective parameters of efficacy evaluated were end-point cutaneous tests, conjunctival provocation, bronchial provocation, and symptom/medication scores, as well as specific immunoglobulin determinations. The statistical evaluation of the results was significant for the differences existing between the initial and final time of the active group, and there were significant differences between the two groups for all of the parameters considered. We found no relationship between clinical improvement and the range of specific immunoglobulin E values. Regarding the safety of the treatment, systemic adverse effects were manifested only in the initial phase (rush immunotherapy), and were easily controlled by treatment. We conclude that the efficacy and safety of immunotherapy with grass pollen make it possible to consider this treatment fundamental in these patients.","ISSN":"0105-4538","shortTitle":"A double-blind, placebo-controlled study of immunotherapy with grass-pollen extract Alutard SQ during a 3-year period with initial rush immunotherapy","journalAbbreviation":"Allergy","language":"English","author":[{"literal":"I. Dolz"},{"literal":"C. Martinez-Cocera"},{"literal":"J. M. Bartolome"},{"literal":"M. Cimarra"}],"issued":{"date-parts":[["0000",7]]}}},{"id":176,"uris":["http://zotero.org/users/local/rNdLYwBI/items/JJRI9CK9"],"uri":["http://zotero.org/users/local/rNdLYwBI/items/JJRI9CK9"],"itemData":{"id":176,"type":"article-journal","title":"Long-term clinical efficacy of grass-pollen immunotherapy","container-title":"New England Journal of Medicine","page":"468-75","volume":"341","issue":"7","source":"Ovid Technologies","archive":"MEDLINE","archive_location":"10441602","abstract":"BACKGROUND: Pollen immunotherapy is effective in selected patients with IgE-mediated seasonal allergic rhinitis, although it is questionable whether there is long-term benefit after the discontinuation of treatment. METHODS: We conducted a randomized, double-blind, placebo-controlled trial of the discontinuation of immunotherapy for grass-pollen allergy in patients in whom three to four years of this treatment had previously been shown to be effective. During the three years of this trial, primary outcome measures were scores for seasonal symptoms and the use of rescue medication. Objective measures included the immediate conjunctival response and the immediate and late skin responses to allergen challenge. Cutaneous-biopsy specimens obtained 24 hours after intradermal allergen challenge were examined for T-cell infiltration and the presence of cytokine-producing T helper cells (TH2 cells) (as evidenced by the presence of interleukin-4 messenger RNA). A matched group of patients with hay fever who had not received immunotherapy was followed as a control for the natural course of the disease. RESULTS: Scores for seasonal symptoms and the use of rescue antiallergic medication, which included short courses of prednisolone, remained low after the discontinuation of immunotherapy, and there was no significant difference between patients who continued immunotherapy and those who discontinued it. Symptom scores in both treatment groups (median areas under the curve in 1995, 921 for continuation of immunotherapy and 504 for discontinuation of immunotherapy; P=0.60) were markedly lower than those in the group that had not received immunotherapy (median value in 1995, 2863). Although there was a tendency for immediate sensitivity to allergen to return late after discontinuation, there was a sustained reduction in the late skin response and associated CD3+ T-cell infiltration and interleukin-4 messenger RNA expression. CONCLUSIONS: Immunotherapy for grass-pollen allergy for three to four years induces prolonged clinical remission accompanied by a persistent alteration in immunologic reactivity.","ISSN":"0028-4793","shortTitle":"Long-term clinical efficacy of grass-pollen immunotherapy","journalAbbreviation":"N Engl J Med","language":"English","author":[{"literal":"S. R. Durham"},{"literal":"S. M. Walker"},{"literal":"E. M. Varga"},{"literal":"M. R. Jacobson"},{"literal":"F. O'Brien"},{"literal":"W. Noble"},{"literal":"S. J. Till"},{"literal":"Q. A. Hamid"},{"literal":"K. T. Nouri-Aria"}],"issued":{"date-parts":[["0000",8,12]]}}},{"id":254,"uris":["http://zotero.org/users/local/rNdLYwBI/items/TG3SFKH7"],"uri":["http://zotero.org/users/local/rNdLYwBI/items/TG3SFKH7"],"itemData":{"id":254,"type":"article-journal","title":"Double-blind, placebo-controlled study of immunotherapy with Parietaria judaica: Clinical efficacy and tolerance","abstract":"Allergy to Parietaria causes significant morbidity in most Mediterranean areas. The aim of this study is to investigate the efficacy and tolerance of Parietaria depot extract at 25 BU/mL (1.5 microg/mL Par j 1). We performed a multicenter double-blind, placebo-controlled study in rhinitic patients with/without asthma, sensitized to Parietaria. 42 patients followed 20-month immunotherapy. Clinical efficacy was based on symptom and medication scores and the percentage of healthy days (days without symptoms or medication). Severity of asthma/rhinitis scales, visual analogue scale, evaluation of the treatment by doctors and patients, immediate and delayed cutaneous response and quality of life questionnaires were also studied. The active group showed a sustained decrease in symptoms (p = 0.008), medication (p = 0.009) and both (p = 0.001), and an increase in healthy days (p = 0.001) throughout the study, with a threefold increase of healthy days and almost a three time reduction in medication only after one year of treatment. Asthma and rhinitis severity scales also decreased after immunotherapy, and blinded clinical evaluation by physicians confirmed efficacy in 85% and 77% of the active patients. Patient's self-evaluation returned similar results. None of these changes were observed with placebo. Immediate cutaneous response was significantly reduced at the maintenance phase in the active group and remained reduced throughout the study. Late-phase response after intradermal testing also showed a statistical decrease in actively treated patients. Immunotherapy was well tolerated and every systemic reaction reported was mild. In conclusion, immunotherapy with Parietaria 25 BU/mL is an effective and safe treatment for patients with respiratory allergies.","author":[{"literal":"M. Ferrer1"},{"literal":"E. Burches1"},{"literal":"A. Peláez1"},{"literal":"A. Muñoz2"},{"literal":"D. Hernández2"},{"literal":"A. Basomba2"},{"literal":"E. Enrique3"},{"literal":"R. Alonso3"},{"literal":"A. Cisteró-Bahima3"},{"literal":"S. Martín4"},{"literal":"P. Rico4"},{"literal":"B. Gandarias4"}]}},{"id":132,"uris":["http://zotero.org/users/local/rNdLYwBI/items/R56NVC9I"],"uri":["http://zotero.org/users/local/rNdLYwBI/items/R56NVC9I"],"itemData":{"id":132,"type":"article-journal","title":"Allergen-specific immunotherapy with recombinant grass pollen allergens","container-title":"Journal of Allergy &amp; Clinical Immunology","page":"608-13","volume":"116","issue":"3","source":"Ovid Technologies","archive":"MEDLINE","archive_location":"16159631","abstract":"BACKGROUND: Allergen-specific immunotherapy uses aqueous extracts of natural source materials as a basis for preparations to down regulate the allergic response. Recombinant DNA technology has enabled the cloning of many allergens, thus facilitating investigations aimed at improving efficacy and safety of immunotherapy. OBJECTIVE: To determine the effectiveness of a mixture of 5 recombinant grass pollen allergens in reducing symptoms and need for symptomatic medication in patients allergic to grass pollen. METHODS: A randomized, double-blind, placebo-controlled study of subcutaneous injection immunotherapy was performed in subjects with allergic rhinoconjunctivitis, with or without asthma. Primary endpoint was a symptom medication score compiled from separate symptom and medication scores. Secondary endpoints included a rhinitis quality of life questionnaire, conjunctival provocation, and specific antibody responses. RESULTS: The symptom medication score showed significant improvements in subjects receiving recombinant allergens as opposed to placebo, with reductions in both symptoms and medication usage. The rhinitis quality of life questionnaire revealed clinically relevant significant improvements in overall assessment and in 5 of 7 separate domains, and conjunctival provocation showed a clear trend in favor of active treatment. All treated subjects developed strong allergen-specific IgG(1) and IgG(4) antibody responses. Some patients were not sensitized to Ph l p 5 but nevertheless developed strong IgG antibody responses to that allergen. CONCLUSION: A recombinant allergen vaccine can be a effective and safe treatment to ameliorate symptoms of allergic rhinitis. The clinical benefit is associated with modification of the specific immune response with promotion of IgG(4) and reduction of IgE antibodies consistent with the induction of IL-10-producing regulatory T cells.","ISSN":"0091-6749","shortTitle":"Allergen-specific immunotherapy with recombinant grass pollen allergens","journalAbbreviation":"J Allergy Clin Immunol","language":"English","author":[{"literal":"M. Jutel"},{"literal":"L. Jaeger"},{"literal":"R. Suck"},{"literal":"H. Meyer"},{"literal":"H. Fiebig"},{"literal":"O. Cromwell"}],"issued":{"date-parts":[["0000",9]]}}},{"id":239,"uris":["http://zotero.org/users/local/rNdLYwBI/items/6229E6K8"],"uri":["http://zotero.org/users/local/rNdLYwBI/items/6229E6K8"],"itemData":{"id":239,"type":"article-journal","title":"A double-blind, randomized study investigating the efficacy and specificity of immunotherapy with Artemisia vulgaris or Phleum pratense/betula verrucosa","container-title":"Allergologia et immunopathologia","page":"73-8","volume":"23","issue":"2","archive_location":"CN-00119942","abstract":"This study investigated the specificity and efficacy of immunotherapy with Artemisia vulgaris (Artemisia) extract. We studied 25 patients with a more than two year lasting history of seasonal rhinoconjunctivitis and who had only two clinically important allergies, either to Artemisia and Betula verrucosa (Betula) or to Artemisia and Phleum pratense (Phleum). Patient selection was randomized and evaluation of results was conducted in double blind fashion. Twenty patients completed two years of specific immunotherapy. Nine patients were treated with extracts of Artemisia and 11 with extracts of either Betula (n = 3) or Phleum (n = 8). Treatment with Artemisia was followed by a significant decrease in skin sensitivity (p &lt; 0.05) and eye sensitivity (p &lt; 0.01) to Artemisia but not to Betula/phleum. No significant decrease was observed in medicine consumption or symptom scores. Patients treated with Betula or Phleum experienced a significant decrease in skin sensitivity to Betula or Phleum (p &lt; 0.001), and eye sensitivity to Betula or Phleum (p &lt; 0.05), but not to Artemisia and had significant decreases in medicine and symptom scores (p &lt; 0.05) in Betula/phleum seasons but not in the Artemisia season. The treatment was both effective and specific with the one unexplained exception that both patient groups (Artemisia and Betula/Phleum) decreased their skin sensitivity to Artemisia.","shortTitle":"A double-blind, randomized study investigating the efficacy and specificity of immunotherapy with Artemisia vulgaris or Phleum pratense/betula verrucosa","author":[{"literal":"O. T. Olsen"},{"literal":"L. Frølund"},{"literal":"J. Heinig"},{"literal":"L. Jacobsen"},{"literal":"U. G. Svendsen"}],"issued":{"date-parts":[["1995"]]}}},{"id":385,"uris":["http://zotero.org/users/local/rNdLYwBI/items/GAVP9WIX"],"uri":["http://zotero.org/users/local/rNdLYwBI/items/GAVP9WIX"],"itemData":{"id":385,"type":"article-journal","title":"Grass pollen immunotherapy: a single year double-blind, placebo-controlled study in patients with grass pollen-induced asthma and rhinitis","container-title":"Journal of Allergy &amp; Clinical Immunology","page":"283-90","volume":"73","issue":"2","source":"Ovid Technologies","archive":"MEDLINE","archive_location":"6366027","abstract":"Fifteen grass pollen--sensitive asthmatic patients were selected from 200 patients with grass pollenosis on the basis of positive SPTs and RASTs that were restricted to grass pollens (except Bermuda grass), no previous IT, and residence and occupation in an area monitored by serial pollen counts. They underwent a double-blind trial of specific IT with a mixture of three grass pollen--aqueous extracts (velvet, sweet vernal, and timothy) or placebo. After 10 mo, the mean maintenance dose of pollen extract (assayed by RAST inhibition) in eight actively treated patients was 6000 RAST units (range 3000 to 8000) and the mean total dose was 18,700 RAST units (range 10,200 to 30,000). Results were assessment done by the following clinical and immunological data: (1) during the pollen season, daily symptom scores; (2) PD 20% FEV1, IgE antibody to timothy by RAST in serum and in nasal secretions, serum IgG antibody to purified timothy allergen D by solid-phase radioimmunoassay, and the four IgG subclass antibodies by enzyme immunoassay were all measured before treatment and before and after the pollen season. Symptom scores of both treated patients and controls correlated with pollen counts (R = 0.88, p less than 0.05 and R = 0.71, p less than 0.05, respectively). There was a significant difference between the mean symptom score values of treated patients versus controls (Kruskal-Wallis test, p less than 0.001). No significant differences or changes either in the PD 20% FEV1 or IgE antibody to timothy in serum and nasal secretions were found in the two groups before or after IT.(ABSTRACT TRUNCATED AT 250 WORDS)","ISSN":"0091-6749","shortTitle":"Grass pollen immunotherapy: a single year double-blind, placebo-controlled study in patients with grass pollen-induced asthma and rhinitis","journalAbbreviation":"J Allergy Clin Immunol","language":"English","author":[{"literal":"C. Ortolani"},{"literal":"E. Pastorello"},{"literal":"R. B. Moss"},{"literal":"Y. P. Hsu"},{"literal":"M. Restuccia"},{"literal":"G. Joppolo"},{"literal":"A. Miadonna"},{"literal":"U. Cornelli"},{"literal":"G. Halpern"},{"literal":"C. Zanussi"}],"issued":{"date-parts":[["0000",2]]}}},{"id":232,"uris":["http://zotero.org/users/local/rNdLYwBI/items/B8WRVPEX"],"uri":["http://zotero.org/users/local/rNdLYwBI/items/B8WRVPEX"],"itemData":{"id":232,"type":"article-journal","title":"Enzyme potentiated desensitisation in treatment of seasonal allergic rhinitis: double blind randomised controlled study","container-title":"BMJ (Clinical research ed.)","page":"251-4","volume":"327","issue":"7409","archive_location":"CN-00439756","abstract":"OBJECTIVE: To assess the efficacy of enzyme potentiated desensitisation in the treatment of severe summer hay fever poorly controlled by pharmacotherapy. DESIGN: Double blind randomised placebo controlled parallel group study. SETTING: Hospital in Hampshire. PARTICIPANTS: 183 participants aged between 18 and 64 with a history of severe summer hay fever for at least two years; all were skin prick test positive to timothy grass pollen. 90 randomised to active treatment; 93 randomised to placebo. INTERVENTIONS: Active treatment: two injections of enzyme potentiated desensitisation, given between eight and 11 weeks apart, each comprising 200 Fishman units of beta glucuronidase, 50 pg 1,3-cyclohexanediol, 50 ng protamine sulphate, and a mixed inhaled allergen extract (pollen mixes for trees, grasses, and weeds; allergenic fungal spores; cat and dog danders; dust and storage mites) in a total volume of 0.05 ml of buffered saline. Placebo: two injections of 0.05 ml buffered saline solution. MAIN OUTCOME MEASURES: Proportion of problem-free days; global rhinoconjunctivitis quality of life scores assessed weekly during pollen season. RESULTS: The active treatment group and the placebo group did not differ in the proportion of problem-free days, quality of life scores, symptom severity scores, change in quantitative skin prick provocation threshold, or change in conjunctival provocation threshold. No clinically significant adverse reactions occurred. CONCLUSIONS: Enzyme potentiated desensitisation showed no treatment effect in this study.","DOI":"10.1136/bmj.327.7409.251","shortTitle":"Enzyme potentiated desensitisation in treatment of seasonal allergic rhinitis: double blind randomised controlled study","author":[{"literal":"M. J. Radcliffe"},{"literal":"G. T. Lewith"},{"literal":"R. G. Turner"},{"literal":"P. Prescott"},{"literal":"M. K. Church"},{"literal":"S. T. Holgate"}],"issued":{"date-parts":[["2003"]]}}},{"id":74,"uris":["http://zotero.org/users/local/rNdLYwBI/items/WVFAP9NX"],"uri":["http://zotero.org/users/local/rNdLYwBI/items/WVFAP9NX"],"itemData":{"id":74,"type":"article-journal","title":"Efficacy and safety of a glutaraldehyde-modified house dust mite extract in allergic rhinitis","container-title":"American Journal of Rhinology &amp; Allergy","page":"e104-9","volume":"24","issue":"5","source":"Ovid Technologies","archive":"MEDLINE","archive_location":"21244725","abstract":"BACKGROUND: Modification of allergens by glutaraldehyde in extracts used for immunotherapy reduces the risk for side effects, but therapeutic efficacy of such extracts requires further evaluation. The aim of this study was to evaluate the efficacy and safety of immunotherapy with PURETHAL Mites (PM), a single-strength glutaraldehyde-modified aluminum hydroxide-adsorbed extract of house-dust mites (HDM). METHODS: In a multicenter, randomized, placebo-controlled double-blind setting, HDM-allergic subjects (n = 140) were treated with modified allergen extract or placebo over a 1-year period. The primary outcome parameter was a combined symptom and medication score (clinical index score [CIS]). Secondary efficacy parameters were the result of a titrated conjunctival provocation test (CPT), rhinitis/rhinoconjunctivitis quality of life (RQL) score, and serum concentrations of IgE and IgG against specific HDM allergens and a documentation of adverse events (AE). RESULTS: We evaluated 140 patients (66 treatment and 74 placebo) for clinical efficacy. The allergoid treatment for 1 year resulted in significantly greater CIS improvement and higher RQL scores. The response threshold in the titrated CPT (p = 0.009) and the serum concentrations of IgG4 (p &lt; 0.001) against Dermatophagoides pteronyssinus allergens after treatment were also significantly different between groups. In total, 88 patients (46 PM/42 placebo) out of a safety population of 145 reported 278 (158 PM/120 placebo) AE. Except for local reactions, no specific AE appeared to be associated with PURETHAL Mites (HAL-Allergy, Leiden, The Netherlands). CONCLUSION: The findings of this study indicate that allergen injection therapy with modified HDM extract is superior to placebo in allergic rhinitis therapy. The treatment was well tolerated and no serious drug-related AE were observed.","DOI":"10.2500/ajra.2010.24.3508","ISSN":"1945-8932","shortTitle":"Efficacy and safety of a glutaraldehyde-modified house dust mite extract in allergic rhinitis","journalAbbreviation":"Am J Rhinol Allergy","language":"English","author":[{"literal":"H. Riechelmann"},{"literal":"J. Schmutzhard"},{"literal":"J. F. van der Werf"},{"literal":"A. Distler"},{"literal":"H. A. Kleinjans"}],"issued":{"date-parts":[["0000",9]]}}},{"id":337,"uris":["http://zotero.org/users/local/rNdLYwBI/items/UNBWZUI2"],"uri":["http://zotero.org/users/local/rNdLYwBI/items/UNBWZUI2"],"itemData":{"id":337,"type":"article-journal","title":"Usefulness of specific immunotherapy in patients with severe perennial allergic rhinitis induced by house dust mite: a double-blind, randomized, placebo-controlled trial","container-title":"Clinical &amp; Experimental Allergy","page":"1076-82","volume":"33","issue":"8","source":"Ovid Technologies","archive":"MEDLINE","archive_location":"12911781","abstract":"OBJECTIVES: To evaluate the effectiveness of specific immunotherapy (SIT) in patients with severe house dust mite (HDM)-induced perennial allergic rhinitis using diary cards and objective endpoints. PATIENTS AND METHODS: Thirty-six adult patients were selected with moderate to severe allergic rhinitis due to HDM allergy uncontrolled by regular anti-allergic drugs. Twenty-eight patients completed the study, 22 of these patients also had mild asthma. Subjects were stratified for HDM sensitivity on the basis of their 4-week diary card score and the size of their immediate and late-phase skin reaction to HDM. The groups were well matched for all relevant parameters. Patients were randomized to receive active preparation (Alutard(R)-SQ, ALK, Dermatophagoides pteronyssinus extract) or an identical placebo preparation. Increasing doses were administered until the maintenance dose was reached. This dose was then given once a month for 12 months. RESULTS: Clinical efficacy was evaluated by symptom medication diary cards recorded for 4 weeks after 12 months of continuous treatment and compared with pre-treatment scores. Skin test reactivity was re-measured after 12 months of treatment to HDM, cat dander and codeine phosphate. After 1 year of treatment, the actively treated group showed a 58% reduction in diary card symptom scores (P&lt;0.002) and a 20% reduction in the use of rescue medication. The placebo group had a 32% reduction in symptom scores (P=NS), but no reduction in rescue medication requirements. The active group showed 36% reduction in skin prick test sensitivity to D. pteronyssinus (P=0.006), while the placebo group values were unchanged. Skin reactivity to codeine was unchanged in both groups. No significant adverse reactions to SIT were encountered. CONCLUSIONS: One year of SIT for D. pteronyssinus in patients with poorly controlled rhinitis (+/-mild asthma) produced clinically useful improvement as shown by symptom-medication diary cards and reductions in immediate skin reactions compared with placebo treatment.","ISSN":"0954-7894","shortTitle":"Usefulness of specific immunotherapy in patients with severe perennial allergic rhinitis induced by house dust mite: a double-blind, randomized, placebo-controlled trial","journalAbbreviation":"Clin Exp Allergy","language":"English","author":[{"literal":"V. A. Varney"},{"literal":"K. Tabbah"},{"literal":"G. Mavroleon"},{"literal":"A. J. Frew"}],"issued":{"date-parts":[["0000",8]]}}}],"schema":"https://github.com/citation-style-language/schema/raw/master/csl-citation.json"} </w:instrText>
      </w:r>
      <w:r w:rsidRPr="00E15E0D">
        <w:rPr>
          <w:rFonts w:ascii="Garamond" w:hAnsi="Garamond"/>
          <w:sz w:val="22"/>
          <w:szCs w:val="22"/>
        </w:rPr>
        <w:fldChar w:fldCharType="separate"/>
      </w:r>
      <w:r>
        <w:rPr>
          <w:rFonts w:ascii="Garamond" w:hAnsi="Garamond"/>
          <w:sz w:val="22"/>
          <w:szCs w:val="22"/>
        </w:rPr>
        <w:t>(21,23,35,38,42,45,55,62-64,70,72)</w:t>
      </w:r>
      <w:r w:rsidRPr="00E15E0D">
        <w:rPr>
          <w:rFonts w:ascii="Garamond" w:hAnsi="Garamond"/>
          <w:sz w:val="22"/>
          <w:szCs w:val="22"/>
        </w:rPr>
        <w:fldChar w:fldCharType="end"/>
      </w:r>
      <w:r w:rsidRPr="00E15E0D">
        <w:rPr>
          <w:rFonts w:ascii="Garamond" w:hAnsi="Garamond"/>
          <w:sz w:val="22"/>
          <w:szCs w:val="22"/>
        </w:rPr>
        <w:t xml:space="preserve"> and </w:t>
      </w:r>
      <w:r>
        <w:rPr>
          <w:rFonts w:ascii="Garamond" w:hAnsi="Garamond"/>
          <w:sz w:val="22"/>
          <w:szCs w:val="22"/>
        </w:rPr>
        <w:t xml:space="preserve">four </w:t>
      </w:r>
      <w:r w:rsidRPr="00E15E0D">
        <w:rPr>
          <w:rFonts w:ascii="Garamond" w:hAnsi="Garamond"/>
          <w:sz w:val="22"/>
          <w:szCs w:val="22"/>
        </w:rPr>
        <w:t xml:space="preserve">SLIT </w:t>
      </w:r>
      <w:r>
        <w:rPr>
          <w:rFonts w:ascii="Garamond" w:hAnsi="Garamond"/>
          <w:sz w:val="22"/>
          <w:szCs w:val="22"/>
        </w:rPr>
        <w:t>c</w:t>
      </w:r>
      <w:r w:rsidRPr="00E15E0D">
        <w:rPr>
          <w:rFonts w:ascii="Garamond" w:hAnsi="Garamond"/>
          <w:sz w:val="22"/>
          <w:szCs w:val="22"/>
        </w:rPr>
        <w:t>onjunctival challenges</w:t>
      </w:r>
      <w:r>
        <w:rPr>
          <w:rFonts w:ascii="Garamond" w:hAnsi="Garamond"/>
          <w:sz w:val="22"/>
          <w:szCs w:val="22"/>
        </w:rPr>
        <w:t xml:space="preserve"> studies </w:t>
      </w:r>
      <w:r w:rsidRPr="00E15E0D">
        <w:rPr>
          <w:rFonts w:ascii="Garamond" w:hAnsi="Garamond"/>
          <w:sz w:val="22"/>
          <w:szCs w:val="22"/>
        </w:rPr>
        <w:fldChar w:fldCharType="begin"/>
      </w:r>
      <w:r>
        <w:rPr>
          <w:rFonts w:ascii="Garamond" w:hAnsi="Garamond"/>
          <w:sz w:val="22"/>
          <w:szCs w:val="22"/>
        </w:rPr>
        <w:instrText xml:space="preserve"> ADDIN ZOTERO_ITEM CSL_CITATION {"citationID":"Cm5auquP","properties":{"formattedCitation":"(120,127,138,146)","plainCitation":"(120,127,138,146)"},"citationItems":[{"id":174,"uris":["http://zotero.org/users/local/rNdLYwBI/items/ZVXG5WPV"],"uri":["http://zotero.org/users/local/rNdLYwBI/items/ZVXG5WPV"],"itemData":{"id":174,"type":"article-journal","title":"Double-blind placebo-controlled evaluation of sublingual-swallow immunotherapy with standardized Parietaria judaica extract in children with allergic rhinoconjunctivitis","container-title":"Journal of Allergy &amp; Clinical Immunology","page":"425-32","volume":"104","issue":"2 Pt 1","source":"Ovid Technologies","archive":"MEDLINE","archive_location":"10452766","abstract":"BACKGROUND: Sublingual-swallow immunotherapy was recently recognized in the World Health Organization Position Paper (Allergen immunotherapy: therapeutic vaccines for allergic diseases) \"as a viable alternative to parenteral injection therapy to treat allergic diseases\" in adults. More controlled studies were required to assess the efficacy and safety of this treatment in children. OBJECTIVE: This study was carried out to assess the clinical efficacy and safety profile of sublingual-swallow immunotherapy with high-dose allergen in children with allergies. METHODS: We used a double-blind placebo-controlled design. Forty-one children with Parietaria -induced rhinoconjunctivitis were randomized to receive sublingual standardized Parietaria judaica extract (n = 20) or placebo (n = 21) for 2 years. The cumulative dose of allergen was 375 times higher than that used in parenteral immunotherapy and the cumulative dose of Par j 1 major allergen was 52.5 mg over 2 years. The main efficacy assessment criteria were symptoms and rescue medication scores recorded on the patients' diary cards. Secondary criteria were changes in skin and conjunctival specific reactivity as well as blood parameters, analyzed after 1 and 2 years of immunotherapy. The safety of the treatment was assessed by evaluating the frequency and severity of adverse effects. RESULTS: A significant reduction in rhinitis symptoms was observed in the active treatment group during the second season (P =.02), with no difference in medication scores. A significant decrease in skin reactivity (P =.002 after 2 years of treatment) and an increase in the threshold dose for conjunctival allergen provocation test (P =.02) were observed in the active treatment group compared with the group receiving placebo. A significant increase in specific IgG(4 ) levels (P =.02) was also observed in the active group. Immunotherapy was well tolerated. CONCLUSION: Sublingual-swallow immunotherapy in Parietaria -allergic children provided a clinical benefit and a decreased specific reactivity to the allergen. The safety profile of this treatment, which constitutes an important issue, indicated good tolerance and compliance.","ISSN":"0091-6749","shortTitle":"Double-blind placebo-controlled evaluation of sublingual-swallow immunotherapy with standardized Parietaria judaica extract in children with allergic rhinoconjunctivitis","journalAbbreviation":"J Allergy Clin Immunol","language":"English","author":[{"literal":"M. La Rosa"},{"literal":"C. Ranno"},{"literal":"C. Andre"},{"literal":"F. Carat"},{"literal":"M. A. Tosca"},{"literal":"G. W. Canonica"}],"issued":{"date-parts":[["0000",8]]}}},{"id":12289,"uris":["http://zotero.org/users/local/SC6WjBX3/items/N4KBBV69"],"uri":["http://zotero.org/users/local/SC6WjBX3/items/N4KBBV69"],"itemData":{"id":12289,"type":"article-journal","title":"Immunotherapy with sublingual birch pollen extract. A short-term double-blind placebo study","container-title":"Journal of investigational allergology &amp; clinical immunology","page":"165-71","volume":"8","issue":"3","archive_location":"CN-00687136","abstract":"The aim of this double-blind placebo-controlled study was to evaluate the efficacy and tolerability of short-term birch pollen sublingual immunotherapy. Forty-one patients suffering from allergic rhinoconjunctivitis caused by Betula alba were included. Exclusion criteria were the following: undergoing immunotherapy within the last 2 years, contraindications to immunotherapy, pregnancy and nursing. The treatment schedule comprised a 28-day basic course, followed by a 3-month maintenance treatment. The evaluation of the parameters was performed before treatment and 4 months after the last maintenance dose. Skin prick test and conjunctival provocation test (CPT) in a dilution series were carried out to determine the threshold of the reaction. The objective parameters used were the diameter of the skin wheals and the lowest concentration, of the allergen extract to induce the symptoms of itching and reddening of the eyes. The allergic reaction in general was evaluated with the help of a 2-h birch pollen challenge in the Vienna Challenge Chamber (VCC); nasal flow and resistance was measured by rhinomanometry; and nasal secretion was quantified by weighing used handkerchiefs. Bronchial reactions were objectified by spirometry; subjective symptoms of the eyes, the nose and the bronchial tract were documented by the patients via a visual analog scale. Birch pollen specific IgE and IgG were evaluated by monoclonal antibody enzyme immunoassay before (T0) and after (T1) treatment. For statistics p &lt; 0.05 was applied. At T0 there was no decisive difference in the in vitro and in vivo results between the two groups. After the treatment period (T1), actively treated patients showed a significantly higher tolerance to the birch pollen CPT (p &lt; 0.01). The skin reaction was significantly lower than in the placebo group. Furthermore, actively treated patients produced less than half of the nasal secretion of placebo-treated patients during the challenge session. The rhinomanometry analysis during the challenge showed significant differences for verum and placebo in favor of the actively treated patients (p = 0.033). There was no significant difference in the specific IgE and IgG concentrations. The side effects and compliance during the treatment were comparable in both groups. In conclusion, sublingual immunotherapy is a well tolerated and clinically effective method of treatment.","shortTitle":"Immunotherapy with sublingual birch pollen extract. A short-term double-blind placebo study","author":[{"literal":"F. Horak"},{"literal":"P. Stübner"},{"literal":"U. E. Berger"},{"literal":"B. Marks"},{"literal":"J. Toth"},{"literal":"S. Jäger"}],"issued":{"date-parts":[["1998"]]}}},{"id":186,"uris":["http://zotero.org/users/local/rNdLYwBI/items/4P5VIVPJ"],"uri":["http://zotero.org/users/local/rNdLYwBI/items/4P5VIVPJ"],"itemData":{"id":186,"type":"article-journal","title":"Randomised controlled trial of local allergoid immunotherapy on allergic inflammation in mite-induced rhinoconjunctivitis","container-title":"Lancet","page":"629-32","volume":"351","issue":"9103","source":"Ovid Technologies","archive":"MEDLINE","archive_location":"9500318","abstract":"BACKGROUND: Non-injective routes of immunotherapy are thought to be valuable therapeutic options for respiratory allergy. We investigated the clinical efficacy and the effects of sublingual/oral immunotherapy on conjunctival allergic inflammation in patients with mite-induced respiratory allergy. METHODS: We used a double-blind placebo-controlled design. 20 patients with mite-induced rhinoconjunctivitis (six of whom also had mild asthma) were randomly assigned sublingual/oral immunotherapy (n=10) or placebo (n=10) for 2 years. We assessed symptom score by diary cards and inflammatory-cell infiltrate, and expression of intercellular adhesion molecule 1 (ICAM-1) in the conjunctiva after specific allergen challenge at enrollment and after 12 and 24 months of treatment. FINDINGS: We found significantly lower symptom scores in the immunotherapy group than in the placebo group in most of the winter months (p=0.05). Compared with the placebo group, inflammatory-cell infiltration after conjunctival challenge, and ICAM-1 expression on conjunctival epithelium decreased significantly in the first year of treatment in the immunotherapy group (p=0.04 and p=0.02, respectively). These effects were also seen for the minimum persistent inflammation, in symptom-free patients exposed constantly to allergens (p=0.02). Serum concentrations of eosinophil cationic protein decreased significantly (p=0.04). Immunotherapy was well tolerated and compliance was good. INTERPRETATION: Our results suggest that this immunotherapy is clinically effective in rhinoconjunctivitis and that it decreases the immune-mediated inflammatory responses to the allergen.","ISSN":"0140-6736","shortTitle":"Randomised controlled trial of local allergoid immunotherapy on allergic inflammation in mite-induced rhinoconjunctivitis","journalAbbreviation":"Lancet","language":"English","author":[{"literal":"G. Passalacqua"},{"literal":"M. Albano"},{"literal":"L. Fregonese"},{"literal":"A. Riccio"},{"literal":"C. Pronzato"},{"literal":"G. S. Mela"},{"literal":"G. W. Canonica"}],"issued":{"date-parts":[["0000",2,28]]}}},{"id":270,"uris":["http://zotero.org/users/local/rNdLYwBI/items/DCNKP3P9"],"uri":["http://zotero.org/users/local/rNdLYwBI/items/DCNKP3P9"],"itemData":{"id":270,"type":"article-journal","title":"A prospective, randomized, double-blind, placebo-controlled multi-centre study on the efficacy and safety of sublingual immunotherapy (SLIT) in children with seasonal allergic rhino-conjuctivitis to grass pollen.","abstract":"Background:  Especially in childhood, sublingual immunotherapy (SLIT) could offer advantages over subcutaneous therapy. However, limited data on its efficacy is available.\n\nMethods:  In four German centres 97 children (age 3–14 years) with allergic rhinoconjunctivitis to grass pollen were enrolled in a prospective, double-blind trial comparing SLIT (Pangramin SLIT®; ALK-SCHERAX, 0.5 μg major allergens, three times per week, 32 months) with placebo. Primary endpoint was a multiple symptom-medication score for changes in seasonal diary entries between the first and third year of the study (SLIT n = 39; placebo n = 38).\n\nResults:  The multiple symptom-medication score was significantly reduced by SLIT to 77.3% of the placebo group (P = 0.0498). The subsequent analysis of the single endpoints did not reveal significant differences for symptom scores in favour of SLIT (85.1% of placebo group; P = 0.22). However, the medication score improved significantly (67.1% of placebo group; P = 0.0025). Furthermore, secondary endpoints assessing in vivo immune responses did not differ significantly between the groups. However, retrospective analysis showed some inhomogeneity for clinical and in vitro parameters at the beginning of the study. Allergic side effects with possible relation to the study drug were reported in both groups (SLIT 49%, placebo 27%, P = 0.026).\n\nConclusion:  Our study indicates that SLIT had a positive effect on the reduction of a multiple symptom-medication score, mainly by significantly reducing rescue medication use, but had no significant effect on symptoms alone in children with rhinoconjunctivitis to grass pollen compared with a placebo.","author":[{"literal":"Rolinck-Werninghaus C"},{"literal":"Wolf H"},{"literal":"Liebke C"},{"literal":"Baars JC"},{"literal":"Lange J"},{"literal":"Kopp MV."}]}}],"schema":"https://github.com/citation-style-language/schema/raw/master/csl-citation.json"} </w:instrText>
      </w:r>
      <w:r w:rsidRPr="00E15E0D">
        <w:rPr>
          <w:rFonts w:ascii="Garamond" w:hAnsi="Garamond"/>
          <w:sz w:val="22"/>
          <w:szCs w:val="22"/>
        </w:rPr>
        <w:fldChar w:fldCharType="separate"/>
      </w:r>
      <w:r>
        <w:rPr>
          <w:rFonts w:ascii="Garamond" w:hAnsi="Garamond"/>
          <w:sz w:val="22"/>
          <w:szCs w:val="22"/>
        </w:rPr>
        <w:t>(120,127,138,146)</w:t>
      </w:r>
      <w:r w:rsidRPr="00E15E0D">
        <w:rPr>
          <w:rFonts w:ascii="Garamond" w:hAnsi="Garamond"/>
          <w:sz w:val="22"/>
          <w:szCs w:val="22"/>
        </w:rPr>
        <w:fldChar w:fldCharType="end"/>
      </w:r>
      <w:r w:rsidRPr="00A941C7">
        <w:rPr>
          <w:rFonts w:ascii="Garamond" w:hAnsi="Garamond"/>
          <w:sz w:val="22"/>
          <w:szCs w:val="22"/>
        </w:rPr>
        <w:t xml:space="preserve"> </w:t>
      </w:r>
      <w:r w:rsidRPr="00E15E0D">
        <w:rPr>
          <w:rFonts w:ascii="Garamond" w:hAnsi="Garamond"/>
          <w:sz w:val="22"/>
          <w:szCs w:val="22"/>
        </w:rPr>
        <w:t xml:space="preserve">(Table </w:t>
      </w:r>
      <w:r>
        <w:rPr>
          <w:rFonts w:ascii="Garamond" w:hAnsi="Garamond"/>
          <w:sz w:val="22"/>
          <w:szCs w:val="22"/>
        </w:rPr>
        <w:t>S2m</w:t>
      </w:r>
      <w:r w:rsidRPr="00E15E0D">
        <w:rPr>
          <w:rFonts w:ascii="Garamond" w:hAnsi="Garamond"/>
          <w:sz w:val="22"/>
          <w:szCs w:val="22"/>
        </w:rPr>
        <w:t>).</w:t>
      </w:r>
    </w:p>
    <w:p w14:paraId="6141CF88" w14:textId="77777777" w:rsidR="00D20980" w:rsidRPr="00F27C66" w:rsidRDefault="00D20980" w:rsidP="00D20980">
      <w:pPr>
        <w:spacing w:line="360" w:lineRule="auto"/>
        <w:jc w:val="both"/>
        <w:rPr>
          <w:rFonts w:ascii="Garamond" w:hAnsi="Garamond"/>
          <w:b/>
          <w:sz w:val="22"/>
          <w:szCs w:val="22"/>
        </w:rPr>
      </w:pPr>
    </w:p>
    <w:p w14:paraId="34C3725E" w14:textId="77777777" w:rsidR="00D20980" w:rsidRPr="00ED08BA" w:rsidRDefault="00D20980" w:rsidP="00D20980">
      <w:pPr>
        <w:spacing w:line="360" w:lineRule="auto"/>
        <w:jc w:val="both"/>
        <w:outlineLvl w:val="0"/>
        <w:rPr>
          <w:rFonts w:ascii="Garamond" w:hAnsi="Garamond" w:cs="Arial"/>
          <w:b/>
          <w:i/>
          <w:sz w:val="22"/>
          <w:szCs w:val="22"/>
          <w:lang w:val="en-US"/>
        </w:rPr>
      </w:pPr>
      <w:r w:rsidRPr="00ED08BA">
        <w:rPr>
          <w:rFonts w:ascii="Garamond" w:hAnsi="Garamond" w:cs="Arial"/>
          <w:b/>
          <w:i/>
          <w:sz w:val="22"/>
          <w:szCs w:val="22"/>
          <w:lang w:val="en-US"/>
        </w:rPr>
        <w:t>Cost-effectiveness</w:t>
      </w:r>
    </w:p>
    <w:p w14:paraId="49075172" w14:textId="77777777" w:rsidR="00D20980" w:rsidRPr="00ED08BA" w:rsidRDefault="00D20980" w:rsidP="00D20980">
      <w:pPr>
        <w:spacing w:line="360" w:lineRule="auto"/>
        <w:jc w:val="both"/>
        <w:outlineLvl w:val="0"/>
        <w:rPr>
          <w:rFonts w:ascii="Garamond" w:hAnsi="Garamond"/>
          <w:sz w:val="22"/>
          <w:szCs w:val="22"/>
          <w:u w:val="single"/>
          <w:lang w:val="en-US"/>
        </w:rPr>
      </w:pPr>
      <w:r w:rsidRPr="00ED08BA">
        <w:rPr>
          <w:rFonts w:ascii="Garamond" w:hAnsi="Garamond"/>
          <w:sz w:val="22"/>
          <w:szCs w:val="22"/>
          <w:u w:val="single"/>
          <w:lang w:val="en-US"/>
        </w:rPr>
        <w:t xml:space="preserve">Characteristics of studies  </w:t>
      </w:r>
    </w:p>
    <w:p w14:paraId="38CC5F53" w14:textId="77777777" w:rsidR="00D20980" w:rsidRPr="00301122" w:rsidRDefault="00D20980" w:rsidP="00D20980">
      <w:pPr>
        <w:spacing w:line="360" w:lineRule="auto"/>
        <w:jc w:val="both"/>
        <w:rPr>
          <w:rFonts w:ascii="Garamond" w:hAnsi="Garamond"/>
          <w:sz w:val="22"/>
          <w:szCs w:val="22"/>
          <w:lang w:val="en-US"/>
        </w:rPr>
      </w:pPr>
      <w:r w:rsidRPr="00301122">
        <w:rPr>
          <w:rFonts w:ascii="Garamond" w:hAnsi="Garamond"/>
          <w:sz w:val="22"/>
          <w:szCs w:val="22"/>
          <w:lang w:val="en-US"/>
        </w:rPr>
        <w:t xml:space="preserve">We identified 19 eligible studies that reported on health economic evaluations of SCIT and SLIT in both children and adults (Table </w:t>
      </w:r>
      <w:r>
        <w:rPr>
          <w:rFonts w:ascii="Garamond" w:hAnsi="Garamond"/>
          <w:sz w:val="22"/>
          <w:szCs w:val="22"/>
          <w:lang w:val="en-US"/>
        </w:rPr>
        <w:t>S2n</w:t>
      </w:r>
      <w:r w:rsidRPr="00301122">
        <w:rPr>
          <w:rFonts w:ascii="Garamond" w:hAnsi="Garamond"/>
          <w:sz w:val="22"/>
          <w:szCs w:val="22"/>
          <w:lang w:val="en-US"/>
        </w:rPr>
        <w:t>).</w:t>
      </w:r>
      <w:r w:rsidRPr="001E102E">
        <w:rPr>
          <w:rFonts w:ascii="Garamond" w:hAnsi="Garamond"/>
          <w:sz w:val="22"/>
          <w:szCs w:val="22"/>
          <w:lang w:val="en-US"/>
        </w:rPr>
        <w:fldChar w:fldCharType="begin"/>
      </w:r>
      <w:r>
        <w:rPr>
          <w:rFonts w:ascii="Garamond" w:hAnsi="Garamond"/>
          <w:sz w:val="22"/>
          <w:szCs w:val="22"/>
          <w:lang w:val="en-US"/>
        </w:rPr>
        <w:instrText xml:space="preserve"> ADDIN ZOTERO_ITEM CSL_CITATION {"citationID":"XYc16iJO","properties":{"formattedCitation":"{\\rtf (165\\uc0\\u8211{}183)}","plainCitation":"(165–183)"},"citationItems":[{"id":36,"uris":["http://zotero.org/users/local/rNdLYwBI/items/TV89DZMZ"],"uri":["http://zotero.org/users/local/rNdLYwBI/items/TV89DZMZ"],"itemData":{"id":36,"type":"article-journal","title":"A systematic review and economic evaluation of subcutaneous and sublingual allergen immunotherapy in adults and children with seasonal allergic rhinitis","container-title":"Health Technology Assessment (Winchester, England)","page":"vi, xi-xiv, 1-322","volume":"17","issue":"27","source":"Ovid Technologies","archive":"MEDLINE","archive_location":"23827204","abstract":"BACKGROUND: Severe allergic rhinitis uncontrolled by conventional medication can substantially affect quality of life. Immunotherapy involves administering increasing doses of a specific allergen, with the aim of reducing sensitivity and symptomatic reactions. Recent meta-analyses have concluded that both subcutaneous immunotherapy (SCIT) and sublingual immunotherapy (SLIT) are more effective than placebo in reducing symptoms. It is uncertain which route of administration is more effective and whether or not treatment is cost-effective. OBJECTIVE: To determine the comparative clinical effectiveness and cost-effectiveness of SCIT and SLIT for seasonal allergic rhinitis in adults and children. DATA SOURCES: Electronic databases {MEDLINE, EMBASE, The Cochrane Library [Cochrane Central Register of Controlled Trials (CENTRAL)], NHS Economic Evaluation Database (NHS EED)} and trial registries (from inception up to April 2011). REVIEW METHODS: Standard systematic review methods were used for study selection, data extraction and quality assessment. Double-blind randomised, placebo-controlled trials of SCIT or SLIT, or of SCIT compared with SLIT, and economic evaluations were included. Meta-analysis and indirect comparison meta-analysis and meta-regression were carried out. A new economic model was constructed to estimate cost-utility. RESULTS: Meta-analyses found statistically significant effects for SCIT and SLIT compared with placebo across a number of outcome measures and for the vast majority of subgroup analyses (type and amount of allergen, duration of treatment). There was less evidence for children, but some results in favour of SLIT were statistically significant. Indirect comparisons did not provide conclusive results in favour of either SCIT or SLIT. Economic modelling suggested that, when compared with symptomatic treatment (ST), both SCIT and SLIT may become cost-effective at a threshold of 20,000-30,000 per quality-adjusted life-year (QALY) from around 6 years, or 5 years for SCIT compared with SLIT (NHS and patient perspective). LIMITATIONS: It is uncertain to what extent changes in the outcome measures used in the trials translate into clinically meaningful benefits. Cost-effectiveness estimates are based on a simple model, limited data and a number of assumptions, and should be seen as indicative only. CONCLUSIONS: A benefit from both SCIT and SLIT compared with placebo has been consistently demonstrated, but the extent of this effectiveness in terms of clinical benefit is unclear. Both SCIT and SLIT may be cost-effective compared with ST from around 6 years (threshold of 20,000-30,000 per QALY). Further research is needed to establish the comparative effectiveness of SCIT compared with SLIT and to provide more robust cost-effectiveness estimates. FUNDING: The National Institute for Health Research Health Technology Assessment programme.","DOI":"10.3310/hta17270","ISSN":"2046-4924","shortTitle":"A systematic review and economic evaluation of subcutaneous and sublingual allergen immunotherapy in adults and children with seasonal allergic rhinitis","journalAbbreviation":"Health Technol Assess","language":"English","author":[{"literal":"A. Meadows"},{"literal":"B. Kaambwa"},{"literal":"N. Novielli"},{"literal":"A. Huissoon"},{"literal":"A. Fry-Smith"},{"literal":"C. Meads"},{"literal":"P. Barton"},{"literal":"J. Dretzke"}],"issued":{"date-parts":[["0000",7]]}}},{"id":555,"uris":["http://zotero.org/users/local/rNdLYwBI/items/EVIZXFVA"],"uri":["http://zotero.org/users/local/rNdLYwBI/items/EVIZXFVA"],"itemData":{"id":555,"type":"article-journal","title":"Cost-effectiveness of GRAZAX for prevention of grass pollen induced rhinoconjunctivitis in Southern Europe","container-title":"Respiratory Medicine","page":"1885-94","volume":"101","issue":"9","source":"Ovid Technologies","archive":"MEDLINE","archive_location":"17611095","abstract":"BACKGROUND: Allergic rhinoconjunctivitis is a global health problem. Around 14 million people in Spain, France, Italy, and Austria suffer from grass pollen induced allergic rhinitis. Standard care only provides symptoms relief, while allergen specific immunotherapy (SIT) treats the underlying cause of the disease. Grazax from ALK-Abello is a new, tablet-based, effective route of SIT for home treatment. The objective was to assess the cost-effectiveness of Grazax in four Southern European countries. METHODS: A prospective pharmacoeconomic analyses was carried out alongside a multinational, clinical trial measuring the efficacy of Grazax. Pooled data on resource use and health outcomes were collected. A societal perspective was adopted, and the analysis had a nine-year time horizon. The primary outcome measure was quality adjusted life years (QALYs). RESULTS: Grazax was superior to standard care for all efficacy endpoints, including QALYs gained, and resulted in significantly less use of rescue medication and fewer hours missed from work. Grazax was cost-effective for all countries for an annual price in the range of 1500 euros - 1900 euros. The result was improved by inclusion of future costs of asthma and exclusion of Spanish trial centers which experienced an exceptionally low pollen season. CONCLUSION: The analysis illustrates that allergen SIT with Grazax for grass pollen induced rhinoconjunctivitis is a cost-effective intervention in Southern Europe.","ISSN":"0954-6111","shortTitle":"Cost-effectiveness of GRAZAX for prevention of grass pollen induced rhinoconjunctivitis in Southern Europe","journalAbbreviation":"Respir Med","language":"English","author":[{"literal":"G. W. Canonica"},{"literal":"P. B. Poulsen"},{"literal":"U. Vestenbaek"}],"issued":{"date-parts":[["0000",9]]}}},{"id":573,"uris":["http://zotero.org/users/local/rNdLYwBI/items/NKJ76C2W"],"uri":["http://zotero.org/users/local/rNdLYwBI/items/NKJ76C2W"],"itemData":{"id":573,"type":"article-journal","title":"A cost-effectiveness analysis of immunotherapy with SQ allergen extract for patients with seasonal allergic rhinoconjunctivitis in selected European countries","container-title":"Current Medical Research and Opinion","page":"1113-1120","volume":"23","issue":"5","archive_location":"WOS:000248757500019","abstract":"Background: Seasonal allergic rhinoconjunctivitis can, for some people, reduce quality of life and the ability to cope with everyday tasks. Scope: In this paper we investigate the cost-effectiveness of immunization therapy with Alutard SO (ASQ) and compare the cost-effectiveness in countries where the therapy has been in use in order to assess the impact of national therapeutic practices on the results of health economic assessments. Data are obtained from a clinical trial carried out in 2001-2002. To evaluate the cost-effectiveness of immunization we have added data on resource use in Austria, Denmark, Finland, Germany, the Netherlands, and Sweden. Findings:The computations result in cost-effectiveness ratios for allergen immunization between (sic) 0 000 and (sic) 20 000 per QALY even without provision for indirect costs, and achieving dominance in most countries where indirect costs have also been taken into account. The country comparisons show that the direct cost of administrating the up-dosing and maintenance differs considerably between countries, and that the cost of medical staff is substantial, constituting in most cases more than half of the direct costs of the immunization therapy. Conclusion: The study shows that immunotherapy with SO allergen extract is cost-effective in a wide range of national environments, and that cost-effectiveness differences by country are largely a result of different practices in the up-dosing phase.","DOI":"10.1185/030079907x187865","ISSN":"0300-7995","shortTitle":"A cost-effectiveness analysis of immunotherapy with SQ allergen extract for patients with seasonal allergic rhinoconjunctivitis in selected European countries","author":[{"literal":"H. Keiding"},{"literal":"K. P. Jorgensen"}],"issued":{"date-parts":[["0000",5]]}}},{"id":559,"uris":["http://zotero.org/users/local/rNdLYwBI/items/N984H3S5"],"uri":["http://zotero.org/users/local/rNdLYwBI/items/N984H3S5"],"itemData":{"id":559,"type":"article-journal","title":"Cost-effectiveness of grass allergen tablet (GRAZAX) for the prevention of seasonal grass pollen induced rhinoconjunctivitis - a Northern European perspective","container-title":"Clinical &amp; Experimental Allergy","page":"772-9","volume":"37","issue":"5","source":"Ovid Technologies","archive":"MEDLINE","archive_location":"17456225","abstract":"BACKGROUND: The prevalence of allergic rhinoconjunctivitis has increased dramatically. Seventeen million people in the United Kingdom, Germany, the Netherlands, Sweden, Denmark, Norway and Finland suffer from grass pollen induced allergic rhinitis. Symptomatic therapy with antihistamines and topical steroids is partially effective but allergen-specific immunotherapy by injection or sublingual routes is superior. The grass allergen tablet (GRAZAX) is a new allergen-specific immunotherapy for home administration. OBJECTIVE: To assess the cost-effectiveness of the grass allergen tablet compared with symptomatic medication in seven Northern European countries. METHODS: A prospective pharmacoeconomic analysis was carried out alongside a multinational clinical trial. Pooled data on resource use and health outcomes were collected. A societal perspective was adopted, and the analysis had a 9-year time horizon. The outcome measure was Quality Adjusted Life Years (QALYs). RESULTS: The grass allergen tablet was clinically superior to symptomatic treatment, producing statistically significant differences for all efficacy end-points, including the number of QALYs gained - 0.976 vs. 0.947 QALYs gained. There was a significantly higher usage of the rescue medications loratadine and budesonide, and more hours missed from work (production loss), in the symptomatic treatment group. The cost per QALY gained in the grass allergen tablet group was similar in the seven countries (euro 12,930 to euro 18,263 for an annual cost of the grass allergen tablet of euro 1500). The analysis showed that the grass allergen tablet was cost-effective for all countries for an annual treatment cost below euro 2200. CONCLUSION: The pharmacoeconomic analysis illustrated that allergen-specific immunotherapy with the grass allergen tablet is a cost-effective intervention for the prevention of grass pollen induced rhinoconjunctivitis in Northern European countries, for a tablet price below euro 6. In Germany for example the price of the tablet is euro 2.95 corresponding to a yearly treatment cost of euro 358 - based on a 9-year time horizon.","ISSN":"0954-7894","shortTitle":"Cost-effectiveness of grass allergen tablet (GRAZAX) for the prevention of seasonal grass pollen induced rhinoconjunctivitis - a Northern European perspective","journalAbbreviation":"Clin Exp Allergy","language":"English","author":[{"literal":"C. Bachert"},{"literal":"U. Vestenbaek"},{"literal":"J. Christensen"},{"literal":"U. K. Griffiths"},{"literal":"P. B. Poulsen"}],"issued":{"date-parts":[["0000",5]]}}},{"id":553,"uris":["http://zotero.org/users/local/rNdLYwBI/items/KCIHVZ8J"],"uri":["http://zotero.org/users/local/rNdLYwBI/items/KCIHVZ8J"],"itemData":{"id":553,"type":"article-journal","title":"[Economic evaluation of a tablet-based vaccination against hay fever in Denmark]","container-title":"Ugeskrift for Laeger","page":"138-42","volume":"170","issue":"3","source":"Ovid Technologies","archive":"MEDLINE","archive_location":"18208729","abstract":"INTRODUCTION: Hay fever (allergic rhinoconjunctivitis) is a frequent disease and 12% of the Danish adult population suffer from grass-pollen induced hay fever. Symptomatic medication is the traditional treatment, while immunotherapy with sustained effect is an alternative. Grazax (Phleum pratense, ALK-Abello) is a new tablet-based vaccination against grass-pollen induced hay fever. The aim was to investigate the cost-effectiveness of the tablet-based vaccination of grass-pollen induced hay fever in Denmark. MATERIALS AND METHODS: Based on a prospective collection of data as part of a clinical trial cost and quality of life (QALY) data for 493 patients, the tablet-based vaccine (Grazax) was compared in a cost-utility analysis (societal perspective) with symptomatic treatment. The analysis was based on three years of immunotherapy followed by six years of sustained effect. RESULTS: Significant more QALYs were gained from using the tablet-based vaccine (0.9799) compared with traditional symptomatic treatment (0.9567), which with a nine-year time horizon corresponds to 0.19 extra QALYs. The costs of vaccination against hay fever were DKK 34,498. With a nine-year time horizon, the cost per extra QALY from using the tablet-based vaccine was DKK 52,646 or DKK 134,105, focussing on direct costs alone. These results are below the unofficial thresholds for what the costs of a QALY should be. CONCLUSION: The analysis has shown that tablet-based immunotherapy (Grazax) for the treatment of hay fever results in an improved quality of life and that it is a cost-effective choice.","ISSN":"1603-6824","shortTitle":"[Economic evaluation of a tablet-based vaccination against hay fever in Denmark]","journalAbbreviation":"Ugeskr Laeger","language":"Danish","author":[{"literal":"P. B. Poulsen"},{"literal":"K. M. Pedersen"},{"literal":"J. Christensen"},{"literal":"U. Vestenbaek"}],"issued":{"date-parts":[["0000",1,14]]}}},{"id":567,"uris":["http://zotero.org/users/local/rNdLYwBI/items/4FNNX565"],"uri":["http://zotero.org/users/local/rNdLYwBI/items/4FNNX565"],"itemData":{"id":567,"type":"article-journal","title":"Sublingual or subcutaneous immunotherapy for seasonal allergic rhinitis: an indirect analysis of efficacy, safety and cost","container-title":"Journal of Evaluation in Clinical Practice","page":"225-238","volume":"20","issue":"3","archive_location":"WOS:000335987300004","abstract":"Rationale, aims and objectivesThe standard of preventive care for poorly controlled seasonal allergic rhinitis (AR) is subcutaneous immunotherapy (SCIT) with allergen extracts, administered in a physician's office. As an alternative to SCIT, sublingual immunotherapy (SLIT) is now an option for patients with seasonal AR. Oralair, a SLIT tablet containing freeze-dried allergen extracts of five grasses [cocksfoot (Dactylis glomerata), meadow grass (Poa pratensis), rye grass (Lolium perenne), sweet vernal grass (Anthoxanthum odoratum) and timothy grass (Phleum pratense)], and Grazax, a SLIT tablet containing a standardized extract of grass pollen allergen from timothy grass (Ppratenase), are two such agents currently available in many countries. However, head-to-head comparative data are not available. In this study, an indirect comparison on efficacy, safety and cost was undertaken between Oralair, Grazax and SCIT. MethodsA systematic review was conducted for double-blind placebo-controlled randomized trials evaluating Oralair, Grazax or SCIT in patients with grass-induced seasonal AR. Using placebo as the common control, an indirect statistical comparison between treatments was performed using meta regression analysis with active drug as the primary independent variable. An economic analysis, which included both direct and indirect costs for the Canadian setting, was also undertaken. ResultsOverall, 20 placebo-controlled trials met the study inclusion criteria. The indirect analysis suggested improved efficacy with Oralair over SCIT [standardized mean difference (SMD) in AR symptom control=-0.21; P=0.007] and Grazax (SMD=-0.18; P=0.018). In addition, there were no significant differences in the risk of discontinuation due to adverse events between therapies. Oralair was associated with cost savings against year-round SCIT ($2471), seasonal SCIT ($948) and Grazax ($1168) during the first year of therapy. ConclusionsOralair has at least non-inferior efficacy and comparable safety against SCIT and Grazax at a lower annual cost.","DOI":"10.1111/jep.12112","ISSN":"1356-1294","shortTitle":"Sublingual or subcutaneous immunotherapy for seasonal allergic rhinitis: an indirect analysis of efficacy, safety and cost","author":[{"literal":"G. Dranitsaris"},{"literal":"A. K. Ellis"}],"issued":{"date-parts":[["0000",6]]}}},{"id":563,"uris":["http://zotero.org/users/local/rNdLYwBI/items/8QR6B47T"],"uri":["http://zotero.org/users/local/rNdLYwBI/items/8QR6B47T"],"itemData":{"id":563,"type":"article-journal","title":"Economic evaluation of SQ-standardized grass allergy immunotherapy tablet (Grazax) in children","container-title":"ClinicoEconomics and Outcomes Research","page":"187-196","volume":"6","issue":"1","source":"Ovid Technologies","archive":"Embase","archive_location":"2014247180","abstract":"Background: Grass pollen-induced rhinoconjunctivitis is a common allergic respiratory disorder affecting over 20% of the UK population in terms of quality of life and sleep, work, and school patterns. The SQ-standardized grass allergy immunotherapy tablet (AIT) has been demonstrated as a disease-modifying treatment which gives a sustained effect even after completion of a treatment course. The objective of this study was to provide an economic assessment of whether treatment with the SQ-standardized grass AIT, Grazax (Phleum pratense) in combination with symptomatic medications is preferable to the standard of care using symptomatic medications only. The analysis was performed for children with grass pollen-induced rhinoconjunctivitis, with or without concomitant asthma, in the UK. Methods: The model evaluated the two treatment regimens in a cohort of 1,000 children from a payer's perspective. Treatment was modeled in terms of management of symptoms, impact on resource use, and development of allergic asthma. The analysis modeled the use of SQ-standardized grass AIT and the sustained effects of treatment over a 9-year time horizon (ie, 3 years of treatment, with modeled long-term benefits). Data inputs were drawn from a recent clinical trial, published studies, and databases. Results: SQ-standardized grass AIT improves patient outcomes, generating an incremental cost per quality-adjusted life year gained of 12,168. This is below commonly accepted thresholds in the UK. Conclusion: The resulting incremental cost per QALY falls below commonly accepted willingness to pay thresholds. Therefore, the SQ-standardized grass AIT is a cost-effective option for the treatment of grass pollen-induced rhinoconjunctivitis in the UK pediatric population. © 2014 Ronaldson et al.","DOI":"10.2147/CEOR.S44079","ISSN":"1178-6981","shortTitle":"Economic evaluation of SQ-standardized grass allergy immunotherapy tablet (Grazax) in children","language":"English","author":[{"literal":"S. Ronaldson"},{"literal":"M. Taylor"},{"literal":"P. G. Bech"},{"literal":"R. Shenton"},{"literal":"A. Bufe"}],"issued":{"date-parts":[["0000",4]]}}},{"id":579,"uris":["http://zotero.org/users/local/rNdLYwBI/items/6W39TTRP"],"uri":["http://zotero.org/users/local/rNdLYwBI/items/6W39TTRP"],"itemData":{"id":579,"type":"article-journal","title":"Cost effectiveness analysis of immunotherapy in patients with grass pollen allergic rhinoconjunctivitis in Germany","container-title":"Journal of Medical Economics","page":"906-917 12p","volume":"15","issue":"5","source":"EBSCOhost","archive":"jlh","archive_location":"107989997. Language: English. Entry Date: 20130329. Revision Date: 20150712. Publication Type: Journal Article","abstract":"OBJECTIVES: An economic evaluation was conducted to assess the outcomes and costs as well as cost-effectiveness of the following grass-pollen immunotherapies: OA (Oralair; Stallergenes S.A., Antony, France) vs GRZ (Grazax; ALK-Abelló, Hørsholm, Denmark), and ALD (Alk Depot SQ; ALK-Abelló) (immunotherapy agents alongside symptomatic medication) and symptomatic treatment alone for grass pollen allergic rhinoconjunctivitis. METHODS: The costs and outcomes of 3-year treatment were assessed for a period of 9 years using a Markov model. Treatment efficacy was estimated using an indirect comparison of available clinical trials with placebo as a common comparator. Estimates for immunotherapy discontinuation, occurrence of asthma, health state utilities, drug costs, resource use, and healthcare costs were derived from published sources. The analysis was conducted from the insurant's perspective including public and private health insurance payments and co-payments by insurants. Outcomes were reported as quality-adjusted life years (QALYs) and symptom-free days. The uncertainty around incremental model results was tested by means of extensive deterministic univariate and probabilistic multivariate sensitivity analyses. RESULTS: In the base case analysis the model predicted a cost-utility ratio of OA vs symptomatic treatment of 14,728 per QALY; incremental costs were 1356 (95%CI: 1230; 1484) and incremental QALYs 0.092 (95%CI: 0.052; 0.140). OA was the dominant strategy compared to GRZ and ALD, with estimated incremental costs of -1142 (95%CI: -1255; -1038) and -54 (95%CI: -188; 85) and incremental QALYs of 0.015 (95%CI: -0.025; 0.056) and 0.027 (95%CI: -0.022; 0.075), respectively. At a willingness-to-pay threshold of 20,000, the probability of OA being the most cost-effective treatment was predicted to be 79%. Univariate sensitivity analyses show that incremental outcomes were moderately sensitive to changes in efficacy estimates. The main study limitation was the requirement of an indirect comparison involving several steps to assess relative treatment effects. CONCLUSION: The analysis suggests OA to be cost-effective compared to GRZ and ALD, and a symptomatic treatment. Sensitivity analyses showed that uncertainty surrounding treatment efficacy estimates affected the model outcomes.","DOI":"10.3111/13696998.2012.688904","ISSN":"1369-6998","shortTitle":"Cost effectiveness analysis of immunotherapy in patients with grass pollen allergic rhinoconjunctivitis in Germany","author":[{"literal":"K. Y. Westerhout"},{"literal":"B. G. Verheggen"},{"literal":"C. H. Schreder"},{"literal":"M. Augustin"}],"issued":{"date-parts":[["2012"]]}}},{"id":593,"uris":["http://zotero.org/users/local/rNdLYwBI/items/U9XE89EH"],"uri":["http://zotero.org/users/local/rNdLYwBI/items/U9XE89EH"],"itemData":{"id":593,"type":"article-journal","title":"Health economic comparison of SLIT allergen and SCIT allergoid immunotherapy in patients with seasonal grass-allergic rhinoconjunctivitis in Germany.","container-title":"Clin Transl Allergy","volume":"5","issue":"1","author":[{"family":"Verheggen","given":"BG"},{"family":"Westerhout","given":"KY"},{"family":"Schreder","given":"CH"},{"family":"Augustin","given":"M"}],"issued":{"date-parts":[["2015"]]}}},{"id":594,"uris":["http://zotero.org/users/local/rNdLYwBI/items/89ICNZT3"],"uri":["http://zotero.org/users/local/rNdLYwBI/items/89ICNZT3"],"itemData":{"id":594,"type":"article-journal","title":"Cost-effectiveness of grass pollen SCIT compared with SLIT and symptomatic treatment.","container-title":"Allergo Journal International.","author":[{"family":"Reinhold","given":"T"},{"family":"Brüggenjürgen","given":"B"}]}},{"id":565,"uris":["http://zotero.org/users/local/rNdLYwBI/items/266S754T"],"uri":["http://zotero.org/users/local/rNdLYwBI/items/266S754T"],"itemData":{"id":565,"type":"article-journal","title":"Economic evaluation of 5-grass pollen tablets versus placebo in the treatment of allergic rhinitis in adults","container-title":"Clinical drug investigation","page":"343-9","volume":"33","issue":"5","archive_location":"CN-00916860","abstract":"Background: Allergen immunotherapy (AIT) is aimed at modifying the immune response to a causative allergen, thereby reducing clinical symptoms and symptomatic medication intake and improving quality of life. Long-term AIT research has led to the development of 5-grass pollen tablets, currently indicated for the treatment of grass pollen-induced allergic rhinitis (AR). Methods: A post-hoc analysis was conducted using the Average Adjusted Symptom Score (AAdSS) to compare the effect of treatment of AR with 5-grass pollen tablets versus placebo treatment. Using the results of the VO34.04 and VO53.06 trials and economic data, cost-effectiveness analysis of 5-grass pollen tablet treatment was performed from the Italian third-party payer perspective with cost data derived from a study of 2008 updated to 2011. Also a societal perspective was considered by using the costs related to the losses of productivity by following the human capital approach. Using the results of the analysis, the estimated receiver-operating characteristic curve was plotted to evaluate medication effectiveness in terms of quality-adjusted life years (QALYs) and a decision tree constructed to model the possible outcomes and costs for adults and paediatric patients with a low, medium, and high AAdSS. Finally, probabilistic sensitivity analysis was conducted to test the robustness of the results as well as their consistency at an assumed cost-effectiveness threshold of 30,000/QALY. Results: The results indicate that compared to the placebo, the 5-grass pollen tablet treatment provides a benefit of 0.127 QALYs in medium AAdSS patients and of 0.143 QALYs in high AAdSS patients. The 5-grass pollen tablet treatment was found to cost 1,024/QALY for patients with a medium AAdSS and 1,035/QALY for patients with a high AAdSS. Of all the simulations performed in the probabilistic sensitivity analysis, 99 % indicated that the incremental cost-effectiveness ratio of the 5-grass pollen tablet treatment was below the threshold of 30,000/QALY in patients with medium and high AAdSS, whereas it was found to be dominated in 67 % of simulations related to patients with low AAdSS. Conclusion: The 5-grass pollen tablet is a cost-effective treatment for adult AR patients with a medium or high AAdSS. This finding should be carefully considered when deciding the management strategy for these patients. 2013 The Author(s).","DOI":"10.1007/s40261-013-0067-z","shortTitle":"Economic evaluation of 5-grass pollen tablets versus placebo in the treatment of allergic rhinitis in adults","author":[{"literal":"M. Ruggeri"},{"literal":"M. Oradei"},{"literal":"F. Frati"},{"literal":"P. Puccinelli"},{"literal":"C. Romao"},{"literal":"I. Dell'Albani"},{"literal":"C. Incorvaia"},{"literal":"A. Cicchetti"}],"issued":{"date-parts":[["2013"]]}}},{"id":575,"uris":["http://zotero.org/users/local/rNdLYwBI/items/BT5TWJ38"],"uri":["http://zotero.org/users/local/rNdLYwBI/items/BT5TWJ38"],"itemData":{"id":575,"type":"article-journal","title":"Economic evaluation of sublingual immunotherapy vs symptomatic treatment in adults with pollen-induced respiratory allergy: the Sublingual Immunotherapy Pollen Allergy Italy (SPAI) study","container-title":"Annals of Allergy Asthma &amp; Immunology","page":"615-621","volume":"97","issue":"5","archive_location":"WOS:000242278200009","abstract":"Background: Few data are available on the pharmacoeconomic aspects of immunotherapy. Objective: To evaluate, from the health care system and societal perspectives, the costs and consequences of sublingual immunotherapy (SLIT) added to pharmacotherapy compared with drugs alone for respiratory allergy. Methods: This study compared costs, clinical outcomes, and cost-effectiveness ratios of 2 strategies in the management of allergic rhinitis and asthma, namely, SLIT associated with pharmacotherapy and pharmacotherapy alone (no SLIT). A decision tree was developed and populated with epidemiologic and resource utilization data concerning approximately 2,200 patients. Direct costs included visits, tests, pharmacotherapy, immunotherapy, and hospitalizations. Indirect costs and out-of-pocket drugs were also included. Outcome was calculated as the number of improved patients and asthma cases avoided at 6 years. Sensitivity analysis was performed by varying costs and epidemiologic data. Results: SLIT improved the symptoms of 399 of 1,000 patients and prevented asthma in 229 of 1,000 patients compared with drugs alone. For SLIT added to pharmacotherapy and pharmacotherapy alone, the direct cost per patient at more than 6 years was EURO2,400 and EURO3,026, whereas the indirect cost was EURO1,913 and EURO3,400. Conclusion: From both perspectives and for both effectiveness end points, SLIT is less expensive and more effective than pharmacotherapy alone.","ISSN":"1081-1206","shortTitle":"Economic evaluation of sublingual immunotherapy vs symptomatic treatment in adults with pollen-induced respiratory allergy: the Sublingual Immunotherapy Pollen Allergy Italy (SPAI) study","author":[{"literal":"P. Berto"},{"literal":"G. Passalacqua"},{"literal":"N. Crimi"},{"literal":"F. Frati"},{"literal":"C. Ortolani"},{"literal":"G. Senna"},{"literal":"G. W. Canonica"},{"literal":"Spai Study Group Italian"}],"issued":{"date-parts":[["0000",11]]}}},{"id":571,"uris":["http://zotero.org/users/local/rNdLYwBI/items/B76P4BA8"],"uri":["http://zotero.org/users/local/rNdLYwBI/items/B76P4BA8"],"itemData":{"id":571,"type":"article-journal","title":"Cost-effectiveness of specific subcutaneous immunotherapy in patients with allergic rhinitis and allergic asthma","container-title":"Annals of Allergy Asthma &amp; Immunology","page":"316-324","volume":"101","issue":"3","archive_location":"WOS:000259056300015","abstract":"Background: Specific immunotherapy is the only potentially curative treatment in patients with allergic rhinitis and allergic asthma. Health economic evaluations on this treatment, particularly in a German context, are sparse. Objective: To evaluate the cost-effectiveness of specific subcutaneous immunotherapy (SCIT) in addition to symptomatic treatment (ST) compared with ST alone in a German health care setting. Methods: The analysis was performed as a health economic model calculation based on Markov models. In addition, we performed a concomitant expert board composed of allergy experts in pediatrics, dermatology, pneumology, and otolaryngology. The primary perspective of the study was societal. Additional sensitivity analyses were performed to prove our results for robustness. Results: The SCIT and ST combination was associated with annual cost savings of (sic)140 per patient. After 10 years of disease duration, SCIT and ST reach the breakeven point. The overall incremental cost-effectiveness ratio (ICER) was (sic)-19,787 per quality-adjusted life-year (QALY), with a range that depended on patient age (adults, (sic)-22,196; adolescents, (sic)-14,747; children, (sic)-12,750). From a third-party payer's perspective, SCIT was associated with slightly additional costs. Thus, the resulting ICER was (sci)8,308 per QALY for all patients. Conclusions: Additional SCIT was associated with improved medical outcomes and cost savings compared with symptomatic treatment alone according to a societal perspective. Taking a European accepted ICER threshold of up to (sic)50,000 per QALY into account, additional SCIT is considered clearly cost-effective compared with routine care in Germany. The degree of cost-effectiveness is strongly affected by costs related to SCIT and the target population receiving such treatment.","ISSN":"1081-1206","shortTitle":"Cost-effectiveness of specific subcutaneous immunotherapy in patients with allergic rhinitis and allergic asthma","author":[{"literal":"B. Bruggenjurgen"},{"literal":"T. Reinhold"},{"literal":"R. Brehler"},{"literal":"E. Laake"},{"literal":"G. Wiese"},{"literal":"U. Machate"},{"literal":"S. N. Willich"}],"issued":{"date-parts":[["0000",9]]}}},{"id":577,"uris":["http://zotero.org/users/local/rNdLYwBI/items/ISGZPWSD"],"uri":["http://zotero.org/users/local/rNdLYwBI/items/ISGZPWSD"],"itemData":{"id":577,"type":"article-journal","title":"Economic evaluation of specific immunotherapy versus symptomatic treatment of allergic rhinitis in Germany","container-title":"Pharmacoeconomics","page":"37-52","volume":"17","issue":"1","archive_location":"WOS:000084910700003","abstract":"Objective: To use published data to compare the economic consequences of specific immunotherapy (SIT) lasting 3 years with those of continuous symptomatic treatment in patients with either pollen or mite allergy. Design and setting: The evaluation was conducted from the following 3 perspectives in Germany: (i) society; (ii) healthcare system; and (iii) statutory health insurance (SHI) provider. A modelling approach was used which was based on secondary analysis of existing data. The follow-up period was 10 years. The break-even point of cumulated costs, their difference per patient and the additional cost per additional patient free from asthma symptoms [incremental cost-effectiveness ratio (ICER)] were used as target variables, each from the viewpoint of SIT. The types of costs were direct and indirect (society), direct (healthcare system) and those incurred by SHI (i.e. expenses). In the base-case analysis, the average values of the clinical parameters and average case-related costs/expenses were applied. Main outcome measures and results: The break-even point was reached between year 6 and year 8 after the start of therapy, resulting in net savings of between 650 and 1190 deutschmarks (DM) per patient after 10 years. The ICERs of SIT were between -DM3640 and -DM7410, depending on study perspective and nature of the allergy (1990 values for symptomatic treatment and treatment of asthma, 1995 values for SIT; DM 1 approximate to $US0.58). The sensitivity analysis demonstrated the robustness of the model and its results. First, all the independent variables of the model were varied. Secondly, the influence of the model variables was quantified using a deterministic model. SIT was more likely to result in net savings than in additional costs. An economic parameter (cost for symptomatic treatment) had the highest influence on the results. Conclusions: This evaluation showed that SIT for 3 years is economically advantageous in patients who are allergic to pollen or mites and whose symptoms are inadequately controlled by continuous symptomatic treatment. After 10 years, the administration of SIT leads to net savings from the perspectives of society, the healthcare system and SHI (third-party payer) in Germany.","ISSN":"1170-7690","shortTitle":"Economic evaluation of specific immunotherapy versus symptomatic treatment of allergic rhinitis in Germany","author":[{"literal":"P. K. Schadlich"},{"literal":"J. G. Brecht"}],"issued":{"date-parts":[["0000",1]]}}},{"id":557,"uris":["http://zotero.org/users/local/rNdLYwBI/items/K3KX3HCC"],"uri":["http://zotero.org/users/local/rNdLYwBI/items/K3KX3HCC"],"itemData":{"id":557,"type":"article-journal","title":"Pharmacoeconomic assessment of specific immunotherapy versus current symptomatic treatment for allergic rhinitis and asthma in France","container-title":"European Annals of Allergy &amp; Clinical Immunology","page":"148-56","volume":"39","issue":"5","source":"Ovid Technologies","archive":"MEDLINE","archive_location":"17626329","abstract":"OBJECTIVES: The therapeutic benefit of specific immunotherapy (SIT) in allergic rhinitis and asthma has been endorsed by expert consensus. This study compared the cost/efficacy (C/E) of SIT with current symptomatic treatments (CST) for allergic rhinitis and asthma. METHODS: A C/E analysis was performed using a decision tree model. The decision tree and medical and economic hypotheses were defined by a panel of experts. The perspective adopted was that of the French Social Security. The costs and efficacy of SIT and CST were compared for dust-mite and pollen allergies, in adults and children. Direct medical costs included diagnosis and follow-up, consultations, CST and SIT. End-point economic criteria were cost per stabilised patient and cost per asthma case avoided. A sensitivity analysis was performed for each model. RESULTS: In adults, the incremental costs per asthma case avoided with injectable SIT were 393 Euro and 1327 Euro for dust-mite and pollen allergy, respectively, over a 6-year period. For sublingual SIT, the costs per asthma case avoided were 3158 Euro and 1708 Euro, respectively. In children, over a 7-year period, the incremental costs per asthma case avoided with injectable SIT were 583 Euro and 597 Euro for dust-mite and pollen allergy, respectively. For sublingual SIT the incremental costs were 3938 Euro and 824 Euro. CONCLUSION: Compared to CST, SIT is a cost-effective treatment in pollen and dust-mite-induced allergic rhinitis and asthma. Sublingual SIT is an attractive option in pollen-induced rhinitis, particularly in children. SIT appears to be an economically relevant strategy compared to CST.","ISSN":"1764-1489","shortTitle":"Pharmacoeconomic assessment of specific immunotherapy versus current symptomatic treatment for allergic rhinitis and asthma in France","journalAbbreviation":"Eur Ann Allergy Clin Immunol","language":"English","author":[{"literal":"L. F. Omnes"},{"literal":"J. Bousquet"},{"literal":"P. Scheinmann"},{"literal":"F. Neukirch"},{"literal":"G. Jasso-Mosqueda"},{"literal":"A. Chicoye"},{"literal":"L. Champion"},{"literal":"R. Fadel"}],"issued":{"date-parts":[["0000",5]]}}},{"id":582,"uris":["http://zotero.org/users/local/rNdLYwBI/items/H7VIG8Q9"],"uri":["http://zotero.org/users/local/rNdLYwBI/items/H7VIG8Q9"],"itemData":{"id":582,"type":"article-journal","title":"Health-economic analyses of subcutaneous specific immunotherapy for grass pollen and mite allergy.","container-title":"Allergologia et immunopathologia","page":"296-302","volume":"33","issue":"6","author":[{"family":"Peterson","given":"KD"},{"family":"Gyrd-Hansen","given":"D"},{"family":"Dahl","given":"R"}],"issued":{"date-parts":[["2005"]]}}},{"id":583,"uris":["http://zotero.org/users/local/rNdLYwBI/items/PRS94KFN"],"uri":["http://zotero.org/users/local/rNdLYwBI/items/PRS94KFN"],"itemData":{"id":583,"type":"article-journal","title":"Economic evaluation of sublingual vs subcutaneous allergen immunotherapy.","container-title":"Annals of Allergy, Asthma &amp; Immunology","page":"482-9","volume":"100","issue":"5","author":[{"family":"Pokladnikova","given":"J"},{"family":"Krcmova","given":"I"},{"family":"Vlcek","given":"J"}],"issued":{"date-parts":[["2008"]]}}},{"id":"AijPBhLd/jWFZ2GDp","uris":["http://zotero.org/users/local/rNdLYwBI/items/D62HPNB9"],"uri":["http://zotero.org/users/local/rNdLYwBI/items/D62HPNB9"],"itemData":{"id":"AijPBhLd/jWFZ2GDp","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id":"AijPBhLd/WX53UeTG","uris":["http://zotero.org/users/local/rNdLYwBI/items/PIKKBWNA"],"uri":["http://zotero.org/users/local/rNdLYwBI/items/PIKKBWNA"],"itemData":{"id":"AijPBhLd/WX53UeTG","type":"article-journal","title":"Economic evaluation of sublingual immunotherapy vs symptomatic treatment in allergic asthma.","container-title":"Annals of Allergy, Asthma &amp; Immunology","page":"254-9","volume":"103","issue":"3","author":[{"family":"Ariano","given":"R"},{"family":"Berto","given":"P"},{"family":"Incorvaia","given":"C"},{"family":"Di Cara","given":"G"},{"family":"Boccardo","given":"R"},{"family":"La Grutta","given":"S"}],"issued":{"date-parts":[["2009"]]}}}],"schema":"https://github.com/citation-style-language/schema/raw/master/csl-citation.json"} </w:instrText>
      </w:r>
      <w:r w:rsidRPr="001E102E">
        <w:rPr>
          <w:rFonts w:ascii="Garamond" w:hAnsi="Garamond"/>
          <w:sz w:val="22"/>
          <w:szCs w:val="22"/>
          <w:lang w:val="en-US"/>
        </w:rPr>
        <w:fldChar w:fldCharType="separate"/>
      </w:r>
      <w:r w:rsidR="00C144E4">
        <w:rPr>
          <w:rFonts w:ascii="Garamond" w:hAnsi="Garamond"/>
          <w:sz w:val="22"/>
        </w:rPr>
        <w:t>(160–178</w:t>
      </w:r>
      <w:r w:rsidRPr="00BD7C9F">
        <w:rPr>
          <w:rFonts w:ascii="Garamond" w:hAnsi="Garamond"/>
          <w:sz w:val="22"/>
        </w:rPr>
        <w:t>)</w:t>
      </w:r>
      <w:r w:rsidRPr="001E102E">
        <w:rPr>
          <w:rFonts w:ascii="Garamond" w:hAnsi="Garamond"/>
          <w:sz w:val="22"/>
          <w:szCs w:val="22"/>
          <w:lang w:val="en-US"/>
        </w:rPr>
        <w:fldChar w:fldCharType="end"/>
      </w:r>
      <w:r w:rsidRPr="00301122">
        <w:rPr>
          <w:rFonts w:ascii="Garamond" w:hAnsi="Garamond"/>
          <w:sz w:val="22"/>
          <w:szCs w:val="22"/>
          <w:lang w:val="en-US"/>
        </w:rPr>
        <w:t xml:space="preserve"> Studies were based in a range of countries</w:t>
      </w:r>
      <w:r w:rsidRPr="00ED08BA">
        <w:rPr>
          <w:rFonts w:ascii="Garamond" w:hAnsi="Garamond"/>
          <w:sz w:val="22"/>
          <w:szCs w:val="22"/>
          <w:lang w:val="en-US"/>
        </w:rPr>
        <w:t xml:space="preserve">. </w:t>
      </w:r>
      <w:r w:rsidRPr="00301122">
        <w:rPr>
          <w:rFonts w:ascii="Garamond" w:hAnsi="Garamond"/>
          <w:sz w:val="22"/>
          <w:szCs w:val="22"/>
          <w:lang w:val="en-US"/>
        </w:rPr>
        <w:t>Seven of the studies reported results against disease specific outcome measures whilst the remaining 12 reported results based on quality adjusted life years (QALYs).</w:t>
      </w:r>
      <w:r w:rsidRPr="00ED08BA">
        <w:rPr>
          <w:rFonts w:ascii="Garamond" w:hAnsi="Garamond"/>
          <w:sz w:val="22"/>
          <w:szCs w:val="22"/>
          <w:lang w:val="en-US"/>
        </w:rPr>
        <w:t xml:space="preserve"> </w:t>
      </w:r>
      <w:r w:rsidRPr="00301122">
        <w:rPr>
          <w:rFonts w:ascii="Garamond" w:hAnsi="Garamond"/>
          <w:sz w:val="22"/>
          <w:szCs w:val="22"/>
          <w:lang w:val="en-US"/>
        </w:rPr>
        <w:t>Thirteen of the studies were based on RCT data or meta-analyses of RCT data</w:t>
      </w:r>
      <w:r w:rsidR="00C144E4" w:rsidRPr="00ED08BA">
        <w:rPr>
          <w:rFonts w:ascii="Garamond" w:hAnsi="Garamond"/>
          <w:sz w:val="22"/>
          <w:szCs w:val="22"/>
          <w:lang w:val="en-US"/>
        </w:rPr>
        <w:fldChar w:fldCharType="begin"/>
      </w:r>
      <w:r w:rsidR="00C144E4">
        <w:rPr>
          <w:rFonts w:ascii="Garamond" w:hAnsi="Garamond"/>
          <w:sz w:val="22"/>
          <w:szCs w:val="22"/>
          <w:lang w:val="en-US"/>
        </w:rPr>
        <w:instrText xml:space="preserve"> ADDIN ZOTERO_ITEM CSL_CITATION {"citationID":"EHGjdARS","properties":{"formattedCitation":"{\\rtf (165\\uc0\\u8211{}174,181\\uc0\\u8211{}183)}","plainCitation":"(165–174,181–183)"},"citationItems":[{"id":551,"uris":["http://zotero.org/users/local/rNdLYwBI/items/D62HPNB9"],"uri":["http://zotero.org/users/local/rNdLYwBI/items/D62HPNB9"],"itemData":{"id":551,"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id":581,"uris":["http://zotero.org/users/local/rNdLYwBI/items/PIKKBWNA"],"uri":["http://zotero.org/users/local/rNdLYwBI/items/PIKKBWNA"],"itemData":{"id":581,"type":"article-journal","title":"Economic evaluation of sublingual immunotherapy vs symptomatic treatment in allergic asthma.","container-title":"Annals of Allergy, Asthma &amp; Immunology","page":"254-9","volume":"103","issue":"3","author":[{"family":"Ariano","given":"R"},{"family":"Berto","given":"P"},{"family":"Incorvaia","given":"C"},{"family":"Di Cara","given":"G"},{"family":"Boccardo","given":"R"},{"family":"La Grutta","given":"S"}],"issued":{"date-parts":[["2009"]]}}},{"id":36,"uris":["http://zotero.org/users/local/rNdLYwBI/items/TV89DZMZ"],"uri":["http://zotero.org/users/local/rNdLYwBI/items/TV89DZMZ"],"itemData":{"id":36,"type":"article-journal","title":"A systematic review and economic evaluation of subcutaneous and sublingual allergen immunotherapy in adults and children with seasonal allergic rhinitis","container-title":"Health Technology Assessment (Winchester, England)","page":"vi, xi-xiv, 1-322","volume":"17","issue":"27","source":"Ovid Technologies","archive":"MEDLINE","archive_location":"23827204","abstract":"BACKGROUND: Severe allergic rhinitis uncontrolled by conventional medication can substantially affect quality of life. Immunotherapy involves administering increasing doses of a specific allergen, with the aim of reducing sensitivity and symptomatic reactions. Recent meta-analyses have concluded that both subcutaneous immunotherapy (SCIT) and sublingual immunotherapy (SLIT) are more effective than placebo in reducing symptoms. It is uncertain which route of administration is more effective and whether or not treatment is cost-effective. OBJECTIVE: To determine the comparative clinical effectiveness and cost-effectiveness of SCIT and SLIT for seasonal allergic rhinitis in adults and children. DATA SOURCES: Electronic databases {MEDLINE, EMBASE, The Cochrane Library [Cochrane Central Register of Controlled Trials (CENTRAL)], NHS Economic Evaluation Database (NHS EED)} and trial registries (from inception up to April 2011). REVIEW METHODS: Standard systematic review methods were used for study selection, data extraction and quality assessment. Double-blind randomised, placebo-controlled trials of SCIT or SLIT, or of SCIT compared with SLIT, and economic evaluations were included. Meta-analysis and indirect comparison meta-analysis and meta-regression were carried out. A new economic model was constructed to estimate cost-utility. RESULTS: Meta-analyses found statistically significant effects for SCIT and SLIT compared with placebo across a number of outcome measures and for the vast majority of subgroup analyses (type and amount of allergen, duration of treatment). There was less evidence for children, but some results in favour of SLIT were statistically significant. Indirect comparisons did not provide conclusive results in favour of either SCIT or SLIT. Economic modelling suggested that, when compared with symptomatic treatment (ST), both SCIT and SLIT may become cost-effective at a threshold of 20,000-30,000 per quality-adjusted life-year (QALY) from around 6 years, or 5 years for SCIT compared with SLIT (NHS and patient perspective). LIMITATIONS: It is uncertain to what extent changes in the outcome measures used in the trials translate into clinically meaningful benefits. Cost-effectiveness estimates are based on a simple model, limited data and a number of assumptions, and should be seen as indicative only. CONCLUSIONS: A benefit from both SCIT and SLIT compared with placebo has been consistently demonstrated, but the extent of this effectiveness in terms of clinical benefit is unclear. Both SCIT and SLIT may be cost-effective compared with ST from around 6 years (threshold of 20,000-30,000 per QALY). Further research is needed to establish the comparative effectiveness of SCIT compared with SLIT and to provide more robust cost-effectiveness estimates. FUNDING: The National Institute for Health Research Health Technology Assessment programme.","DOI":"10.3310/hta17270","ISSN":"2046-4924","shortTitle":"A systematic review and economic evaluation of subcutaneous and sublingual allergen immunotherapy in adults and children with seasonal allergic rhinitis","journalAbbreviation":"Health Technol Assess","language":"English","author":[{"literal":"A. Meadows"},{"literal":"B. Kaambwa"},{"literal":"N. Novielli"},{"literal":"A. Huissoon"},{"literal":"A. Fry-Smith"},{"literal":"C. Meads"},{"literal":"P. Barton"},{"literal":"J. Dretzke"}],"issued":{"date-parts":[["0000",7]]}}},{"id":555,"uris":["http://zotero.org/users/local/rNdLYwBI/items/EVIZXFVA"],"uri":["http://zotero.org/users/local/rNdLYwBI/items/EVIZXFVA"],"itemData":{"id":555,"type":"article-journal","title":"Cost-effectiveness of GRAZAX for prevention of grass pollen induced rhinoconjunctivitis in Southern Europe","container-title":"Respiratory Medicine","page":"1885-94","volume":"101","issue":"9","source":"Ovid Technologies","archive":"MEDLINE","archive_location":"17611095","abstract":"BACKGROUND: Allergic rhinoconjunctivitis is a global health problem. Around 14 million people in Spain, France, Italy, and Austria suffer from grass pollen induced allergic rhinitis. Standard care only provides symptoms relief, while allergen specific immunotherapy (SIT) treats the underlying cause of the disease. Grazax from ALK-Abello is a new, tablet-based, effective route of SIT for home treatment. The objective was to assess the cost-effectiveness of Grazax in four Southern European countries. METHODS: A prospective pharmacoeconomic analyses was carried out alongside a multinational, clinical trial measuring the efficacy of Grazax. Pooled data on resource use and health outcomes were collected. A societal perspective was adopted, and the analysis had a nine-year time horizon. The primary outcome measure was quality adjusted life years (QALYs). RESULTS: Grazax was superior to standard care for all efficacy endpoints, including QALYs gained, and resulted in significantly less use of rescue medication and fewer hours missed from work. Grazax was cost-effective for all countries for an annual price in the range of 1500 euros - 1900 euros. The result was improved by inclusion of future costs of asthma and exclusion of Spanish trial centers which experienced an exceptionally low pollen season. CONCLUSION: The analysis illustrates that allergen SIT with Grazax for grass pollen induced rhinoconjunctivitis is a cost-effective intervention in Southern Europe.","ISSN":"0954-6111","shortTitle":"Cost-effectiveness of GRAZAX for prevention of grass pollen induced rhinoconjunctivitis in Southern Europe","journalAbbreviation":"Respir Med","language":"English","author":[{"literal":"G. W. Canonica"},{"literal":"P. B. Poulsen"},{"literal":"U. Vestenbaek"}],"issued":{"date-parts":[["0000",9]]}}},{"id":573,"uris":["http://zotero.org/users/local/rNdLYwBI/items/NKJ76C2W"],"uri":["http://zotero.org/users/local/rNdLYwBI/items/NKJ76C2W"],"itemData":{"id":573,"type":"article-journal","title":"A cost-effectiveness analysis of immunotherapy with SQ allergen extract for patients with seasonal allergic rhinoconjunctivitis in selected European countries","container-title":"Current Medical Research and Opinion","page":"1113-1120","volume":"23","issue":"5","archive_location":"WOS:000248757500019","abstract":"Background: Seasonal allergic rhinoconjunctivitis can, for some people, reduce quality of life and the ability to cope with everyday tasks. Scope: In this paper we investigate the cost-effectiveness of immunization therapy with Alutard SO (ASQ) and compare the cost-effectiveness in countries where the therapy has been in use in order to assess the impact of national therapeutic practices on the results of health economic assessments. Data are obtained from a clinical trial carried out in 2001-2002. To evaluate the cost-effectiveness of immunization we have added data on resource use in Austria, Denmark, Finland, Germany, the Netherlands, and Sweden. Findings:The computations result in cost-effectiveness ratios for allergen immunization between (sic) 0 000 and (sic) 20 000 per QALY even without provision for indirect costs, and achieving dominance in most countries where indirect costs have also been taken into account. The country comparisons show that the direct cost of administrating the up-dosing and maintenance differs considerably between countries, and that the cost of medical staff is substantial, constituting in most cases more than half of the direct costs of the immunization therapy. Conclusion: The study shows that immunotherapy with SO allergen extract is cost-effective in a wide range of national environments, and that cost-effectiveness differences by country are largely a result of different practices in the up-dosing phase.","DOI":"10.1185/030079907x187865","ISSN":"0300-7995","shortTitle":"A cost-effectiveness analysis of immunotherapy with SQ allergen extract for patients with seasonal allergic rhinoconjunctivitis in selected European countries","author":[{"literal":"H. Keiding"},{"literal":"K. P. Jorgensen"}],"issued":{"date-parts":[["0000",5]]}}},{"id":559,"uris":["http://zotero.org/users/local/rNdLYwBI/items/N984H3S5"],"uri":["http://zotero.org/users/local/rNdLYwBI/items/N984H3S5"],"itemData":{"id":559,"type":"article-journal","title":"Cost-effectiveness of grass allergen tablet (GRAZAX) for the prevention of seasonal grass pollen induced rhinoconjunctivitis - a Northern European perspective","container-title":"Clinical &amp; Experimental Allergy","page":"772-9","volume":"37","issue":"5","source":"Ovid Technologies","archive":"MEDLINE","archive_location":"17456225","abstract":"BACKGROUND: The prevalence of allergic rhinoconjunctivitis has increased dramatically. Seventeen million people in the United Kingdom, Germany, the Netherlands, Sweden, Denmark, Norway and Finland suffer from grass pollen induced allergic rhinitis. Symptomatic therapy with antihistamines and topical steroids is partially effective but allergen-specific immunotherapy by injection or sublingual routes is superior. The grass allergen tablet (GRAZAX) is a new allergen-specific immunotherapy for home administration. OBJECTIVE: To assess the cost-effectiveness of the grass allergen tablet compared with symptomatic medication in seven Northern European countries. METHODS: A prospective pharmacoeconomic analysis was carried out alongside a multinational clinical trial. Pooled data on resource use and health outcomes were collected. A societal perspective was adopted, and the analysis had a 9-year time horizon. The outcome measure was Quality Adjusted Life Years (QALYs). RESULTS: The grass allergen tablet was clinically superior to symptomatic treatment, producing statistically significant differences for all efficacy end-points, including the number of QALYs gained - 0.976 vs. 0.947 QALYs gained. There was a significantly higher usage of the rescue medications loratadine and budesonide, and more hours missed from work (production loss), in the symptomatic treatment group. The cost per QALY gained in the grass allergen tablet group was similar in the seven countries (euro 12,930 to euro 18,263 for an annual cost of the grass allergen tablet of euro 1500). The analysis showed that the grass allergen tablet was cost-effective for all countries for an annual treatment cost below euro 2200. CONCLUSION: The pharmacoeconomic analysis illustrated that allergen-specific immunotherapy with the grass allergen tablet is a cost-effective intervention for the prevention of grass pollen induced rhinoconjunctivitis in Northern European countries, for a tablet price below euro 6. In Germany for example the price of the tablet is euro 2.95 corresponding to a yearly treatment cost of euro 358 - based on a 9-year time horizon.","ISSN":"0954-7894","shortTitle":"Cost-effectiveness of grass allergen tablet (GRAZAX) for the prevention of seasonal grass pollen induced rhinoconjunctivitis - a Northern European perspective","journalAbbreviation":"Clin Exp Allergy","language":"English","author":[{"literal":"C. Bachert"},{"literal":"U. Vestenbaek"},{"literal":"J. Christensen"},{"literal":"U. K. Griffiths"},{"literal":"P. B. Poulsen"}],"issued":{"date-parts":[["0000",5]]}}},{"id":583,"uris":["http://zotero.org/users/local/rNdLYwBI/items/PRS94KFN"],"uri":["http://zotero.org/users/local/rNdLYwBI/items/PRS94KFN"],"itemData":{"id":583,"type":"article-journal","title":"Economic evaluation of sublingual vs subcutaneous allergen immunotherapy.","container-title":"Annals of Allergy, Asthma &amp; Immunology","page":"482-9","volume":"100","issue":"5","author":[{"family":"Pokladnikova","given":"J"},{"family":"Krcmova","given":"I"},{"family":"Vlcek","given":"J"}],"issued":{"date-parts":[["2008"]]}}},{"id":553,"uris":["http://zotero.org/users/local/rNdLYwBI/items/KCIHVZ8J"],"uri":["http://zotero.org/users/local/rNdLYwBI/items/KCIHVZ8J"],"itemData":{"id":553,"type":"article-journal","title":"[Economic evaluation of a tablet-based vaccination against hay fever in Denmark]","container-title":"Ugeskrift for Laeger","page":"138-42","volume":"170","issue":"3","source":"Ovid Technologies","archive":"MEDLINE","archive_location":"18208729","abstract":"INTRODUCTION: Hay fever (allergic rhinoconjunctivitis) is a frequent disease and 12% of the Danish adult population suffer from grass-pollen induced hay fever. Symptomatic medication is the traditional treatment, while immunotherapy with sustained effect is an alternative. Grazax (Phleum pratense, ALK-Abello) is a new tablet-based vaccination against grass-pollen induced hay fever. The aim was to investigate the cost-effectiveness of the tablet-based vaccination of grass-pollen induced hay fever in Denmark. MATERIALS AND METHODS: Based on a prospective collection of data as part of a clinical trial cost and quality of life (QALY) data for 493 patients, the tablet-based vaccine (Grazax) was compared in a cost-utility analysis (societal perspective) with symptomatic treatment. The analysis was based on three years of immunotherapy followed by six years of sustained effect. RESULTS: Significant more QALYs were gained from using the tablet-based vaccine (0.9799) compared with traditional symptomatic treatment (0.9567), which with a nine-year time horizon corresponds to 0.19 extra QALYs. The costs of vaccination against hay fever were DKK 34,498. With a nine-year time horizon, the cost per extra QALY from using the tablet-based vaccine was DKK 52,646 or DKK 134,105, focussing on direct costs alone. These results are below the unofficial thresholds for what the costs of a QALY should be. CONCLUSION: The analysis has shown that tablet-based immunotherapy (Grazax) for the treatment of hay fever results in an improved quality of life and that it is a cost-effective choice.","ISSN":"1603-6824","shortTitle":"[Economic evaluation of a tablet-based vaccination against hay fever in Denmark]","journalAbbreviation":"Ugeskr Laeger","language":"Danish","author":[{"literal":"P. B. Poulsen"},{"literal":"K. M. Pedersen"},{"literal":"J. Christensen"},{"literal":"U. Vestenbaek"}],"issued":{"date-parts":[["0000",1,14]]}}},{"id":567,"uris":["http://zotero.org/users/local/rNdLYwBI/items/4FNNX565"],"uri":["http://zotero.org/users/local/rNdLYwBI/items/4FNNX565"],"itemData":{"id":567,"type":"article-journal","title":"Sublingual or subcutaneous immunotherapy for seasonal allergic rhinitis: an indirect analysis of efficacy, safety and cost","container-title":"Journal of Evaluation in Clinical Practice","page":"225-238","volume":"20","issue":"3","archive_location":"WOS:000335987300004","abstract":"Rationale, aims and objectivesThe standard of preventive care for poorly controlled seasonal allergic rhinitis (AR) is subcutaneous immunotherapy (SCIT) with allergen extracts, administered in a physician's office. As an alternative to SCIT, sublingual immunotherapy (SLIT) is now an option for patients with seasonal AR. Oralair, a SLIT tablet containing freeze-dried allergen extracts of five grasses [cocksfoot (Dactylis glomerata), meadow grass (Poa pratensis), rye grass (Lolium perenne), sweet vernal grass (Anthoxanthum odoratum) and timothy grass (Phleum pratense)], and Grazax, a SLIT tablet containing a standardized extract of grass pollen allergen from timothy grass (Ppratenase), are two such agents currently available in many countries. However, head-to-head comparative data are not available. In this study, an indirect comparison on efficacy, safety and cost was undertaken between Oralair, Grazax and SCIT. MethodsA systematic review was conducted for double-blind placebo-controlled randomized trials evaluating Oralair, Grazax or SCIT in patients with grass-induced seasonal AR. Using placebo as the common control, an indirect statistical comparison between treatments was performed using meta regression analysis with active drug as the primary independent variable. An economic analysis, which included both direct and indirect costs for the Canadian setting, was also undertaken. ResultsOverall, 20 placebo-controlled trials met the study inclusion criteria. The indirect analysis suggested improved efficacy with Oralair over SCIT [standardized mean difference (SMD) in AR symptom control=-0.21; P=0.007] and Grazax (SMD=-0.18; P=0.018). In addition, there were no significant differences in the risk of discontinuation due to adverse events between therapies. Oralair was associated with cost savings against year-round SCIT ($2471), seasonal SCIT ($948) and Grazax ($1168) during the first year of therapy. ConclusionsOralair has at least non-inferior efficacy and comparable safety against SCIT and Grazax at a lower annual cost.","DOI":"10.1111/jep.12112","ISSN":"1356-1294","shortTitle":"Sublingual or subcutaneous immunotherapy for seasonal allergic rhinitis: an indirect analysis of efficacy, safety and cost","author":[{"literal":"G. Dranitsaris"},{"literal":"A. K. Ellis"}],"issued":{"date-parts":[["0000",6]]}}},{"id":563,"uris":["http://zotero.org/users/local/rNdLYwBI/items/8QR6B47T"],"uri":["http://zotero.org/users/local/rNdLYwBI/items/8QR6B47T"],"itemData":{"id":563,"type":"article-journal","title":"Economic evaluation of SQ-standardized grass allergy immunotherapy tablet (Grazax) in children","container-title":"ClinicoEconomics and Outcomes Research","page":"187-196","volume":"6","issue":"1","source":"Ovid Technologies","archive":"Embase","archive_location":"2014247180","abstract":"Background: Grass pollen-induced rhinoconjunctivitis is a common allergic respiratory disorder affecting over 20% of the UK population in terms of quality of life and sleep, work, and school patterns. The SQ-standardized grass allergy immunotherapy tablet (AIT) has been demonstrated as a disease-modifying treatment which gives a sustained effect even after completion of a treatment course. The objective of this study was to provide an economic assessment of whether treatment with the SQ-standardized grass AIT, Grazax (Phleum pratense) in combination with symptomatic medications is preferable to the standard of care using symptomatic medications only. The analysis was performed for children with grass pollen-induced rhinoconjunctivitis, with or without concomitant asthma, in the UK. Methods: The model evaluated the two treatment regimens in a cohort of 1,000 children from a payer's perspective. Treatment was modeled in terms of management of symptoms, impact on resource use, and development of allergic asthma. The analysis modeled the use of SQ-standardized grass AIT and the sustained effects of treatment over a 9-year time horizon (ie, 3 years of treatment, with modeled long-term benefits). Data inputs were drawn from a recent clinical trial, published studies, and databases. Results: SQ-standardized grass AIT improves patient outcomes, generating an incremental cost per quality-adjusted life year gained of 12,168. This is below commonly accepted thresholds in the UK. Conclusion: The resulting incremental cost per QALY falls below commonly accepted willingness to pay thresholds. Therefore, the SQ-standardized grass AIT is a cost-effective option for the treatment of grass pollen-induced rhinoconjunctivitis in the UK pediatric population. © 2014 Ronaldson et al.","DOI":"10.2147/CEOR.S44079","ISSN":"1178-6981","shortTitle":"Economic evaluation of SQ-standardized grass allergy immunotherapy tablet (Grazax) in children","language":"English","author":[{"literal":"S. Ronaldson"},{"literal":"M. Taylor"},{"literal":"P. G. Bech"},{"literal":"R. Shenton"},{"literal":"A. Bufe"}],"issued":{"date-parts":[["0000",4]]}}},{"id":579,"uris":["http://zotero.org/users/local/rNdLYwBI/items/6W39TTRP"],"uri":["http://zotero.org/users/local/rNdLYwBI/items/6W39TTRP"],"itemData":{"id":579,"type":"article-journal","title":"Cost effectiveness analysis of immunotherapy in patients with grass pollen allergic rhinoconjunctivitis in Germany","container-title":"Journal of Medical Economics","page":"906-917 12p","volume":"15","issue":"5","source":"EBSCOhost","archive":"jlh","archive_location":"107989997. Language: English. Entry Date: 20130329. Revision Date: 20150712. Publication Type: Journal Article","abstract":"OBJECTIVES: An economic evaluation was conducted to assess the outcomes and costs as well as cost-effectiveness of the following grass-pollen immunotherapies: OA (Oralair; Stallergenes S.A., Antony, France) vs GRZ (Grazax; ALK-Abelló, Hørsholm, Denmark), and ALD (Alk Depot SQ; ALK-Abelló) (immunotherapy agents alongside symptomatic medication) and symptomatic treatment alone for grass pollen allergic rhinoconjunctivitis. METHODS: The costs and outcomes of 3-year treatment were assessed for a period of 9 years using a Markov model. Treatment efficacy was estimated using an indirect comparison of available clinical trials with placebo as a common comparator. Estimates for immunotherapy discontinuation, occurrence of asthma, health state utilities, drug costs, resource use, and healthcare costs were derived from published sources. The analysis was conducted from the insurant's perspective including public and private health insurance payments and co-payments by insurants. Outcomes were reported as quality-adjusted life years (QALYs) and symptom-free days. The uncertainty around incremental model results was tested by means of extensive deterministic univariate and probabilistic multivariate sensitivity analyses. RESULTS: In the base case analysis the model predicted a cost-utility ratio of OA vs symptomatic treatment of 14,728 per QALY; incremental costs were 1356 (95%CI: 1230; 1484) and incremental QALYs 0.092 (95%CI: 0.052; 0.140). OA was the dominant strategy compared to GRZ and ALD, with estimated incremental costs of -1142 (95%CI: -1255; -1038) and -54 (95%CI: -188; 85) and incremental QALYs of 0.015 (95%CI: -0.025; 0.056) and 0.027 (95%CI: -0.022; 0.075), respectively. At a willingness-to-pay threshold of 20,000, the probability of OA being the most cost-effective treatment was predicted to be 79%. Univariate sensitivity analyses show that incremental outcomes were moderately sensitive to changes in efficacy estimates. The main study limitation was the requirement of an indirect comparison involving several steps to assess relative treatment effects. CONCLUSION: The analysis suggests OA to be cost-effective compared to GRZ and ALD, and a symptomatic treatment. Sensitivity analyses showed that uncertainty surrounding treatment efficacy estimates affected the model outcomes.","DOI":"10.3111/13696998.2012.688904","ISSN":"1369-6998","shortTitle":"Cost effectiveness analysis of immunotherapy in patients with grass pollen allergic rhinoconjunctivitis in Germany","author":[{"literal":"K. Y. Westerhout"},{"literal":"B. G. Verheggen"},{"literal":"C. H. Schreder"},{"literal":"M. Augustin"}],"issued":{"date-parts":[["2012"]]}}},{"id":"AijPBhLd/y9NaqpUh","uris":["http://zotero.org/users/local/rNdLYwBI/items/U9XE89EH"],"uri":["http://zotero.org/users/local/rNdLYwBI/items/U9XE89EH"],"itemData":{"id":"AijPBhLd/y9NaqpUh","type":"article-journal","title":"Health economic comparison of SLIT allergen and SCIT allergoid immunotherapy in patients with seasonal grass-allergic rhinoconjunctivitis in Germany.","container-title":"Clin Transl Allergy","volume":"5","issue":"1","author":[{"family":"Verheggen","given":"BG"},{"family":"Westerhout","given":"KY"},{"family":"Schreder","given":"CH"},{"family":"Augustin","given":"M"}],"issued":{"date-parts":[["2015"]]}}},{"id":"AijPBhLd/YDjdNcsl","uris":["http://zotero.org/users/local/rNdLYwBI/items/89ICNZT3"],"uri":["http://zotero.org/users/local/rNdLYwBI/items/89ICNZT3"],"itemData":{"id":"AijPBhLd/YDjdNcsl","type":"article-journal","title":"Cost-effectiveness of grass pollen SCIT compared with SLIT and symptomatic treatment.","container-title":"Allergo Journal International.","author":[{"family":"Reinhold","given":"T"},{"family":"Brüggenjürgen","given":"B"}]}}],"schema":"https://github.com/citation-style-language/schema/raw/master/csl-citation.json"} </w:instrText>
      </w:r>
      <w:r w:rsidR="00C144E4" w:rsidRPr="00ED08BA">
        <w:rPr>
          <w:rFonts w:ascii="Garamond" w:hAnsi="Garamond"/>
          <w:sz w:val="22"/>
          <w:szCs w:val="22"/>
          <w:lang w:val="en-US"/>
        </w:rPr>
        <w:fldChar w:fldCharType="separate"/>
      </w:r>
      <w:r w:rsidR="00C144E4">
        <w:rPr>
          <w:rFonts w:ascii="Garamond" w:hAnsi="Garamond"/>
          <w:sz w:val="22"/>
        </w:rPr>
        <w:t>(160–169,176–178</w:t>
      </w:r>
      <w:r w:rsidR="00C144E4" w:rsidRPr="00B9175A">
        <w:rPr>
          <w:rFonts w:ascii="Garamond" w:hAnsi="Garamond"/>
          <w:sz w:val="22"/>
        </w:rPr>
        <w:t>)</w:t>
      </w:r>
      <w:r w:rsidR="00C144E4" w:rsidRPr="00ED08BA">
        <w:rPr>
          <w:rFonts w:ascii="Garamond" w:hAnsi="Garamond"/>
          <w:sz w:val="22"/>
          <w:szCs w:val="22"/>
          <w:lang w:val="en-US"/>
        </w:rPr>
        <w:fldChar w:fldCharType="end"/>
      </w:r>
      <w:r w:rsidRPr="00ED08BA">
        <w:rPr>
          <w:rFonts w:ascii="Garamond" w:hAnsi="Garamond"/>
          <w:sz w:val="22"/>
          <w:szCs w:val="22"/>
          <w:lang w:val="en-US"/>
        </w:rPr>
        <w:t xml:space="preserve">. </w:t>
      </w:r>
      <w:r w:rsidRPr="00301122">
        <w:rPr>
          <w:rFonts w:ascii="Garamond" w:hAnsi="Garamond"/>
          <w:sz w:val="22"/>
          <w:szCs w:val="22"/>
          <w:lang w:val="en-US"/>
        </w:rPr>
        <w:t xml:space="preserve"> </w:t>
      </w:r>
      <w:r w:rsidRPr="00ED08BA">
        <w:rPr>
          <w:rFonts w:ascii="Garamond" w:hAnsi="Garamond"/>
          <w:sz w:val="22"/>
          <w:szCs w:val="22"/>
          <w:lang w:val="en-US"/>
        </w:rPr>
        <w:t xml:space="preserve">Full details are in the supplement. </w:t>
      </w:r>
    </w:p>
    <w:p w14:paraId="1371D5FC" w14:textId="77777777" w:rsidR="00D20980" w:rsidRPr="00F27C66" w:rsidRDefault="00D20980" w:rsidP="00D20980">
      <w:pPr>
        <w:spacing w:line="360" w:lineRule="auto"/>
        <w:jc w:val="both"/>
        <w:rPr>
          <w:rFonts w:ascii="Garamond" w:hAnsi="Garamond"/>
          <w:b/>
          <w:i/>
          <w:sz w:val="22"/>
          <w:szCs w:val="22"/>
          <w:lang w:val="en-US"/>
        </w:rPr>
      </w:pPr>
    </w:p>
    <w:p w14:paraId="112AEE6E" w14:textId="77777777" w:rsidR="00D20980" w:rsidRPr="00ED08BA" w:rsidRDefault="00D20980" w:rsidP="00D20980">
      <w:pPr>
        <w:spacing w:line="360" w:lineRule="auto"/>
        <w:jc w:val="both"/>
        <w:outlineLvl w:val="0"/>
        <w:rPr>
          <w:rFonts w:ascii="Garamond" w:hAnsi="Garamond"/>
          <w:sz w:val="22"/>
          <w:szCs w:val="22"/>
          <w:u w:val="single"/>
          <w:lang w:val="en-US"/>
        </w:rPr>
      </w:pPr>
      <w:r w:rsidRPr="00ED08BA">
        <w:rPr>
          <w:rFonts w:ascii="Garamond" w:hAnsi="Garamond"/>
          <w:sz w:val="22"/>
          <w:szCs w:val="22"/>
          <w:u w:val="single"/>
          <w:lang w:val="en-US"/>
        </w:rPr>
        <w:t>Quality appraisal</w:t>
      </w:r>
    </w:p>
    <w:p w14:paraId="3709A92F" w14:textId="77777777" w:rsidR="00D20980" w:rsidRPr="00F27C66" w:rsidRDefault="00D20980" w:rsidP="00D20980">
      <w:pPr>
        <w:spacing w:line="360" w:lineRule="auto"/>
        <w:jc w:val="both"/>
        <w:outlineLvl w:val="0"/>
        <w:rPr>
          <w:rFonts w:ascii="Garamond" w:hAnsi="Garamond"/>
          <w:sz w:val="22"/>
          <w:szCs w:val="22"/>
          <w:lang w:val="en-US"/>
        </w:rPr>
      </w:pPr>
      <w:r w:rsidRPr="00F27C66">
        <w:rPr>
          <w:rFonts w:ascii="Garamond" w:hAnsi="Garamond"/>
          <w:sz w:val="22"/>
          <w:szCs w:val="22"/>
          <w:lang w:val="en-US"/>
        </w:rPr>
        <w:t xml:space="preserve">The quality appraisal of the included studies is detailed in Table </w:t>
      </w:r>
      <w:r>
        <w:rPr>
          <w:rFonts w:ascii="Garamond" w:hAnsi="Garamond"/>
          <w:sz w:val="22"/>
          <w:szCs w:val="22"/>
          <w:lang w:val="en-US"/>
        </w:rPr>
        <w:t>S2o</w:t>
      </w:r>
      <w:r w:rsidRPr="00F27C66">
        <w:rPr>
          <w:rFonts w:ascii="Garamond" w:hAnsi="Garamond"/>
          <w:sz w:val="22"/>
          <w:szCs w:val="22"/>
          <w:lang w:val="en-US"/>
        </w:rPr>
        <w:t>.</w:t>
      </w:r>
    </w:p>
    <w:p w14:paraId="08AC44E6" w14:textId="77777777" w:rsidR="00D20980" w:rsidRPr="00F27C66" w:rsidRDefault="00D20980" w:rsidP="00D20980">
      <w:pPr>
        <w:spacing w:line="360" w:lineRule="auto"/>
        <w:jc w:val="both"/>
        <w:rPr>
          <w:rFonts w:ascii="Garamond" w:hAnsi="Garamond"/>
          <w:sz w:val="22"/>
          <w:szCs w:val="22"/>
          <w:lang w:val="en-US"/>
        </w:rPr>
      </w:pPr>
    </w:p>
    <w:p w14:paraId="53DBD058" w14:textId="77777777" w:rsidR="00D20980" w:rsidRPr="00ED08BA" w:rsidRDefault="00D20980" w:rsidP="00D20980">
      <w:pPr>
        <w:spacing w:line="360" w:lineRule="auto"/>
        <w:jc w:val="both"/>
        <w:outlineLvl w:val="0"/>
        <w:rPr>
          <w:rFonts w:ascii="Garamond" w:hAnsi="Garamond"/>
          <w:sz w:val="22"/>
          <w:szCs w:val="22"/>
          <w:u w:val="single"/>
          <w:lang w:val="en-US"/>
        </w:rPr>
      </w:pPr>
      <w:r w:rsidRPr="00ED08BA">
        <w:rPr>
          <w:rFonts w:ascii="Garamond" w:hAnsi="Garamond"/>
          <w:sz w:val="22"/>
          <w:szCs w:val="22"/>
          <w:u w:val="single"/>
          <w:lang w:val="en-US"/>
        </w:rPr>
        <w:t>Main findings</w:t>
      </w:r>
    </w:p>
    <w:p w14:paraId="32D4A0ED" w14:textId="77777777" w:rsidR="00D20980" w:rsidRPr="00F27C66" w:rsidRDefault="00D20980" w:rsidP="00D20980">
      <w:pPr>
        <w:spacing w:line="360" w:lineRule="auto"/>
        <w:jc w:val="both"/>
        <w:rPr>
          <w:rFonts w:ascii="Garamond" w:hAnsi="Garamond"/>
          <w:sz w:val="22"/>
          <w:szCs w:val="22"/>
          <w:vertAlign w:val="superscript"/>
          <w:lang w:val="en-US"/>
        </w:rPr>
      </w:pPr>
      <w:r w:rsidRPr="00F27C66">
        <w:rPr>
          <w:rFonts w:ascii="Garamond" w:hAnsi="Garamond"/>
          <w:sz w:val="22"/>
          <w:szCs w:val="22"/>
          <w:lang w:val="en-US"/>
        </w:rPr>
        <w:t>In general, the studies found that AIT, and where defined both SLIT and SCIT, were more effective than standard care including pharmacotherapy, but also more expensive. The studies that compared SLIT with SCIT gave very mixed results not allowing a clear conclusion to be drawn that either treatment was necessarily more effective or more costly than the other from a health system perspective. The studies comparing Grazax (SLIT) and Oralair (SLIT) suggested that Oralair is both more effective and cheaper than Grazax.</w:t>
      </w:r>
      <w:r w:rsidRPr="00F27C66">
        <w:rPr>
          <w:rFonts w:ascii="Garamond" w:hAnsi="Garamond"/>
          <w:sz w:val="22"/>
          <w:szCs w:val="22"/>
          <w:lang w:val="en-US"/>
        </w:rPr>
        <w:fldChar w:fldCharType="begin"/>
      </w:r>
      <w:r>
        <w:rPr>
          <w:rFonts w:ascii="Garamond" w:hAnsi="Garamond"/>
          <w:sz w:val="22"/>
          <w:szCs w:val="22"/>
          <w:lang w:val="en-US"/>
        </w:rPr>
        <w:instrText xml:space="preserve"> ADDIN ZOTERO_ITEM CSL_CITATION {"citationID":"8qm770450","properties":{"formattedCitation":"(170,172)","plainCitation":"(170,172)"},"citationItems":[{"id":567,"uris":["http://zotero.org/users/local/rNdLYwBI/items/4FNNX565"],"uri":["http://zotero.org/users/local/rNdLYwBI/items/4FNNX565"],"itemData":{"id":567,"type":"article-journal","title":"Sublingual or subcutaneous immunotherapy for seasonal allergic rhinitis: an indirect analysis of efficacy, safety and cost","container-title":"Journal of Evaluation in Clinical Practice","page":"225-238","volume":"20","issue":"3","archive_location":"WOS:000335987300004","abstract":"Rationale, aims and objectivesThe standard of preventive care for poorly controlled seasonal allergic rhinitis (AR) is subcutaneous immunotherapy (SCIT) with allergen extracts, administered in a physician's office. As an alternative to SCIT, sublingual immunotherapy (SLIT) is now an option for patients with seasonal AR. Oralair, a SLIT tablet containing freeze-dried allergen extracts of five grasses [cocksfoot (Dactylis glomerata), meadow grass (Poa pratensis), rye grass (Lolium perenne), sweet vernal grass (Anthoxanthum odoratum) and timothy grass (Phleum pratense)], and Grazax, a SLIT tablet containing a standardized extract of grass pollen allergen from timothy grass (Ppratenase), are two such agents currently available in many countries. However, head-to-head comparative data are not available. In this study, an indirect comparison on efficacy, safety and cost was undertaken between Oralair, Grazax and SCIT. MethodsA systematic review was conducted for double-blind placebo-controlled randomized trials evaluating Oralair, Grazax or SCIT in patients with grass-induced seasonal AR. Using placebo as the common control, an indirect statistical comparison between treatments was performed using meta regression analysis with active drug as the primary independent variable. An economic analysis, which included both direct and indirect costs for the Canadian setting, was also undertaken. ResultsOverall, 20 placebo-controlled trials met the study inclusion criteria. The indirect analysis suggested improved efficacy with Oralair over SCIT [standardized mean difference (SMD) in AR symptom control=-0.21; P=0.007] and Grazax (SMD=-0.18; P=0.018). In addition, there were no significant differences in the risk of discontinuation due to adverse events between therapies. Oralair was associated with cost savings against year-round SCIT ($2471), seasonal SCIT ($948) and Grazax ($1168) during the first year of therapy. ConclusionsOralair has at least non-inferior efficacy and comparable safety against SCIT and Grazax at a lower annual cost.","DOI":"10.1111/jep.12112","ISSN":"1356-1294","shortTitle":"Sublingual or subcutaneous immunotherapy for seasonal allergic rhinitis: an indirect analysis of efficacy, safety and cost","author":[{"literal":"G. Dranitsaris"},{"literal":"A. K. Ellis"}],"issued":{"date-parts":[["0000",6]]}}},{"id":579,"uris":["http://zotero.org/users/local/rNdLYwBI/items/6W39TTRP"],"uri":["http://zotero.org/users/local/rNdLYwBI/items/6W39TTRP"],"itemData":{"id":579,"type":"article-journal","title":"Cost effectiveness analysis of immunotherapy in patients with grass pollen allergic rhinoconjunctivitis in Germany","container-title":"Journal of Medical Economics","page":"906-917 12p","volume":"15","issue":"5","source":"EBSCOhost","archive":"jlh","archive_location":"107989997. Language: English. Entry Date: 20130329. Revision Date: 20150712. Publication Type: Journal Article","abstract":"OBJECTIVES: An economic evaluation was conducted to assess the outcomes and costs as well as cost-effectiveness of the following grass-pollen immunotherapies: OA (Oralair; Stallergenes S.A., Antony, France) vs GRZ (Grazax; ALK-Abelló, Hørsholm, Denmark), and ALD (Alk Depot SQ; ALK-Abelló) (immunotherapy agents alongside symptomatic medication) and symptomatic treatment alone for grass pollen allergic rhinoconjunctivitis. METHODS: The costs and outcomes of 3-year treatment were assessed for a period of 9 years using a Markov model. Treatment efficacy was estimated using an indirect comparison of available clinical trials with placebo as a common comparator. Estimates for immunotherapy discontinuation, occurrence of asthma, health state utilities, drug costs, resource use, and healthcare costs were derived from published sources. The analysis was conducted from the insurant's perspective including public and private health insurance payments and co-payments by insurants. Outcomes were reported as quality-adjusted life years (QALYs) and symptom-free days. The uncertainty around incremental model results was tested by means of extensive deterministic univariate and probabilistic multivariate sensitivity analyses. RESULTS: In the base case analysis the model predicted a cost-utility ratio of OA vs symptomatic treatment of 14,728 per QALY; incremental costs were 1356 (95%CI: 1230; 1484) and incremental QALYs 0.092 (95%CI: 0.052; 0.140). OA was the dominant strategy compared to GRZ and ALD, with estimated incremental costs of -1142 (95%CI: -1255; -1038) and -54 (95%CI: -188; 85) and incremental QALYs of 0.015 (95%CI: -0.025; 0.056) and 0.027 (95%CI: -0.022; 0.075), respectively. At a willingness-to-pay threshold of 20,000, the probability of OA being the most cost-effective treatment was predicted to be 79%. Univariate sensitivity analyses show that incremental outcomes were moderately sensitive to changes in efficacy estimates. The main study limitation was the requirement of an indirect comparison involving several steps to assess relative treatment effects. CONCLUSION: The analysis suggests OA to be cost-effective compared to GRZ and ALD, and a symptomatic treatment. Sensitivity analyses showed that uncertainty surrounding treatment efficacy estimates affected the model outcomes.","DOI":"10.3111/13696998.2012.688904","ISSN":"1369-6998","shortTitle":"Cost effectiveness analysis of immunotherapy in patients with grass pollen allergic rhinoconjunctivitis in Germany","author":[{"literal":"K. Y. Westerhout"},{"literal":"B. G. Verheggen"},{"literal":"C. H. Schreder"},{"literal":"M. Augustin"}],"issued":{"date-parts":[["2012"]]}}}],"schema":"https://github.com/citation-style-language/schema/raw/master/csl-citation.json"} </w:instrText>
      </w:r>
      <w:r w:rsidRPr="00F27C66">
        <w:rPr>
          <w:rFonts w:ascii="Garamond" w:hAnsi="Garamond"/>
          <w:sz w:val="22"/>
          <w:szCs w:val="22"/>
          <w:lang w:val="en-US"/>
        </w:rPr>
        <w:fldChar w:fldCharType="separate"/>
      </w:r>
      <w:r w:rsidR="00077233">
        <w:rPr>
          <w:rFonts w:ascii="Garamond" w:hAnsi="Garamond"/>
          <w:sz w:val="22"/>
          <w:szCs w:val="22"/>
        </w:rPr>
        <w:t>(165,167</w:t>
      </w:r>
      <w:r>
        <w:rPr>
          <w:rFonts w:ascii="Garamond" w:hAnsi="Garamond"/>
          <w:sz w:val="22"/>
          <w:szCs w:val="22"/>
        </w:rPr>
        <w:t>)</w:t>
      </w:r>
      <w:r w:rsidRPr="00F27C66">
        <w:rPr>
          <w:rFonts w:ascii="Garamond" w:hAnsi="Garamond"/>
          <w:sz w:val="22"/>
          <w:szCs w:val="22"/>
          <w:lang w:val="en-US"/>
        </w:rPr>
        <w:fldChar w:fldCharType="end"/>
      </w:r>
    </w:p>
    <w:p w14:paraId="222E7F96" w14:textId="77777777" w:rsidR="00D20980" w:rsidRPr="00F27C66" w:rsidRDefault="00D20980" w:rsidP="00D20980">
      <w:pPr>
        <w:spacing w:line="360" w:lineRule="auto"/>
        <w:jc w:val="both"/>
        <w:rPr>
          <w:rFonts w:ascii="Garamond" w:hAnsi="Garamond"/>
          <w:sz w:val="22"/>
          <w:szCs w:val="22"/>
          <w:lang w:val="en-US"/>
        </w:rPr>
      </w:pPr>
    </w:p>
    <w:p w14:paraId="6CE16F03" w14:textId="77777777" w:rsidR="00D20980" w:rsidRPr="00F27C66" w:rsidRDefault="00D20980" w:rsidP="00D20980">
      <w:pPr>
        <w:spacing w:line="360" w:lineRule="auto"/>
        <w:jc w:val="both"/>
        <w:rPr>
          <w:rFonts w:ascii="Garamond" w:hAnsi="Garamond"/>
          <w:sz w:val="22"/>
          <w:szCs w:val="22"/>
          <w:lang w:val="en-US"/>
        </w:rPr>
      </w:pPr>
      <w:r w:rsidRPr="00F27C66">
        <w:rPr>
          <w:rFonts w:ascii="Garamond" w:hAnsi="Garamond"/>
          <w:sz w:val="22"/>
          <w:szCs w:val="22"/>
          <w:lang w:val="en-US"/>
        </w:rPr>
        <w:t>For those studies based on RCT data conducted from a health system perspective and using QALYs as their outcome measure (n=7), we found that:</w:t>
      </w:r>
    </w:p>
    <w:p w14:paraId="1F6CB7E9" w14:textId="77777777" w:rsidR="00D20980" w:rsidRPr="009A0545" w:rsidRDefault="00D20980" w:rsidP="00D20980">
      <w:pPr>
        <w:pStyle w:val="ListParagraph"/>
        <w:numPr>
          <w:ilvl w:val="0"/>
          <w:numId w:val="5"/>
        </w:numPr>
        <w:spacing w:line="360" w:lineRule="auto"/>
        <w:jc w:val="both"/>
        <w:rPr>
          <w:rFonts w:ascii="Garamond" w:hAnsi="Garamond"/>
        </w:rPr>
      </w:pPr>
      <w:r w:rsidRPr="009A0545">
        <w:rPr>
          <w:rFonts w:ascii="Garamond" w:hAnsi="Garamond"/>
        </w:rPr>
        <w:t>Nasser 2008: In patients with both rhinitis and asthma in England the incremental cost-effectiveness ratio (ICER) for SLIT versus standard care was £8816 (€10851) per QALY at 2005 prices inflated using national health service (NHS) inflation indices (i.e. Personal Social Services Research Unit (PSSRU)) to £10726 (€13202)  per QALY at 2014/15 prices.</w:t>
      </w:r>
      <w:r w:rsidRPr="0007182D">
        <w:rPr>
          <w:rFonts w:ascii="Garamond" w:hAnsi="Garamond"/>
          <w:vertAlign w:val="superscript"/>
        </w:rPr>
        <w:t xml:space="preserve"> </w:t>
      </w:r>
      <w:r w:rsidRPr="009A0545">
        <w:rPr>
          <w:rFonts w:ascii="Garamond" w:hAnsi="Garamond"/>
          <w:vertAlign w:val="superscript"/>
        </w:rPr>
        <w:fldChar w:fldCharType="begin"/>
      </w:r>
      <w:r>
        <w:rPr>
          <w:rFonts w:ascii="Garamond" w:hAnsi="Garamond"/>
          <w:vertAlign w:val="superscript"/>
        </w:rPr>
        <w:instrText xml:space="preserve"> ADDIN ZOTERO_ITEM CSL_CITATION {"citationID":"2mfbpdu548","properties":{"formattedCitation":"(182)","plainCitation":"(182)"},"citationItems":[{"id":551,"uris":["http://zotero.org/users/local/rNdLYwBI/items/D62HPNB9"],"uri":["http://zotero.org/users/local/rNdLYwBI/items/D62HPNB9"],"itemData":{"id":551,"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schema":"https://github.com/citation-style-language/schema/raw/master/csl-citation.json"} </w:instrText>
      </w:r>
      <w:r w:rsidRPr="009A0545">
        <w:rPr>
          <w:rFonts w:ascii="Garamond" w:hAnsi="Garamond"/>
          <w:vertAlign w:val="superscript"/>
        </w:rPr>
        <w:fldChar w:fldCharType="separate"/>
      </w:r>
      <w:r w:rsidR="00077233">
        <w:rPr>
          <w:rFonts w:ascii="Garamond" w:hAnsi="Garamond"/>
        </w:rPr>
        <w:t>(177</w:t>
      </w:r>
      <w:r>
        <w:rPr>
          <w:rFonts w:ascii="Garamond" w:hAnsi="Garamond"/>
        </w:rPr>
        <w:t>)</w:t>
      </w:r>
      <w:r w:rsidRPr="009A0545">
        <w:rPr>
          <w:rFonts w:ascii="Garamond" w:hAnsi="Garamond"/>
          <w:vertAlign w:val="superscript"/>
        </w:rPr>
        <w:fldChar w:fldCharType="end"/>
      </w:r>
    </w:p>
    <w:p w14:paraId="28D815D3" w14:textId="77777777" w:rsidR="00D20980" w:rsidRPr="009A0545" w:rsidRDefault="00D20980" w:rsidP="00D20980">
      <w:pPr>
        <w:pStyle w:val="ListParagraph"/>
        <w:numPr>
          <w:ilvl w:val="0"/>
          <w:numId w:val="5"/>
        </w:numPr>
        <w:spacing w:line="360" w:lineRule="auto"/>
        <w:jc w:val="both"/>
        <w:rPr>
          <w:rFonts w:ascii="Garamond" w:hAnsi="Garamond"/>
        </w:rPr>
      </w:pPr>
      <w:r w:rsidRPr="00B51867">
        <w:rPr>
          <w:rFonts w:ascii="Garamond" w:hAnsi="Garamond"/>
        </w:rPr>
        <w:t>Poulsen 2008: In adult patients with rhino-conjunctivitis in Denmark the ICER for SLIT versus standard care was 134105 DKK per QALY (</w:t>
      </w:r>
      <w:r w:rsidRPr="009A0545">
        <w:rPr>
          <w:rFonts w:ascii="Garamond" w:hAnsi="Garamond"/>
        </w:rPr>
        <w:t>no price year was given so we assumed study year of 2008) updating to current prices and £ at 0.1 £ per DKK gave an ICER of £15294 (€18824) per QALY at 2014/15 prices.</w:t>
      </w:r>
      <w:r w:rsidRPr="009A0545">
        <w:rPr>
          <w:rFonts w:ascii="Garamond" w:hAnsi="Garamond"/>
        </w:rPr>
        <w:fldChar w:fldCharType="begin"/>
      </w:r>
      <w:r>
        <w:rPr>
          <w:rFonts w:ascii="Garamond" w:hAnsi="Garamond"/>
        </w:rPr>
        <w:instrText xml:space="preserve"> ADDIN ZOTERO_ITEM CSL_CITATION {"citationID":"29l2kmnhun","properties":{"formattedCitation":"(169)","plainCitation":"(169)"},"citationItems":[{"id":553,"uris":["http://zotero.org/users/local/rNdLYwBI/items/KCIHVZ8J"],"uri":["http://zotero.org/users/local/rNdLYwBI/items/KCIHVZ8J"],"itemData":{"id":553,"type":"article-journal","title":"[Economic evaluation of a tablet-based vaccination against hay fever in Denmark]","container-title":"Ugeskrift for Laeger","page":"138-42","volume":"170","issue":"3","source":"Ovid Technologies","archive":"MEDLINE","archive_location":"18208729","abstract":"INTRODUCTION: Hay fever (allergic rhinoconjunctivitis) is a frequent disease and 12% of the Danish adult population suffer from grass-pollen induced hay fever. Symptomatic medication is the traditional treatment, while immunotherapy with sustained effect is an alternative. Grazax (Phleum pratense, ALK-Abello) is a new tablet-based vaccination against grass-pollen induced hay fever. The aim was to investigate the cost-effectiveness of the tablet-based vaccination of grass-pollen induced hay fever in Denmark. MATERIALS AND METHODS: Based on a prospective collection of data as part of a clinical trial cost and quality of life (QALY) data for 493 patients, the tablet-based vaccine (Grazax) was compared in a cost-utility analysis (societal perspective) with symptomatic treatment. The analysis was based on three years of immunotherapy followed by six years of sustained effect. RESULTS: Significant more QALYs were gained from using the tablet-based vaccine (0.9799) compared with traditional symptomatic treatment (0.9567), which with a nine-year time horizon corresponds to 0.19 extra QALYs. The costs of vaccination against hay fever were DKK 34,498. With a nine-year time horizon, the cost per extra QALY from using the tablet-based vaccine was DKK 52,646 or DKK 134,105, focussing on direct costs alone. These results are below the unofficial thresholds for what the costs of a QALY should be. CONCLUSION: The analysis has shown that tablet-based immunotherapy (Grazax) for the treatment of hay fever results in an improved quality of life and that it is a cost-effective choice.","ISSN":"1603-6824","shortTitle":"[Economic evaluation of a tablet-based vaccination against hay fever in Denmark]","journalAbbreviation":"Ugeskr Laeger","language":"Danish","author":[{"literal":"P. B. Poulsen"},{"literal":"K. M. Pedersen"},{"literal":"J. Christensen"},{"literal":"U. Vestenbaek"}],"issued":{"date-parts":[["0000",1,14]]}}}],"schema":"https://github.com/citation-style-language/schema/raw/master/csl-citation.json"} </w:instrText>
      </w:r>
      <w:r w:rsidRPr="009A0545">
        <w:rPr>
          <w:rFonts w:ascii="Garamond" w:hAnsi="Garamond"/>
        </w:rPr>
        <w:fldChar w:fldCharType="separate"/>
      </w:r>
      <w:r w:rsidR="00077233">
        <w:rPr>
          <w:rFonts w:ascii="Garamond" w:hAnsi="Garamond"/>
        </w:rPr>
        <w:t>(164</w:t>
      </w:r>
      <w:r>
        <w:rPr>
          <w:rFonts w:ascii="Garamond" w:hAnsi="Garamond"/>
        </w:rPr>
        <w:t>)</w:t>
      </w:r>
      <w:r w:rsidRPr="009A0545">
        <w:rPr>
          <w:rFonts w:ascii="Garamond" w:hAnsi="Garamond"/>
        </w:rPr>
        <w:fldChar w:fldCharType="end"/>
      </w:r>
    </w:p>
    <w:p w14:paraId="04CA11A1" w14:textId="77777777" w:rsidR="00D20980" w:rsidRPr="009A0545" w:rsidRDefault="00D20980" w:rsidP="00D20980">
      <w:pPr>
        <w:pStyle w:val="ListParagraph"/>
        <w:numPr>
          <w:ilvl w:val="0"/>
          <w:numId w:val="5"/>
        </w:numPr>
        <w:spacing w:line="360" w:lineRule="auto"/>
        <w:jc w:val="both"/>
        <w:rPr>
          <w:rFonts w:ascii="Garamond" w:hAnsi="Garamond"/>
        </w:rPr>
      </w:pPr>
      <w:r w:rsidRPr="00B51867">
        <w:rPr>
          <w:rFonts w:ascii="Garamond" w:hAnsi="Garamond"/>
        </w:rPr>
        <w:t xml:space="preserve">Keiding 2007: In adult patients with rhino-conjunctivitis in Austria, Denmark, Finland, Germany, Netherlands, Sweden the ICERs of SCIT compared to standard care in 2005 Euro per QALY were 9716, 2586, 13683, 10300, 24519 and 22675, respectively. Updating to current prices and £ at 0.75 </w:t>
      </w:r>
      <w:r w:rsidRPr="009A0545">
        <w:rPr>
          <w:rFonts w:ascii="Garamond" w:hAnsi="Garamond"/>
        </w:rPr>
        <w:t>GBP per Euro gives ICERs of £8866, £2360, £12486, £9399, £22374 and £20691 per QALY respectively at 2014/15 prices.</w:t>
      </w:r>
      <w:r w:rsidRPr="009A0545">
        <w:rPr>
          <w:rFonts w:ascii="Garamond" w:hAnsi="Garamond"/>
        </w:rPr>
        <w:fldChar w:fldCharType="begin"/>
      </w:r>
      <w:r>
        <w:rPr>
          <w:rFonts w:ascii="Garamond" w:hAnsi="Garamond"/>
        </w:rPr>
        <w:instrText xml:space="preserve"> ADDIN ZOTERO_ITEM CSL_CITATION {"citationID":"cp5ehgmks","properties":{"formattedCitation":"(167)","plainCitation":"(167)"},"citationItems":[{"id":573,"uris":["http://zotero.org/users/local/rNdLYwBI/items/NKJ76C2W"],"uri":["http://zotero.org/users/local/rNdLYwBI/items/NKJ76C2W"],"itemData":{"id":573,"type":"article-journal","title":"A cost-effectiveness analysis of immunotherapy with SQ allergen extract for patients with seasonal allergic rhinoconjunctivitis in selected European countries","container-title":"Current Medical Research and Opinion","page":"1113-1120","volume":"23","issue":"5","archive_location":"WOS:000248757500019","abstract":"Background: Seasonal allergic rhinoconjunctivitis can, for some people, reduce quality of life and the ability to cope with everyday tasks. Scope: In this paper we investigate the cost-effectiveness of immunization therapy with Alutard SO (ASQ) and compare the cost-effectiveness in countries where the therapy has been in use in order to assess the impact of national therapeutic practices on the results of health economic assessments. Data are obtained from a clinical trial carried out in 2001-2002. To evaluate the cost-effectiveness of immunization we have added data on resource use in Austria, Denmark, Finland, Germany, the Netherlands, and Sweden. Findings:The computations result in cost-effectiveness ratios for allergen immunization between (sic) 0 000 and (sic) 20 000 per QALY even without provision for indirect costs, and achieving dominance in most countries where indirect costs have also been taken into account. The country comparisons show that the direct cost of administrating the up-dosing and maintenance differs considerably between countries, and that the cost of medical staff is substantial, constituting in most cases more than half of the direct costs of the immunization therapy. Conclusion: The study shows that immunotherapy with SO allergen extract is cost-effective in a wide range of national environments, and that cost-effectiveness differences by country are largely a result of different practices in the up-dosing phase.","DOI":"10.1185/030079907x187865","ISSN":"0300-7995","shortTitle":"A cost-effectiveness analysis of immunotherapy with SQ allergen extract for patients with seasonal allergic rhinoconjunctivitis in selected European countries","author":[{"literal":"H. Keiding"},{"literal":"K. P. Jorgensen"}],"issued":{"date-parts":[["0000",5]]}}}],"schema":"https://github.com/citation-style-language/schema/raw/master/csl-citation.json"} </w:instrText>
      </w:r>
      <w:r w:rsidRPr="009A0545">
        <w:rPr>
          <w:rFonts w:ascii="Garamond" w:hAnsi="Garamond"/>
        </w:rPr>
        <w:fldChar w:fldCharType="separate"/>
      </w:r>
      <w:r w:rsidR="00077233">
        <w:rPr>
          <w:rFonts w:ascii="Garamond" w:hAnsi="Garamond"/>
        </w:rPr>
        <w:t>(162</w:t>
      </w:r>
      <w:r>
        <w:rPr>
          <w:rFonts w:ascii="Garamond" w:hAnsi="Garamond"/>
        </w:rPr>
        <w:t>)</w:t>
      </w:r>
      <w:r w:rsidRPr="009A0545">
        <w:rPr>
          <w:rFonts w:ascii="Garamond" w:hAnsi="Garamond"/>
        </w:rPr>
        <w:fldChar w:fldCharType="end"/>
      </w:r>
    </w:p>
    <w:p w14:paraId="5712F606" w14:textId="77777777" w:rsidR="00D20980" w:rsidRPr="009A0545" w:rsidRDefault="00D20980" w:rsidP="00D20980">
      <w:pPr>
        <w:pStyle w:val="ListParagraph"/>
        <w:numPr>
          <w:ilvl w:val="0"/>
          <w:numId w:val="5"/>
        </w:numPr>
        <w:spacing w:line="360" w:lineRule="auto"/>
        <w:jc w:val="both"/>
        <w:rPr>
          <w:rFonts w:ascii="Garamond" w:hAnsi="Garamond"/>
        </w:rPr>
      </w:pPr>
      <w:r w:rsidRPr="00B51867">
        <w:rPr>
          <w:rFonts w:ascii="Garamond" w:hAnsi="Garamond"/>
        </w:rPr>
        <w:t>Ronaldson 2014: In 5-16 year olds with rhino-conjunctivitis with or without asthma in the UK the ICER for SLIT versus standard care was £12168 (€14976) per QALY at 2008 prices. Updating to current prices gives an ICER of £13357 (€16440) per QALY at 2014/15 prices.</w:t>
      </w:r>
      <w:r w:rsidRPr="009A0545">
        <w:rPr>
          <w:rFonts w:ascii="Garamond" w:hAnsi="Garamond"/>
        </w:rPr>
        <w:fldChar w:fldCharType="begin"/>
      </w:r>
      <w:r>
        <w:rPr>
          <w:rFonts w:ascii="Garamond" w:hAnsi="Garamond"/>
        </w:rPr>
        <w:instrText xml:space="preserve"> ADDIN ZOTERO_ITEM CSL_CITATION {"citationID":"1nvd803cls","properties":{"formattedCitation":"(171)","plainCitation":"(171)"},"citationItems":[{"id":563,"uris":["http://zotero.org/users/local/rNdLYwBI/items/8QR6B47T"],"uri":["http://zotero.org/users/local/rNdLYwBI/items/8QR6B47T"],"itemData":{"id":563,"type":"article-journal","title":"Economic evaluation of SQ-standardized grass allergy immunotherapy tablet (Grazax) in children","container-title":"ClinicoEconomics and Outcomes Research","page":"187-196","volume":"6","issue":"1","source":"Ovid Technologies","archive":"Embase","archive_location":"2014247180","abstract":"Background: Grass pollen-induced rhinoconjunctivitis is a common allergic respiratory disorder affecting over 20% of the UK population in terms of quality of life and sleep, work, and school patterns. The SQ-standardized grass allergy immunotherapy tablet (AIT) has been demonstrated as a disease-modifying treatment which gives a sustained effect even after completion of a treatment course. The objective of this study was to provide an economic assessment of whether treatment with the SQ-standardized grass AIT, Grazax (Phleum pratense) in combination with symptomatic medications is preferable to the standard of care using symptomatic medications only. The analysis was performed for children with grass pollen-induced rhinoconjunctivitis, with or without concomitant asthma, in the UK. Methods: The model evaluated the two treatment regimens in a cohort of 1,000 children from a payer's perspective. Treatment was modeled in terms of management of symptoms, impact on resource use, and development of allergic asthma. The analysis modeled the use of SQ-standardized grass AIT and the sustained effects of treatment over a 9-year time horizon (ie, 3 years of treatment, with modeled long-term benefits). Data inputs were drawn from a recent clinical trial, published studies, and databases. Results: SQ-standardized grass AIT improves patient outcomes, generating an incremental cost per quality-adjusted life year gained of 12,168. This is below commonly accepted thresholds in the UK. Conclusion: The resulting incremental cost per QALY falls below commonly accepted willingness to pay thresholds. Therefore, the SQ-standardized grass AIT is a cost-effective option for the treatment of grass pollen-induced rhinoconjunctivitis in the UK pediatric population. © 2014 Ronaldson et al.","DOI":"10.2147/CEOR.S44079","ISSN":"1178-6981","shortTitle":"Economic evaluation of SQ-standardized grass allergy immunotherapy tablet (Grazax) in children","language":"English","author":[{"literal":"S. Ronaldson"},{"literal":"M. Taylor"},{"literal":"P. G. Bech"},{"literal":"R. Shenton"},{"literal":"A. Bufe"}],"issued":{"date-parts":[["0000",4]]}}}],"schema":"https://github.com/citation-style-language/schema/raw/master/csl-citation.json"} </w:instrText>
      </w:r>
      <w:r w:rsidRPr="009A0545">
        <w:rPr>
          <w:rFonts w:ascii="Garamond" w:hAnsi="Garamond"/>
        </w:rPr>
        <w:fldChar w:fldCharType="separate"/>
      </w:r>
      <w:r w:rsidR="00077233">
        <w:rPr>
          <w:rFonts w:ascii="Garamond" w:hAnsi="Garamond"/>
        </w:rPr>
        <w:t>(166</w:t>
      </w:r>
      <w:r>
        <w:rPr>
          <w:rFonts w:ascii="Garamond" w:hAnsi="Garamond"/>
        </w:rPr>
        <w:t>)</w:t>
      </w:r>
      <w:r w:rsidRPr="009A0545">
        <w:rPr>
          <w:rFonts w:ascii="Garamond" w:hAnsi="Garamond"/>
        </w:rPr>
        <w:fldChar w:fldCharType="end"/>
      </w:r>
    </w:p>
    <w:p w14:paraId="0D75284A" w14:textId="77777777" w:rsidR="00D20980" w:rsidRPr="009A0545" w:rsidRDefault="00D20980" w:rsidP="00D20980">
      <w:pPr>
        <w:pStyle w:val="ListParagraph"/>
        <w:numPr>
          <w:ilvl w:val="0"/>
          <w:numId w:val="5"/>
        </w:numPr>
        <w:spacing w:line="360" w:lineRule="auto"/>
        <w:jc w:val="both"/>
        <w:rPr>
          <w:rFonts w:ascii="Garamond" w:hAnsi="Garamond"/>
        </w:rPr>
      </w:pPr>
      <w:r w:rsidRPr="00B51867">
        <w:rPr>
          <w:rFonts w:ascii="Garamond" w:hAnsi="Garamond"/>
        </w:rPr>
        <w:t>Westerhout 2012: In patients with rhino-conjunctivitis without asthma in Germany the ICER for SLIT (Oralair) versus standard care was 14728 euros per QALY at 2011 prices. Converting to current pri</w:t>
      </w:r>
      <w:r w:rsidRPr="009A0545">
        <w:rPr>
          <w:rFonts w:ascii="Garamond" w:hAnsi="Garamond"/>
        </w:rPr>
        <w:t>ces and GBP at 0.75 £ per Euro gives an ICER of £11460 per QALY.</w:t>
      </w:r>
      <w:r w:rsidRPr="009A0545">
        <w:rPr>
          <w:rFonts w:ascii="Garamond" w:hAnsi="Garamond"/>
        </w:rPr>
        <w:fldChar w:fldCharType="begin"/>
      </w:r>
      <w:r>
        <w:rPr>
          <w:rFonts w:ascii="Garamond" w:hAnsi="Garamond"/>
        </w:rPr>
        <w:instrText xml:space="preserve"> ADDIN ZOTERO_ITEM CSL_CITATION {"citationID":"2dtjjq3ue7","properties":{"formattedCitation":"(172)","plainCitation":"(172)"},"citationItems":[{"id":579,"uris":["http://zotero.org/users/local/rNdLYwBI/items/6W39TTRP"],"uri":["http://zotero.org/users/local/rNdLYwBI/items/6W39TTRP"],"itemData":{"id":579,"type":"article-journal","title":"Cost effectiveness analysis of immunotherapy in patients with grass pollen allergic rhinoconjunctivitis in Germany","container-title":"Journal of Medical Economics","page":"906-917 12p","volume":"15","issue":"5","source":"EBSCOhost","archive":"jlh","archive_location":"107989997. Language: English. Entry Date: 20130329. Revision Date: 20150712. Publication Type: Journal Article","abstract":"OBJECTIVES: An economic evaluation was conducted to assess the outcomes and costs as well as cost-effectiveness of the following grass-pollen immunotherapies: OA (Oralair; Stallergenes S.A., Antony, France) vs GRZ (Grazax; ALK-Abelló, Hørsholm, Denmark), and ALD (Alk Depot SQ; ALK-Abelló) (immunotherapy agents alongside symptomatic medication) and symptomatic treatment alone for grass pollen allergic rhinoconjunctivitis. METHODS: The costs and outcomes of 3-year treatment were assessed for a period of 9 years using a Markov model. Treatment efficacy was estimated using an indirect comparison of available clinical trials with placebo as a common comparator. Estimates for immunotherapy discontinuation, occurrence of asthma, health state utilities, drug costs, resource use, and healthcare costs were derived from published sources. The analysis was conducted from the insurant's perspective including public and private health insurance payments and co-payments by insurants. Outcomes were reported as quality-adjusted life years (QALYs) and symptom-free days. The uncertainty around incremental model results was tested by means of extensive deterministic univariate and probabilistic multivariate sensitivity analyses. RESULTS: In the base case analysis the model predicted a cost-utility ratio of OA vs symptomatic treatment of 14,728 per QALY; incremental costs were 1356 (95%CI: 1230; 1484) and incremental QALYs 0.092 (95%CI: 0.052; 0.140). OA was the dominant strategy compared to GRZ and ALD, with estimated incremental costs of -1142 (95%CI: -1255; -1038) and -54 (95%CI: -188; 85) and incremental QALYs of 0.015 (95%CI: -0.025; 0.056) and 0.027 (95%CI: -0.022; 0.075), respectively. At a willingness-to-pay threshold of 20,000, the probability of OA being the most cost-effective treatment was predicted to be 79%. Univariate sensitivity analyses show that incremental outcomes were moderately sensitive to changes in efficacy estimates. The main study limitation was the requirement of an indirect comparison involving several steps to assess relative treatment effects. CONCLUSION: The analysis suggests OA to be cost-effective compared to GRZ and ALD, and a symptomatic treatment. Sensitivity analyses showed that uncertainty surrounding treatment efficacy estimates affected the model outcomes.","DOI":"10.3111/13696998.2012.688904","ISSN":"1369-6998","shortTitle":"Cost effectiveness analysis of immunotherapy in patients with grass pollen allergic rhinoconjunctivitis in Germany","author":[{"literal":"K. Y. Westerhout"},{"literal":"B. G. Verheggen"},{"literal":"C. H. Schreder"},{"literal":"M. Augustin"}],"issued":{"date-parts":[["2012"]]}}}],"schema":"https://github.com/citation-style-language/schema/raw/master/csl-citation.json"} </w:instrText>
      </w:r>
      <w:r w:rsidRPr="009A0545">
        <w:rPr>
          <w:rFonts w:ascii="Garamond" w:hAnsi="Garamond"/>
        </w:rPr>
        <w:fldChar w:fldCharType="separate"/>
      </w:r>
      <w:r w:rsidR="00077233">
        <w:rPr>
          <w:rFonts w:ascii="Garamond" w:hAnsi="Garamond"/>
        </w:rPr>
        <w:t>(167</w:t>
      </w:r>
      <w:r>
        <w:rPr>
          <w:rFonts w:ascii="Garamond" w:hAnsi="Garamond"/>
        </w:rPr>
        <w:t>)</w:t>
      </w:r>
      <w:r w:rsidRPr="009A0545">
        <w:rPr>
          <w:rFonts w:ascii="Garamond" w:hAnsi="Garamond"/>
        </w:rPr>
        <w:fldChar w:fldCharType="end"/>
      </w:r>
    </w:p>
    <w:p w14:paraId="629745C5" w14:textId="77777777" w:rsidR="00D20980" w:rsidRPr="009A0545" w:rsidRDefault="00D20980" w:rsidP="00D20980">
      <w:pPr>
        <w:pStyle w:val="ListParagraph"/>
        <w:numPr>
          <w:ilvl w:val="0"/>
          <w:numId w:val="5"/>
        </w:numPr>
        <w:spacing w:line="360" w:lineRule="auto"/>
        <w:jc w:val="both"/>
        <w:rPr>
          <w:rFonts w:ascii="Garamond" w:hAnsi="Garamond"/>
        </w:rPr>
      </w:pPr>
      <w:r w:rsidRPr="00F27C66">
        <w:rPr>
          <w:rFonts w:ascii="Garamond" w:hAnsi="Garamond"/>
        </w:rPr>
        <w:t>Verheggen 2015: In patients with rhinoconjunctivitis without asthma in Germany the ICER for SLIT (Oralair) versus SCIT is 12593 euros per QALY at 2013 prices. Converting to 2014/15 prices and GBP at 0.75 GBP per Euro gives an ICER of £9627 per QALY</w:t>
      </w:r>
      <w:r>
        <w:rPr>
          <w:rFonts w:ascii="Garamond" w:hAnsi="Garamond"/>
        </w:rPr>
        <w:fldChar w:fldCharType="begin"/>
      </w:r>
      <w:r>
        <w:rPr>
          <w:rFonts w:ascii="Garamond" w:hAnsi="Garamond"/>
        </w:rPr>
        <w:instrText xml:space="preserve"> ADDIN ZOTERO_ITEM CSL_CITATION {"citationID":"mnms9484s","properties":{"formattedCitation":"(173)","plainCitation":"(173)"},"citationItems":[{"id":"AijPBhLd/y9NaqpUh","uris":["http://zotero.org/users/local/rNdLYwBI/items/U9XE89EH"],"uri":["http://zotero.org/users/local/rNdLYwBI/items/U9XE89EH"],"itemData":{"id":"AijPBhLd/y9NaqpUh","type":"article-journal","title":"Health economic comparison of SLIT allergen and SCIT allergoid immunotherapy in patients with seasonal grass-allergic rhinoconjunctivitis in Germany.","container-title":"Clin Transl Allergy","volume":"5","issue":"1","author":[{"family":"Verheggen","given":"BG"},{"family":"Westerhout","given":"KY"},{"family":"Schreder","given":"CH"},{"family":"Augustin","given":"M"}],"issued":{"date-parts":[["2015"]]}}}],"schema":"https://github.com/citation-style-language/schema/raw/master/csl-citation.json"} </w:instrText>
      </w:r>
      <w:r>
        <w:rPr>
          <w:rFonts w:ascii="Garamond" w:hAnsi="Garamond"/>
        </w:rPr>
        <w:fldChar w:fldCharType="separate"/>
      </w:r>
      <w:r w:rsidR="00077233">
        <w:rPr>
          <w:rFonts w:ascii="Garamond" w:hAnsi="Garamond"/>
          <w:noProof/>
        </w:rPr>
        <w:t>(168</w:t>
      </w:r>
      <w:r>
        <w:rPr>
          <w:rFonts w:ascii="Garamond" w:hAnsi="Garamond"/>
          <w:noProof/>
        </w:rPr>
        <w:t>)</w:t>
      </w:r>
      <w:r>
        <w:rPr>
          <w:rFonts w:ascii="Garamond" w:hAnsi="Garamond"/>
        </w:rPr>
        <w:fldChar w:fldCharType="end"/>
      </w:r>
    </w:p>
    <w:p w14:paraId="605C7AD2" w14:textId="77777777" w:rsidR="00D20980" w:rsidRPr="009A0545" w:rsidRDefault="00D20980" w:rsidP="00D20980">
      <w:pPr>
        <w:pStyle w:val="ListParagraph"/>
        <w:numPr>
          <w:ilvl w:val="0"/>
          <w:numId w:val="5"/>
        </w:numPr>
        <w:spacing w:line="360" w:lineRule="auto"/>
        <w:jc w:val="both"/>
        <w:rPr>
          <w:rFonts w:ascii="Garamond" w:hAnsi="Garamond"/>
        </w:rPr>
      </w:pPr>
      <w:r w:rsidRPr="00F27C66">
        <w:rPr>
          <w:rFonts w:ascii="Garamond" w:hAnsi="Garamond"/>
        </w:rPr>
        <w:t>Reinhold 2016: In patients with rhinoconjunctivitis without asthma in Germany SCIT (Allergovit) is cheaper and more effective than SLIT (Oralair). The ICER for SCIT (Allergovit) standard care is 11000 euros per QALY at 2013 prices. Converting to 2014/15 prices and GBP at 0.75 GBP per Euro gives an ICER of £8334 per QALY</w:t>
      </w:r>
      <w:r w:rsidRPr="009A0545">
        <w:rPr>
          <w:rFonts w:ascii="Garamond" w:hAnsi="Garamond"/>
        </w:rPr>
        <w:t>.</w:t>
      </w:r>
      <w:r>
        <w:rPr>
          <w:rFonts w:ascii="Garamond" w:hAnsi="Garamond"/>
        </w:rPr>
        <w:fldChar w:fldCharType="begin"/>
      </w:r>
      <w:r>
        <w:rPr>
          <w:rFonts w:ascii="Garamond" w:hAnsi="Garamond"/>
        </w:rPr>
        <w:instrText xml:space="preserve"> ADDIN ZOTERO_ITEM CSL_CITATION {"citationID":"2ogg130p7j","properties":{"formattedCitation":"(174)","plainCitation":"(174)"},"citationItems":[{"id":"AijPBhLd/YDjdNcsl","uris":["http://zotero.org/users/local/rNdLYwBI/items/89ICNZT3"],"uri":["http://zotero.org/users/local/rNdLYwBI/items/89ICNZT3"],"itemData":{"id":"AijPBhLd/YDjdNcsl","type":"article-journal","title":"Cost-effectiveness of grass pollen SCIT compared with SLIT and symptomatic treatment.","container-title":"Allergo Journal International.","author":[{"family":"Reinhold","given":"T"},{"family":"Brüggenjürgen","given":"B"}]}}],"schema":"https://github.com/citation-style-language/schema/raw/master/csl-citation.json"} </w:instrText>
      </w:r>
      <w:r>
        <w:rPr>
          <w:rFonts w:ascii="Garamond" w:hAnsi="Garamond"/>
        </w:rPr>
        <w:fldChar w:fldCharType="separate"/>
      </w:r>
      <w:r w:rsidR="00077233">
        <w:rPr>
          <w:rFonts w:ascii="Garamond" w:hAnsi="Garamond"/>
          <w:noProof/>
        </w:rPr>
        <w:t>(169</w:t>
      </w:r>
      <w:r>
        <w:rPr>
          <w:rFonts w:ascii="Garamond" w:hAnsi="Garamond"/>
          <w:noProof/>
        </w:rPr>
        <w:t>)</w:t>
      </w:r>
      <w:r>
        <w:rPr>
          <w:rFonts w:ascii="Garamond" w:hAnsi="Garamond"/>
        </w:rPr>
        <w:fldChar w:fldCharType="end"/>
      </w:r>
    </w:p>
    <w:p w14:paraId="56E0A57A" w14:textId="77777777" w:rsidR="00D20980" w:rsidRPr="00F27C66" w:rsidRDefault="00D20980" w:rsidP="00D20980">
      <w:pPr>
        <w:spacing w:line="360" w:lineRule="auto"/>
        <w:jc w:val="both"/>
        <w:rPr>
          <w:rFonts w:ascii="Garamond" w:hAnsi="Garamond"/>
          <w:sz w:val="22"/>
          <w:szCs w:val="22"/>
          <w:lang w:val="en-US"/>
        </w:rPr>
      </w:pPr>
      <w:r w:rsidRPr="00F27C66">
        <w:rPr>
          <w:rFonts w:ascii="Garamond" w:hAnsi="Garamond"/>
          <w:sz w:val="22"/>
          <w:szCs w:val="22"/>
          <w:lang w:val="en-US"/>
        </w:rPr>
        <w:t>When assessing these results, it was unclear how comparable the patient populations were between the studies; a key factor that impacts the costs and quality of life observed is the proportion of patients who have asthma as well as rhinitis – these proportions were not reported in the studies. Also noteworthy was that the ICERs for AIT seemed to vary substantially between different health systems as demonstrated in Keiding et al 2007 where ICERs range from £2360 per QALY in Denmark to £22374 per QALY in the Netherlands suggesting that straightforward conclusions may not be generalizable even across seemingly similar countries.</w:t>
      </w:r>
      <w:r>
        <w:rPr>
          <w:rFonts w:ascii="Garamond" w:hAnsi="Garamond"/>
          <w:sz w:val="22"/>
          <w:szCs w:val="22"/>
          <w:lang w:val="en-US"/>
        </w:rPr>
        <w:fldChar w:fldCharType="begin"/>
      </w:r>
      <w:r>
        <w:rPr>
          <w:rFonts w:ascii="Garamond" w:hAnsi="Garamond"/>
          <w:sz w:val="22"/>
          <w:szCs w:val="22"/>
          <w:lang w:val="en-US"/>
        </w:rPr>
        <w:instrText xml:space="preserve"> ADDIN ZOTERO_ITEM CSL_CITATION {"citationID":"253e5m1c3f","properties":{"formattedCitation":"(167)","plainCitation":"(167)"},"citationItems":[{"id":"AijPBhLd/r3wUT8Wp","uris":["http://zotero.org/users/local/rNdLYwBI/items/NKJ76C2W"],"uri":["http://zotero.org/users/local/rNdLYwBI/items/NKJ76C2W"],"itemData":{"id":"AijPBhLd/r3wUT8Wp","type":"article-journal","title":"A cost-effectiveness analysis of immunotherapy with SQ allergen extract for patients with seasonal allergic rhinoconjunctivitis in selected European countries","container-title":"Current Medical Research and Opinion","page":"1113-1120","volume":"23","issue":"5","archive_location":"WOS:000248757500019","abstract":"Background: Seasonal allergic rhinoconjunctivitis can, for some people, reduce quality of life and the ability to cope with everyday tasks. Scope: In this paper we investigate the cost-effectiveness of immunization therapy with Alutard SO (ASQ) and compare the cost-effectiveness in countries where the therapy has been in use in order to assess the impact of national therapeutic practices on the results of health economic assessments. Data are obtained from a clinical trial carried out in 2001-2002. To evaluate the cost-effectiveness of immunization we have added data on resource use in Austria, Denmark, Finland, Germany, the Netherlands, and Sweden. Findings:The computations result in cost-effectiveness ratios for allergen immunization between (sic) 0 000 and (sic) 20 000 per QALY even without provision for indirect costs, and achieving dominance in most countries where indirect costs have also been taken into account. The country comparisons show that the direct cost of administrating the up-dosing and maintenance differs considerably between countries, and that the cost of medical staff is substantial, constituting in most cases more than half of the direct costs of the immunization therapy. Conclusion: The study shows that immunotherapy with SO allergen extract is cost-effective in a wide range of national environments, and that cost-effectiveness differences by country are largely a result of different practices in the up-dosing phase.","DOI":"10.1185/030079907x187865","ISSN":"0300-7995","shortTitle":"A cost-effectiveness analysis of immunotherapy with SQ allergen extract for patients with seasonal allergic rhinoconjunctivitis in selected European countries","author":[{"literal":"H. Keiding"},{"literal":"K. P. Jorgensen"}],"issued":{"date-parts":[["0000",5]]}}}],"schema":"https://github.com/citation-style-language/schema/raw/master/csl-citation.json"} </w:instrText>
      </w:r>
      <w:r>
        <w:rPr>
          <w:rFonts w:ascii="Garamond" w:hAnsi="Garamond"/>
          <w:sz w:val="22"/>
          <w:szCs w:val="22"/>
          <w:lang w:val="en-US"/>
        </w:rPr>
        <w:fldChar w:fldCharType="separate"/>
      </w:r>
      <w:r w:rsidR="00077233">
        <w:rPr>
          <w:rFonts w:ascii="Garamond" w:hAnsi="Garamond"/>
          <w:noProof/>
          <w:sz w:val="22"/>
          <w:szCs w:val="22"/>
          <w:lang w:val="en-US"/>
        </w:rPr>
        <w:t>(162</w:t>
      </w:r>
      <w:r>
        <w:rPr>
          <w:rFonts w:ascii="Garamond" w:hAnsi="Garamond"/>
          <w:noProof/>
          <w:sz w:val="22"/>
          <w:szCs w:val="22"/>
          <w:lang w:val="en-US"/>
        </w:rPr>
        <w:t>)</w:t>
      </w:r>
      <w:r>
        <w:rPr>
          <w:rFonts w:ascii="Garamond" w:hAnsi="Garamond"/>
          <w:sz w:val="22"/>
          <w:szCs w:val="22"/>
          <w:lang w:val="en-US"/>
        </w:rPr>
        <w:fldChar w:fldCharType="end"/>
      </w:r>
    </w:p>
    <w:p w14:paraId="03391556" w14:textId="77777777" w:rsidR="00D20980" w:rsidRPr="00F27C66" w:rsidRDefault="00D20980" w:rsidP="00D20980">
      <w:pPr>
        <w:spacing w:line="360" w:lineRule="auto"/>
        <w:jc w:val="both"/>
        <w:rPr>
          <w:rFonts w:ascii="Garamond" w:hAnsi="Garamond"/>
          <w:sz w:val="22"/>
          <w:szCs w:val="22"/>
          <w:lang w:val="en-US"/>
        </w:rPr>
      </w:pPr>
    </w:p>
    <w:p w14:paraId="3FF439D1" w14:textId="77777777" w:rsidR="00D20980" w:rsidRPr="00ED08BA" w:rsidRDefault="00D20980" w:rsidP="00D20980">
      <w:pPr>
        <w:spacing w:line="360" w:lineRule="auto"/>
        <w:jc w:val="both"/>
        <w:outlineLvl w:val="0"/>
        <w:rPr>
          <w:rFonts w:ascii="Garamond" w:hAnsi="Garamond"/>
          <w:sz w:val="22"/>
          <w:szCs w:val="22"/>
          <w:u w:val="single"/>
          <w:lang w:val="en-US"/>
        </w:rPr>
      </w:pPr>
      <w:r w:rsidRPr="00ED08BA">
        <w:rPr>
          <w:rFonts w:ascii="Garamond" w:hAnsi="Garamond"/>
          <w:sz w:val="22"/>
          <w:szCs w:val="22"/>
          <w:u w:val="single"/>
          <w:lang w:val="en-US"/>
        </w:rPr>
        <w:t xml:space="preserve">Overall interpretation </w:t>
      </w:r>
    </w:p>
    <w:p w14:paraId="175ADBE6" w14:textId="77777777" w:rsidR="00D20980" w:rsidRPr="00F27C66" w:rsidRDefault="00D20980" w:rsidP="00D20980">
      <w:pPr>
        <w:spacing w:line="360" w:lineRule="auto"/>
        <w:jc w:val="both"/>
        <w:rPr>
          <w:rFonts w:ascii="Garamond" w:hAnsi="Garamond"/>
          <w:sz w:val="22"/>
          <w:szCs w:val="22"/>
          <w:lang w:val="en-US"/>
        </w:rPr>
      </w:pPr>
      <w:r w:rsidRPr="00F27C66">
        <w:rPr>
          <w:rFonts w:ascii="Garamond" w:hAnsi="Garamond"/>
          <w:sz w:val="22"/>
          <w:szCs w:val="22"/>
          <w:lang w:val="en-US"/>
        </w:rPr>
        <w:t>The seven key studies identified, disregarding the caveats about generalizability, suggested that SLIT and SCIT treatment would be considered cost-effective in this patient population in England at the standard NICE cost-effectiveness threshold of £20,000 (€24616) per QALY. However, the quality of the studies and the general lack of attention to characterizing uncertainty and handling missing data need to be taken into account when interpreting these results.</w:t>
      </w:r>
      <w:r>
        <w:rPr>
          <w:rFonts w:ascii="Garamond" w:hAnsi="Garamond"/>
          <w:sz w:val="22"/>
          <w:szCs w:val="22"/>
          <w:lang w:val="en-US"/>
        </w:rPr>
        <w:fldChar w:fldCharType="begin"/>
      </w:r>
      <w:r>
        <w:rPr>
          <w:rFonts w:ascii="Garamond" w:hAnsi="Garamond"/>
          <w:sz w:val="22"/>
          <w:szCs w:val="22"/>
          <w:lang w:val="en-US"/>
        </w:rPr>
        <w:instrText xml:space="preserve"> ADDIN ZOTERO_ITEM CSL_CITATION {"citationID":"qp4sgti5n","properties":{"formattedCitation":"{\\rtf (167,169,171\\uc0\\u8211{}174,182)}","plainCitation":"(167,169,171–174,182)"},"citationItems":[{"id":"AijPBhLd/jWFZ2GDp","uris":["http://zotero.org/users/local/rNdLYwBI/items/D62HPNB9"],"uri":["http://zotero.org/users/local/rNdLYwBI/items/D62HPNB9"],"itemData":{"id":"AijPBhLd/jWFZ2GDp","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id":"AijPBhLd/aIhoEv2n","uris":["http://zotero.org/users/local/rNdLYwBI/items/KCIHVZ8J"],"uri":["http://zotero.org/users/local/rNdLYwBI/items/KCIHVZ8J"],"itemData":{"id":"AijPBhLd/aIhoEv2n","type":"article-journal","title":"[Economic evaluation of a tablet-based vaccination against hay fever in Denmark]","container-title":"Ugeskrift for Laeger","page":"138-42","volume":"170","issue":"3","source":"Ovid Technologies","archive":"MEDLINE","archive_location":"18208729","abstract":"INTRODUCTION: Hay fever (allergic rhinoconjunctivitis) is a frequent disease and 12% of the Danish adult population suffer from grass-pollen induced hay fever. Symptomatic medication is the traditional treatment, while immunotherapy with sustained effect is an alternative. Grazax (Phleum pratense, ALK-Abello) is a new tablet-based vaccination against grass-pollen induced hay fever. The aim was to investigate the cost-effectiveness of the tablet-based vaccination of grass-pollen induced hay fever in Denmark. MATERIALS AND METHODS: Based on a prospective collection of data as part of a clinical trial cost and quality of life (QALY) data for 493 patients, the tablet-based vaccine (Grazax) was compared in a cost-utility analysis (societal perspective) with symptomatic treatment. The analysis was based on three years of immunotherapy followed by six years of sustained effect. RESULTS: Significant more QALYs were gained from using the tablet-based vaccine (0.9799) compared with traditional symptomatic treatment (0.9567), which with a nine-year time horizon corresponds to 0.19 extra QALYs. The costs of vaccination against hay fever were DKK 34,498. With a nine-year time horizon, the cost per extra QALY from using the tablet-based vaccine was DKK 52,646 or DKK 134,105, focussing on direct costs alone. These results are below the unofficial thresholds for what the costs of a QALY should be. CONCLUSION: The analysis has shown that tablet-based immunotherapy (Grazax) for the treatment of hay fever results in an improved quality of life and that it is a cost-effective choice.","ISSN":"1603-6824","shortTitle":"[Economic evaluation of a tablet-based vaccination against hay fever in Denmark]","journalAbbreviation":"Ugeskr Laeger","language":"Danish","author":[{"literal":"P. B. Poulsen"},{"literal":"K. M. Pedersen"},{"literal":"J. Christensen"},{"literal":"U. Vestenbaek"}],"issued":{"date-parts":[["0000",1,14]]}}},{"id":"AijPBhLd/r3wUT8Wp","uris":["http://zotero.org/users/local/rNdLYwBI/items/NKJ76C2W"],"uri":["http://zotero.org/users/local/rNdLYwBI/items/NKJ76C2W"],"itemData":{"id":"AijPBhLd/r3wUT8Wp","type":"article-journal","title":"A cost-effectiveness analysis of immunotherapy with SQ allergen extract for patients with seasonal allergic rhinoconjunctivitis in selected European countries","container-title":"Current Medical Research and Opinion","page":"1113-1120","volume":"23","issue":"5","archive_location":"WOS:000248757500019","abstract":"Background: Seasonal allergic rhinoconjunctivitis can, for some people, reduce quality of life and the ability to cope with everyday tasks. Scope: In this paper we investigate the cost-effectiveness of immunization therapy with Alutard SO (ASQ) and compare the cost-effectiveness in countries where the therapy has been in use in order to assess the impact of national therapeutic practices on the results of health economic assessments. Data are obtained from a clinical trial carried out in 2001-2002. To evaluate the cost-effectiveness of immunization we have added data on resource use in Austria, Denmark, Finland, Germany, the Netherlands, and Sweden. Findings:The computations result in cost-effectiveness ratios for allergen immunization between (sic) 0 000 and (sic) 20 000 per QALY even without provision for indirect costs, and achieving dominance in most countries where indirect costs have also been taken into account. The country comparisons show that the direct cost of administrating the up-dosing and maintenance differs considerably between countries, and that the cost of medical staff is substantial, constituting in most cases more than half of the direct costs of the immunization therapy. Conclusion: The study shows that immunotherapy with SO allergen extract is cost-effective in a wide range of national environments, and that cost-effectiveness differences by country are largely a result of different practices in the up-dosing phase.","DOI":"10.1185/030079907x187865","ISSN":"0300-7995","shortTitle":"A cost-effectiveness analysis of immunotherapy with SQ allergen extract for patients with seasonal allergic rhinoconjunctivitis in selected European countries","author":[{"literal":"H. Keiding"},{"literal":"K. P. Jorgensen"}],"issued":{"date-parts":[["0000",5]]}}},{"id":"AijPBhLd/cjvE1PKw","uris":["http://zotero.org/users/local/rNdLYwBI/items/8QR6B47T"],"uri":["http://zotero.org/users/local/rNdLYwBI/items/8QR6B47T"],"itemData":{"id":"AijPBhLd/cjvE1PKw","type":"article-journal","title":"Economic evaluation of SQ-standardized grass allergy immunotherapy tablet (Grazax) in children","container-title":"ClinicoEconomics and Outcomes Research","page":"187-196","volume":"6","issue":"1","source":"Ovid Technologies","archive":"Embase","archive_location":"2014247180","abstract":"Background: Grass pollen-induced rhinoconjunctivitis is a common allergic respiratory disorder affecting over 20% of the UK population in terms of quality of life and sleep, work, and school patterns. The SQ-standardized grass allergy immunotherapy tablet (AIT) has been demonstrated as a disease-modifying treatment which gives a sustained effect even after completion of a treatment course. The objective of this study was to provide an economic assessment of whether treatment with the SQ-standardized grass AIT, Grazax (Phleum pratense) in combination with symptomatic medications is preferable to the standard of care using symptomatic medications only. The analysis was performed for children with grass pollen-induced rhinoconjunctivitis, with or without concomitant asthma, in the UK. Methods: The model evaluated the two treatment regimens in a cohort of 1,000 children from a payer's perspective. Treatment was modeled in terms of management of symptoms, impact on resource use, and development of allergic asthma. The analysis modeled the use of SQ-standardized grass AIT and the sustained effects of treatment over a 9-year time horizon (ie, 3 years of treatment, with modeled long-term benefits). Data inputs were drawn from a recent clinical trial, published studies, and databases. Results: SQ-standardized grass AIT improves patient outcomes, generating an incremental cost per quality-adjusted life year gained of 12,168. This is below commonly accepted thresholds in the UK. Conclusion: The resulting incremental cost per QALY falls below commonly accepted willingness to pay thresholds. Therefore, the SQ-standardized grass AIT is a cost-effective option for the treatment of grass pollen-induced rhinoconjunctivitis in the UK pediatric population. © 2014 Ronaldson et al.","DOI":"10.2147/CEOR.S44079","ISSN":"1178-6981","shortTitle":"Economic evaluation of SQ-standardized grass allergy immunotherapy tablet (Grazax) in children","language":"English","author":[{"literal":"S. Ronaldson"},{"literal":"M. Taylor"},{"literal":"P. G. Bech"},{"literal":"R. Shenton"},{"literal":"A. Bufe"}],"issued":{"date-parts":[["0000",4]]}}},{"id":"AijPBhLd/Z5R1ve4y","uris":["http://zotero.org/users/local/rNdLYwBI/items/6W39TTRP"],"uri":["http://zotero.org/users/local/rNdLYwBI/items/6W39TTRP"],"itemData":{"id":"AijPBhLd/Z5R1ve4y","type":"article-journal","title":"Cost effectiveness analysis of immunotherapy in patients with grass pollen allergic rhinoconjunctivitis in Germany","container-title":"Journal of Medical Economics","page":"906-917 12p","volume":"15","issue":"5","source":"EBSCOhost","archive":"jlh","archive_location":"107989997. Language: English. Entry Date: 20130329. Revision Date: 20150712. Publication Type: Journal Article","abstract":"OBJECTIVES: An economic evaluation was conducted to assess the outcomes and costs as well as cost-effectiveness of the following grass-pollen immunotherapies: OA (Oralair; Stallergenes S.A., Antony, France) vs GRZ (Grazax; ALK-Abelló, Hørsholm, Denmark), and ALD (Alk Depot SQ; ALK-Abelló) (immunotherapy agents alongside symptomatic medication) and symptomatic treatment alone for grass pollen allergic rhinoconjunctivitis. METHODS: The costs and outcomes of 3-year treatment were assessed for a period of 9 years using a Markov model. Treatment efficacy was estimated using an indirect comparison of available clinical trials with placebo as a common comparator. Estimates for immunotherapy discontinuation, occurrence of asthma, health state utilities, drug costs, resource use, and healthcare costs were derived from published sources. The analysis was conducted from the insurant's perspective including public and private health insurance payments and co-payments by insurants. Outcomes were reported as quality-adjusted life years (QALYs) and symptom-free days. The uncertainty around incremental model results was tested by means of extensive deterministic univariate and probabilistic multivariate sensitivity analyses. RESULTS: In the base case analysis the model predicted a cost-utility ratio of OA vs symptomatic treatment of 14,728 per QALY; incremental costs were 1356 (95%CI: 1230; 1484) and incremental QALYs 0.092 (95%CI: 0.052; 0.140). OA was the dominant strategy compared to GRZ and ALD, with estimated incremental costs of -1142 (95%CI: -1255; -1038) and -54 (95%CI: -188; 85) and incremental QALYs of 0.015 (95%CI: -0.025; 0.056) and 0.027 (95%CI: -0.022; 0.075), respectively. At a willingness-to-pay threshold of 20,000, the probability of OA being the most cost-effective treatment was predicted to be 79%. Univariate sensitivity analyses show that incremental outcomes were moderately sensitive to changes in efficacy estimates. The main study limitation was the requirement of an indirect comparison involving several steps to assess relative treatment effects. CONCLUSION: The analysis suggests OA to be cost-effective compared to GRZ and ALD, and a symptomatic treatment. Sensitivity analyses showed that uncertainty surrounding treatment efficacy estimates affected the model outcomes.","DOI":"10.3111/13696998.2012.688904","ISSN":"1369-6998","shortTitle":"Cost effectiveness analysis of immunotherapy in patients with grass pollen allergic rhinoconjunctivitis in Germany","author":[{"literal":"K. Y. Westerhout"},{"literal":"B. G. Verheggen"},{"literal":"C. H. Schreder"},{"literal":"M. Augustin"}],"issued":{"date-parts":[["2012"]]}}},{"id":"AijPBhLd/y9NaqpUh","uris":["http://zotero.org/users/local/rNdLYwBI/items/U9XE89EH"],"uri":["http://zotero.org/users/local/rNdLYwBI/items/U9XE89EH"],"itemData":{"id":"AijPBhLd/y9NaqpUh","type":"article-journal","title":"Health economic comparison of SLIT allergen and SCIT allergoid immunotherapy in patients with seasonal grass-allergic rhinoconjunctivitis in Germany.","container-title":"Clin Transl Allergy","volume":"5","issue":"1","author":[{"family":"Verheggen","given":"BG"},{"family":"Westerhout","given":"KY"},{"family":"Schreder","given":"CH"},{"family":"Augustin","given":"M"}],"issued":{"date-parts":[["2015"]]}}},{"id":"AijPBhLd/YDjdNcsl","uris":["http://zotero.org/users/local/rNdLYwBI/items/89ICNZT3"],"uri":["http://zotero.org/users/local/rNdLYwBI/items/89ICNZT3"],"itemData":{"id":"AijPBhLd/YDjdNcsl","type":"article-journal","title":"Cost-effectiveness of grass pollen SCIT compared with SLIT and symptomatic treatment.","container-title":"Allergo Journal International.","author":[{"family":"Reinhold","given":"T"},{"family":"Brüggenjürgen","given":"B"}]}}],"schema":"https://github.com/citation-style-language/schema/raw/master/csl-citation.json"} </w:instrText>
      </w:r>
      <w:r>
        <w:rPr>
          <w:rFonts w:ascii="Garamond" w:hAnsi="Garamond"/>
          <w:sz w:val="22"/>
          <w:szCs w:val="22"/>
          <w:lang w:val="en-US"/>
        </w:rPr>
        <w:fldChar w:fldCharType="separate"/>
      </w:r>
      <w:r w:rsidR="00077233">
        <w:rPr>
          <w:rFonts w:ascii="Garamond" w:hAnsi="Garamond"/>
          <w:sz w:val="22"/>
        </w:rPr>
        <w:t>(162,164,166–169,177</w:t>
      </w:r>
      <w:r w:rsidRPr="005614D7">
        <w:rPr>
          <w:rFonts w:ascii="Garamond" w:hAnsi="Garamond"/>
          <w:sz w:val="22"/>
        </w:rPr>
        <w:t>)</w:t>
      </w:r>
      <w:r>
        <w:rPr>
          <w:rFonts w:ascii="Garamond" w:hAnsi="Garamond"/>
          <w:sz w:val="22"/>
          <w:szCs w:val="22"/>
          <w:lang w:val="en-US"/>
        </w:rPr>
        <w:fldChar w:fldCharType="end"/>
      </w:r>
    </w:p>
    <w:p w14:paraId="13B2D04A" w14:textId="77777777" w:rsidR="00D20980" w:rsidRPr="00F27C66" w:rsidRDefault="00D20980" w:rsidP="00D20980">
      <w:pPr>
        <w:spacing w:line="360" w:lineRule="auto"/>
        <w:jc w:val="both"/>
        <w:rPr>
          <w:rFonts w:ascii="Garamond" w:hAnsi="Garamond" w:cs="Arial"/>
          <w:b/>
          <w:sz w:val="22"/>
          <w:szCs w:val="22"/>
          <w:lang w:val="en-US"/>
        </w:rPr>
      </w:pPr>
    </w:p>
    <w:p w14:paraId="4DED502B" w14:textId="77777777" w:rsidR="00D20980" w:rsidRPr="00ED08BA" w:rsidRDefault="00D20980" w:rsidP="00D20980">
      <w:pPr>
        <w:spacing w:line="360" w:lineRule="auto"/>
        <w:jc w:val="both"/>
        <w:outlineLvl w:val="0"/>
        <w:rPr>
          <w:rFonts w:ascii="Garamond" w:hAnsi="Garamond" w:cs="Arial"/>
          <w:b/>
          <w:i/>
          <w:sz w:val="22"/>
          <w:szCs w:val="22"/>
          <w:lang w:val="en-US"/>
        </w:rPr>
      </w:pPr>
      <w:r w:rsidRPr="00ED08BA">
        <w:rPr>
          <w:rFonts w:ascii="Garamond" w:hAnsi="Garamond" w:cs="Arial"/>
          <w:b/>
          <w:i/>
          <w:sz w:val="22"/>
          <w:szCs w:val="22"/>
          <w:lang w:val="en-US"/>
        </w:rPr>
        <w:t>Safety</w:t>
      </w:r>
    </w:p>
    <w:p w14:paraId="24295EAF" w14:textId="77777777" w:rsidR="00D20980" w:rsidRPr="009A0545" w:rsidRDefault="00D20980" w:rsidP="00D20980">
      <w:pPr>
        <w:spacing w:line="360" w:lineRule="auto"/>
        <w:jc w:val="both"/>
        <w:outlineLvl w:val="0"/>
        <w:rPr>
          <w:rFonts w:ascii="Garamond" w:hAnsi="Garamond"/>
          <w:sz w:val="22"/>
          <w:szCs w:val="22"/>
        </w:rPr>
      </w:pPr>
      <w:r w:rsidRPr="00F27C66">
        <w:rPr>
          <w:rFonts w:ascii="Garamond" w:hAnsi="Garamond"/>
          <w:sz w:val="22"/>
          <w:szCs w:val="22"/>
        </w:rPr>
        <w:t xml:space="preserve">RCTs and case-series were eligible for inclusion to consider the safety of AIT. </w:t>
      </w:r>
    </w:p>
    <w:p w14:paraId="622229FA" w14:textId="77777777" w:rsidR="00D20980" w:rsidRPr="00F27C66" w:rsidRDefault="00D20980" w:rsidP="00D20980">
      <w:pPr>
        <w:spacing w:line="360" w:lineRule="auto"/>
        <w:jc w:val="both"/>
        <w:rPr>
          <w:rFonts w:ascii="Garamond" w:hAnsi="Garamond"/>
          <w:sz w:val="22"/>
          <w:szCs w:val="22"/>
        </w:rPr>
      </w:pPr>
    </w:p>
    <w:p w14:paraId="53B143D2" w14:textId="77777777" w:rsidR="00D20980" w:rsidRPr="00ED08BA" w:rsidRDefault="00D20980" w:rsidP="00D20980">
      <w:pPr>
        <w:spacing w:line="360" w:lineRule="auto"/>
        <w:jc w:val="both"/>
        <w:outlineLvl w:val="0"/>
        <w:rPr>
          <w:rFonts w:ascii="Garamond" w:hAnsi="Garamond"/>
          <w:sz w:val="22"/>
          <w:szCs w:val="22"/>
          <w:u w:val="single"/>
        </w:rPr>
      </w:pPr>
      <w:r w:rsidRPr="00ED08BA">
        <w:rPr>
          <w:rFonts w:ascii="Garamond" w:hAnsi="Garamond"/>
          <w:sz w:val="22"/>
          <w:szCs w:val="22"/>
          <w:u w:val="single"/>
        </w:rPr>
        <w:t>Randomized controlled trials</w:t>
      </w:r>
    </w:p>
    <w:p w14:paraId="5283AD9F" w14:textId="77777777" w:rsidR="00D20980" w:rsidRPr="00F27C66" w:rsidRDefault="00D20980" w:rsidP="00D20980">
      <w:pPr>
        <w:spacing w:line="360" w:lineRule="auto"/>
        <w:jc w:val="both"/>
        <w:rPr>
          <w:rFonts w:ascii="Garamond" w:hAnsi="Garamond"/>
          <w:sz w:val="22"/>
          <w:szCs w:val="22"/>
        </w:rPr>
      </w:pPr>
      <w:r w:rsidRPr="00F27C66">
        <w:rPr>
          <w:rFonts w:ascii="Garamond" w:hAnsi="Garamond"/>
          <w:sz w:val="22"/>
          <w:szCs w:val="22"/>
        </w:rPr>
        <w:t>Safety data for SCIT and SLIT RCTs are summarised in Tables S</w:t>
      </w:r>
      <w:r>
        <w:rPr>
          <w:rFonts w:ascii="Garamond" w:hAnsi="Garamond"/>
          <w:sz w:val="22"/>
          <w:szCs w:val="22"/>
        </w:rPr>
        <w:t>2p-v</w:t>
      </w:r>
      <w:r w:rsidRPr="00F27C66">
        <w:rPr>
          <w:rFonts w:ascii="Garamond" w:hAnsi="Garamond"/>
          <w:sz w:val="22"/>
          <w:szCs w:val="22"/>
        </w:rPr>
        <w:t xml:space="preserve">. There was a great variation in reporting of adverse events and a number of grading scales including WAO and EAACI were used. As detailed in the tables some studies reported limited or unclear data on number of AEs, some studies reported no data on AEs and others reported that no AEs occurred at all through the duration of the trial period. Conversely some studies reported all treatment emergent AEs. </w:t>
      </w:r>
    </w:p>
    <w:p w14:paraId="20A8A0E7" w14:textId="77777777" w:rsidR="00D20980" w:rsidRPr="00F27C66" w:rsidRDefault="00D20980" w:rsidP="00D20980">
      <w:pPr>
        <w:spacing w:line="360" w:lineRule="auto"/>
        <w:jc w:val="both"/>
        <w:rPr>
          <w:rFonts w:ascii="Garamond" w:hAnsi="Garamond"/>
          <w:sz w:val="22"/>
          <w:szCs w:val="22"/>
        </w:rPr>
      </w:pPr>
    </w:p>
    <w:p w14:paraId="0031863A" w14:textId="77777777" w:rsidR="00D20980" w:rsidRPr="00ED08BA" w:rsidRDefault="00D20980" w:rsidP="00D20980">
      <w:pPr>
        <w:spacing w:line="360" w:lineRule="auto"/>
        <w:jc w:val="both"/>
        <w:outlineLvl w:val="0"/>
        <w:rPr>
          <w:rFonts w:ascii="Garamond" w:hAnsi="Garamond"/>
          <w:bCs/>
          <w:i/>
          <w:iCs/>
          <w:sz w:val="22"/>
          <w:szCs w:val="22"/>
        </w:rPr>
      </w:pPr>
      <w:r w:rsidRPr="00ED08BA">
        <w:rPr>
          <w:rFonts w:ascii="Garamond" w:hAnsi="Garamond"/>
          <w:bCs/>
          <w:i/>
          <w:iCs/>
          <w:sz w:val="22"/>
          <w:szCs w:val="22"/>
        </w:rPr>
        <w:t>Total adverse events</w:t>
      </w:r>
    </w:p>
    <w:p w14:paraId="06F71D6A" w14:textId="77777777" w:rsidR="00D20980" w:rsidRPr="00F27C66" w:rsidRDefault="00D20980" w:rsidP="00D20980">
      <w:pPr>
        <w:spacing w:line="360" w:lineRule="auto"/>
        <w:jc w:val="both"/>
        <w:rPr>
          <w:rFonts w:ascii="Garamond" w:hAnsi="Garamond"/>
          <w:sz w:val="22"/>
          <w:szCs w:val="22"/>
        </w:rPr>
      </w:pPr>
      <w:r w:rsidRPr="00F27C66">
        <w:rPr>
          <w:rFonts w:ascii="Garamond" w:hAnsi="Garamond"/>
          <w:sz w:val="22"/>
          <w:szCs w:val="22"/>
        </w:rPr>
        <w:t xml:space="preserve">We were able to pool data for this outcome for total </w:t>
      </w:r>
      <w:r>
        <w:rPr>
          <w:rFonts w:ascii="Garamond" w:hAnsi="Garamond"/>
          <w:sz w:val="22"/>
          <w:szCs w:val="22"/>
        </w:rPr>
        <w:t xml:space="preserve">number of </w:t>
      </w:r>
      <w:r w:rsidRPr="00F27C66">
        <w:rPr>
          <w:rFonts w:ascii="Garamond" w:hAnsi="Garamond"/>
          <w:sz w:val="22"/>
          <w:szCs w:val="22"/>
        </w:rPr>
        <w:t xml:space="preserve">adverse events. Safety data for </w:t>
      </w:r>
      <w:r>
        <w:rPr>
          <w:rFonts w:ascii="Garamond" w:hAnsi="Garamond"/>
          <w:sz w:val="22"/>
          <w:szCs w:val="22"/>
        </w:rPr>
        <w:t>51</w:t>
      </w:r>
      <w:r w:rsidRPr="00F27C66">
        <w:rPr>
          <w:rFonts w:ascii="Garamond" w:hAnsi="Garamond"/>
          <w:sz w:val="22"/>
          <w:szCs w:val="22"/>
        </w:rPr>
        <w:t xml:space="preserve"> SCIT and SLIT RCTs were pooled to give an overall risk ratio (RR) of experiencing an adverse event (AE) of 1.</w:t>
      </w:r>
      <w:r>
        <w:rPr>
          <w:rFonts w:ascii="Garamond" w:hAnsi="Garamond"/>
          <w:sz w:val="22"/>
          <w:szCs w:val="22"/>
        </w:rPr>
        <w:t>64</w:t>
      </w:r>
      <w:r w:rsidRPr="00F27C66">
        <w:rPr>
          <w:rFonts w:ascii="Garamond" w:hAnsi="Garamond"/>
          <w:sz w:val="22"/>
          <w:szCs w:val="22"/>
        </w:rPr>
        <w:t xml:space="preserve"> (95%CI</w:t>
      </w:r>
      <w:r>
        <w:rPr>
          <w:rFonts w:ascii="Garamond" w:hAnsi="Garamond"/>
          <w:sz w:val="22"/>
          <w:szCs w:val="22"/>
        </w:rPr>
        <w:t>:</w:t>
      </w:r>
      <w:r w:rsidRPr="00F27C66">
        <w:rPr>
          <w:rFonts w:ascii="Garamond" w:hAnsi="Garamond"/>
          <w:sz w:val="22"/>
          <w:szCs w:val="22"/>
        </w:rPr>
        <w:t>1.</w:t>
      </w:r>
      <w:r>
        <w:rPr>
          <w:rFonts w:ascii="Garamond" w:hAnsi="Garamond"/>
          <w:sz w:val="22"/>
          <w:szCs w:val="22"/>
        </w:rPr>
        <w:t>43, 1.89</w:t>
      </w:r>
      <w:r w:rsidRPr="00F27C66">
        <w:rPr>
          <w:rFonts w:ascii="Garamond" w:hAnsi="Garamond"/>
          <w:sz w:val="22"/>
          <w:szCs w:val="22"/>
        </w:rPr>
        <w:t>).</w:t>
      </w:r>
      <w:r>
        <w:rPr>
          <w:rFonts w:ascii="Garamond" w:hAnsi="Garamond"/>
          <w:sz w:val="22"/>
          <w:szCs w:val="22"/>
        </w:rPr>
        <w:t>(Figure S3a)</w:t>
      </w:r>
    </w:p>
    <w:p w14:paraId="513023C8" w14:textId="77777777" w:rsidR="00D20980" w:rsidRPr="00F27C66" w:rsidRDefault="00D20980" w:rsidP="00D20980">
      <w:pPr>
        <w:spacing w:line="360" w:lineRule="auto"/>
        <w:jc w:val="both"/>
        <w:rPr>
          <w:rFonts w:ascii="Garamond" w:hAnsi="Garamond"/>
          <w:sz w:val="22"/>
          <w:szCs w:val="22"/>
        </w:rPr>
      </w:pPr>
    </w:p>
    <w:p w14:paraId="3ED98152" w14:textId="77777777" w:rsidR="00D20980" w:rsidRDefault="00D20980" w:rsidP="00D20980">
      <w:pPr>
        <w:spacing w:line="360" w:lineRule="auto"/>
        <w:jc w:val="both"/>
        <w:rPr>
          <w:rFonts w:ascii="Garamond" w:hAnsi="Garamond"/>
          <w:sz w:val="22"/>
          <w:szCs w:val="22"/>
        </w:rPr>
      </w:pPr>
      <w:r w:rsidRPr="00F27C66">
        <w:rPr>
          <w:rFonts w:ascii="Garamond" w:hAnsi="Garamond"/>
          <w:sz w:val="22"/>
          <w:szCs w:val="22"/>
        </w:rPr>
        <w:t>For SCIT studies (n=</w:t>
      </w:r>
      <w:r>
        <w:rPr>
          <w:rFonts w:ascii="Garamond" w:hAnsi="Garamond"/>
          <w:sz w:val="22"/>
          <w:szCs w:val="22"/>
        </w:rPr>
        <w:t>1</w:t>
      </w:r>
      <w:r w:rsidRPr="00F27C66">
        <w:rPr>
          <w:rFonts w:ascii="Garamond" w:hAnsi="Garamond"/>
          <w:sz w:val="22"/>
          <w:szCs w:val="22"/>
        </w:rPr>
        <w:t xml:space="preserve">9), we found an </w:t>
      </w:r>
      <w:r>
        <w:rPr>
          <w:rFonts w:ascii="Garamond" w:hAnsi="Garamond"/>
          <w:sz w:val="22"/>
          <w:szCs w:val="22"/>
        </w:rPr>
        <w:t>RR of 1.58 (95%CI:1.13, 2.20</w:t>
      </w:r>
      <w:r w:rsidRPr="00F27C66">
        <w:rPr>
          <w:rFonts w:ascii="Garamond" w:hAnsi="Garamond"/>
          <w:sz w:val="22"/>
          <w:szCs w:val="22"/>
        </w:rPr>
        <w:t>) of experiencing an AE and for SLIT studies (n=</w:t>
      </w:r>
      <w:r>
        <w:rPr>
          <w:rFonts w:ascii="Garamond" w:hAnsi="Garamond"/>
          <w:sz w:val="22"/>
          <w:szCs w:val="22"/>
        </w:rPr>
        <w:t>32</w:t>
      </w:r>
      <w:r w:rsidRPr="00F27C66">
        <w:rPr>
          <w:rFonts w:ascii="Garamond" w:hAnsi="Garamond"/>
          <w:sz w:val="22"/>
          <w:szCs w:val="22"/>
        </w:rPr>
        <w:t xml:space="preserve">) an </w:t>
      </w:r>
      <w:r>
        <w:rPr>
          <w:rFonts w:ascii="Garamond" w:hAnsi="Garamond"/>
          <w:sz w:val="22"/>
          <w:szCs w:val="22"/>
        </w:rPr>
        <w:t>RR of 1.68</w:t>
      </w:r>
      <w:r w:rsidRPr="00F27C66">
        <w:rPr>
          <w:rFonts w:ascii="Garamond" w:hAnsi="Garamond"/>
          <w:sz w:val="22"/>
          <w:szCs w:val="22"/>
        </w:rPr>
        <w:t xml:space="preserve"> (95%CI</w:t>
      </w:r>
      <w:r>
        <w:rPr>
          <w:rFonts w:ascii="Garamond" w:hAnsi="Garamond"/>
          <w:sz w:val="22"/>
          <w:szCs w:val="22"/>
        </w:rPr>
        <w:t>:</w:t>
      </w:r>
      <w:r w:rsidRPr="00F27C66">
        <w:rPr>
          <w:rFonts w:ascii="Garamond" w:hAnsi="Garamond"/>
          <w:sz w:val="22"/>
          <w:szCs w:val="22"/>
        </w:rPr>
        <w:t>1.</w:t>
      </w:r>
      <w:r>
        <w:rPr>
          <w:rFonts w:ascii="Garamond" w:hAnsi="Garamond"/>
          <w:sz w:val="22"/>
          <w:szCs w:val="22"/>
        </w:rPr>
        <w:t>44</w:t>
      </w:r>
      <w:r w:rsidRPr="00F27C66">
        <w:rPr>
          <w:rFonts w:ascii="Garamond" w:hAnsi="Garamond"/>
          <w:sz w:val="22"/>
          <w:szCs w:val="22"/>
        </w:rPr>
        <w:t>, 1.</w:t>
      </w:r>
      <w:r>
        <w:rPr>
          <w:rFonts w:ascii="Garamond" w:hAnsi="Garamond"/>
          <w:sz w:val="22"/>
          <w:szCs w:val="22"/>
        </w:rPr>
        <w:t>98</w:t>
      </w:r>
      <w:r w:rsidRPr="00F27C66">
        <w:rPr>
          <w:rFonts w:ascii="Garamond" w:hAnsi="Garamond"/>
          <w:sz w:val="22"/>
          <w:szCs w:val="22"/>
        </w:rPr>
        <w:t>).</w:t>
      </w:r>
      <w:r>
        <w:rPr>
          <w:rFonts w:ascii="Garamond" w:hAnsi="Garamond"/>
          <w:sz w:val="22"/>
          <w:szCs w:val="22"/>
        </w:rPr>
        <w:t>(Figures S3b and c)</w:t>
      </w:r>
      <w:r w:rsidRPr="00F27C66">
        <w:rPr>
          <w:rFonts w:ascii="Garamond" w:hAnsi="Garamond"/>
          <w:sz w:val="22"/>
          <w:szCs w:val="22"/>
        </w:rPr>
        <w:t xml:space="preserve">  </w:t>
      </w:r>
      <w:r>
        <w:rPr>
          <w:rFonts w:ascii="Garamond" w:hAnsi="Garamond"/>
          <w:sz w:val="22"/>
          <w:szCs w:val="22"/>
        </w:rPr>
        <w:t>suggesting a comparable safety profile for both modes of AIT.</w:t>
      </w:r>
    </w:p>
    <w:p w14:paraId="3942F0E5" w14:textId="77777777" w:rsidR="00D20980" w:rsidRDefault="00D20980" w:rsidP="00D20980">
      <w:pPr>
        <w:spacing w:line="360" w:lineRule="auto"/>
        <w:jc w:val="both"/>
        <w:rPr>
          <w:rFonts w:ascii="Garamond" w:hAnsi="Garamond"/>
          <w:sz w:val="22"/>
          <w:szCs w:val="22"/>
        </w:rPr>
      </w:pPr>
    </w:p>
    <w:p w14:paraId="58204D51" w14:textId="77777777" w:rsidR="00D20980" w:rsidRPr="00ED08BA" w:rsidRDefault="00D20980" w:rsidP="00D20980">
      <w:pPr>
        <w:spacing w:line="360" w:lineRule="auto"/>
        <w:jc w:val="both"/>
        <w:outlineLvl w:val="0"/>
        <w:rPr>
          <w:rFonts w:ascii="Garamond" w:hAnsi="Garamond"/>
          <w:bCs/>
          <w:i/>
          <w:iCs/>
          <w:sz w:val="22"/>
          <w:szCs w:val="22"/>
        </w:rPr>
      </w:pPr>
      <w:r w:rsidRPr="00ED08BA">
        <w:rPr>
          <w:rFonts w:ascii="Garamond" w:hAnsi="Garamond"/>
          <w:bCs/>
          <w:i/>
          <w:iCs/>
          <w:sz w:val="22"/>
          <w:szCs w:val="22"/>
        </w:rPr>
        <w:t>Systemic adverse events</w:t>
      </w:r>
    </w:p>
    <w:p w14:paraId="6A430B3E" w14:textId="77777777" w:rsidR="00D20980" w:rsidRDefault="00D20980" w:rsidP="00D20980">
      <w:pPr>
        <w:spacing w:line="360" w:lineRule="auto"/>
        <w:jc w:val="both"/>
        <w:rPr>
          <w:rFonts w:ascii="Garamond" w:hAnsi="Garamond"/>
          <w:sz w:val="22"/>
          <w:szCs w:val="22"/>
        </w:rPr>
      </w:pPr>
      <w:r w:rsidRPr="00F27C66">
        <w:rPr>
          <w:rFonts w:ascii="Garamond" w:hAnsi="Garamond"/>
          <w:sz w:val="22"/>
          <w:szCs w:val="22"/>
        </w:rPr>
        <w:t xml:space="preserve">We were able to pool data for </w:t>
      </w:r>
      <w:r>
        <w:rPr>
          <w:rFonts w:ascii="Garamond" w:hAnsi="Garamond"/>
          <w:sz w:val="22"/>
          <w:szCs w:val="22"/>
        </w:rPr>
        <w:t>number of systemic AEs for</w:t>
      </w:r>
      <w:r w:rsidRPr="00F27C66">
        <w:rPr>
          <w:rFonts w:ascii="Garamond" w:hAnsi="Garamond"/>
          <w:sz w:val="22"/>
          <w:szCs w:val="22"/>
        </w:rPr>
        <w:t xml:space="preserve"> </w:t>
      </w:r>
      <w:r>
        <w:rPr>
          <w:rFonts w:ascii="Garamond" w:hAnsi="Garamond"/>
          <w:sz w:val="22"/>
          <w:szCs w:val="22"/>
        </w:rPr>
        <w:t>39</w:t>
      </w:r>
      <w:r w:rsidRPr="00F27C66">
        <w:rPr>
          <w:rFonts w:ascii="Garamond" w:hAnsi="Garamond"/>
          <w:sz w:val="22"/>
          <w:szCs w:val="22"/>
        </w:rPr>
        <w:t xml:space="preserve"> SCIT and SLIT RCTs to give an overall RR of experiencing a</w:t>
      </w:r>
      <w:r>
        <w:rPr>
          <w:rFonts w:ascii="Garamond" w:hAnsi="Garamond"/>
          <w:sz w:val="22"/>
          <w:szCs w:val="22"/>
        </w:rPr>
        <w:t xml:space="preserve"> systemic AE</w:t>
      </w:r>
      <w:r w:rsidRPr="00F27C66">
        <w:rPr>
          <w:rFonts w:ascii="Garamond" w:hAnsi="Garamond"/>
          <w:sz w:val="22"/>
          <w:szCs w:val="22"/>
        </w:rPr>
        <w:t xml:space="preserve"> of 1.</w:t>
      </w:r>
      <w:r>
        <w:rPr>
          <w:rFonts w:ascii="Garamond" w:hAnsi="Garamond"/>
          <w:sz w:val="22"/>
          <w:szCs w:val="22"/>
        </w:rPr>
        <w:t>26</w:t>
      </w:r>
      <w:r w:rsidRPr="00F27C66">
        <w:rPr>
          <w:rFonts w:ascii="Garamond" w:hAnsi="Garamond"/>
          <w:sz w:val="22"/>
          <w:szCs w:val="22"/>
        </w:rPr>
        <w:t xml:space="preserve"> (95%CI</w:t>
      </w:r>
      <w:r>
        <w:rPr>
          <w:rFonts w:ascii="Garamond" w:hAnsi="Garamond"/>
          <w:sz w:val="22"/>
          <w:szCs w:val="22"/>
        </w:rPr>
        <w:t>:</w:t>
      </w:r>
      <w:r w:rsidRPr="00F27C66">
        <w:rPr>
          <w:rFonts w:ascii="Garamond" w:hAnsi="Garamond"/>
          <w:sz w:val="22"/>
          <w:szCs w:val="22"/>
        </w:rPr>
        <w:t>1.</w:t>
      </w:r>
      <w:r>
        <w:rPr>
          <w:rFonts w:ascii="Garamond" w:hAnsi="Garamond"/>
          <w:sz w:val="22"/>
          <w:szCs w:val="22"/>
        </w:rPr>
        <w:t>03, 1.55</w:t>
      </w:r>
      <w:r w:rsidRPr="00F27C66">
        <w:rPr>
          <w:rFonts w:ascii="Garamond" w:hAnsi="Garamond"/>
          <w:sz w:val="22"/>
          <w:szCs w:val="22"/>
        </w:rPr>
        <w:t>).</w:t>
      </w:r>
      <w:r>
        <w:rPr>
          <w:rFonts w:ascii="Garamond" w:hAnsi="Garamond"/>
          <w:sz w:val="22"/>
          <w:szCs w:val="22"/>
        </w:rPr>
        <w:t>(Figure S3d)</w:t>
      </w:r>
      <w:r w:rsidRPr="00B70712">
        <w:rPr>
          <w:rFonts w:ascii="Garamond" w:hAnsi="Garamond"/>
          <w:sz w:val="22"/>
          <w:szCs w:val="22"/>
        </w:rPr>
        <w:t xml:space="preserve"> </w:t>
      </w:r>
      <w:r w:rsidRPr="00F27C66">
        <w:rPr>
          <w:rFonts w:ascii="Garamond" w:hAnsi="Garamond"/>
          <w:sz w:val="22"/>
          <w:szCs w:val="22"/>
        </w:rPr>
        <w:t>For SCIT studies (n=</w:t>
      </w:r>
      <w:r>
        <w:rPr>
          <w:rFonts w:ascii="Garamond" w:hAnsi="Garamond"/>
          <w:sz w:val="22"/>
          <w:szCs w:val="22"/>
        </w:rPr>
        <w:t>15</w:t>
      </w:r>
      <w:r w:rsidRPr="00F27C66">
        <w:rPr>
          <w:rFonts w:ascii="Garamond" w:hAnsi="Garamond"/>
          <w:sz w:val="22"/>
          <w:szCs w:val="22"/>
        </w:rPr>
        <w:t xml:space="preserve">), we found a </w:t>
      </w:r>
      <w:r>
        <w:rPr>
          <w:rFonts w:ascii="Garamond" w:hAnsi="Garamond"/>
          <w:sz w:val="22"/>
          <w:szCs w:val="22"/>
        </w:rPr>
        <w:t>RR of 1.15 (95%CI: 0.67, 2.00</w:t>
      </w:r>
      <w:r w:rsidRPr="00F27C66">
        <w:rPr>
          <w:rFonts w:ascii="Garamond" w:hAnsi="Garamond"/>
          <w:sz w:val="22"/>
          <w:szCs w:val="22"/>
        </w:rPr>
        <w:t>)</w:t>
      </w:r>
      <w:r>
        <w:rPr>
          <w:rFonts w:ascii="Garamond" w:hAnsi="Garamond"/>
          <w:sz w:val="22"/>
          <w:szCs w:val="22"/>
        </w:rPr>
        <w:t xml:space="preserve"> of experiencing a systemic </w:t>
      </w:r>
      <w:r w:rsidRPr="00F27C66">
        <w:rPr>
          <w:rFonts w:ascii="Garamond" w:hAnsi="Garamond"/>
          <w:sz w:val="22"/>
          <w:szCs w:val="22"/>
        </w:rPr>
        <w:t xml:space="preserve"> AE and for SLIT studies (n=</w:t>
      </w:r>
      <w:r>
        <w:rPr>
          <w:rFonts w:ascii="Garamond" w:hAnsi="Garamond"/>
          <w:sz w:val="22"/>
          <w:szCs w:val="22"/>
        </w:rPr>
        <w:t>24</w:t>
      </w:r>
      <w:r w:rsidRPr="00F27C66">
        <w:rPr>
          <w:rFonts w:ascii="Garamond" w:hAnsi="Garamond"/>
          <w:sz w:val="22"/>
          <w:szCs w:val="22"/>
        </w:rPr>
        <w:t xml:space="preserve">) a </w:t>
      </w:r>
      <w:r>
        <w:rPr>
          <w:rFonts w:ascii="Garamond" w:hAnsi="Garamond"/>
          <w:sz w:val="22"/>
          <w:szCs w:val="22"/>
        </w:rPr>
        <w:t>RR of 1.31</w:t>
      </w:r>
      <w:r w:rsidRPr="00F27C66">
        <w:rPr>
          <w:rFonts w:ascii="Garamond" w:hAnsi="Garamond"/>
          <w:sz w:val="22"/>
          <w:szCs w:val="22"/>
        </w:rPr>
        <w:t>(95%CI</w:t>
      </w:r>
      <w:r>
        <w:rPr>
          <w:rFonts w:ascii="Garamond" w:hAnsi="Garamond"/>
          <w:sz w:val="22"/>
          <w:szCs w:val="22"/>
        </w:rPr>
        <w:t>:</w:t>
      </w:r>
      <w:r w:rsidRPr="00F27C66">
        <w:rPr>
          <w:rFonts w:ascii="Garamond" w:hAnsi="Garamond"/>
          <w:sz w:val="22"/>
          <w:szCs w:val="22"/>
        </w:rPr>
        <w:t xml:space="preserve"> 1.</w:t>
      </w:r>
      <w:r>
        <w:rPr>
          <w:rFonts w:ascii="Garamond" w:hAnsi="Garamond"/>
          <w:sz w:val="22"/>
          <w:szCs w:val="22"/>
        </w:rPr>
        <w:t>05</w:t>
      </w:r>
      <w:r w:rsidRPr="00F27C66">
        <w:rPr>
          <w:rFonts w:ascii="Garamond" w:hAnsi="Garamond"/>
          <w:sz w:val="22"/>
          <w:szCs w:val="22"/>
        </w:rPr>
        <w:t>, 1.</w:t>
      </w:r>
      <w:r>
        <w:rPr>
          <w:rFonts w:ascii="Garamond" w:hAnsi="Garamond"/>
          <w:sz w:val="22"/>
          <w:szCs w:val="22"/>
        </w:rPr>
        <w:t>63</w:t>
      </w:r>
      <w:r w:rsidRPr="00F27C66">
        <w:rPr>
          <w:rFonts w:ascii="Garamond" w:hAnsi="Garamond"/>
          <w:sz w:val="22"/>
          <w:szCs w:val="22"/>
        </w:rPr>
        <w:t>).</w:t>
      </w:r>
      <w:r>
        <w:rPr>
          <w:rFonts w:ascii="Garamond" w:hAnsi="Garamond"/>
          <w:sz w:val="22"/>
          <w:szCs w:val="22"/>
        </w:rPr>
        <w:t>(Figures S3e and f)</w:t>
      </w:r>
      <w:r w:rsidRPr="00F27C66">
        <w:rPr>
          <w:rFonts w:ascii="Garamond" w:hAnsi="Garamond"/>
          <w:sz w:val="22"/>
          <w:szCs w:val="22"/>
        </w:rPr>
        <w:t xml:space="preserve">  </w:t>
      </w:r>
    </w:p>
    <w:p w14:paraId="29133C2A" w14:textId="77777777" w:rsidR="00D20980" w:rsidRPr="00F27C66" w:rsidRDefault="00D20980" w:rsidP="00D20980">
      <w:pPr>
        <w:spacing w:line="360" w:lineRule="auto"/>
        <w:jc w:val="both"/>
        <w:rPr>
          <w:rFonts w:ascii="Garamond" w:hAnsi="Garamond"/>
          <w:sz w:val="22"/>
          <w:szCs w:val="22"/>
        </w:rPr>
      </w:pPr>
    </w:p>
    <w:p w14:paraId="61F7EDA6" w14:textId="77777777" w:rsidR="00D20980" w:rsidRPr="00053078" w:rsidRDefault="00D20980" w:rsidP="00D20980">
      <w:pPr>
        <w:spacing w:line="360" w:lineRule="auto"/>
        <w:jc w:val="both"/>
        <w:rPr>
          <w:rFonts w:ascii="Garamond" w:hAnsi="Garamond"/>
          <w:sz w:val="22"/>
          <w:szCs w:val="22"/>
        </w:rPr>
      </w:pPr>
      <w:r>
        <w:rPr>
          <w:rFonts w:ascii="Garamond" w:hAnsi="Garamond"/>
          <w:sz w:val="22"/>
          <w:szCs w:val="22"/>
        </w:rPr>
        <w:t>We were able to pool data for the number of patients experiencing a systemic AE for SCIT and SLIT RCTs (n=18) to give a RR of 2.37 (95% CI: 1.09, 5.16). (Figure S3g)</w:t>
      </w:r>
    </w:p>
    <w:p w14:paraId="7F64E3B3" w14:textId="77777777" w:rsidR="00D20980" w:rsidRDefault="00D20980" w:rsidP="00D20980">
      <w:pPr>
        <w:spacing w:line="360" w:lineRule="auto"/>
        <w:jc w:val="both"/>
        <w:rPr>
          <w:rFonts w:ascii="Garamond" w:hAnsi="Garamond"/>
          <w:b/>
          <w:bCs/>
          <w:i/>
          <w:iCs/>
          <w:sz w:val="22"/>
          <w:szCs w:val="22"/>
        </w:rPr>
      </w:pPr>
    </w:p>
    <w:p w14:paraId="5C804788" w14:textId="77777777" w:rsidR="00D20980" w:rsidRPr="00ED08BA" w:rsidRDefault="00D20980" w:rsidP="00D20980">
      <w:pPr>
        <w:spacing w:line="360" w:lineRule="auto"/>
        <w:jc w:val="both"/>
        <w:outlineLvl w:val="0"/>
        <w:rPr>
          <w:rFonts w:ascii="Garamond" w:hAnsi="Garamond"/>
          <w:bCs/>
          <w:i/>
          <w:iCs/>
          <w:sz w:val="22"/>
          <w:szCs w:val="22"/>
        </w:rPr>
      </w:pPr>
      <w:r w:rsidRPr="00ED08BA">
        <w:rPr>
          <w:rFonts w:ascii="Garamond" w:hAnsi="Garamond"/>
          <w:bCs/>
          <w:i/>
          <w:iCs/>
          <w:sz w:val="22"/>
          <w:szCs w:val="22"/>
        </w:rPr>
        <w:t>Local adverse events</w:t>
      </w:r>
    </w:p>
    <w:p w14:paraId="40450FD6" w14:textId="77777777" w:rsidR="00D20980" w:rsidRDefault="00D20980" w:rsidP="00D20980">
      <w:pPr>
        <w:spacing w:line="360" w:lineRule="auto"/>
        <w:jc w:val="both"/>
        <w:rPr>
          <w:rFonts w:ascii="Garamond" w:hAnsi="Garamond"/>
          <w:sz w:val="22"/>
          <w:szCs w:val="22"/>
        </w:rPr>
      </w:pPr>
      <w:r w:rsidRPr="00F27C66">
        <w:rPr>
          <w:rFonts w:ascii="Garamond" w:hAnsi="Garamond"/>
          <w:sz w:val="22"/>
          <w:szCs w:val="22"/>
        </w:rPr>
        <w:t xml:space="preserve">We were able to pool data for </w:t>
      </w:r>
      <w:r>
        <w:rPr>
          <w:rFonts w:ascii="Garamond" w:hAnsi="Garamond"/>
          <w:sz w:val="22"/>
          <w:szCs w:val="22"/>
        </w:rPr>
        <w:t>local AEs for</w:t>
      </w:r>
      <w:r w:rsidRPr="00F27C66">
        <w:rPr>
          <w:rFonts w:ascii="Garamond" w:hAnsi="Garamond"/>
          <w:sz w:val="22"/>
          <w:szCs w:val="22"/>
        </w:rPr>
        <w:t xml:space="preserve"> </w:t>
      </w:r>
      <w:r>
        <w:rPr>
          <w:rFonts w:ascii="Garamond" w:hAnsi="Garamond"/>
          <w:sz w:val="22"/>
          <w:szCs w:val="22"/>
        </w:rPr>
        <w:t>39</w:t>
      </w:r>
      <w:r w:rsidRPr="00F27C66">
        <w:rPr>
          <w:rFonts w:ascii="Garamond" w:hAnsi="Garamond"/>
          <w:sz w:val="22"/>
          <w:szCs w:val="22"/>
        </w:rPr>
        <w:t xml:space="preserve"> SCIT and SLIT RCTs to give an overall RR of experiencing a</w:t>
      </w:r>
      <w:r>
        <w:rPr>
          <w:rFonts w:ascii="Garamond" w:hAnsi="Garamond"/>
          <w:sz w:val="22"/>
          <w:szCs w:val="22"/>
        </w:rPr>
        <w:t xml:space="preserve"> local AE</w:t>
      </w:r>
      <w:r w:rsidRPr="00F27C66">
        <w:rPr>
          <w:rFonts w:ascii="Garamond" w:hAnsi="Garamond"/>
          <w:sz w:val="22"/>
          <w:szCs w:val="22"/>
        </w:rPr>
        <w:t xml:space="preserve"> of 1.</w:t>
      </w:r>
      <w:r>
        <w:rPr>
          <w:rFonts w:ascii="Garamond" w:hAnsi="Garamond"/>
          <w:sz w:val="22"/>
          <w:szCs w:val="22"/>
        </w:rPr>
        <w:t>78</w:t>
      </w:r>
      <w:r w:rsidRPr="00F27C66">
        <w:rPr>
          <w:rFonts w:ascii="Garamond" w:hAnsi="Garamond"/>
          <w:sz w:val="22"/>
          <w:szCs w:val="22"/>
        </w:rPr>
        <w:t xml:space="preserve"> (95%CI 1.</w:t>
      </w:r>
      <w:r>
        <w:rPr>
          <w:rFonts w:ascii="Garamond" w:hAnsi="Garamond"/>
          <w:sz w:val="22"/>
          <w:szCs w:val="22"/>
        </w:rPr>
        <w:t>51, 2.11</w:t>
      </w:r>
      <w:r w:rsidRPr="00F27C66">
        <w:rPr>
          <w:rFonts w:ascii="Garamond" w:hAnsi="Garamond"/>
          <w:sz w:val="22"/>
          <w:szCs w:val="22"/>
        </w:rPr>
        <w:t>).</w:t>
      </w:r>
      <w:r>
        <w:rPr>
          <w:rFonts w:ascii="Garamond" w:hAnsi="Garamond"/>
          <w:sz w:val="22"/>
          <w:szCs w:val="22"/>
        </w:rPr>
        <w:t>(Figure S3h)</w:t>
      </w:r>
      <w:r w:rsidRPr="00B70712">
        <w:rPr>
          <w:rFonts w:ascii="Garamond" w:hAnsi="Garamond"/>
          <w:sz w:val="22"/>
          <w:szCs w:val="22"/>
        </w:rPr>
        <w:t xml:space="preserve"> </w:t>
      </w:r>
      <w:r w:rsidRPr="00F27C66">
        <w:rPr>
          <w:rFonts w:ascii="Garamond" w:hAnsi="Garamond"/>
          <w:sz w:val="22"/>
          <w:szCs w:val="22"/>
        </w:rPr>
        <w:t>For SCIT studies (n=</w:t>
      </w:r>
      <w:r>
        <w:rPr>
          <w:rFonts w:ascii="Garamond" w:hAnsi="Garamond"/>
          <w:sz w:val="22"/>
          <w:szCs w:val="22"/>
        </w:rPr>
        <w:t>9</w:t>
      </w:r>
      <w:r w:rsidRPr="00F27C66">
        <w:rPr>
          <w:rFonts w:ascii="Garamond" w:hAnsi="Garamond"/>
          <w:sz w:val="22"/>
          <w:szCs w:val="22"/>
        </w:rPr>
        <w:t xml:space="preserve">), we found an </w:t>
      </w:r>
      <w:r>
        <w:rPr>
          <w:rFonts w:ascii="Garamond" w:hAnsi="Garamond"/>
          <w:sz w:val="22"/>
          <w:szCs w:val="22"/>
        </w:rPr>
        <w:t>RR of 2.21 (95%CI 1.43, 3.41</w:t>
      </w:r>
      <w:r w:rsidRPr="00F27C66">
        <w:rPr>
          <w:rFonts w:ascii="Garamond" w:hAnsi="Garamond"/>
          <w:sz w:val="22"/>
          <w:szCs w:val="22"/>
        </w:rPr>
        <w:t>)</w:t>
      </w:r>
      <w:r>
        <w:rPr>
          <w:rFonts w:ascii="Garamond" w:hAnsi="Garamond"/>
          <w:sz w:val="22"/>
          <w:szCs w:val="22"/>
        </w:rPr>
        <w:t xml:space="preserve"> of experiencing a local </w:t>
      </w:r>
      <w:r w:rsidRPr="00F27C66">
        <w:rPr>
          <w:rFonts w:ascii="Garamond" w:hAnsi="Garamond"/>
          <w:sz w:val="22"/>
          <w:szCs w:val="22"/>
        </w:rPr>
        <w:t>AE and for SLIT studies (n=</w:t>
      </w:r>
      <w:r>
        <w:rPr>
          <w:rFonts w:ascii="Garamond" w:hAnsi="Garamond"/>
          <w:sz w:val="22"/>
          <w:szCs w:val="22"/>
        </w:rPr>
        <w:t>30</w:t>
      </w:r>
      <w:r w:rsidRPr="00F27C66">
        <w:rPr>
          <w:rFonts w:ascii="Garamond" w:hAnsi="Garamond"/>
          <w:sz w:val="22"/>
          <w:szCs w:val="22"/>
        </w:rPr>
        <w:t xml:space="preserve">) an </w:t>
      </w:r>
      <w:r>
        <w:rPr>
          <w:rFonts w:ascii="Garamond" w:hAnsi="Garamond"/>
          <w:sz w:val="22"/>
          <w:szCs w:val="22"/>
        </w:rPr>
        <w:t>RR of 1.71</w:t>
      </w:r>
      <w:r w:rsidRPr="00F27C66">
        <w:rPr>
          <w:rFonts w:ascii="Garamond" w:hAnsi="Garamond"/>
          <w:sz w:val="22"/>
          <w:szCs w:val="22"/>
        </w:rPr>
        <w:t>(95%CI 1.</w:t>
      </w:r>
      <w:r>
        <w:rPr>
          <w:rFonts w:ascii="Garamond" w:hAnsi="Garamond"/>
          <w:sz w:val="22"/>
          <w:szCs w:val="22"/>
        </w:rPr>
        <w:t>43</w:t>
      </w:r>
      <w:r w:rsidRPr="00F27C66">
        <w:rPr>
          <w:rFonts w:ascii="Garamond" w:hAnsi="Garamond"/>
          <w:sz w:val="22"/>
          <w:szCs w:val="22"/>
        </w:rPr>
        <w:t xml:space="preserve">, </w:t>
      </w:r>
      <w:r>
        <w:rPr>
          <w:rFonts w:ascii="Garamond" w:hAnsi="Garamond"/>
          <w:sz w:val="22"/>
          <w:szCs w:val="22"/>
        </w:rPr>
        <w:t>2.05</w:t>
      </w:r>
      <w:r w:rsidRPr="00F27C66">
        <w:rPr>
          <w:rFonts w:ascii="Garamond" w:hAnsi="Garamond"/>
          <w:sz w:val="22"/>
          <w:szCs w:val="22"/>
        </w:rPr>
        <w:t>).</w:t>
      </w:r>
      <w:r>
        <w:rPr>
          <w:rFonts w:ascii="Garamond" w:hAnsi="Garamond"/>
          <w:sz w:val="22"/>
          <w:szCs w:val="22"/>
        </w:rPr>
        <w:t>(Figures S3i and j)</w:t>
      </w:r>
      <w:r w:rsidRPr="00F27C66">
        <w:rPr>
          <w:rFonts w:ascii="Garamond" w:hAnsi="Garamond"/>
          <w:sz w:val="22"/>
          <w:szCs w:val="22"/>
        </w:rPr>
        <w:t xml:space="preserve">  </w:t>
      </w:r>
    </w:p>
    <w:p w14:paraId="347D6002" w14:textId="77777777" w:rsidR="00D20980" w:rsidRPr="00053078" w:rsidRDefault="00D20980" w:rsidP="00D20980">
      <w:pPr>
        <w:spacing w:line="360" w:lineRule="auto"/>
        <w:jc w:val="both"/>
        <w:rPr>
          <w:rFonts w:ascii="Garamond" w:hAnsi="Garamond"/>
          <w:sz w:val="22"/>
          <w:szCs w:val="22"/>
        </w:rPr>
      </w:pPr>
      <w:r>
        <w:rPr>
          <w:rFonts w:ascii="Garamond" w:hAnsi="Garamond"/>
          <w:sz w:val="22"/>
          <w:szCs w:val="22"/>
        </w:rPr>
        <w:t>We were able to pool data for the number of patients experiencing a local AE for SCIT and SLIT RCTs (n=17) to give a RR of 1.72 (95% CI:1.32, 2.23) (Figure S3k)</w:t>
      </w:r>
    </w:p>
    <w:p w14:paraId="48D8E958" w14:textId="77777777" w:rsidR="00D20980" w:rsidRDefault="00D20980" w:rsidP="00D20980">
      <w:pPr>
        <w:spacing w:line="360" w:lineRule="auto"/>
        <w:jc w:val="both"/>
        <w:rPr>
          <w:rFonts w:ascii="Garamond" w:hAnsi="Garamond"/>
          <w:b/>
          <w:bCs/>
          <w:i/>
          <w:iCs/>
          <w:sz w:val="22"/>
          <w:szCs w:val="22"/>
        </w:rPr>
      </w:pPr>
    </w:p>
    <w:p w14:paraId="447CACC9" w14:textId="77777777" w:rsidR="00D20980" w:rsidRPr="00ED08BA" w:rsidRDefault="00D20980" w:rsidP="00D20980">
      <w:pPr>
        <w:spacing w:line="360" w:lineRule="auto"/>
        <w:jc w:val="both"/>
        <w:outlineLvl w:val="0"/>
        <w:rPr>
          <w:rFonts w:ascii="Garamond" w:hAnsi="Garamond"/>
          <w:sz w:val="22"/>
          <w:szCs w:val="22"/>
          <w:u w:val="single"/>
        </w:rPr>
      </w:pPr>
      <w:r w:rsidRPr="00ED08BA">
        <w:rPr>
          <w:rFonts w:ascii="Garamond" w:hAnsi="Garamond"/>
          <w:sz w:val="22"/>
          <w:szCs w:val="22"/>
          <w:u w:val="single"/>
        </w:rPr>
        <w:t xml:space="preserve">Case series </w:t>
      </w:r>
    </w:p>
    <w:p w14:paraId="7DFD705C" w14:textId="77777777" w:rsidR="00D20980" w:rsidRPr="00F27C66" w:rsidRDefault="00D20980" w:rsidP="00D20980">
      <w:pPr>
        <w:spacing w:line="360" w:lineRule="auto"/>
        <w:jc w:val="both"/>
        <w:rPr>
          <w:rFonts w:ascii="Garamond" w:hAnsi="Garamond"/>
          <w:sz w:val="22"/>
          <w:szCs w:val="22"/>
        </w:rPr>
      </w:pPr>
      <w:r w:rsidRPr="00F27C66">
        <w:rPr>
          <w:rFonts w:ascii="Garamond" w:hAnsi="Garamond"/>
          <w:sz w:val="22"/>
          <w:szCs w:val="22"/>
        </w:rPr>
        <w:t>Seven large case series</w:t>
      </w:r>
      <w:r w:rsidRPr="00F27C66">
        <w:rPr>
          <w:rFonts w:ascii="Garamond" w:hAnsi="Garamond"/>
          <w:b/>
          <w:sz w:val="22"/>
          <w:szCs w:val="22"/>
        </w:rPr>
        <w:t xml:space="preserve"> </w:t>
      </w:r>
      <w:r w:rsidRPr="00F27C66">
        <w:rPr>
          <w:rFonts w:ascii="Garamond" w:hAnsi="Garamond"/>
          <w:sz w:val="22"/>
          <w:szCs w:val="22"/>
        </w:rPr>
        <w:t>were identified.</w:t>
      </w:r>
      <w:r w:rsidRPr="00F27C66">
        <w:rPr>
          <w:rFonts w:ascii="Garamond" w:hAnsi="Garamond"/>
          <w:sz w:val="22"/>
          <w:szCs w:val="22"/>
        </w:rPr>
        <w:fldChar w:fldCharType="begin"/>
      </w:r>
      <w:r>
        <w:rPr>
          <w:rFonts w:ascii="Garamond" w:hAnsi="Garamond"/>
          <w:sz w:val="22"/>
          <w:szCs w:val="22"/>
        </w:rPr>
        <w:instrText xml:space="preserve"> ADDIN ZOTERO_ITEM CSL_CITATION {"citationID":"3atw5QcY","properties":{"formattedCitation":"{\\rtf (184\\uc0\\u8211{}190)}","plainCitation":"(184–190)"},"citationItems":[{"id":584,"uris":["http://zotero.org/users/local/rNdLYwBI/items/UBF979XM"],"uri":["http://zotero.org/users/local/rNdLYwBI/items/UBF979XM"],"itemData":{"id":584,"type":"article-journal","title":"[Multicenter drug surveillance of sublingual immunotherapy in allergic patients]","container-title":"Allergologia et Immunopathologia","page":"153-159","volume":"23","issue":"4","author":[{"family":"Almagro","given":"E"},{"family":"Asensio,","given":"O"},{"family":"Bartolome","given":"J"},{"family":"Bosque","given":"M"},{"family":"De La Hoz","given":"B"},{"family":"Dolz","given":"i"}],"issued":{"date-parts":[["1994"]]}}},{"id":585,"uris":["http://zotero.org/users/local/rNdLYwBI/items/NJZSZEAJ"],"uri":["http://zotero.org/users/local/rNdLYwBI/items/NJZSZEAJ"],"itemData":{"id":585,"type":"article-journal","title":"Safety of a rush immunotherapy build-up schedule with depigmented polymerized allergen extracts.","container-title":"Allergy and Asthma Proceedings.  Vol. 31. OceanSide Publications, Inc.","volume":"31","author":[{"family":"Brehler","given":"R"},{"family":"Klimek","given":"L"},{"family":"Pfaar","given":"Oliver"},{"family":"Hauswald","given":"B"},{"family":"Worm","given":"M"},{"family":"Bieber","given":"T"}],"issued":{"date-parts":[["2010"]]}}},{"id":586,"uris":["http://zotero.org/users/local/rNdLYwBI/items/UUKPBU2S"],"uri":["http://zotero.org/users/local/rNdLYwBI/items/UUKPBU2S"],"itemData":{"id":586,"type":"article-journal","title":"Safety of immunotherapy in patients with rhinitis, asthma or atopic dermatitis using an ultra-rush buildup. A retrospective study.","container-title":"Allergologia et immunopathologia","page":"90-95","volume":"42","issue":"2","author":[{"family":"Cardona","given":"R"},{"family":"Lopez","given":"E"},{"family":"Beltrán","given":"J"},{"family":"Sánchez","given":"J"}],"issued":{"date-parts":[["2014"]]}}},{"id":587,"uris":["http://zotero.org/users/local/rNdLYwBI/items/P7HGNQ4N"],"uri":["http://zotero.org/users/local/rNdLYwBI/items/P7HGNQ4N"],"itemData":{"id":587,"type":"article-journal","title":"Safety of an ultra-rush immunotherapy build-up schedule with therapeutic vaccines containing depigmented and polymerized allergen extracts","container-title":"International archives of allergy and immunology","page":"153-58","volume":"139","issue":"2","author":[{"family":"Casanovas","given":"M"},{"family":"Martin","given":"R"},{"family":"Jiménez,","given":"C"},{"family":"Caballero","given":"R"},{"family":"Fernández-Caldas","given":"E"}],"issued":{"date-parts":[["2006"]]}}},{"id":588,"uris":["http://zotero.org/users/local/rNdLYwBI/items/ZXHNIKSG"],"uri":["http://zotero.org/users/local/rNdLYwBI/items/ZXHNIKSG"],"itemData":{"id":588,"type":"article-journal","title":"Safety of immunotherapy with therapeutic vaccines containing depigmented and polymerized allergen extracts.","container-title":"Clinical &amp; Experimental Allergy","page":"434-440","volume":"37","issue":"3","author":[{"family":"Casanovas","given":"M"},{"family":"Martin","given":"R"},{"family":"Jiménez","given":"C"},{"family":"Caballero","given":"R"},{"family":"Fernández-Caldas","given":"E"}],"issued":{"date-parts":[["2007"]]}}},{"id":589,"uris":["http://zotero.org/users/local/rNdLYwBI/items/G5IHUR7H"],"uri":["http://zotero.org/users/local/rNdLYwBI/items/G5IHUR7H"],"itemData":{"id":589,"type":"article-journal","title":"Safety aspects of Cluster immunotherapy with semi-depot allergen extracts in seasonal allergic rhinoconjunctivitis.","container-title":"European Archives of Oto-Rhino-Laryngology","page":"245-250","volume":"267","issue":"2","author":[{"family":"Pfaar","given":"Oliver"},{"family":"Mösges","given":"R"},{"family":"Hörmann","given":"K"},{"family":"Klimek","given":"L"}],"issued":{"date-parts":[["2010"]]}}},{"id":590,"uris":["http://zotero.org/users/local/rNdLYwBI/items/6JNFAB5C"],"uri":["http://zotero.org/users/local/rNdLYwBI/items/6JNFAB5C"],"itemData":{"id":590,"type":"article-journal","title":"Clinical observation of the adverse effects of standardized dust mite allergen preparation in the treatment of allergic rhinitis.","container-title":"Journal of clinical otorhinolaryngology, head, and neck surgery","page":"1870-2, 1876","volume":"28","issue":"23","author":[{"family":"Yi","given":"H"},{"family":"Liu","given":"Y"},{"family":"Ye","given":"J"},{"family":"Yu","given":""}],"issued":{"date-parts":[["2014"]]}}}],"schema":"https://github.com/citation-style-language/schema/raw/master/csl-citation.json"} </w:instrText>
      </w:r>
      <w:r w:rsidRPr="00F27C66">
        <w:rPr>
          <w:rFonts w:ascii="Garamond" w:hAnsi="Garamond"/>
          <w:sz w:val="22"/>
          <w:szCs w:val="22"/>
        </w:rPr>
        <w:fldChar w:fldCharType="separate"/>
      </w:r>
      <w:r w:rsidR="00C144E4">
        <w:rPr>
          <w:rFonts w:ascii="Garamond" w:hAnsi="Garamond"/>
          <w:sz w:val="22"/>
        </w:rPr>
        <w:t>(179–185</w:t>
      </w:r>
      <w:r w:rsidRPr="0001214E">
        <w:rPr>
          <w:rFonts w:ascii="Garamond" w:hAnsi="Garamond"/>
          <w:sz w:val="22"/>
        </w:rPr>
        <w:t>)</w:t>
      </w:r>
      <w:r w:rsidRPr="00F27C66">
        <w:rPr>
          <w:rFonts w:ascii="Garamond" w:hAnsi="Garamond"/>
          <w:sz w:val="22"/>
          <w:szCs w:val="22"/>
        </w:rPr>
        <w:fldChar w:fldCharType="end"/>
      </w:r>
      <w:r w:rsidRPr="00F27C66">
        <w:rPr>
          <w:rFonts w:ascii="Garamond" w:hAnsi="Garamond"/>
          <w:sz w:val="22"/>
          <w:szCs w:val="22"/>
        </w:rPr>
        <w:t xml:space="preserve"> </w:t>
      </w:r>
      <w:r>
        <w:rPr>
          <w:rFonts w:ascii="Garamond" w:hAnsi="Garamond"/>
          <w:sz w:val="22"/>
          <w:szCs w:val="22"/>
        </w:rPr>
        <w:t xml:space="preserve">(Tables S2w-y) </w:t>
      </w:r>
      <w:r w:rsidRPr="00F27C66">
        <w:rPr>
          <w:rFonts w:ascii="Garamond" w:hAnsi="Garamond"/>
          <w:sz w:val="22"/>
          <w:szCs w:val="22"/>
        </w:rPr>
        <w:t xml:space="preserve">Local (LR) and systemic (SR) AEs were recorded in a range of treatment protocols, including conventional, rush, ultra-rush and cluster. In total 4045 patients were included in these case series however only 3541 were patients with allergic rhinoconjunctivitis; we therefore focused on data for these patients. </w:t>
      </w:r>
    </w:p>
    <w:p w14:paraId="7ECC755A" w14:textId="77777777" w:rsidR="00D20980" w:rsidRPr="00F27C66" w:rsidRDefault="00D20980" w:rsidP="00D20980">
      <w:pPr>
        <w:spacing w:line="360" w:lineRule="auto"/>
        <w:jc w:val="both"/>
        <w:rPr>
          <w:rFonts w:ascii="Garamond" w:hAnsi="Garamond"/>
          <w:sz w:val="22"/>
          <w:szCs w:val="22"/>
        </w:rPr>
      </w:pPr>
    </w:p>
    <w:p w14:paraId="04BEE852" w14:textId="77777777" w:rsidR="00D20980" w:rsidRPr="00F27C66" w:rsidRDefault="00D20980" w:rsidP="00D20980">
      <w:pPr>
        <w:spacing w:line="360" w:lineRule="auto"/>
        <w:jc w:val="both"/>
        <w:outlineLvl w:val="0"/>
        <w:rPr>
          <w:rFonts w:ascii="Garamond" w:hAnsi="Garamond"/>
          <w:sz w:val="22"/>
          <w:szCs w:val="22"/>
        </w:rPr>
      </w:pPr>
      <w:r w:rsidRPr="00F27C66">
        <w:rPr>
          <w:rFonts w:ascii="Garamond" w:hAnsi="Garamond"/>
          <w:sz w:val="22"/>
          <w:szCs w:val="22"/>
        </w:rPr>
        <w:t xml:space="preserve">The case series were conducted in a number of countries including Spain, Colombia, US, Germany and Portugal. </w:t>
      </w:r>
    </w:p>
    <w:p w14:paraId="2AE3578D" w14:textId="77777777" w:rsidR="00D20980" w:rsidRPr="00F27C66" w:rsidRDefault="00D20980" w:rsidP="00D20980">
      <w:pPr>
        <w:spacing w:line="360" w:lineRule="auto"/>
        <w:jc w:val="both"/>
        <w:rPr>
          <w:rFonts w:ascii="Garamond" w:hAnsi="Garamond"/>
          <w:sz w:val="22"/>
          <w:szCs w:val="22"/>
        </w:rPr>
      </w:pPr>
    </w:p>
    <w:p w14:paraId="6EA273D1" w14:textId="77777777" w:rsidR="00D20980" w:rsidRPr="00F27C66" w:rsidRDefault="00D20980" w:rsidP="00D20980">
      <w:pPr>
        <w:spacing w:line="360" w:lineRule="auto"/>
        <w:jc w:val="both"/>
        <w:rPr>
          <w:rFonts w:ascii="Garamond" w:hAnsi="Garamond"/>
          <w:sz w:val="22"/>
          <w:szCs w:val="22"/>
        </w:rPr>
      </w:pPr>
      <w:r w:rsidRPr="00F27C66">
        <w:rPr>
          <w:rFonts w:ascii="Garamond" w:hAnsi="Garamond"/>
          <w:sz w:val="22"/>
          <w:szCs w:val="22"/>
        </w:rPr>
        <w:t xml:space="preserve">The case series highlighted that where modified allergen extracts were used to deliver AIT this was safer in terms of number of AEs reported compared to unmodified extracts. </w:t>
      </w:r>
      <w:r>
        <w:rPr>
          <w:rFonts w:ascii="Garamond" w:hAnsi="Garamond"/>
          <w:sz w:val="22"/>
          <w:szCs w:val="22"/>
        </w:rPr>
        <w:fldChar w:fldCharType="begin"/>
      </w:r>
      <w:r>
        <w:rPr>
          <w:rFonts w:ascii="Garamond" w:hAnsi="Garamond"/>
          <w:sz w:val="22"/>
          <w:szCs w:val="22"/>
        </w:rPr>
        <w:instrText xml:space="preserve"> ADDIN ZOTERO_ITEM CSL_CITATION {"citationID":"17p2024sh0","properties":{"formattedCitation":"{\\rtf (185\\uc0\\u8211{}188)}","plainCitation":"(185–188)"},"citationItems":[{"id":"AijPBhLd/tCRuWCmX","uris":["http://zotero.org/users/local/rNdLYwBI/items/NJZSZEAJ"],"uri":["http://zotero.org/users/local/rNdLYwBI/items/NJZSZEAJ"],"itemData":{"id":"AijPBhLd/tCRuWCmX","type":"article-journal","title":"Safety of a rush immunotherapy build-up schedule with depigmented polymerized allergen extracts.","container-title":"Allergy and Asthma Proceedings.  Vol. 31. OceanSide Publications, Inc.","volume":"31","author":[{"family":"Brehler","given":"R"},{"family":"Klimek","given":"L"},{"family":"Pfaar","given":"Oliver"},{"family":"Hauswald","given":"B"},{"family":"Worm","given":"M"},{"family":"Bieber","given":"T"}],"issued":{"date-parts":[["2010"]]}}},{"id":"AijPBhLd/nvJ7jHlJ","uris":["http://zotero.org/users/local/rNdLYwBI/items/UUKPBU2S"],"uri":["http://zotero.org/users/local/rNdLYwBI/items/UUKPBU2S"],"itemData":{"id":"AijPBhLd/nvJ7jHlJ","type":"article-journal","title":"Safety of immunotherapy in patients with rhinitis, asthma or atopic dermatitis using an ultra-rush buildup. A retrospective study.","container-title":"Allergologia et immunopathologia","page":"90-95","volume":"42","issue":"2","author":[{"family":"Cardona","given":"R"},{"family":"Lopez","given":"E"},{"family":"Beltrán","given":"J"},{"family":"Sánchez","given":"J"}],"issued":{"date-parts":[["2014"]]}}},{"id":"AijPBhLd/3df3EG4C","uris":["http://zotero.org/users/local/rNdLYwBI/items/P7HGNQ4N"],"uri":["http://zotero.org/users/local/rNdLYwBI/items/P7HGNQ4N"],"itemData":{"id":"AijPBhLd/3df3EG4C","type":"article-journal","title":"Safety of an ultra-rush immunotherapy build-up schedule with therapeutic vaccines containing depigmented and polymerized allergen extracts","container-title":"International archives of allergy and immunology","page":"153-58","volume":"139","issue":"2","author":[{"family":"Casanovas","given":"M"},{"family":"Martin","given":"R"},{"family":"Jiménez,","given":"C"},{"family":"Caballero","given":"R"},{"family":"Fernández-Caldas","given":"E"}],"issued":{"date-parts":[["2006"]]}}},{"id":"AijPBhLd/8WeJVqPZ","uris":["http://zotero.org/users/local/rNdLYwBI/items/ZXHNIKSG"],"uri":["http://zotero.org/users/local/rNdLYwBI/items/ZXHNIKSG"],"itemData":{"id":"AijPBhLd/8WeJVqPZ","type":"article-journal","title":"Safety of immunotherapy with therapeutic vaccines containing depigmented and polymerized allergen extracts.","container-title":"Clinical &amp; Experimental Allergy","page":"434-440","volume":"37","issue":"3","author":[{"family":"Casanovas","given":"M"},{"family":"Martin","given":"R"},{"family":"Jiménez","given":"C"},{"family":"Caballero","given":"R"},{"family":"Fernández-Caldas","given":"E"}],"issued":{"date-parts":[["2007"]]}}}],"schema":"https://github.com/citation-style-language/schema/raw/master/csl-citation.json"} </w:instrText>
      </w:r>
      <w:r>
        <w:rPr>
          <w:rFonts w:ascii="Garamond" w:hAnsi="Garamond"/>
          <w:sz w:val="22"/>
          <w:szCs w:val="22"/>
        </w:rPr>
        <w:fldChar w:fldCharType="separate"/>
      </w:r>
      <w:r w:rsidR="00C144E4">
        <w:rPr>
          <w:rFonts w:ascii="Garamond" w:hAnsi="Garamond"/>
          <w:sz w:val="22"/>
        </w:rPr>
        <w:t>(180–183</w:t>
      </w:r>
      <w:r w:rsidRPr="00A5068D">
        <w:rPr>
          <w:rFonts w:ascii="Garamond" w:hAnsi="Garamond"/>
          <w:sz w:val="22"/>
        </w:rPr>
        <w:t>)</w:t>
      </w:r>
      <w:r>
        <w:rPr>
          <w:rFonts w:ascii="Garamond" w:hAnsi="Garamond"/>
          <w:sz w:val="22"/>
          <w:szCs w:val="22"/>
        </w:rPr>
        <w:fldChar w:fldCharType="end"/>
      </w:r>
    </w:p>
    <w:p w14:paraId="69421096" w14:textId="77777777" w:rsidR="00D20980" w:rsidRPr="00F27C66" w:rsidRDefault="00D20980" w:rsidP="00D20980">
      <w:pPr>
        <w:spacing w:line="360" w:lineRule="auto"/>
        <w:jc w:val="both"/>
        <w:rPr>
          <w:rFonts w:ascii="Garamond" w:hAnsi="Garamond"/>
          <w:sz w:val="22"/>
          <w:szCs w:val="22"/>
        </w:rPr>
      </w:pPr>
    </w:p>
    <w:p w14:paraId="2683277B" w14:textId="77777777" w:rsidR="00D20980" w:rsidRPr="00F27C66" w:rsidRDefault="00D20980" w:rsidP="00D20980">
      <w:pPr>
        <w:spacing w:line="360" w:lineRule="auto"/>
        <w:jc w:val="both"/>
        <w:rPr>
          <w:rFonts w:ascii="Garamond" w:hAnsi="Garamond"/>
          <w:sz w:val="22"/>
          <w:szCs w:val="22"/>
        </w:rPr>
      </w:pPr>
      <w:r w:rsidRPr="00F27C66">
        <w:rPr>
          <w:rFonts w:ascii="Garamond" w:hAnsi="Garamond"/>
          <w:sz w:val="22"/>
          <w:szCs w:val="22"/>
        </w:rPr>
        <w:t xml:space="preserve">Safety data from the rush </w:t>
      </w:r>
      <w:r>
        <w:rPr>
          <w:rFonts w:ascii="Garamond" w:hAnsi="Garamond"/>
          <w:sz w:val="22"/>
          <w:szCs w:val="22"/>
        </w:rPr>
        <w:fldChar w:fldCharType="begin"/>
      </w:r>
      <w:r>
        <w:rPr>
          <w:rFonts w:ascii="Garamond" w:hAnsi="Garamond"/>
          <w:sz w:val="22"/>
          <w:szCs w:val="22"/>
        </w:rPr>
        <w:instrText xml:space="preserve"> ADDIN ZOTERO_ITEM CSL_CITATION {"citationID":"2p1d5n6mk4","properties":{"formattedCitation":"(185)","plainCitation":"(185)"},"citationItems":[{"id":"AijPBhLd/tCRuWCmX","uris":["http://zotero.org/users/local/rNdLYwBI/items/NJZSZEAJ"],"uri":["http://zotero.org/users/local/rNdLYwBI/items/NJZSZEAJ"],"itemData":{"id":"AijPBhLd/tCRuWCmX","type":"article-journal","title":"Safety of a rush immunotherapy build-up schedule with depigmented polymerized allergen extracts.","container-title":"Allergy and Asthma Proceedings.  Vol. 31. OceanSide Publications, Inc.","volume":"31","author":[{"family":"Brehler","given":"R"},{"family":"Klimek","given":"L"},{"family":"Pfaar","given":"Oliver"},{"family":"Hauswald","given":"B"},{"family":"Worm","given":"M"},{"family":"Bieber","given":"T"}],"issued":{"date-parts":[["2010"]]}}}],"schema":"https://github.com/citation-style-language/schema/raw/master/csl-citation.json"} </w:instrText>
      </w:r>
      <w:r>
        <w:rPr>
          <w:rFonts w:ascii="Garamond" w:hAnsi="Garamond"/>
          <w:sz w:val="22"/>
          <w:szCs w:val="22"/>
        </w:rPr>
        <w:fldChar w:fldCharType="separate"/>
      </w:r>
      <w:r w:rsidR="00C144E4">
        <w:rPr>
          <w:rFonts w:ascii="Garamond" w:hAnsi="Garamond"/>
          <w:noProof/>
          <w:sz w:val="22"/>
          <w:szCs w:val="22"/>
        </w:rPr>
        <w:t>(180</w:t>
      </w:r>
      <w:r>
        <w:rPr>
          <w:rFonts w:ascii="Garamond" w:hAnsi="Garamond"/>
          <w:noProof/>
          <w:sz w:val="22"/>
          <w:szCs w:val="22"/>
        </w:rPr>
        <w:t>)</w:t>
      </w:r>
      <w:r>
        <w:rPr>
          <w:rFonts w:ascii="Garamond" w:hAnsi="Garamond"/>
          <w:sz w:val="22"/>
          <w:szCs w:val="22"/>
        </w:rPr>
        <w:fldChar w:fldCharType="end"/>
      </w:r>
      <w:r w:rsidRPr="00F27C66">
        <w:rPr>
          <w:rFonts w:ascii="Garamond" w:hAnsi="Garamond"/>
          <w:sz w:val="22"/>
          <w:szCs w:val="22"/>
        </w:rPr>
        <w:t xml:space="preserve"> and ultra-rush </w:t>
      </w:r>
      <w:r>
        <w:rPr>
          <w:rFonts w:ascii="Garamond" w:hAnsi="Garamond"/>
          <w:sz w:val="22"/>
          <w:szCs w:val="22"/>
        </w:rPr>
        <w:fldChar w:fldCharType="begin"/>
      </w:r>
      <w:r>
        <w:rPr>
          <w:rFonts w:ascii="Garamond" w:hAnsi="Garamond"/>
          <w:sz w:val="22"/>
          <w:szCs w:val="22"/>
        </w:rPr>
        <w:instrText xml:space="preserve"> ADDIN ZOTERO_ITEM CSL_CITATION {"citationID":"1jagqrvfce","properties":{"formattedCitation":"(186,187)","plainCitation":"(186,187)"},"citationItems":[{"id":"AijPBhLd/nvJ7jHlJ","uris":["http://zotero.org/users/local/rNdLYwBI/items/UUKPBU2S"],"uri":["http://zotero.org/users/local/rNdLYwBI/items/UUKPBU2S"],"itemData":{"id":"AijPBhLd/nvJ7jHlJ","type":"article-journal","title":"Safety of immunotherapy in patients with rhinitis, asthma or atopic dermatitis using an ultra-rush buildup. A retrospective study.","container-title":"Allergologia et immunopathologia","page":"90-95","volume":"42","issue":"2","author":[{"family":"Cardona","given":"R"},{"family":"Lopez","given":"E"},{"family":"Beltrán","given":"J"},{"family":"Sánchez","given":"J"}],"issued":{"date-parts":[["2014"]]}}},{"id":"AijPBhLd/3df3EG4C","uris":["http://zotero.org/users/local/rNdLYwBI/items/P7HGNQ4N"],"uri":["http://zotero.org/users/local/rNdLYwBI/items/P7HGNQ4N"],"itemData":{"id":"AijPBhLd/3df3EG4C","type":"article-journal","title":"Safety of an ultra-rush immunotherapy build-up schedule with therapeutic vaccines containing depigmented and polymerized allergen extracts","container-title":"International archives of allergy and immunology","page":"153-58","volume":"139","issue":"2","author":[{"family":"Casanovas","given":"M"},{"family":"Martin","given":"R"},{"family":"Jiménez,","given":"C"},{"family":"Caballero","given":"R"},{"family":"Fernández-Caldas","given":"E"}],"issued":{"date-parts":[["2006"]]}}}],"schema":"https://github.com/citation-style-language/schema/raw/master/csl-citation.json"} </w:instrText>
      </w:r>
      <w:r>
        <w:rPr>
          <w:rFonts w:ascii="Garamond" w:hAnsi="Garamond"/>
          <w:sz w:val="22"/>
          <w:szCs w:val="22"/>
        </w:rPr>
        <w:fldChar w:fldCharType="separate"/>
      </w:r>
      <w:r w:rsidR="00C144E4">
        <w:rPr>
          <w:rFonts w:ascii="Garamond" w:hAnsi="Garamond"/>
          <w:noProof/>
          <w:sz w:val="22"/>
          <w:szCs w:val="22"/>
        </w:rPr>
        <w:t>(181,182</w:t>
      </w:r>
      <w:r>
        <w:rPr>
          <w:rFonts w:ascii="Garamond" w:hAnsi="Garamond"/>
          <w:noProof/>
          <w:sz w:val="22"/>
          <w:szCs w:val="22"/>
        </w:rPr>
        <w:t>)</w:t>
      </w:r>
      <w:r>
        <w:rPr>
          <w:rFonts w:ascii="Garamond" w:hAnsi="Garamond"/>
          <w:sz w:val="22"/>
          <w:szCs w:val="22"/>
        </w:rPr>
        <w:fldChar w:fldCharType="end"/>
      </w:r>
      <w:r w:rsidRPr="00F27C66">
        <w:rPr>
          <w:rFonts w:ascii="Garamond" w:hAnsi="Garamond"/>
          <w:sz w:val="22"/>
          <w:szCs w:val="22"/>
        </w:rPr>
        <w:t xml:space="preserve"> protocols were evaluated and are presented in Tables </w:t>
      </w:r>
      <w:r>
        <w:rPr>
          <w:rFonts w:ascii="Garamond" w:hAnsi="Garamond"/>
          <w:sz w:val="22"/>
          <w:szCs w:val="22"/>
        </w:rPr>
        <w:t>S2v</w:t>
      </w:r>
      <w:r w:rsidRPr="00F27C66">
        <w:rPr>
          <w:rFonts w:ascii="Garamond" w:hAnsi="Garamond"/>
          <w:sz w:val="22"/>
          <w:szCs w:val="22"/>
        </w:rPr>
        <w:t xml:space="preserve"> and </w:t>
      </w:r>
      <w:r>
        <w:rPr>
          <w:rFonts w:ascii="Garamond" w:hAnsi="Garamond"/>
          <w:sz w:val="22"/>
          <w:szCs w:val="22"/>
        </w:rPr>
        <w:t>w</w:t>
      </w:r>
      <w:r w:rsidRPr="00F27C66">
        <w:rPr>
          <w:rFonts w:ascii="Garamond" w:hAnsi="Garamond"/>
          <w:sz w:val="22"/>
          <w:szCs w:val="22"/>
        </w:rPr>
        <w:t>. The studies concluded that the frequency of SRs were similar to conventional build-up schedules, but importantly rush and ultra-rush protocols were as</w:t>
      </w:r>
      <w:r>
        <w:rPr>
          <w:rFonts w:ascii="Garamond" w:hAnsi="Garamond"/>
          <w:sz w:val="22"/>
          <w:szCs w:val="22"/>
        </w:rPr>
        <w:t>sociated with improved patient</w:t>
      </w:r>
      <w:r w:rsidRPr="00F27C66">
        <w:rPr>
          <w:rFonts w:ascii="Garamond" w:hAnsi="Garamond"/>
          <w:sz w:val="22"/>
          <w:szCs w:val="22"/>
        </w:rPr>
        <w:t xml:space="preserve"> adherence to treatment by reducing the number of injections required and the cost associated with treatment. Comparable benefits of cluster treatment protocol</w:t>
      </w:r>
      <w:r>
        <w:rPr>
          <w:rFonts w:ascii="Garamond" w:hAnsi="Garamond"/>
          <w:sz w:val="22"/>
          <w:szCs w:val="22"/>
        </w:rPr>
        <w:t xml:space="preserve"> were also reported in one study. </w:t>
      </w:r>
      <w:r>
        <w:rPr>
          <w:rFonts w:ascii="Garamond" w:hAnsi="Garamond"/>
          <w:sz w:val="22"/>
          <w:szCs w:val="22"/>
        </w:rPr>
        <w:fldChar w:fldCharType="begin"/>
      </w:r>
      <w:r>
        <w:rPr>
          <w:rFonts w:ascii="Garamond" w:hAnsi="Garamond"/>
          <w:sz w:val="22"/>
          <w:szCs w:val="22"/>
        </w:rPr>
        <w:instrText xml:space="preserve"> ADDIN ZOTERO_ITEM CSL_CITATION {"citationID":"2fvtu3h3v9","properties":{"formattedCitation":"(189)","plainCitation":"(189)"},"citationItems":[{"id":"AijPBhLd/NLM0IaLS","uris":["http://zotero.org/users/local/rNdLYwBI/items/G5IHUR7H"],"uri":["http://zotero.org/users/local/rNdLYwBI/items/G5IHUR7H"],"itemData":{"id":"AijPBhLd/NLM0IaLS","type":"article-journal","title":"Safety aspects of Cluster immunotherapy with semi-depot allergen extracts in seasonal allergic rhinoconjunctivitis.","container-title":"European Archives of Oto-Rhino-Laryngology","page":"245-250","volume":"267","issue":"2","author":[{"family":"Pfaar","given":"Oliver"},{"family":"Mösges","given":"R"},{"family":"Hörmann","given":"K"},{"family":"Klimek","given":"L"}],"issued":{"date-parts":[["2010"]]}}}],"schema":"https://github.com/citation-style-language/schema/raw/master/csl-citation.json"} </w:instrText>
      </w:r>
      <w:r>
        <w:rPr>
          <w:rFonts w:ascii="Garamond" w:hAnsi="Garamond"/>
          <w:sz w:val="22"/>
          <w:szCs w:val="22"/>
        </w:rPr>
        <w:fldChar w:fldCharType="separate"/>
      </w:r>
      <w:r w:rsidR="00C144E4">
        <w:rPr>
          <w:rFonts w:ascii="Garamond" w:hAnsi="Garamond"/>
          <w:noProof/>
          <w:sz w:val="22"/>
          <w:szCs w:val="22"/>
        </w:rPr>
        <w:t>(184</w:t>
      </w:r>
      <w:r>
        <w:rPr>
          <w:rFonts w:ascii="Garamond" w:hAnsi="Garamond"/>
          <w:noProof/>
          <w:sz w:val="22"/>
          <w:szCs w:val="22"/>
        </w:rPr>
        <w:t>)</w:t>
      </w:r>
      <w:r>
        <w:rPr>
          <w:rFonts w:ascii="Garamond" w:hAnsi="Garamond"/>
          <w:sz w:val="22"/>
          <w:szCs w:val="22"/>
        </w:rPr>
        <w:fldChar w:fldCharType="end"/>
      </w:r>
      <w:r>
        <w:rPr>
          <w:rFonts w:ascii="Garamond" w:hAnsi="Garamond"/>
          <w:sz w:val="22"/>
          <w:szCs w:val="22"/>
        </w:rPr>
        <w:t xml:space="preserve"> Finally, one case series </w:t>
      </w:r>
      <w:r w:rsidRPr="00F27C66">
        <w:rPr>
          <w:rFonts w:ascii="Garamond" w:hAnsi="Garamond"/>
          <w:sz w:val="22"/>
          <w:szCs w:val="22"/>
        </w:rPr>
        <w:t xml:space="preserve">looked at investigating the number of AEs where patients received either conventional or cluster IT via the SLIT route. AEs were reported in 0.15% of all administered doses in which 9.3% of patients experienced a SR. The study concluded that SLIT was safe in the treatment of allergic rhinoconjunctivitis. </w:t>
      </w:r>
      <w:r>
        <w:rPr>
          <w:rFonts w:ascii="Garamond" w:hAnsi="Garamond"/>
          <w:sz w:val="22"/>
          <w:szCs w:val="22"/>
        </w:rPr>
        <w:fldChar w:fldCharType="begin"/>
      </w:r>
      <w:r>
        <w:rPr>
          <w:rFonts w:ascii="Garamond" w:hAnsi="Garamond"/>
          <w:sz w:val="22"/>
          <w:szCs w:val="22"/>
        </w:rPr>
        <w:instrText xml:space="preserve"> ADDIN ZOTERO_ITEM CSL_CITATION {"citationID":"2qt9b5f8r0","properties":{"formattedCitation":"(184)","plainCitation":"(184)"},"citationItems":[{"id":"AijPBhLd/Xn6E5r88","uris":["http://zotero.org/users/local/rNdLYwBI/items/UBF979XM"],"uri":["http://zotero.org/users/local/rNdLYwBI/items/UBF979XM"],"itemData":{"id":"AijPBhLd/Xn6E5r88","type":"article-journal","title":"[Multicenter drug surveillance of sublingual immunotherapy in allergic patients]","container-title":"Allergologia et Immunopathologia","page":"153-159","volume":"23","issue":"4","author":[{"family":"Almagro","given":"E"},{"family":"Asensio,","given":"O"},{"family":"Bartolome","given":"J"},{"family":"Bosque","given":"M"},{"family":"De La Hoz","given":"B"},{"family":"Dolz","given":"i"}],"issued":{"date-parts":[["1994"]]}}}],"schema":"https://github.com/citation-style-language/schema/raw/master/csl-citation.json"} </w:instrText>
      </w:r>
      <w:r>
        <w:rPr>
          <w:rFonts w:ascii="Garamond" w:hAnsi="Garamond"/>
          <w:sz w:val="22"/>
          <w:szCs w:val="22"/>
        </w:rPr>
        <w:fldChar w:fldCharType="separate"/>
      </w:r>
      <w:r w:rsidR="00C144E4">
        <w:rPr>
          <w:rFonts w:ascii="Garamond" w:hAnsi="Garamond"/>
          <w:noProof/>
          <w:sz w:val="22"/>
          <w:szCs w:val="22"/>
        </w:rPr>
        <w:t>(179</w:t>
      </w:r>
      <w:r>
        <w:rPr>
          <w:rFonts w:ascii="Garamond" w:hAnsi="Garamond"/>
          <w:noProof/>
          <w:sz w:val="22"/>
          <w:szCs w:val="22"/>
        </w:rPr>
        <w:t>)</w:t>
      </w:r>
      <w:r>
        <w:rPr>
          <w:rFonts w:ascii="Garamond" w:hAnsi="Garamond"/>
          <w:sz w:val="22"/>
          <w:szCs w:val="22"/>
        </w:rPr>
        <w:fldChar w:fldCharType="end"/>
      </w:r>
    </w:p>
    <w:p w14:paraId="108E5D1F" w14:textId="77777777" w:rsidR="00D20980" w:rsidRPr="00F27C66" w:rsidRDefault="00D20980" w:rsidP="00D20980">
      <w:pPr>
        <w:spacing w:line="360" w:lineRule="auto"/>
        <w:jc w:val="both"/>
        <w:rPr>
          <w:rFonts w:ascii="Garamond" w:hAnsi="Garamond"/>
          <w:sz w:val="22"/>
          <w:szCs w:val="22"/>
        </w:rPr>
      </w:pPr>
    </w:p>
    <w:p w14:paraId="40973405" w14:textId="77777777" w:rsidR="00D20980" w:rsidRPr="00F27C66" w:rsidRDefault="00D20980" w:rsidP="00D20980">
      <w:pPr>
        <w:spacing w:line="360" w:lineRule="auto"/>
        <w:jc w:val="both"/>
        <w:outlineLvl w:val="0"/>
        <w:rPr>
          <w:rFonts w:ascii="Garamond" w:hAnsi="Garamond"/>
          <w:sz w:val="22"/>
          <w:szCs w:val="22"/>
        </w:rPr>
      </w:pPr>
      <w:r w:rsidRPr="00F27C66">
        <w:rPr>
          <w:rFonts w:ascii="Garamond" w:hAnsi="Garamond"/>
          <w:sz w:val="22"/>
          <w:szCs w:val="22"/>
        </w:rPr>
        <w:t xml:space="preserve">No fatalities were reported in any of these studies. </w:t>
      </w:r>
    </w:p>
    <w:p w14:paraId="03B381C8" w14:textId="77777777" w:rsidR="00D20980" w:rsidRPr="009A0545" w:rsidRDefault="00D20980" w:rsidP="00D20980">
      <w:pPr>
        <w:spacing w:line="360" w:lineRule="auto"/>
        <w:jc w:val="both"/>
        <w:rPr>
          <w:rFonts w:ascii="Garamond" w:hAnsi="Garamond"/>
          <w:sz w:val="22"/>
          <w:szCs w:val="22"/>
          <w:lang w:val="en-US"/>
        </w:rPr>
      </w:pPr>
    </w:p>
    <w:p w14:paraId="18868098" w14:textId="77777777" w:rsidR="00D20980" w:rsidRPr="00F27C66" w:rsidRDefault="00D20980" w:rsidP="00D20980">
      <w:pPr>
        <w:spacing w:line="360" w:lineRule="auto"/>
        <w:jc w:val="both"/>
        <w:rPr>
          <w:rFonts w:ascii="Garamond" w:hAnsi="Garamond" w:cs="Arial"/>
          <w:b/>
          <w:sz w:val="22"/>
          <w:szCs w:val="22"/>
          <w:lang w:val="en-US"/>
        </w:rPr>
      </w:pPr>
    </w:p>
    <w:p w14:paraId="7AFFFDC3" w14:textId="77777777" w:rsidR="00D20980" w:rsidRPr="00F27C66" w:rsidRDefault="00D20980" w:rsidP="00D20980">
      <w:pPr>
        <w:spacing w:line="360" w:lineRule="auto"/>
        <w:jc w:val="both"/>
        <w:outlineLvl w:val="0"/>
        <w:rPr>
          <w:rFonts w:ascii="Garamond" w:hAnsi="Garamond" w:cs="Arial"/>
          <w:b/>
          <w:sz w:val="22"/>
          <w:szCs w:val="22"/>
          <w:lang w:val="en-US"/>
        </w:rPr>
      </w:pPr>
      <w:r w:rsidRPr="00F27C66">
        <w:rPr>
          <w:rFonts w:ascii="Garamond" w:hAnsi="Garamond" w:cs="Arial"/>
          <w:b/>
          <w:sz w:val="22"/>
          <w:szCs w:val="22"/>
          <w:lang w:val="en-US"/>
        </w:rPr>
        <w:t>DISCUSSION</w:t>
      </w:r>
      <w:r>
        <w:rPr>
          <w:rFonts w:ascii="Garamond" w:hAnsi="Garamond" w:cs="Arial"/>
          <w:b/>
          <w:sz w:val="22"/>
          <w:szCs w:val="22"/>
          <w:lang w:val="en-US"/>
        </w:rPr>
        <w:t xml:space="preserve"> </w:t>
      </w:r>
    </w:p>
    <w:p w14:paraId="49B72B09" w14:textId="77777777" w:rsidR="00D20980" w:rsidRPr="009A0545" w:rsidRDefault="00D20980" w:rsidP="00D20980">
      <w:pPr>
        <w:spacing w:line="360" w:lineRule="auto"/>
        <w:jc w:val="both"/>
        <w:outlineLvl w:val="0"/>
        <w:rPr>
          <w:rFonts w:ascii="Garamond" w:hAnsi="Garamond" w:cs="Arial"/>
          <w:b/>
          <w:sz w:val="22"/>
          <w:szCs w:val="22"/>
          <w:lang w:val="en-US"/>
        </w:rPr>
      </w:pPr>
      <w:r w:rsidRPr="009A0545">
        <w:rPr>
          <w:rFonts w:ascii="Garamond" w:hAnsi="Garamond" w:cs="Arial"/>
          <w:b/>
          <w:sz w:val="22"/>
          <w:szCs w:val="22"/>
          <w:lang w:val="en-US"/>
        </w:rPr>
        <w:t>Statement of principal findings</w:t>
      </w:r>
    </w:p>
    <w:p w14:paraId="12FAC23A" w14:textId="77777777" w:rsidR="00D20980" w:rsidRPr="0007182D" w:rsidRDefault="00D20980" w:rsidP="00D20980">
      <w:pPr>
        <w:spacing w:line="360" w:lineRule="auto"/>
        <w:jc w:val="both"/>
        <w:rPr>
          <w:rFonts w:ascii="Garamond" w:hAnsi="Garamond" w:cs="Arial"/>
          <w:sz w:val="22"/>
          <w:szCs w:val="22"/>
          <w:lang w:val="en-US"/>
        </w:rPr>
      </w:pPr>
      <w:r w:rsidRPr="00B51867">
        <w:rPr>
          <w:rFonts w:ascii="Garamond" w:hAnsi="Garamond" w:cs="Arial"/>
          <w:sz w:val="22"/>
          <w:szCs w:val="22"/>
          <w:lang w:val="en-US"/>
        </w:rPr>
        <w:t xml:space="preserve">This review of a very substantial body of international trial evidence, many of which were judged </w:t>
      </w:r>
      <w:r>
        <w:rPr>
          <w:rFonts w:ascii="Garamond" w:hAnsi="Garamond" w:cs="Arial"/>
          <w:sz w:val="22"/>
          <w:szCs w:val="22"/>
          <w:lang w:val="en-US"/>
        </w:rPr>
        <w:t xml:space="preserve">to be </w:t>
      </w:r>
      <w:r w:rsidRPr="00B51867">
        <w:rPr>
          <w:rFonts w:ascii="Garamond" w:hAnsi="Garamond" w:cs="Arial"/>
          <w:sz w:val="22"/>
          <w:szCs w:val="22"/>
          <w:lang w:val="en-US"/>
        </w:rPr>
        <w:t>at low ROB, has found clear evidence that AIT improve</w:t>
      </w:r>
      <w:r w:rsidRPr="009A0545">
        <w:rPr>
          <w:rFonts w:ascii="Garamond" w:hAnsi="Garamond" w:cs="Arial"/>
          <w:sz w:val="22"/>
          <w:szCs w:val="22"/>
          <w:lang w:val="en-US"/>
        </w:rPr>
        <w:t>d all three of our primary outcomes – i.e. symptom, medication, and combined symptom and medication scores over the short-term. These findings were robust to pre-specified sensitivity analyses</w:t>
      </w:r>
      <w:r>
        <w:rPr>
          <w:rFonts w:ascii="Garamond" w:hAnsi="Garamond" w:cs="Arial"/>
          <w:sz w:val="22"/>
          <w:szCs w:val="22"/>
          <w:lang w:val="en-US"/>
        </w:rPr>
        <w:t xml:space="preserve"> but evidence of potential publication bias was identified for all three primary outcomes</w:t>
      </w:r>
      <w:r w:rsidRPr="009A0545">
        <w:rPr>
          <w:rFonts w:ascii="Garamond" w:hAnsi="Garamond" w:cs="Arial"/>
          <w:sz w:val="22"/>
          <w:szCs w:val="22"/>
          <w:lang w:val="en-US"/>
        </w:rPr>
        <w:t xml:space="preserve">.  </w:t>
      </w:r>
      <w:r>
        <w:rPr>
          <w:rFonts w:ascii="Garamond" w:hAnsi="Garamond" w:cs="Arial"/>
          <w:sz w:val="22"/>
          <w:szCs w:val="22"/>
          <w:lang w:val="en-US"/>
        </w:rPr>
        <w:t xml:space="preserve">Although the long-term studies are fewer in number, there was a modest evidence-base in support of the effectiveness of AIT in improving symptom scores after treatment discontinuation for both SCIT and SLIT. </w:t>
      </w:r>
      <w:r w:rsidRPr="000C6294">
        <w:rPr>
          <w:rFonts w:ascii="Garamond" w:hAnsi="Garamond" w:cs="Arial"/>
          <w:sz w:val="22"/>
          <w:szCs w:val="22"/>
          <w:lang w:val="en-US"/>
        </w:rPr>
        <w:t xml:space="preserve">The evidence was </w:t>
      </w:r>
      <w:r>
        <w:rPr>
          <w:rFonts w:ascii="Garamond" w:hAnsi="Garamond" w:cs="Arial"/>
          <w:sz w:val="22"/>
          <w:szCs w:val="22"/>
          <w:lang w:val="en-US"/>
        </w:rPr>
        <w:t>less clear</w:t>
      </w:r>
      <w:r w:rsidRPr="009A0545">
        <w:rPr>
          <w:rFonts w:ascii="Garamond" w:hAnsi="Garamond" w:cs="Arial"/>
          <w:sz w:val="22"/>
          <w:szCs w:val="22"/>
          <w:lang w:val="en-US"/>
        </w:rPr>
        <w:t xml:space="preserve"> in relation to the impact on medication and combined symptom an</w:t>
      </w:r>
      <w:r w:rsidRPr="0007182D">
        <w:rPr>
          <w:rFonts w:ascii="Garamond" w:hAnsi="Garamond" w:cs="Arial"/>
          <w:sz w:val="22"/>
          <w:szCs w:val="22"/>
          <w:lang w:val="en-US"/>
        </w:rPr>
        <w:t xml:space="preserve">d medication scores. </w:t>
      </w:r>
      <w:r>
        <w:rPr>
          <w:rFonts w:ascii="Garamond" w:hAnsi="Garamond" w:cs="Arial"/>
          <w:sz w:val="22"/>
          <w:szCs w:val="22"/>
          <w:lang w:val="en-US"/>
        </w:rPr>
        <w:t xml:space="preserve">SCIT improved disease specific quality of life. We could draw no clear conclusions on the effectiveness  of AIT </w:t>
      </w:r>
      <w:r w:rsidRPr="0007182D">
        <w:rPr>
          <w:rFonts w:ascii="Garamond" w:hAnsi="Garamond" w:cs="Arial"/>
          <w:sz w:val="22"/>
          <w:szCs w:val="22"/>
          <w:lang w:val="en-US"/>
        </w:rPr>
        <w:t xml:space="preserve"> </w:t>
      </w:r>
      <w:r>
        <w:rPr>
          <w:rFonts w:ascii="Garamond" w:hAnsi="Garamond" w:cs="Arial"/>
          <w:sz w:val="22"/>
          <w:szCs w:val="22"/>
          <w:lang w:val="en-US"/>
        </w:rPr>
        <w:t xml:space="preserve">on nasal and conjunctival challenges and on cost-effectiveness which may be cost-effective in an English NHS setting, but due to the poor quality of the studies this needs to be interpreted with caution. AIT increased the risk of adverse events for both SCIT and SLIT, but no fatalities occurred. </w:t>
      </w:r>
    </w:p>
    <w:p w14:paraId="38F9E943" w14:textId="77777777" w:rsidR="00D20980" w:rsidRPr="00B51867" w:rsidRDefault="00D20980" w:rsidP="00D20980">
      <w:pPr>
        <w:spacing w:line="360" w:lineRule="auto"/>
        <w:jc w:val="both"/>
        <w:rPr>
          <w:rFonts w:ascii="Garamond" w:hAnsi="Garamond" w:cs="Arial"/>
          <w:sz w:val="22"/>
          <w:szCs w:val="22"/>
          <w:lang w:val="en-US"/>
        </w:rPr>
      </w:pPr>
    </w:p>
    <w:p w14:paraId="66768009" w14:textId="77777777" w:rsidR="00D20980" w:rsidRPr="009A0545" w:rsidRDefault="00D20980" w:rsidP="00D20980">
      <w:pPr>
        <w:spacing w:line="360" w:lineRule="auto"/>
        <w:jc w:val="both"/>
        <w:outlineLvl w:val="0"/>
        <w:rPr>
          <w:rFonts w:ascii="Garamond" w:hAnsi="Garamond" w:cs="Arial"/>
          <w:b/>
          <w:sz w:val="22"/>
          <w:szCs w:val="22"/>
          <w:lang w:val="en-US"/>
        </w:rPr>
      </w:pPr>
      <w:r w:rsidRPr="009A0545">
        <w:rPr>
          <w:rFonts w:ascii="Garamond" w:hAnsi="Garamond" w:cs="Arial"/>
          <w:b/>
          <w:sz w:val="22"/>
          <w:szCs w:val="22"/>
          <w:lang w:val="en-US"/>
        </w:rPr>
        <w:t>Strengths and limitations</w:t>
      </w:r>
    </w:p>
    <w:p w14:paraId="6B1ACB29" w14:textId="77777777"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 xml:space="preserve">To our knowledge, this is the most comprehensive assessment of AIT in allergic rhinoconjunctivitis ever undertaken.  We employed internationally accepted techniques to systematically identify, assess and synthesize a substantial body of evidence.  This involved taking advantage of and building on other recent systematic reviews focusing on distinct modes of delivering AIT. </w:t>
      </w:r>
    </w:p>
    <w:p w14:paraId="7DF0C154" w14:textId="77777777" w:rsidR="00D20980" w:rsidRPr="009A0545" w:rsidRDefault="00D20980" w:rsidP="00D20980">
      <w:pPr>
        <w:spacing w:line="360" w:lineRule="auto"/>
        <w:jc w:val="both"/>
        <w:rPr>
          <w:rFonts w:ascii="Garamond" w:hAnsi="Garamond" w:cs="Arial"/>
          <w:sz w:val="22"/>
          <w:szCs w:val="22"/>
          <w:lang w:val="en-US"/>
        </w:rPr>
      </w:pPr>
    </w:p>
    <w:p w14:paraId="1835A0D7" w14:textId="40F348C5" w:rsidR="00D20980" w:rsidRPr="0007182D"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 xml:space="preserve">The limitations of this review need to be considered.  First, despite our extensive searches we may not have uncovered all relevant evidence on this subject.  Second, we were limited by the heterogeneity in approaches used to assess outcomes, which meant we were unable to pool data from all trials or undertake all the planned subgroup analyses.  </w:t>
      </w:r>
      <w:r>
        <w:rPr>
          <w:rFonts w:ascii="Garamond" w:hAnsi="Garamond" w:cs="Arial"/>
          <w:sz w:val="22"/>
          <w:szCs w:val="22"/>
          <w:lang w:val="en-US"/>
        </w:rPr>
        <w:t xml:space="preserve">Furthermore studies for which data was pooled also showed heterogeneity which may be related to the diverse populations studied, protocols followed, products used and duration of trial period. </w:t>
      </w:r>
      <w:r w:rsidRPr="009A0545">
        <w:rPr>
          <w:rFonts w:ascii="Garamond" w:hAnsi="Garamond" w:cs="Arial"/>
          <w:sz w:val="22"/>
          <w:szCs w:val="22"/>
          <w:lang w:val="en-US"/>
        </w:rPr>
        <w:t xml:space="preserve">For the subgroup analyses that were undertaken, there was in some cases imprecision which impacted on our ability to draw clear conclusions. </w:t>
      </w:r>
      <w:r>
        <w:rPr>
          <w:rFonts w:ascii="Garamond" w:hAnsi="Garamond" w:cs="Arial"/>
          <w:sz w:val="22"/>
          <w:szCs w:val="22"/>
          <w:lang w:val="en-US"/>
        </w:rPr>
        <w:t xml:space="preserve">These subgroup analyses were indirect comparisons between SCIT and SLIT and the fidnings should therefore be cautiously interpreted. </w:t>
      </w:r>
      <w:r w:rsidRPr="00B51867">
        <w:rPr>
          <w:rFonts w:ascii="Garamond" w:hAnsi="Garamond" w:cs="Arial"/>
          <w:sz w:val="22"/>
          <w:szCs w:val="22"/>
          <w:lang w:val="en-US"/>
        </w:rPr>
        <w:t>Third, because of the heterogeneity in scoring systems used, we undertook meta-analyses using random-effects modelling and pooled data using SMDs, which can be difficult to interpret.  The absolute size of the SMD was used to guide assessment of the likely effect size demonstrated.</w:t>
      </w:r>
      <w:r w:rsidRPr="009A0545">
        <w:rPr>
          <w:rFonts w:ascii="Garamond" w:hAnsi="Garamond" w:cs="Arial"/>
          <w:sz w:val="22"/>
          <w:szCs w:val="22"/>
          <w:lang w:val="en-US"/>
        </w:rPr>
        <w:fldChar w:fldCharType="begin"/>
      </w:r>
      <w:r>
        <w:rPr>
          <w:rFonts w:ascii="Garamond" w:hAnsi="Garamond" w:cs="Arial"/>
          <w:sz w:val="22"/>
          <w:szCs w:val="22"/>
          <w:lang w:val="en-US"/>
        </w:rPr>
        <w:instrText xml:space="preserve"> ADDIN ZOTERO_ITEM CSL_CITATION {"citationID":"2f11pd0q2v","properties":{"formattedCitation":"(191)","plainCitation":"(191)"},"citationItems":[{"id":312,"uris":["http://zotero.org/users/local/rNdLYwBI/items/TZAA2RHT"],"uri":["http://zotero.org/users/local/rNdLYwBI/items/TZAA2RHT"],"itemData":{"id":312,"type":"book","title":"Statistical Power Analysis for the Behavioral Sciences.","publisher":"Hillsdale, NJ: Erlbaum","volume":"2nd ed.","author":[{"family":"Cohen","given":"J"}],"issued":{"date-parts":[["1988"]]}}}],"schema":"https://github.com/citation-style-language/schema/raw/master/csl-citation.json"} </w:instrText>
      </w:r>
      <w:r w:rsidRPr="009A0545">
        <w:rPr>
          <w:rFonts w:ascii="Garamond" w:hAnsi="Garamond" w:cs="Arial"/>
          <w:sz w:val="22"/>
          <w:szCs w:val="22"/>
          <w:lang w:val="en-US"/>
        </w:rPr>
        <w:fldChar w:fldCharType="separate"/>
      </w:r>
      <w:r w:rsidR="00180ECA">
        <w:rPr>
          <w:rFonts w:ascii="Garamond" w:hAnsi="Garamond"/>
          <w:sz w:val="22"/>
          <w:szCs w:val="22"/>
          <w:lang w:val="en-US"/>
        </w:rPr>
        <w:t>(186</w:t>
      </w:r>
      <w:r>
        <w:rPr>
          <w:rFonts w:ascii="Garamond" w:hAnsi="Garamond"/>
          <w:sz w:val="22"/>
          <w:szCs w:val="22"/>
          <w:lang w:val="en-US"/>
        </w:rPr>
        <w:t>)</w:t>
      </w:r>
      <w:r w:rsidRPr="009A0545">
        <w:rPr>
          <w:rFonts w:ascii="Garamond" w:hAnsi="Garamond" w:cs="Arial"/>
          <w:sz w:val="22"/>
          <w:szCs w:val="22"/>
          <w:lang w:val="en-US"/>
        </w:rPr>
        <w:fldChar w:fldCharType="end"/>
      </w:r>
      <w:r w:rsidRPr="009A0545">
        <w:rPr>
          <w:rFonts w:ascii="Garamond" w:hAnsi="Garamond" w:cs="Arial"/>
          <w:sz w:val="22"/>
          <w:szCs w:val="22"/>
          <w:lang w:val="en-US"/>
        </w:rPr>
        <w:t xml:space="preserve"> Finally, it needs to be borne in mind that there may have </w:t>
      </w:r>
      <w:r w:rsidRPr="0007182D">
        <w:rPr>
          <w:rFonts w:ascii="Garamond" w:hAnsi="Garamond" w:cs="Arial"/>
          <w:sz w:val="22"/>
          <w:szCs w:val="22"/>
          <w:lang w:val="en-US"/>
        </w:rPr>
        <w:t xml:space="preserve">been important differences </w:t>
      </w:r>
      <w:r>
        <w:rPr>
          <w:rFonts w:ascii="Garamond" w:hAnsi="Garamond" w:cs="Arial"/>
          <w:sz w:val="22"/>
          <w:szCs w:val="22"/>
          <w:lang w:val="en-US"/>
        </w:rPr>
        <w:t xml:space="preserve">in effectiveness </w:t>
      </w:r>
      <w:r w:rsidRPr="0007182D">
        <w:rPr>
          <w:rFonts w:ascii="Garamond" w:hAnsi="Garamond" w:cs="Arial"/>
          <w:sz w:val="22"/>
          <w:szCs w:val="22"/>
          <w:lang w:val="en-US"/>
        </w:rPr>
        <w:t>between specific AIT products</w:t>
      </w:r>
      <w:r w:rsidRPr="009A0545">
        <w:rPr>
          <w:rFonts w:ascii="Garamond" w:hAnsi="Garamond" w:cs="Arial"/>
          <w:sz w:val="22"/>
          <w:szCs w:val="22"/>
          <w:lang w:val="en-US"/>
        </w:rPr>
        <w:t>.  Investigating this issue was however beyond the scope of this review.</w:t>
      </w:r>
      <w:r>
        <w:rPr>
          <w:rFonts w:ascii="Garamond" w:hAnsi="Garamond" w:cs="Arial"/>
          <w:sz w:val="22"/>
          <w:szCs w:val="22"/>
          <w:lang w:val="en-US"/>
        </w:rPr>
        <w:t xml:space="preserve"> In terms of safety there was heterogeneity in reporting of adverse events with many differing scoring systems used due to this we were unable to report this outcome as originally planned using only the WAO grading system.</w:t>
      </w:r>
    </w:p>
    <w:p w14:paraId="5C680C2E" w14:textId="77777777" w:rsidR="00D20980" w:rsidRPr="00B51867" w:rsidRDefault="00D20980" w:rsidP="00D20980">
      <w:pPr>
        <w:spacing w:line="360" w:lineRule="auto"/>
        <w:jc w:val="both"/>
        <w:rPr>
          <w:rFonts w:ascii="Garamond" w:hAnsi="Garamond" w:cs="Arial"/>
          <w:sz w:val="22"/>
          <w:szCs w:val="22"/>
          <w:lang w:val="en-US"/>
        </w:rPr>
      </w:pPr>
    </w:p>
    <w:p w14:paraId="1EA823C5" w14:textId="77777777" w:rsidR="00D20980" w:rsidRPr="009A0545" w:rsidRDefault="00D20980" w:rsidP="00D20980">
      <w:pPr>
        <w:spacing w:line="360" w:lineRule="auto"/>
        <w:jc w:val="both"/>
        <w:outlineLvl w:val="0"/>
        <w:rPr>
          <w:rFonts w:ascii="Garamond" w:hAnsi="Garamond" w:cs="Arial"/>
          <w:b/>
          <w:sz w:val="22"/>
          <w:szCs w:val="22"/>
          <w:lang w:val="en-US"/>
        </w:rPr>
      </w:pPr>
      <w:r w:rsidRPr="009A0545">
        <w:rPr>
          <w:rFonts w:ascii="Garamond" w:hAnsi="Garamond" w:cs="Arial"/>
          <w:b/>
          <w:sz w:val="22"/>
          <w:szCs w:val="22"/>
          <w:lang w:val="en-US"/>
        </w:rPr>
        <w:t>Implications for policy, practice and research</w:t>
      </w:r>
    </w:p>
    <w:p w14:paraId="3370F4FD" w14:textId="77777777" w:rsidR="00D20980" w:rsidRPr="00B51867" w:rsidRDefault="00D20980" w:rsidP="00D20980">
      <w:pPr>
        <w:spacing w:line="360" w:lineRule="auto"/>
        <w:jc w:val="both"/>
        <w:rPr>
          <w:rFonts w:ascii="Garamond" w:hAnsi="Garamond" w:cs="Arial"/>
          <w:i/>
          <w:sz w:val="22"/>
          <w:szCs w:val="22"/>
          <w:lang w:val="en-US"/>
        </w:rPr>
      </w:pPr>
      <w:r w:rsidRPr="009A0545">
        <w:rPr>
          <w:rFonts w:ascii="Garamond" w:hAnsi="Garamond" w:cs="Arial"/>
          <w:sz w:val="22"/>
          <w:szCs w:val="22"/>
          <w:lang w:val="en-US"/>
        </w:rPr>
        <w:t xml:space="preserve">Our findings clearly show that AIT is effective in improving the three patient-reported outcomes that represented our primary outcomes, at least over the short-term, and that AIT should therefore be considered in the management of patients with allergic rhinoconjunctivitis.  </w:t>
      </w:r>
    </w:p>
    <w:p w14:paraId="0F735F23" w14:textId="77777777" w:rsidR="00D20980" w:rsidRPr="00B51867" w:rsidRDefault="00D20980" w:rsidP="00D20980">
      <w:pPr>
        <w:spacing w:line="360" w:lineRule="auto"/>
        <w:jc w:val="both"/>
        <w:rPr>
          <w:rFonts w:ascii="Garamond" w:hAnsi="Garamond" w:cs="Arial"/>
          <w:sz w:val="22"/>
          <w:szCs w:val="22"/>
          <w:lang w:val="en-US"/>
        </w:rPr>
      </w:pPr>
    </w:p>
    <w:p w14:paraId="5815714B" w14:textId="6D017583" w:rsidR="00D20980" w:rsidRPr="009A0545"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Greater standardization of trial designs and reporting techniques – in particular, in relation to choice of outcomes and their reporting so as to facilitate evidence syntheses and key subgroup analyses, would greatly help to advance the research base underpinning AIT. We therefore appreciate initiatives of the EAACI in e.g. harmonizing and standardizing clinical endpoints in AIT</w:t>
      </w:r>
      <w:r>
        <w:rPr>
          <w:rFonts w:ascii="Garamond" w:hAnsi="Garamond" w:cs="Arial"/>
          <w:sz w:val="22"/>
          <w:szCs w:val="22"/>
          <w:lang w:val="en-US"/>
        </w:rPr>
        <w:t xml:space="preserve"> </w:t>
      </w:r>
      <w:r>
        <w:rPr>
          <w:rFonts w:ascii="Garamond" w:hAnsi="Garamond" w:cs="Arial"/>
          <w:sz w:val="22"/>
          <w:szCs w:val="22"/>
          <w:lang w:val="en-US"/>
        </w:rPr>
        <w:fldChar w:fldCharType="begin"/>
      </w:r>
      <w:r>
        <w:rPr>
          <w:rFonts w:ascii="Garamond" w:hAnsi="Garamond" w:cs="Arial"/>
          <w:sz w:val="22"/>
          <w:szCs w:val="22"/>
          <w:lang w:val="en-US"/>
        </w:rPr>
        <w:instrText xml:space="preserve"> ADDIN ZOTERO_ITEM CSL_CITATION {"citationID":"2l4be3tr1m","properties":{"formattedCitation":"(192)","plainCitation":"(192)"},"citationItems":[{"id":13724,"uris":["http://zotero.org/users/local/SC6WjBX3/items/MJS9W8BW"],"uri":["http://zotero.org/users/local/SC6WjBX3/items/MJS9W8BW"],"itemData":{"id":13724,"type":"article-journal","title":"Recommendations for the standardization of clinical outcomes used in allergen immunotherapy trials for allergic rhinoconjunctivitis: an EAACI Position Paper.","container-title":"Allergy","page":"854-67","volume":"69","issue":"7","DOI":"doi: 10.1111/all.12383.","author":[{"family":"Pfaar","given":"O"},{"family":"Demoly","given":"P"},{"family":"Gerth van Wijk","given":"R"},{"family":"Bonini","given":"S"},{"family":"Bousquet","given":"J"},{"family":"Canonica","given":"GW"},{"family":"Durham","given":"SR"}],"issued":{"date-parts":[["2014",7]]}}}],"schema":"https://github.com/citation-style-language/schema/raw/master/csl-citation.json"} </w:instrText>
      </w:r>
      <w:r>
        <w:rPr>
          <w:rFonts w:ascii="Garamond" w:hAnsi="Garamond" w:cs="Arial"/>
          <w:sz w:val="22"/>
          <w:szCs w:val="22"/>
          <w:lang w:val="en-US"/>
        </w:rPr>
        <w:fldChar w:fldCharType="separate"/>
      </w:r>
      <w:r w:rsidR="00180ECA">
        <w:rPr>
          <w:rFonts w:ascii="Garamond" w:hAnsi="Garamond" w:cs="Arial"/>
          <w:noProof/>
          <w:sz w:val="22"/>
          <w:szCs w:val="22"/>
          <w:lang w:val="en-US"/>
        </w:rPr>
        <w:t>(187</w:t>
      </w:r>
      <w:r>
        <w:rPr>
          <w:rFonts w:ascii="Garamond" w:hAnsi="Garamond" w:cs="Arial"/>
          <w:noProof/>
          <w:sz w:val="22"/>
          <w:szCs w:val="22"/>
          <w:lang w:val="en-US"/>
        </w:rPr>
        <w:t>)</w:t>
      </w:r>
      <w:r>
        <w:rPr>
          <w:rFonts w:ascii="Garamond" w:hAnsi="Garamond" w:cs="Arial"/>
          <w:sz w:val="22"/>
          <w:szCs w:val="22"/>
          <w:lang w:val="en-US"/>
        </w:rPr>
        <w:fldChar w:fldCharType="end"/>
      </w:r>
      <w:r w:rsidRPr="009A0545">
        <w:rPr>
          <w:rFonts w:ascii="Garamond" w:hAnsi="Garamond" w:cs="Arial"/>
          <w:sz w:val="22"/>
          <w:szCs w:val="22"/>
          <w:lang w:val="en-US"/>
        </w:rPr>
        <w:t xml:space="preserve">  or determin</w:t>
      </w:r>
      <w:r w:rsidR="00180ECA">
        <w:rPr>
          <w:rFonts w:ascii="Garamond" w:hAnsi="Garamond" w:cs="Arial"/>
          <w:sz w:val="22"/>
          <w:szCs w:val="22"/>
          <w:lang w:val="en-US"/>
        </w:rPr>
        <w:t>in</w:t>
      </w:r>
      <w:r w:rsidRPr="009A0545">
        <w:rPr>
          <w:rFonts w:ascii="Garamond" w:hAnsi="Garamond" w:cs="Arial"/>
          <w:sz w:val="22"/>
          <w:szCs w:val="22"/>
          <w:lang w:val="en-US"/>
        </w:rPr>
        <w:t xml:space="preserve">g threshold-level of </w:t>
      </w:r>
      <w:r w:rsidRPr="0007182D">
        <w:rPr>
          <w:rFonts w:ascii="Garamond" w:hAnsi="Garamond" w:cs="Arial"/>
          <w:sz w:val="22"/>
          <w:szCs w:val="22"/>
          <w:lang w:val="en-US"/>
        </w:rPr>
        <w:t>relevant pollen seasons for assessing clinical effect sizes</w:t>
      </w:r>
      <w:r w:rsidRPr="009A0545">
        <w:rPr>
          <w:rFonts w:ascii="Garamond" w:hAnsi="Garamond" w:cs="Arial"/>
          <w:sz w:val="22"/>
          <w:szCs w:val="22"/>
          <w:lang w:val="en-US"/>
        </w:rPr>
        <w:t xml:space="preserve">. </w:t>
      </w:r>
      <w:r>
        <w:rPr>
          <w:rFonts w:ascii="Garamond" w:hAnsi="Garamond" w:cs="Arial"/>
          <w:sz w:val="22"/>
          <w:szCs w:val="22"/>
          <w:lang w:val="en-US"/>
        </w:rPr>
        <w:fldChar w:fldCharType="begin"/>
      </w:r>
      <w:r>
        <w:rPr>
          <w:rFonts w:ascii="Garamond" w:hAnsi="Garamond" w:cs="Arial"/>
          <w:sz w:val="22"/>
          <w:szCs w:val="22"/>
          <w:lang w:val="en-US"/>
        </w:rPr>
        <w:instrText xml:space="preserve"> ADDIN ZOTERO_ITEM CSL_CITATION {"citationID":"2lh6ac24gu","properties":{"formattedCitation":"(193)","plainCitation":"(193)"},"citationItems":[{"id":13725,"uris":["http://zotero.org/users/local/SC6WjBX3/items/B22E5IB5"],"uri":["http://zotero.org/users/local/SC6WjBX3/items/B22E5IB5"],"itemData":{"id":13725,"type":"article-journal","title":"Defining pollen exposure times for clinical trials of allergen immunotherapy for pollen-induced rhinoconjunctivitis - an EAACI position paper","container-title":"Allergy","DOI":"doi: 10.1111/all.13092","author":[{"family":"Pfaar","given":"O"},{"family":"Basti","given":"K"},{"family":"Berger","given":"U"},{"family":"Buters","given":"J"},{"family":"Calderon","given":"MA"},{"family":"Clot","given":"B"},{"family":"Darsow","given":"U"}],"issued":{"date-parts":[["2016",11]]}}}],"schema":"https://github.com/citation-style-language/schema/raw/master/csl-citation.json"} </w:instrText>
      </w:r>
      <w:r>
        <w:rPr>
          <w:rFonts w:ascii="Garamond" w:hAnsi="Garamond" w:cs="Arial"/>
          <w:sz w:val="22"/>
          <w:szCs w:val="22"/>
          <w:lang w:val="en-US"/>
        </w:rPr>
        <w:fldChar w:fldCharType="separate"/>
      </w:r>
      <w:r w:rsidR="00180ECA">
        <w:rPr>
          <w:rFonts w:ascii="Garamond" w:hAnsi="Garamond" w:cs="Arial"/>
          <w:noProof/>
          <w:sz w:val="22"/>
          <w:szCs w:val="22"/>
          <w:lang w:val="en-US"/>
        </w:rPr>
        <w:t>(188</w:t>
      </w:r>
      <w:r>
        <w:rPr>
          <w:rFonts w:ascii="Garamond" w:hAnsi="Garamond" w:cs="Arial"/>
          <w:noProof/>
          <w:sz w:val="22"/>
          <w:szCs w:val="22"/>
          <w:lang w:val="en-US"/>
        </w:rPr>
        <w:t>)</w:t>
      </w:r>
      <w:r>
        <w:rPr>
          <w:rFonts w:ascii="Garamond" w:hAnsi="Garamond" w:cs="Arial"/>
          <w:sz w:val="22"/>
          <w:szCs w:val="22"/>
          <w:lang w:val="en-US"/>
        </w:rPr>
        <w:fldChar w:fldCharType="end"/>
      </w:r>
      <w:r>
        <w:rPr>
          <w:rFonts w:ascii="Garamond" w:hAnsi="Garamond" w:cs="Arial"/>
          <w:sz w:val="22"/>
          <w:szCs w:val="22"/>
          <w:lang w:val="en-US"/>
        </w:rPr>
        <w:t xml:space="preserve"> </w:t>
      </w:r>
      <w:r w:rsidRPr="009A0545">
        <w:rPr>
          <w:rFonts w:ascii="Garamond" w:hAnsi="Garamond" w:cs="Arial"/>
          <w:sz w:val="22"/>
          <w:szCs w:val="22"/>
          <w:lang w:val="en-US"/>
        </w:rPr>
        <w:t>We also wish to highlight the</w:t>
      </w:r>
      <w:r w:rsidRPr="0007182D">
        <w:rPr>
          <w:rFonts w:ascii="Garamond" w:hAnsi="Garamond" w:cs="Arial"/>
          <w:sz w:val="22"/>
          <w:szCs w:val="22"/>
          <w:lang w:val="en-US"/>
        </w:rPr>
        <w:t xml:space="preserve"> need for additional studies focusing on long-term outcomes and on studies of ILIT and other novel modes of delivery. </w:t>
      </w:r>
      <w:r w:rsidRPr="00B51867">
        <w:rPr>
          <w:rFonts w:ascii="Garamond" w:hAnsi="Garamond" w:cs="Arial"/>
          <w:sz w:val="22"/>
          <w:szCs w:val="22"/>
          <w:lang w:val="en-US"/>
        </w:rPr>
        <w:t xml:space="preserve">  We hope that future researchers will build on the findings from this systematic review and ai</w:t>
      </w:r>
      <w:r w:rsidRPr="009A0545">
        <w:rPr>
          <w:rFonts w:ascii="Garamond" w:hAnsi="Garamond" w:cs="Arial"/>
          <w:sz w:val="22"/>
          <w:szCs w:val="22"/>
          <w:lang w:val="en-US"/>
        </w:rPr>
        <w:t>m to fill key evidence gaps and areas of continuing uncertainty.</w:t>
      </w:r>
    </w:p>
    <w:p w14:paraId="49A83133" w14:textId="77777777" w:rsidR="00D20980" w:rsidRPr="009A0545" w:rsidRDefault="00D20980" w:rsidP="00D20980">
      <w:pPr>
        <w:spacing w:line="360" w:lineRule="auto"/>
        <w:jc w:val="both"/>
        <w:rPr>
          <w:rFonts w:ascii="Garamond" w:hAnsi="Garamond" w:cs="Arial"/>
          <w:sz w:val="22"/>
          <w:szCs w:val="22"/>
          <w:lang w:val="en-US"/>
        </w:rPr>
      </w:pPr>
    </w:p>
    <w:p w14:paraId="54743B08" w14:textId="77777777" w:rsidR="00D20980" w:rsidRPr="0007182D"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The findings from this review will be used to inform the development of recommendations for EAACI’s Guidelines on AIT</w:t>
      </w:r>
      <w:r>
        <w:rPr>
          <w:rFonts w:ascii="Garamond" w:hAnsi="Garamond" w:cs="Arial"/>
          <w:sz w:val="22"/>
          <w:szCs w:val="22"/>
          <w:lang w:val="en-US"/>
        </w:rPr>
        <w:t xml:space="preserve"> for Allergic Rhinoconjunctivitis</w:t>
      </w:r>
      <w:r w:rsidRPr="0007182D">
        <w:rPr>
          <w:rFonts w:ascii="Garamond" w:hAnsi="Garamond" w:cs="Arial"/>
          <w:sz w:val="22"/>
          <w:szCs w:val="22"/>
          <w:lang w:val="en-US"/>
        </w:rPr>
        <w:t xml:space="preserve">. </w:t>
      </w:r>
    </w:p>
    <w:p w14:paraId="0A098304" w14:textId="77777777" w:rsidR="00D20980" w:rsidRPr="0007182D" w:rsidRDefault="00D20980" w:rsidP="00D20980">
      <w:pPr>
        <w:spacing w:line="360" w:lineRule="auto"/>
        <w:jc w:val="both"/>
        <w:rPr>
          <w:rFonts w:ascii="Garamond" w:hAnsi="Garamond" w:cs="Arial"/>
          <w:b/>
          <w:sz w:val="22"/>
          <w:szCs w:val="22"/>
          <w:lang w:val="en-US"/>
        </w:rPr>
      </w:pPr>
    </w:p>
    <w:p w14:paraId="29F3F384" w14:textId="77777777" w:rsidR="00D20980" w:rsidRPr="00B51867" w:rsidRDefault="00D20980" w:rsidP="00D20980">
      <w:pPr>
        <w:spacing w:line="360" w:lineRule="auto"/>
        <w:jc w:val="both"/>
        <w:outlineLvl w:val="0"/>
        <w:rPr>
          <w:rFonts w:ascii="Garamond" w:hAnsi="Garamond" w:cs="Arial"/>
          <w:b/>
          <w:sz w:val="22"/>
          <w:szCs w:val="22"/>
          <w:lang w:val="en-US"/>
        </w:rPr>
      </w:pPr>
      <w:r w:rsidRPr="00B51867">
        <w:rPr>
          <w:rFonts w:ascii="Garamond" w:hAnsi="Garamond" w:cs="Arial"/>
          <w:b/>
          <w:sz w:val="22"/>
          <w:szCs w:val="22"/>
          <w:lang w:val="en-US"/>
        </w:rPr>
        <w:t>Conclusions</w:t>
      </w:r>
    </w:p>
    <w:p w14:paraId="0ED1D83C" w14:textId="77777777" w:rsidR="00D20980" w:rsidRPr="000C6294" w:rsidRDefault="00D20980" w:rsidP="00D20980">
      <w:pPr>
        <w:spacing w:line="360" w:lineRule="auto"/>
        <w:jc w:val="both"/>
        <w:rPr>
          <w:rFonts w:ascii="Garamond" w:hAnsi="Garamond" w:cs="Arial"/>
          <w:sz w:val="22"/>
          <w:szCs w:val="22"/>
          <w:lang w:val="en-US"/>
        </w:rPr>
      </w:pPr>
      <w:r w:rsidRPr="009A0545">
        <w:rPr>
          <w:rFonts w:ascii="Garamond" w:hAnsi="Garamond" w:cs="Arial"/>
          <w:sz w:val="22"/>
          <w:szCs w:val="22"/>
          <w:lang w:val="en-US"/>
        </w:rPr>
        <w:t xml:space="preserve">AIT is effective in achieving clinically important short-term improvements in symptom, medication and combined symptom and medication scores.  There is </w:t>
      </w:r>
      <w:r>
        <w:rPr>
          <w:rFonts w:ascii="Garamond" w:hAnsi="Garamond" w:cs="Arial"/>
          <w:sz w:val="22"/>
          <w:szCs w:val="22"/>
          <w:lang w:val="en-US"/>
        </w:rPr>
        <w:t xml:space="preserve">a limited body of evidence on </w:t>
      </w:r>
      <w:r w:rsidRPr="000C6294">
        <w:rPr>
          <w:rFonts w:ascii="Garamond" w:hAnsi="Garamond" w:cs="Arial"/>
          <w:sz w:val="22"/>
          <w:szCs w:val="22"/>
          <w:lang w:val="en-US"/>
        </w:rPr>
        <w:t>the longer-term effectiveness of AIT</w:t>
      </w:r>
      <w:r>
        <w:rPr>
          <w:rFonts w:ascii="Garamond" w:hAnsi="Garamond" w:cs="Arial"/>
          <w:sz w:val="22"/>
          <w:szCs w:val="22"/>
          <w:lang w:val="en-US"/>
        </w:rPr>
        <w:t xml:space="preserve"> in improving symptom scores</w:t>
      </w:r>
      <w:r w:rsidRPr="000C6294">
        <w:rPr>
          <w:rFonts w:ascii="Garamond" w:hAnsi="Garamond" w:cs="Arial"/>
          <w:sz w:val="22"/>
          <w:szCs w:val="22"/>
          <w:lang w:val="en-US"/>
        </w:rPr>
        <w:t>.</w:t>
      </w:r>
    </w:p>
    <w:p w14:paraId="23614200" w14:textId="77777777" w:rsidR="00D20980" w:rsidRPr="009A0545" w:rsidRDefault="00D20980" w:rsidP="00D20980">
      <w:pPr>
        <w:spacing w:line="360" w:lineRule="auto"/>
        <w:jc w:val="both"/>
        <w:rPr>
          <w:rFonts w:ascii="Garamond" w:hAnsi="Garamond" w:cs="Arial"/>
          <w:b/>
          <w:sz w:val="22"/>
          <w:szCs w:val="22"/>
          <w:lang w:val="en-US"/>
        </w:rPr>
      </w:pPr>
    </w:p>
    <w:p w14:paraId="652DC96C" w14:textId="60243F85" w:rsidR="00D20980" w:rsidRPr="00A162B7" w:rsidRDefault="00D20980" w:rsidP="00A162B7">
      <w:pPr>
        <w:rPr>
          <w:rFonts w:ascii="Garamond" w:eastAsia="Times New Roman" w:hAnsi="Garamond" w:cs="Times New Roman"/>
          <w:sz w:val="20"/>
          <w:szCs w:val="20"/>
          <w:lang w:eastAsia="en-GB"/>
        </w:rPr>
      </w:pPr>
      <w:r w:rsidRPr="00F27C66">
        <w:rPr>
          <w:rFonts w:ascii="Garamond" w:hAnsi="Garamond" w:cs="Arial"/>
          <w:b/>
          <w:sz w:val="20"/>
          <w:szCs w:val="22"/>
          <w:lang w:val="en-US"/>
        </w:rPr>
        <w:t>Funding:</w:t>
      </w:r>
      <w:r w:rsidRPr="00F27C66">
        <w:rPr>
          <w:rFonts w:ascii="Garamond" w:hAnsi="Garamond" w:cs="Arial"/>
          <w:sz w:val="20"/>
          <w:szCs w:val="22"/>
          <w:lang w:val="en-US"/>
        </w:rPr>
        <w:t xml:space="preserve"> EAACI</w:t>
      </w:r>
      <w:r>
        <w:rPr>
          <w:rFonts w:ascii="Garamond" w:hAnsi="Garamond" w:cs="Arial"/>
          <w:sz w:val="20"/>
          <w:szCs w:val="22"/>
          <w:lang w:val="en-US"/>
        </w:rPr>
        <w:t xml:space="preserve"> and </w:t>
      </w:r>
      <w:r w:rsidR="004D0D60" w:rsidRPr="00A162B7">
        <w:rPr>
          <w:rFonts w:ascii="Garamond" w:eastAsia="Times New Roman" w:hAnsi="Garamond" w:cs="Times New Roman"/>
          <w:color w:val="212121"/>
          <w:sz w:val="20"/>
          <w:szCs w:val="20"/>
          <w:shd w:val="clear" w:color="auto" w:fill="FFFFFF"/>
          <w:lang w:eastAsia="en-GB"/>
        </w:rPr>
        <w:t>BM4SIT project (grant number </w:t>
      </w:r>
      <w:r w:rsidR="004D0D60" w:rsidRPr="00A162B7">
        <w:rPr>
          <w:rFonts w:ascii="Garamond" w:eastAsia="Times New Roman" w:hAnsi="Garamond" w:cs="Times New Roman"/>
          <w:color w:val="231F20"/>
          <w:sz w:val="20"/>
          <w:szCs w:val="20"/>
          <w:shd w:val="clear" w:color="auto" w:fill="FFFFFF"/>
          <w:lang w:eastAsia="en-GB"/>
        </w:rPr>
        <w:t>601763) in the </w:t>
      </w:r>
      <w:r w:rsidR="004D0D60" w:rsidRPr="00A162B7">
        <w:rPr>
          <w:rFonts w:ascii="Garamond" w:eastAsia="Times New Roman" w:hAnsi="Garamond" w:cs="Times New Roman"/>
          <w:color w:val="212121"/>
          <w:sz w:val="20"/>
          <w:szCs w:val="20"/>
          <w:shd w:val="clear" w:color="auto" w:fill="FFFFFF"/>
          <w:lang w:eastAsia="en-GB"/>
        </w:rPr>
        <w:t>European Union's Seventh Framework Programme FP7</w:t>
      </w:r>
      <w:r w:rsidRPr="003B41C8">
        <w:rPr>
          <w:rFonts w:ascii="Garamond" w:hAnsi="Garamond"/>
          <w:sz w:val="20"/>
          <w:szCs w:val="20"/>
        </w:rPr>
        <w:t>.</w:t>
      </w:r>
    </w:p>
    <w:p w14:paraId="289522C1" w14:textId="77777777" w:rsidR="00D20980" w:rsidRPr="00F27C66" w:rsidRDefault="00D20980" w:rsidP="00D20980">
      <w:pPr>
        <w:spacing w:line="360" w:lineRule="auto"/>
        <w:jc w:val="both"/>
        <w:outlineLvl w:val="0"/>
        <w:rPr>
          <w:rFonts w:ascii="Garamond" w:hAnsi="Garamond" w:cs="Arial"/>
          <w:sz w:val="20"/>
          <w:szCs w:val="22"/>
          <w:lang w:val="en-US"/>
        </w:rPr>
      </w:pPr>
    </w:p>
    <w:p w14:paraId="7C631CE0" w14:textId="77777777" w:rsidR="00D20980" w:rsidRPr="00F27C66" w:rsidRDefault="00D20980" w:rsidP="00D20980">
      <w:pPr>
        <w:spacing w:line="360" w:lineRule="auto"/>
        <w:jc w:val="both"/>
        <w:rPr>
          <w:rFonts w:ascii="Garamond" w:hAnsi="Garamond" w:cs="Arial"/>
          <w:sz w:val="20"/>
          <w:szCs w:val="22"/>
          <w:lang w:val="en-US"/>
        </w:rPr>
      </w:pPr>
      <w:r w:rsidRPr="00F27C66">
        <w:rPr>
          <w:rFonts w:ascii="Garamond" w:hAnsi="Garamond" w:cs="Arial"/>
          <w:b/>
          <w:sz w:val="20"/>
          <w:szCs w:val="22"/>
          <w:lang w:val="en-US"/>
        </w:rPr>
        <w:t>Contributorship:</w:t>
      </w:r>
      <w:r w:rsidRPr="00F27C66">
        <w:rPr>
          <w:rFonts w:ascii="Garamond" w:hAnsi="Garamond" w:cs="Arial"/>
          <w:sz w:val="20"/>
          <w:szCs w:val="22"/>
          <w:lang w:val="en-US"/>
        </w:rPr>
        <w:t xml:space="preserve"> This review was drafted by S. Dhami, U. Nurmatov and A. Sheikh.  It was initially revised following critical review by G. Roberts and O. Pfaar, and then by all co-authors. </w:t>
      </w:r>
      <w:r w:rsidRPr="001A7E38">
        <w:rPr>
          <w:rFonts w:ascii="Garamond" w:hAnsi="Garamond" w:cs="Arial"/>
          <w:bCs/>
          <w:sz w:val="20"/>
          <w:szCs w:val="22"/>
          <w:lang w:val="en-US"/>
        </w:rPr>
        <w:t>This paper is part of the EAACI AIT guidelines project, chaired by Antonella Muraro and coordinated by Graham Roberts.</w:t>
      </w:r>
    </w:p>
    <w:p w14:paraId="08B5BF56" w14:textId="77777777" w:rsidR="007641BC" w:rsidRDefault="00D20980" w:rsidP="007641BC">
      <w:pPr>
        <w:autoSpaceDE w:val="0"/>
        <w:autoSpaceDN w:val="0"/>
        <w:adjustRightInd w:val="0"/>
        <w:spacing w:line="360" w:lineRule="auto"/>
        <w:jc w:val="both"/>
      </w:pPr>
      <w:r w:rsidRPr="00F27C66">
        <w:rPr>
          <w:rFonts w:ascii="Garamond" w:hAnsi="Garamond" w:cs="Arial"/>
          <w:b/>
          <w:sz w:val="20"/>
          <w:szCs w:val="22"/>
          <w:lang w:val="en-US"/>
        </w:rPr>
        <w:t>Acknowledgments:</w:t>
      </w:r>
      <w:r w:rsidRPr="00F27C66">
        <w:rPr>
          <w:rFonts w:ascii="Garamond" w:hAnsi="Garamond" w:cs="Arial"/>
          <w:bCs/>
          <w:sz w:val="20"/>
          <w:szCs w:val="22"/>
          <w:lang w:val="en-US"/>
        </w:rPr>
        <w:t xml:space="preserve"> The EAACI Rhinoconjunctivitis AIT Taskforce would like to thank Daniela Brombin for her administrative assistance and Stefan Kuzmiak </w:t>
      </w:r>
      <w:r>
        <w:rPr>
          <w:rFonts w:ascii="Garamond" w:hAnsi="Garamond" w:cs="Arial"/>
          <w:bCs/>
          <w:sz w:val="20"/>
          <w:szCs w:val="22"/>
          <w:lang w:val="en-US"/>
        </w:rPr>
        <w:t xml:space="preserve">and Zakariya Sheikh </w:t>
      </w:r>
      <w:r w:rsidRPr="00F27C66">
        <w:rPr>
          <w:rFonts w:ascii="Garamond" w:hAnsi="Garamond" w:cs="Arial"/>
          <w:bCs/>
          <w:sz w:val="20"/>
          <w:szCs w:val="22"/>
          <w:lang w:val="en-US"/>
        </w:rPr>
        <w:t xml:space="preserve">for </w:t>
      </w:r>
      <w:r>
        <w:rPr>
          <w:rFonts w:ascii="Garamond" w:hAnsi="Garamond" w:cs="Arial"/>
          <w:bCs/>
          <w:sz w:val="20"/>
          <w:szCs w:val="22"/>
          <w:lang w:val="en-US"/>
        </w:rPr>
        <w:t>their</w:t>
      </w:r>
      <w:r w:rsidRPr="00F27C66">
        <w:rPr>
          <w:rFonts w:ascii="Garamond" w:hAnsi="Garamond" w:cs="Arial"/>
          <w:bCs/>
          <w:sz w:val="20"/>
          <w:szCs w:val="22"/>
          <w:lang w:val="en-US"/>
        </w:rPr>
        <w:t xml:space="preserve"> assistance with information technology support for the activity.</w:t>
      </w:r>
      <w:r w:rsidRPr="001A7E38">
        <w:t xml:space="preserve"> </w:t>
      </w:r>
    </w:p>
    <w:p w14:paraId="11156086" w14:textId="77777777" w:rsidR="007641BC" w:rsidRDefault="007641BC" w:rsidP="007641BC">
      <w:pPr>
        <w:autoSpaceDE w:val="0"/>
        <w:autoSpaceDN w:val="0"/>
        <w:adjustRightInd w:val="0"/>
        <w:spacing w:line="360" w:lineRule="auto"/>
        <w:jc w:val="both"/>
        <w:rPr>
          <w:rFonts w:ascii="Garamond" w:hAnsi="Garamond" w:cs="Arial"/>
          <w:sz w:val="20"/>
          <w:szCs w:val="20"/>
          <w:lang w:val="en-US"/>
        </w:rPr>
      </w:pPr>
    </w:p>
    <w:p w14:paraId="643DCEFD" w14:textId="77777777" w:rsidR="007641BC" w:rsidRDefault="007641BC" w:rsidP="007641BC">
      <w:pPr>
        <w:autoSpaceDE w:val="0"/>
        <w:autoSpaceDN w:val="0"/>
        <w:adjustRightInd w:val="0"/>
        <w:spacing w:line="360" w:lineRule="auto"/>
        <w:jc w:val="both"/>
        <w:rPr>
          <w:rFonts w:ascii="Garamond" w:hAnsi="Garamond" w:cs="Arial"/>
          <w:sz w:val="20"/>
          <w:szCs w:val="20"/>
          <w:lang w:val="en-US"/>
        </w:rPr>
      </w:pPr>
    </w:p>
    <w:p w14:paraId="48114ED4" w14:textId="48E0698B" w:rsidR="007641BC" w:rsidRPr="007641BC" w:rsidRDefault="00D20980" w:rsidP="007641BC">
      <w:pPr>
        <w:autoSpaceDE w:val="0"/>
        <w:autoSpaceDN w:val="0"/>
        <w:adjustRightInd w:val="0"/>
        <w:spacing w:line="360" w:lineRule="auto"/>
        <w:jc w:val="both"/>
      </w:pPr>
      <w:r w:rsidRPr="00F27C66">
        <w:rPr>
          <w:rFonts w:ascii="Garamond" w:hAnsi="Garamond" w:cs="Arial"/>
          <w:b/>
          <w:sz w:val="20"/>
          <w:szCs w:val="22"/>
          <w:lang w:val="en-US"/>
        </w:rPr>
        <w:t>Conflicts of interest:</w:t>
      </w:r>
      <w:r w:rsidRPr="00A96F5D">
        <w:rPr>
          <w:rFonts w:ascii="Garamond" w:hAnsi="Garamond"/>
          <w:sz w:val="20"/>
          <w:szCs w:val="20"/>
        </w:rPr>
        <w:t>S. Dhami: reports grants  from EAACI to carry out the review, during the conduct of the study; U. Nurmatov: reports payment from Evidence-Based Health Care Ltd during the conduct of the study; S. Arasi: reports payment from Evidence-Based Health Care Ltd during the conduct of the study; T. Khan: has nothing to disclose ; M. Asaria: reports payment from Evidence-Based Health Care Ltd during the conduct of the study ; H. Zaman: has nothing to disclose.; A. Agarwal:has nothing to discose ;G. Netuveli:</w:t>
      </w:r>
      <w:r w:rsidR="00A969FE">
        <w:rPr>
          <w:rFonts w:ascii="Garamond" w:hAnsi="Garamond"/>
          <w:sz w:val="20"/>
          <w:szCs w:val="20"/>
        </w:rPr>
        <w:t xml:space="preserve"> </w:t>
      </w:r>
      <w:r w:rsidRPr="00A96F5D">
        <w:rPr>
          <w:rFonts w:ascii="Garamond" w:hAnsi="Garamond"/>
          <w:sz w:val="20"/>
          <w:szCs w:val="20"/>
        </w:rPr>
        <w:t xml:space="preserve">has nothing to disclose.; G. Roberts:  has a patent Use of sublingual immunotherapy to prevent the development of allergy in at risk infants  issued and my University has received payments for activities I have undertaken giving expert advice to ALK, presenting at company symposia for ALK, Allergen Therapeutics and Meda plus as a member of an Independent Data Monitoring Committee for Merck.; O. Pfaar: reports grants and personal fees from ALK Abelló, grants and personal fees from Allergopharma, grants and personal fees from Stallergenes Greer, grants and personal fees from HAL-Allergy Holding B.V/HAL-Allergie gmbH, grants and personal fees from Bencard Allergie gmbH/Allergy Therapeutics, grants and personal fees from Lofarma, grants from Biomay, grants from Nuvo, grants from Circassia, grants and personal fees from Biotech Tools S.A., grants and personal fees from Laboratorios LETI/LETI Pharma, grants and personal fees from Novartis Pharma, personal fees from MEDA Pharma, grants and personal fees from Anergis S.A., personal fees from Sanofi Aventis, personal fees from Mobile Chamber Experts (a GA2LEN Partner), personal fees from Pohl-Boskamp,  outside the submitted work; A. Muraro: </w:t>
      </w:r>
      <w:r w:rsidR="00A969FE" w:rsidRPr="00A969FE">
        <w:rPr>
          <w:rFonts w:ascii="Garamond" w:hAnsi="Garamond" w:cs="Myriad Pro"/>
          <w:sz w:val="20"/>
          <w:szCs w:val="20"/>
        </w:rPr>
        <w:t>reports personal fees from Novartis, personal fees from Meda Mylan ,  outside the submitted work</w:t>
      </w:r>
      <w:r w:rsidRPr="00A969FE">
        <w:rPr>
          <w:rFonts w:ascii="Garamond" w:hAnsi="Garamond"/>
          <w:sz w:val="20"/>
          <w:szCs w:val="20"/>
        </w:rPr>
        <w:t>; IJ.</w:t>
      </w:r>
      <w:r w:rsidRPr="00A969FE">
        <w:rPr>
          <w:rFonts w:ascii="Garamond" w:hAnsi="Garamond"/>
        </w:rPr>
        <w:t xml:space="preserve"> Ansotegui: reports</w:t>
      </w:r>
      <w:r w:rsidRPr="00A96F5D">
        <w:rPr>
          <w:rFonts w:ascii="Garamond" w:hAnsi="Garamond"/>
          <w:sz w:val="20"/>
          <w:szCs w:val="20"/>
        </w:rPr>
        <w:t xml:space="preserve"> personal fees from</w:t>
      </w:r>
      <w:r w:rsidR="00543063">
        <w:rPr>
          <w:rFonts w:ascii="Garamond" w:hAnsi="Garamond"/>
          <w:sz w:val="20"/>
          <w:szCs w:val="20"/>
        </w:rPr>
        <w:t xml:space="preserve"> SANOFI, personal fees from Bayer, personal fees from Pfizer</w:t>
      </w:r>
      <w:r w:rsidRPr="00A96F5D">
        <w:rPr>
          <w:rFonts w:ascii="Garamond" w:hAnsi="Garamond"/>
          <w:sz w:val="20"/>
          <w:szCs w:val="20"/>
        </w:rPr>
        <w:t>, personal fees from FAES FARMA, personal fees from MIT FARMA, personal fees from HI</w:t>
      </w:r>
      <w:r w:rsidR="00543063">
        <w:rPr>
          <w:rFonts w:ascii="Garamond" w:hAnsi="Garamond"/>
          <w:sz w:val="20"/>
          <w:szCs w:val="20"/>
        </w:rPr>
        <w:t>KMA, personal fees from Menarini, personal fees from Bial Aristegui</w:t>
      </w:r>
      <w:r w:rsidRPr="00A96F5D">
        <w:rPr>
          <w:rFonts w:ascii="Garamond" w:hAnsi="Garamond"/>
          <w:sz w:val="20"/>
          <w:szCs w:val="20"/>
        </w:rPr>
        <w:t>,  outside the submitted work; M. Calderon:  has received honorarium in Advisory Boards for ALK and Hal-Allergy, as speaker for ALK, Merck and Stallergenes-Greer.; C. Cing</w:t>
      </w:r>
      <w:r w:rsidR="007641BC">
        <w:rPr>
          <w:rFonts w:ascii="Garamond" w:hAnsi="Garamond"/>
          <w:sz w:val="20"/>
          <w:szCs w:val="20"/>
        </w:rPr>
        <w:t>i: has nothing to disclose ; S.</w:t>
      </w:r>
      <w:r w:rsidRPr="00A96F5D">
        <w:rPr>
          <w:rFonts w:ascii="Garamond" w:hAnsi="Garamond"/>
          <w:sz w:val="20"/>
          <w:szCs w:val="20"/>
        </w:rPr>
        <w:t>Durham: reports grants from Regeneron, USA, grants from Biotech Tools, grants from ALK, Denmark, personal fees from Anergis, Switzerland, personal fees from Circassia, UK, personal fees from Biomay, Austria, personal fees from Merck, personal fees from Allergy Therapeutics, UK, personal fees from ALK, Horsholm, Denmark, personal fees from med Update GmbH, Germany, grants from Food Standards Agency, UK, grants from National Institute of Health Research UK, personal fees from Allergy Therapeutics, outside the submitted work; R. Gerth van Wijk: reports personal fees from ALK Abello, personal fees from Circassia, personal fees from Allergopharma,  during the conduct of the study; S. Halken: reports personal fees from ALK Abelló, personal fees from Different companies e.g. MEDA, Stallergenes, Allergopharma and ALK-Abelló,  outside the submitted work; E. Hamelmann: is giving lectures in industry symposia and takes part in advisory board meetings for the following companies: Boehringer Ingelheim, Novartis, ALK, HAL Allergy, Bencard, Stallergenes, Leti Pharma, Symbiopharm.; P.Hellings: has nothing to disclose.; L. Jacobsen: reports personal fees from EAMG,  outside the submitted work; E.Knol: has nothing to disclose.; D. Larenas-Linnemann: No influence in the presented paper.; S. Lin: has nothing to disclose.; V. Maggina: has nothing to disclose; R. Mosges:  reports personal fees from ALK, grants from ASIT biotech, personal fees from allergopharma, personal fees from Allergy Therapeutics, grants and personal fees from Bencard, grants from Leti, grants, personal fees and non-financial support from Lofarma, non-financial support from Roxall, grants and personal fees from Stallergenes, grants from Optima, personal fees from Friulchem, personal fees from Hexal, personal fees from Servier, personal fees from Klosterfrau, non-financial support from Atmos, personal fees from Bayer, non-financial support from Bionorica, personal fees from FAES, personal fees from GSK, personal fees from MSD, personal fees from Johnson&amp;Johnson, personal fees from Meda, personal fees and non-financial support from Novartis, non-financial support from Otonomy, personal fees from Stada, personal fees from UCB, non-financial support from Ferrero, grants from BitopAG, grants from Hulka, personal fees from Nuvo, grants from Ursapharm,  outside the submitted work; H.Oude-Elberlink: reports grants from ALK ABello ,  during the conduct of the study; G. Pajno: reports grants from Stallergenes,  from null,  during the conduct of the study; R. Panwanker: has nothing to disclose.; E. Pastorello: has nothing to disclose.; M. Penagos: reports personal fees from Stallergenes, personal fees from ALK,  outside the submitted work; C. Pitsios: has nothing to disclose.; G. Rotiroti: reports personal fees from  ALK  Abello',  outside the submitted work; F. Timmermans:  has nothing to disclose.; O. Tsilochristou: Dr. Tsilochristou has nothing to disclose.; E. Varga: has nothing to disclose; C. Schmidt-Weber: reports grants from Allergopharma and Leti, honorarium from PLS-Design ,Allergopharma and Leti, member of scientific advisory board Leti, holds shares in PLS-Design, and hopes to develop a patent ; J. Wilkinson: has nothing to disclose.; A. Williams: reports other from ALK Abello UK, other from Diagenics LTD UK,  outside the submitted work; . Travel expenses for education meetings EAACI &amp; BSACI; M. Worm: Allergopharma, Novartaos, Stellergens, Medic Pharma, Alk-Alello; L. Zhang: has nothing to disclose.</w:t>
      </w:r>
      <w:r>
        <w:rPr>
          <w:rFonts w:ascii="Garamond" w:hAnsi="Garamond"/>
          <w:sz w:val="20"/>
          <w:szCs w:val="20"/>
        </w:rPr>
        <w:t>; A. Sheikh:</w:t>
      </w:r>
      <w:r w:rsidRPr="00A96F5D">
        <w:rPr>
          <w:rFonts w:ascii="Garamond" w:hAnsi="Garamond"/>
          <w:sz w:val="20"/>
          <w:szCs w:val="20"/>
        </w:rPr>
        <w:t xml:space="preserve"> reports grants from EAACI,  </w:t>
      </w:r>
      <w:r w:rsidR="00A969FE">
        <w:rPr>
          <w:rFonts w:ascii="Garamond" w:hAnsi="Garamond"/>
          <w:sz w:val="20"/>
          <w:szCs w:val="20"/>
        </w:rPr>
        <w:t>during the conduct of the study</w:t>
      </w:r>
      <w:r w:rsidRPr="00A96F5D">
        <w:rPr>
          <w:rFonts w:ascii="Garamond" w:hAnsi="Garamond"/>
          <w:sz w:val="20"/>
          <w:szCs w:val="20"/>
        </w:rPr>
        <w:t>.</w:t>
      </w:r>
      <w:r w:rsidR="007641BC" w:rsidRPr="007641BC">
        <w:rPr>
          <w:rFonts w:ascii="Garamond" w:hAnsi="Garamond" w:cs="Arial"/>
          <w:sz w:val="20"/>
          <w:szCs w:val="20"/>
          <w:lang w:val="en-US"/>
        </w:rPr>
        <w:t xml:space="preserve"> </w:t>
      </w:r>
    </w:p>
    <w:p w14:paraId="1C0566FB" w14:textId="77777777" w:rsidR="003A2794" w:rsidRDefault="003A2794" w:rsidP="00D20980">
      <w:pPr>
        <w:spacing w:line="360" w:lineRule="auto"/>
        <w:jc w:val="both"/>
        <w:rPr>
          <w:rFonts w:ascii="Garamond" w:hAnsi="Garamond" w:cs="Arial"/>
          <w:b/>
          <w:sz w:val="22"/>
          <w:szCs w:val="22"/>
          <w:lang w:val="en-US"/>
        </w:rPr>
      </w:pPr>
    </w:p>
    <w:p w14:paraId="164C5B24" w14:textId="77777777" w:rsidR="003A2794" w:rsidRPr="007641BC" w:rsidRDefault="003A2794" w:rsidP="003A2794">
      <w:pPr>
        <w:autoSpaceDE w:val="0"/>
        <w:autoSpaceDN w:val="0"/>
        <w:adjustRightInd w:val="0"/>
        <w:spacing w:line="360" w:lineRule="auto"/>
        <w:jc w:val="both"/>
        <w:rPr>
          <w:rFonts w:ascii="Garamond" w:hAnsi="Garamond" w:cs="Arial"/>
          <w:b/>
          <w:sz w:val="20"/>
          <w:szCs w:val="20"/>
          <w:lang w:val="en-US"/>
        </w:rPr>
      </w:pPr>
      <w:r w:rsidRPr="007641BC">
        <w:rPr>
          <w:rFonts w:ascii="Garamond" w:hAnsi="Garamond" w:cs="Arial"/>
          <w:b/>
          <w:sz w:val="20"/>
          <w:szCs w:val="20"/>
          <w:lang w:val="en-US"/>
        </w:rPr>
        <w:t xml:space="preserve">Additional material </w:t>
      </w:r>
    </w:p>
    <w:p w14:paraId="0A513126" w14:textId="77777777" w:rsidR="003A2794" w:rsidRDefault="003A2794" w:rsidP="003A2794">
      <w:pPr>
        <w:autoSpaceDE w:val="0"/>
        <w:autoSpaceDN w:val="0"/>
        <w:adjustRightInd w:val="0"/>
        <w:spacing w:line="360" w:lineRule="auto"/>
        <w:jc w:val="both"/>
        <w:rPr>
          <w:rFonts w:ascii="Garamond" w:hAnsi="Garamond" w:cs="Arial"/>
          <w:sz w:val="20"/>
          <w:szCs w:val="20"/>
          <w:lang w:val="en-US"/>
        </w:rPr>
      </w:pPr>
      <w:r>
        <w:rPr>
          <w:rFonts w:ascii="Garamond" w:hAnsi="Garamond" w:cs="Arial"/>
          <w:sz w:val="20"/>
          <w:szCs w:val="20"/>
          <w:lang w:val="en-US"/>
        </w:rPr>
        <w:t>Tables and figures to accompany main paper</w:t>
      </w:r>
      <w:r w:rsidRPr="007641BC">
        <w:rPr>
          <w:rFonts w:ascii="Garamond" w:hAnsi="Garamond" w:cs="Arial"/>
          <w:sz w:val="20"/>
          <w:szCs w:val="20"/>
          <w:lang w:val="en-US"/>
        </w:rPr>
        <w:t xml:space="preserve"> </w:t>
      </w:r>
    </w:p>
    <w:p w14:paraId="67D733B4" w14:textId="77777777" w:rsidR="003A2794" w:rsidRDefault="003A2794" w:rsidP="003A2794">
      <w:pPr>
        <w:autoSpaceDE w:val="0"/>
        <w:autoSpaceDN w:val="0"/>
        <w:adjustRightInd w:val="0"/>
        <w:spacing w:line="360" w:lineRule="auto"/>
        <w:jc w:val="both"/>
        <w:rPr>
          <w:rFonts w:ascii="Garamond" w:hAnsi="Garamond" w:cs="Arial"/>
          <w:sz w:val="20"/>
          <w:szCs w:val="20"/>
          <w:lang w:val="en-US"/>
        </w:rPr>
      </w:pPr>
      <w:r>
        <w:rPr>
          <w:rFonts w:ascii="Garamond" w:hAnsi="Garamond" w:cs="Arial"/>
          <w:sz w:val="20"/>
          <w:szCs w:val="20"/>
          <w:lang w:val="en-US"/>
        </w:rPr>
        <w:t>S1: Supplementary figures</w:t>
      </w:r>
    </w:p>
    <w:p w14:paraId="45E7635F" w14:textId="77777777" w:rsidR="003A2794" w:rsidRDefault="003A2794" w:rsidP="003A2794">
      <w:pPr>
        <w:autoSpaceDE w:val="0"/>
        <w:autoSpaceDN w:val="0"/>
        <w:adjustRightInd w:val="0"/>
        <w:spacing w:line="360" w:lineRule="auto"/>
        <w:jc w:val="both"/>
        <w:rPr>
          <w:rFonts w:ascii="Garamond" w:hAnsi="Garamond" w:cs="Arial"/>
          <w:sz w:val="20"/>
          <w:szCs w:val="20"/>
          <w:lang w:val="en-US"/>
        </w:rPr>
      </w:pPr>
      <w:r>
        <w:rPr>
          <w:rFonts w:ascii="Garamond" w:hAnsi="Garamond" w:cs="Arial"/>
          <w:sz w:val="20"/>
          <w:szCs w:val="20"/>
          <w:lang w:val="en-US"/>
        </w:rPr>
        <w:t>S2: Supplementary tables</w:t>
      </w:r>
    </w:p>
    <w:p w14:paraId="58DC0B54" w14:textId="77777777" w:rsidR="003A2794" w:rsidRDefault="003A2794" w:rsidP="003A2794">
      <w:pPr>
        <w:autoSpaceDE w:val="0"/>
        <w:autoSpaceDN w:val="0"/>
        <w:adjustRightInd w:val="0"/>
        <w:spacing w:line="360" w:lineRule="auto"/>
        <w:jc w:val="both"/>
        <w:rPr>
          <w:rFonts w:ascii="Garamond" w:hAnsi="Garamond" w:cs="Arial"/>
          <w:sz w:val="20"/>
          <w:szCs w:val="20"/>
          <w:lang w:val="en-US"/>
        </w:rPr>
      </w:pPr>
      <w:r>
        <w:rPr>
          <w:rFonts w:ascii="Garamond" w:hAnsi="Garamond" w:cs="Arial"/>
          <w:sz w:val="20"/>
          <w:szCs w:val="20"/>
          <w:lang w:val="en-US"/>
        </w:rPr>
        <w:t>S3: Safety figures</w:t>
      </w:r>
    </w:p>
    <w:p w14:paraId="0CAB6ADD" w14:textId="77777777" w:rsidR="003A2794" w:rsidRDefault="003A2794" w:rsidP="003A2794">
      <w:pPr>
        <w:autoSpaceDE w:val="0"/>
        <w:autoSpaceDN w:val="0"/>
        <w:adjustRightInd w:val="0"/>
        <w:spacing w:line="360" w:lineRule="auto"/>
        <w:jc w:val="both"/>
        <w:rPr>
          <w:rFonts w:ascii="Garamond" w:hAnsi="Garamond" w:cs="Arial"/>
          <w:sz w:val="20"/>
          <w:szCs w:val="20"/>
          <w:lang w:val="en-US"/>
        </w:rPr>
      </w:pPr>
      <w:r>
        <w:rPr>
          <w:rFonts w:ascii="Garamond" w:hAnsi="Garamond" w:cs="Arial"/>
          <w:sz w:val="20"/>
          <w:szCs w:val="20"/>
          <w:lang w:val="en-US"/>
        </w:rPr>
        <w:t>Appendix 1: Search strategy</w:t>
      </w:r>
      <w:r w:rsidRPr="007641BC">
        <w:rPr>
          <w:rFonts w:ascii="Garamond" w:hAnsi="Garamond" w:cs="Arial"/>
          <w:sz w:val="20"/>
          <w:szCs w:val="20"/>
          <w:lang w:val="en-US"/>
        </w:rPr>
        <w:t xml:space="preserve"> </w:t>
      </w:r>
    </w:p>
    <w:p w14:paraId="272F4F7E" w14:textId="77777777" w:rsidR="003A2794" w:rsidRDefault="003A2794" w:rsidP="003A2794">
      <w:pPr>
        <w:autoSpaceDE w:val="0"/>
        <w:autoSpaceDN w:val="0"/>
        <w:adjustRightInd w:val="0"/>
        <w:spacing w:line="360" w:lineRule="auto"/>
        <w:jc w:val="both"/>
        <w:rPr>
          <w:rFonts w:ascii="Garamond" w:hAnsi="Garamond" w:cs="Arial"/>
          <w:sz w:val="20"/>
          <w:szCs w:val="20"/>
          <w:lang w:val="en-US"/>
        </w:rPr>
      </w:pPr>
      <w:r>
        <w:rPr>
          <w:rFonts w:ascii="Garamond" w:hAnsi="Garamond" w:cs="Arial"/>
          <w:sz w:val="20"/>
          <w:szCs w:val="20"/>
          <w:lang w:val="en-US"/>
        </w:rPr>
        <w:t>Appendix 2: PRISMA Checklist</w:t>
      </w:r>
    </w:p>
    <w:p w14:paraId="5D0958E2" w14:textId="77777777" w:rsidR="003A2794" w:rsidRDefault="003A2794" w:rsidP="003A2794">
      <w:pPr>
        <w:autoSpaceDE w:val="0"/>
        <w:autoSpaceDN w:val="0"/>
        <w:adjustRightInd w:val="0"/>
        <w:spacing w:line="360" w:lineRule="auto"/>
        <w:jc w:val="both"/>
        <w:rPr>
          <w:rFonts w:ascii="Garamond" w:hAnsi="Garamond" w:cs="Arial"/>
          <w:sz w:val="20"/>
          <w:szCs w:val="20"/>
          <w:lang w:val="en-US"/>
        </w:rPr>
      </w:pPr>
      <w:r>
        <w:rPr>
          <w:rFonts w:ascii="Garamond" w:hAnsi="Garamond" w:cs="Arial"/>
          <w:sz w:val="20"/>
          <w:szCs w:val="20"/>
          <w:lang w:val="en-US"/>
        </w:rPr>
        <w:t>Online supplement</w:t>
      </w:r>
    </w:p>
    <w:p w14:paraId="4AA3B436" w14:textId="77777777" w:rsidR="003A2794" w:rsidRDefault="003A2794" w:rsidP="00D20980">
      <w:pPr>
        <w:spacing w:line="360" w:lineRule="auto"/>
        <w:jc w:val="both"/>
        <w:rPr>
          <w:rFonts w:ascii="Garamond" w:hAnsi="Garamond" w:cs="Arial"/>
          <w:i/>
          <w:sz w:val="22"/>
          <w:szCs w:val="22"/>
          <w:lang w:val="en-US"/>
        </w:rPr>
      </w:pPr>
    </w:p>
    <w:p w14:paraId="05455ADB" w14:textId="77777777" w:rsidR="003A2794" w:rsidRDefault="003A2794" w:rsidP="00D20980">
      <w:pPr>
        <w:spacing w:line="360" w:lineRule="auto"/>
        <w:jc w:val="both"/>
        <w:rPr>
          <w:rFonts w:ascii="Garamond" w:hAnsi="Garamond" w:cs="Arial"/>
          <w:i/>
          <w:sz w:val="22"/>
          <w:szCs w:val="22"/>
          <w:lang w:val="en-US"/>
        </w:rPr>
      </w:pPr>
    </w:p>
    <w:p w14:paraId="50BB31DD" w14:textId="77777777" w:rsidR="003A2794" w:rsidRDefault="003A2794" w:rsidP="00D20980">
      <w:pPr>
        <w:spacing w:line="360" w:lineRule="auto"/>
        <w:jc w:val="both"/>
        <w:rPr>
          <w:rFonts w:ascii="Garamond" w:hAnsi="Garamond" w:cs="Arial"/>
          <w:i/>
          <w:sz w:val="22"/>
          <w:szCs w:val="22"/>
          <w:lang w:val="en-US"/>
        </w:rPr>
      </w:pPr>
    </w:p>
    <w:p w14:paraId="3874CEDE" w14:textId="77777777" w:rsidR="003A2794" w:rsidRDefault="003A2794" w:rsidP="00D20980">
      <w:pPr>
        <w:spacing w:line="360" w:lineRule="auto"/>
        <w:jc w:val="both"/>
        <w:rPr>
          <w:rFonts w:ascii="Garamond" w:hAnsi="Garamond" w:cs="Arial"/>
          <w:i/>
          <w:sz w:val="22"/>
          <w:szCs w:val="22"/>
          <w:lang w:val="en-US"/>
        </w:rPr>
      </w:pPr>
    </w:p>
    <w:p w14:paraId="7430DD7B" w14:textId="77777777" w:rsidR="003A2794" w:rsidRDefault="003A2794" w:rsidP="00D20980">
      <w:pPr>
        <w:spacing w:line="360" w:lineRule="auto"/>
        <w:jc w:val="both"/>
        <w:rPr>
          <w:rFonts w:ascii="Garamond" w:hAnsi="Garamond" w:cs="Arial"/>
          <w:i/>
          <w:sz w:val="22"/>
          <w:szCs w:val="22"/>
          <w:lang w:val="en-US"/>
        </w:rPr>
      </w:pPr>
    </w:p>
    <w:p w14:paraId="11ADB8CA" w14:textId="77777777" w:rsidR="003A2794" w:rsidRDefault="003A2794" w:rsidP="00D20980">
      <w:pPr>
        <w:spacing w:line="360" w:lineRule="auto"/>
        <w:jc w:val="both"/>
        <w:rPr>
          <w:rFonts w:ascii="Garamond" w:hAnsi="Garamond" w:cs="Arial"/>
          <w:i/>
          <w:sz w:val="22"/>
          <w:szCs w:val="22"/>
          <w:lang w:val="en-US"/>
        </w:rPr>
      </w:pPr>
    </w:p>
    <w:p w14:paraId="5096CFA9" w14:textId="77777777" w:rsidR="003A2794" w:rsidRDefault="003A2794" w:rsidP="00D20980">
      <w:pPr>
        <w:spacing w:line="360" w:lineRule="auto"/>
        <w:jc w:val="both"/>
        <w:rPr>
          <w:rFonts w:ascii="Garamond" w:hAnsi="Garamond" w:cs="Arial"/>
          <w:i/>
          <w:sz w:val="22"/>
          <w:szCs w:val="22"/>
          <w:lang w:val="en-US"/>
        </w:rPr>
      </w:pPr>
    </w:p>
    <w:p w14:paraId="44A95BAA" w14:textId="77777777" w:rsidR="003A2794" w:rsidRDefault="003A2794" w:rsidP="00D20980">
      <w:pPr>
        <w:spacing w:line="360" w:lineRule="auto"/>
        <w:jc w:val="both"/>
        <w:rPr>
          <w:rFonts w:ascii="Garamond" w:hAnsi="Garamond" w:cs="Arial"/>
          <w:i/>
          <w:sz w:val="22"/>
          <w:szCs w:val="22"/>
          <w:lang w:val="en-US"/>
        </w:rPr>
      </w:pPr>
    </w:p>
    <w:p w14:paraId="70181D70" w14:textId="77777777" w:rsidR="00D20980" w:rsidRDefault="00D20980" w:rsidP="00D20980">
      <w:pPr>
        <w:spacing w:line="360" w:lineRule="auto"/>
        <w:jc w:val="both"/>
        <w:rPr>
          <w:rFonts w:ascii="Garamond" w:hAnsi="Garamond" w:cs="Arial"/>
          <w:i/>
          <w:sz w:val="22"/>
          <w:szCs w:val="22"/>
          <w:lang w:val="en-US"/>
        </w:rPr>
      </w:pPr>
      <w:r w:rsidRPr="008F0974">
        <w:rPr>
          <w:rFonts w:ascii="Garamond" w:hAnsi="Garamond" w:cs="Arial"/>
          <w:i/>
          <w:sz w:val="22"/>
          <w:szCs w:val="22"/>
          <w:lang w:val="en-US"/>
        </w:rPr>
        <w:t>Online supplement</w:t>
      </w:r>
    </w:p>
    <w:p w14:paraId="682E4287" w14:textId="77777777" w:rsidR="00D20980" w:rsidRPr="008F0974" w:rsidRDefault="00D20980" w:rsidP="00D20980">
      <w:pPr>
        <w:spacing w:line="360" w:lineRule="auto"/>
        <w:jc w:val="both"/>
        <w:rPr>
          <w:rFonts w:ascii="Garamond" w:hAnsi="Garamond" w:cs="Arial"/>
          <w:i/>
          <w:sz w:val="22"/>
          <w:szCs w:val="22"/>
          <w:lang w:val="en-US"/>
        </w:rPr>
      </w:pPr>
    </w:p>
    <w:p w14:paraId="51BB2429" w14:textId="77777777" w:rsidR="00D20980" w:rsidRPr="00F27C66" w:rsidRDefault="00D20980" w:rsidP="00D20980">
      <w:pPr>
        <w:pStyle w:val="NoSpacing"/>
        <w:spacing w:line="360" w:lineRule="auto"/>
        <w:outlineLvl w:val="0"/>
        <w:rPr>
          <w:rFonts w:ascii="Garamond" w:hAnsi="Garamond"/>
          <w:b/>
          <w:sz w:val="22"/>
          <w:szCs w:val="22"/>
          <w:lang w:val="en-US"/>
        </w:rPr>
      </w:pPr>
      <w:r w:rsidRPr="00F27C66">
        <w:rPr>
          <w:rFonts w:ascii="Garamond" w:hAnsi="Garamond"/>
          <w:b/>
          <w:sz w:val="22"/>
          <w:szCs w:val="22"/>
          <w:lang w:val="en-US"/>
        </w:rPr>
        <w:t>Allergen immunotherapy for allergic rhinoconjunctivitis: a systematic review and meta-analysis</w:t>
      </w:r>
    </w:p>
    <w:p w14:paraId="1367210C"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766B8F44"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r w:rsidRPr="0007182D">
        <w:rPr>
          <w:rFonts w:ascii="Garamond" w:hAnsi="Garamond" w:cs="Arial"/>
          <w:bCs/>
          <w:sz w:val="22"/>
          <w:szCs w:val="22"/>
          <w:vertAlign w:val="superscript"/>
          <w:lang w:val="en-US"/>
        </w:rPr>
        <w:t>1</w:t>
      </w:r>
      <w:r w:rsidRPr="0007182D">
        <w:rPr>
          <w:rFonts w:ascii="Garamond" w:hAnsi="Garamond" w:cs="Arial"/>
          <w:bCs/>
          <w:sz w:val="22"/>
          <w:szCs w:val="22"/>
          <w:lang w:val="en-US"/>
        </w:rPr>
        <w:t xml:space="preserve">Sangeeta Dhami, </w:t>
      </w:r>
      <w:r w:rsidRPr="0007182D">
        <w:rPr>
          <w:rFonts w:ascii="Garamond" w:hAnsi="Garamond" w:cs="Arial"/>
          <w:bCs/>
          <w:sz w:val="22"/>
          <w:szCs w:val="22"/>
          <w:vertAlign w:val="superscript"/>
          <w:lang w:val="en-US"/>
        </w:rPr>
        <w:t>2</w:t>
      </w:r>
      <w:r w:rsidRPr="0007182D">
        <w:rPr>
          <w:rFonts w:ascii="Garamond" w:hAnsi="Garamond" w:cs="Arial"/>
          <w:bCs/>
          <w:sz w:val="22"/>
          <w:szCs w:val="22"/>
          <w:lang w:val="en-US"/>
        </w:rPr>
        <w:t xml:space="preserve">Ulugbek Nurmatov, </w:t>
      </w:r>
      <w:r w:rsidRPr="00B51867">
        <w:rPr>
          <w:rFonts w:ascii="Garamond" w:hAnsi="Garamond" w:cs="Arial"/>
          <w:bCs/>
          <w:sz w:val="22"/>
          <w:szCs w:val="22"/>
          <w:vertAlign w:val="superscript"/>
          <w:lang w:val="en-US"/>
        </w:rPr>
        <w:t>3</w:t>
      </w:r>
      <w:r w:rsidRPr="000C6294">
        <w:rPr>
          <w:rFonts w:ascii="Garamond" w:hAnsi="Garamond" w:cs="Arial"/>
          <w:bCs/>
          <w:sz w:val="22"/>
          <w:szCs w:val="22"/>
          <w:lang w:val="en-US"/>
        </w:rPr>
        <w:t xml:space="preserve">Stefania Arasi, </w:t>
      </w:r>
      <w:r w:rsidRPr="000C6294">
        <w:rPr>
          <w:rFonts w:ascii="Garamond" w:hAnsi="Garamond" w:cs="Arial"/>
          <w:bCs/>
          <w:sz w:val="22"/>
          <w:szCs w:val="22"/>
          <w:vertAlign w:val="superscript"/>
          <w:lang w:val="en-US"/>
        </w:rPr>
        <w:t>4</w:t>
      </w:r>
      <w:r w:rsidRPr="000C6294">
        <w:rPr>
          <w:rFonts w:ascii="Garamond" w:hAnsi="Garamond" w:cs="Arial"/>
          <w:bCs/>
          <w:sz w:val="22"/>
          <w:szCs w:val="22"/>
          <w:lang w:val="en-US"/>
        </w:rPr>
        <w:t>Tahir Khan</w:t>
      </w:r>
      <w:r w:rsidRPr="009A0545">
        <w:rPr>
          <w:rFonts w:ascii="Garamond" w:hAnsi="Garamond" w:cs="Arial"/>
          <w:bCs/>
          <w:sz w:val="22"/>
          <w:szCs w:val="22"/>
          <w:lang w:val="en-US"/>
        </w:rPr>
        <w:t xml:space="preserve">, </w:t>
      </w:r>
      <w:r w:rsidRPr="009A0545">
        <w:rPr>
          <w:rFonts w:ascii="Garamond" w:hAnsi="Garamond" w:cs="Arial"/>
          <w:bCs/>
          <w:sz w:val="22"/>
          <w:szCs w:val="22"/>
          <w:vertAlign w:val="superscript"/>
          <w:lang w:val="en-US"/>
        </w:rPr>
        <w:t>5</w:t>
      </w:r>
      <w:r w:rsidRPr="009A0545">
        <w:rPr>
          <w:rFonts w:ascii="Garamond" w:hAnsi="Garamond" w:cs="Arial"/>
          <w:bCs/>
          <w:sz w:val="22"/>
          <w:szCs w:val="22"/>
          <w:lang w:val="en-US"/>
        </w:rPr>
        <w:t xml:space="preserve">Miqdad Asaria, </w:t>
      </w:r>
      <w:r w:rsidRPr="009A0545">
        <w:rPr>
          <w:rFonts w:ascii="Garamond" w:hAnsi="Garamond" w:cs="Arial"/>
          <w:bCs/>
          <w:sz w:val="22"/>
          <w:szCs w:val="22"/>
          <w:vertAlign w:val="superscript"/>
          <w:lang w:val="en-US"/>
        </w:rPr>
        <w:t>6</w:t>
      </w:r>
      <w:r w:rsidRPr="009A0545">
        <w:rPr>
          <w:rFonts w:ascii="Garamond" w:hAnsi="Garamond" w:cs="Arial"/>
          <w:bCs/>
          <w:sz w:val="22"/>
          <w:szCs w:val="22"/>
          <w:lang w:val="en-US"/>
        </w:rPr>
        <w:t xml:space="preserve">Hader Zaman, </w:t>
      </w:r>
      <w:r w:rsidRPr="009A0545">
        <w:rPr>
          <w:rFonts w:ascii="Garamond" w:hAnsi="Garamond" w:cs="Arial"/>
          <w:bCs/>
          <w:sz w:val="22"/>
          <w:szCs w:val="22"/>
          <w:vertAlign w:val="superscript"/>
          <w:lang w:val="en-US"/>
        </w:rPr>
        <w:t>7</w:t>
      </w:r>
      <w:r w:rsidRPr="009A0545">
        <w:rPr>
          <w:rFonts w:ascii="Garamond" w:hAnsi="Garamond" w:cs="Arial"/>
          <w:bCs/>
          <w:sz w:val="22"/>
          <w:szCs w:val="22"/>
          <w:lang w:val="en-US"/>
        </w:rPr>
        <w:t xml:space="preserve">Arnav Agarwal, </w:t>
      </w:r>
      <w:r w:rsidRPr="009A0545">
        <w:rPr>
          <w:rFonts w:ascii="Garamond" w:hAnsi="Garamond" w:cs="Arial"/>
          <w:bCs/>
          <w:sz w:val="22"/>
          <w:szCs w:val="22"/>
          <w:vertAlign w:val="superscript"/>
          <w:lang w:val="en-US"/>
        </w:rPr>
        <w:t>8</w:t>
      </w:r>
      <w:r w:rsidRPr="009A0545">
        <w:rPr>
          <w:rFonts w:ascii="Garamond" w:hAnsi="Garamond" w:cs="Arial"/>
          <w:bCs/>
          <w:sz w:val="22"/>
          <w:szCs w:val="22"/>
          <w:lang w:val="en-US"/>
        </w:rPr>
        <w:t>Gopal Netuveli ,</w:t>
      </w:r>
      <w:r w:rsidRPr="009A0545">
        <w:rPr>
          <w:rFonts w:ascii="Garamond" w:hAnsi="Garamond" w:cs="Arial"/>
          <w:bCs/>
          <w:sz w:val="22"/>
          <w:szCs w:val="22"/>
          <w:vertAlign w:val="superscript"/>
          <w:lang w:val="en-US"/>
        </w:rPr>
        <w:t>9</w:t>
      </w:r>
      <w:r w:rsidRPr="009A0545">
        <w:rPr>
          <w:rFonts w:ascii="Garamond" w:hAnsi="Garamond" w:cs="Arial"/>
          <w:bCs/>
          <w:sz w:val="22"/>
          <w:szCs w:val="22"/>
          <w:lang w:val="en-US"/>
        </w:rPr>
        <w:t xml:space="preserve">Graham Roberts, </w:t>
      </w:r>
      <w:r w:rsidRPr="009A0545">
        <w:rPr>
          <w:rFonts w:ascii="Garamond" w:hAnsi="Garamond" w:cs="Arial"/>
          <w:bCs/>
          <w:sz w:val="22"/>
          <w:szCs w:val="22"/>
          <w:vertAlign w:val="superscript"/>
          <w:lang w:val="en-US"/>
        </w:rPr>
        <w:t>10, 11</w:t>
      </w:r>
      <w:r w:rsidRPr="009A0545">
        <w:rPr>
          <w:rFonts w:ascii="Garamond" w:hAnsi="Garamond" w:cs="Arial"/>
          <w:bCs/>
          <w:sz w:val="22"/>
          <w:szCs w:val="22"/>
          <w:lang w:val="en-US"/>
        </w:rPr>
        <w:t>Oliver Pfaar,</w:t>
      </w:r>
      <w:r w:rsidRPr="009A0545">
        <w:rPr>
          <w:rFonts w:ascii="Garamond" w:hAnsi="Garamond" w:cs="Arial"/>
          <w:sz w:val="22"/>
          <w:szCs w:val="22"/>
          <w:lang w:val="en-US"/>
        </w:rPr>
        <w:t xml:space="preserve"> </w:t>
      </w:r>
      <w:r w:rsidRPr="009A0545">
        <w:rPr>
          <w:rFonts w:ascii="Garamond" w:hAnsi="Garamond" w:cs="Arial"/>
          <w:sz w:val="22"/>
          <w:szCs w:val="22"/>
          <w:vertAlign w:val="superscript"/>
          <w:lang w:val="en-US"/>
        </w:rPr>
        <w:t>12</w:t>
      </w:r>
      <w:r w:rsidRPr="009A0545">
        <w:rPr>
          <w:rFonts w:ascii="Garamond" w:hAnsi="Garamond" w:cs="Arial"/>
          <w:sz w:val="22"/>
          <w:szCs w:val="22"/>
          <w:lang w:val="en-US"/>
        </w:rPr>
        <w:t xml:space="preserve">Antonella Muraro, </w:t>
      </w:r>
      <w:r w:rsidRPr="009A0545">
        <w:rPr>
          <w:rFonts w:ascii="Garamond" w:hAnsi="Garamond" w:cs="Arial"/>
          <w:sz w:val="22"/>
          <w:szCs w:val="22"/>
          <w:vertAlign w:val="superscript"/>
          <w:lang w:val="en-US"/>
        </w:rPr>
        <w:t xml:space="preserve"> 13</w:t>
      </w:r>
      <w:r w:rsidRPr="009A0545">
        <w:rPr>
          <w:rFonts w:ascii="Garamond" w:hAnsi="Garamond" w:cs="Arial"/>
          <w:sz w:val="22"/>
          <w:szCs w:val="22"/>
          <w:lang w:val="en-US"/>
        </w:rPr>
        <w:t xml:space="preserve">Ignacio J. Ansotegui, </w:t>
      </w:r>
      <w:r w:rsidRPr="009A0545">
        <w:rPr>
          <w:rFonts w:ascii="Garamond" w:hAnsi="Garamond" w:cs="Arial"/>
          <w:sz w:val="22"/>
          <w:szCs w:val="22"/>
          <w:vertAlign w:val="superscript"/>
          <w:lang w:val="en-US"/>
        </w:rPr>
        <w:t>14</w:t>
      </w:r>
      <w:r w:rsidRPr="009A0545">
        <w:rPr>
          <w:rFonts w:ascii="Garamond" w:hAnsi="Garamond" w:cs="Arial"/>
          <w:sz w:val="22"/>
          <w:szCs w:val="22"/>
          <w:lang w:val="en-US"/>
        </w:rPr>
        <w:t xml:space="preserve">Moises Calderon, </w:t>
      </w:r>
      <w:r w:rsidRPr="009A0545">
        <w:rPr>
          <w:rFonts w:ascii="Garamond" w:hAnsi="Garamond" w:cs="Arial"/>
          <w:sz w:val="22"/>
          <w:szCs w:val="22"/>
          <w:vertAlign w:val="superscript"/>
          <w:lang w:val="en-US"/>
        </w:rPr>
        <w:t>15</w:t>
      </w:r>
      <w:r w:rsidRPr="009A0545">
        <w:rPr>
          <w:rFonts w:ascii="Garamond" w:hAnsi="Garamond" w:cs="Arial"/>
          <w:bCs/>
          <w:sz w:val="22"/>
          <w:szCs w:val="22"/>
          <w:lang w:val="en-US"/>
        </w:rPr>
        <w:t xml:space="preserve">Cemal Cingi, , </w:t>
      </w:r>
      <w:r w:rsidRPr="009A0545">
        <w:rPr>
          <w:rFonts w:ascii="Garamond" w:hAnsi="Garamond" w:cs="Arial"/>
          <w:sz w:val="22"/>
          <w:szCs w:val="22"/>
          <w:vertAlign w:val="superscript"/>
          <w:lang w:val="en-US"/>
        </w:rPr>
        <w:t>14</w:t>
      </w:r>
      <w:r w:rsidRPr="009A0545">
        <w:rPr>
          <w:rFonts w:ascii="Garamond" w:hAnsi="Garamond" w:cs="Arial"/>
          <w:sz w:val="22"/>
          <w:szCs w:val="22"/>
          <w:lang w:val="en-US"/>
        </w:rPr>
        <w:t>Stephen</w:t>
      </w:r>
      <w:r w:rsidRPr="009A0545">
        <w:rPr>
          <w:rFonts w:ascii="Garamond" w:hAnsi="Garamond" w:cs="Arial"/>
          <w:bCs/>
          <w:sz w:val="22"/>
          <w:szCs w:val="22"/>
          <w:lang w:val="en-US"/>
        </w:rPr>
        <w:t xml:space="preserve"> Durham, </w:t>
      </w:r>
      <w:r w:rsidRPr="009A0545">
        <w:rPr>
          <w:rFonts w:ascii="Garamond" w:hAnsi="Garamond" w:cs="Arial"/>
          <w:bCs/>
          <w:sz w:val="22"/>
          <w:szCs w:val="22"/>
          <w:vertAlign w:val="superscript"/>
          <w:lang w:val="en-US"/>
        </w:rPr>
        <w:t>1</w:t>
      </w:r>
      <w:r>
        <w:rPr>
          <w:rFonts w:ascii="Garamond" w:hAnsi="Garamond" w:cs="Arial"/>
          <w:bCs/>
          <w:sz w:val="22"/>
          <w:szCs w:val="22"/>
          <w:vertAlign w:val="superscript"/>
          <w:lang w:val="en-US"/>
        </w:rPr>
        <w:t>6</w:t>
      </w:r>
      <w:r w:rsidRPr="009A0545">
        <w:rPr>
          <w:rFonts w:ascii="Garamond" w:hAnsi="Garamond" w:cs="Arial"/>
          <w:bCs/>
          <w:sz w:val="22"/>
          <w:szCs w:val="22"/>
          <w:lang w:val="en-US"/>
        </w:rPr>
        <w:t xml:space="preserve">Ronald Gerth van Wijk,  </w:t>
      </w:r>
      <w:r w:rsidRPr="009A0545">
        <w:rPr>
          <w:rFonts w:ascii="Garamond" w:hAnsi="Garamond" w:cs="Arial"/>
          <w:bCs/>
          <w:sz w:val="22"/>
          <w:szCs w:val="22"/>
          <w:vertAlign w:val="superscript"/>
          <w:lang w:val="en-US"/>
        </w:rPr>
        <w:t>1</w:t>
      </w:r>
      <w:r>
        <w:rPr>
          <w:rFonts w:ascii="Garamond" w:hAnsi="Garamond" w:cs="Arial"/>
          <w:bCs/>
          <w:sz w:val="22"/>
          <w:szCs w:val="22"/>
          <w:vertAlign w:val="superscript"/>
          <w:lang w:val="en-US"/>
        </w:rPr>
        <w:t>7</w:t>
      </w:r>
      <w:r w:rsidRPr="009A0545">
        <w:rPr>
          <w:rFonts w:ascii="Garamond" w:hAnsi="Garamond" w:cs="Arial"/>
          <w:bCs/>
          <w:sz w:val="22"/>
          <w:szCs w:val="22"/>
          <w:lang w:val="en-US"/>
        </w:rPr>
        <w:t xml:space="preserve">Susanne Halken, </w:t>
      </w:r>
      <w:r w:rsidRPr="009A0545">
        <w:rPr>
          <w:rFonts w:ascii="Garamond" w:hAnsi="Garamond" w:cs="Arial"/>
          <w:bCs/>
          <w:sz w:val="22"/>
          <w:szCs w:val="22"/>
          <w:vertAlign w:val="superscript"/>
          <w:lang w:val="en-US"/>
        </w:rPr>
        <w:t>1</w:t>
      </w:r>
      <w:r>
        <w:rPr>
          <w:rFonts w:ascii="Garamond" w:hAnsi="Garamond" w:cs="Arial"/>
          <w:bCs/>
          <w:sz w:val="22"/>
          <w:szCs w:val="22"/>
          <w:vertAlign w:val="superscript"/>
          <w:lang w:val="en-US"/>
        </w:rPr>
        <w:t>8</w:t>
      </w:r>
      <w:r w:rsidRPr="009A0545">
        <w:rPr>
          <w:rFonts w:ascii="Garamond" w:hAnsi="Garamond" w:cs="Arial"/>
          <w:bCs/>
          <w:sz w:val="22"/>
          <w:szCs w:val="22"/>
          <w:lang w:val="en-US"/>
        </w:rPr>
        <w:t>Eckard Hamelmann,</w:t>
      </w:r>
      <w:r>
        <w:rPr>
          <w:rFonts w:ascii="Garamond" w:hAnsi="Garamond" w:cs="Arial"/>
          <w:bCs/>
          <w:sz w:val="22"/>
          <w:szCs w:val="22"/>
          <w:vertAlign w:val="superscript"/>
          <w:lang w:val="en-US"/>
        </w:rPr>
        <w:t>19</w:t>
      </w:r>
      <w:r w:rsidRPr="009A0545">
        <w:rPr>
          <w:rFonts w:ascii="Garamond" w:hAnsi="Garamond" w:cs="Arial"/>
          <w:bCs/>
          <w:sz w:val="22"/>
          <w:szCs w:val="22"/>
          <w:lang w:val="en-US"/>
        </w:rPr>
        <w:t xml:space="preserve">Peter Hellings,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0</w:t>
      </w:r>
      <w:r w:rsidRPr="009A0545">
        <w:rPr>
          <w:rFonts w:ascii="Garamond" w:hAnsi="Garamond" w:cs="Arial"/>
          <w:bCs/>
          <w:sz w:val="22"/>
          <w:szCs w:val="22"/>
          <w:lang w:val="en-US"/>
        </w:rPr>
        <w:t xml:space="preserve">Lars Jacobsen,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1</w:t>
      </w:r>
      <w:r w:rsidRPr="009A0545">
        <w:rPr>
          <w:rFonts w:ascii="Garamond" w:hAnsi="Garamond" w:cs="Arial"/>
          <w:bCs/>
          <w:sz w:val="22"/>
          <w:szCs w:val="22"/>
          <w:lang w:val="en-US"/>
        </w:rPr>
        <w:t xml:space="preserve">Edward Knol,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2</w:t>
      </w:r>
      <w:r w:rsidRPr="009A0545">
        <w:rPr>
          <w:rFonts w:ascii="Garamond" w:hAnsi="Garamond" w:cs="Arial"/>
          <w:bCs/>
          <w:sz w:val="22"/>
          <w:szCs w:val="22"/>
          <w:lang w:val="en-US"/>
        </w:rPr>
        <w:t xml:space="preserve">Desiree Larenas Linnemann,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3</w:t>
      </w:r>
      <w:r w:rsidRPr="009A0545">
        <w:rPr>
          <w:rFonts w:ascii="Garamond" w:hAnsi="Garamond" w:cs="Arial"/>
          <w:bCs/>
          <w:sz w:val="22"/>
          <w:szCs w:val="22"/>
          <w:lang w:val="en-US"/>
        </w:rPr>
        <w:t>Sandra Lin,</w:t>
      </w:r>
      <w:r>
        <w:rPr>
          <w:rFonts w:ascii="Garamond" w:hAnsi="Garamond" w:cs="Arial"/>
          <w:bCs/>
          <w:sz w:val="22"/>
          <w:szCs w:val="22"/>
          <w:lang w:val="en-US"/>
        </w:rPr>
        <w:t xml:space="preserve">              </w:t>
      </w:r>
      <w:r w:rsidRPr="009A0545">
        <w:rPr>
          <w:rFonts w:ascii="Garamond" w:hAnsi="Garamond" w:cs="Arial"/>
          <w:bCs/>
          <w:sz w:val="22"/>
          <w:szCs w:val="22"/>
          <w:lang w:val="en-US"/>
        </w:rPr>
        <w:t xml:space="preserve">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4</w:t>
      </w:r>
      <w:r w:rsidRPr="009A0545">
        <w:rPr>
          <w:rFonts w:ascii="Garamond" w:hAnsi="Garamond" w:cs="Arial"/>
          <w:bCs/>
          <w:sz w:val="22"/>
          <w:szCs w:val="22"/>
          <w:lang w:val="en-US"/>
        </w:rPr>
        <w:t>Paraskevi Maggina,</w:t>
      </w:r>
      <w:r w:rsidRPr="00F27C66">
        <w:rPr>
          <w:rFonts w:ascii="Garamond" w:hAnsi="Garamond"/>
          <w:sz w:val="22"/>
          <w:szCs w:val="22"/>
        </w:rPr>
        <w:t xml:space="preserve">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5</w:t>
      </w:r>
      <w:r w:rsidRPr="0007182D">
        <w:rPr>
          <w:rFonts w:ascii="Garamond" w:hAnsi="Garamond" w:cs="Arial"/>
          <w:bCs/>
          <w:sz w:val="22"/>
          <w:szCs w:val="22"/>
          <w:lang w:val="en-US"/>
        </w:rPr>
        <w:t xml:space="preserve">Ralph Moesges, </w:t>
      </w:r>
      <w:r w:rsidRPr="0007182D">
        <w:rPr>
          <w:rFonts w:ascii="Garamond" w:hAnsi="Garamond" w:cs="Arial"/>
          <w:bCs/>
          <w:sz w:val="22"/>
          <w:szCs w:val="22"/>
          <w:vertAlign w:val="superscript"/>
          <w:lang w:val="en-US"/>
        </w:rPr>
        <w:t>2</w:t>
      </w:r>
      <w:r>
        <w:rPr>
          <w:rFonts w:ascii="Garamond" w:hAnsi="Garamond" w:cs="Arial"/>
          <w:bCs/>
          <w:sz w:val="22"/>
          <w:szCs w:val="22"/>
          <w:vertAlign w:val="superscript"/>
          <w:lang w:val="en-US"/>
        </w:rPr>
        <w:t>6</w:t>
      </w:r>
      <w:r w:rsidRPr="0007182D">
        <w:rPr>
          <w:rFonts w:ascii="Garamond" w:hAnsi="Garamond" w:cs="Arial"/>
          <w:bCs/>
          <w:sz w:val="22"/>
          <w:szCs w:val="22"/>
          <w:lang w:val="en-US"/>
        </w:rPr>
        <w:t>Hanneke Oude-Elbe</w:t>
      </w:r>
      <w:r w:rsidRPr="00B51867">
        <w:rPr>
          <w:rFonts w:ascii="Garamond" w:hAnsi="Garamond" w:cs="Arial"/>
          <w:bCs/>
          <w:sz w:val="22"/>
          <w:szCs w:val="22"/>
          <w:lang w:val="en-US"/>
        </w:rPr>
        <w:t xml:space="preserve">rink, </w:t>
      </w:r>
      <w:r w:rsidRPr="000C6294">
        <w:rPr>
          <w:rFonts w:ascii="Garamond" w:hAnsi="Garamond" w:cs="Arial"/>
          <w:bCs/>
          <w:sz w:val="22"/>
          <w:szCs w:val="22"/>
          <w:vertAlign w:val="superscript"/>
          <w:lang w:val="en-US"/>
        </w:rPr>
        <w:t>2</w:t>
      </w:r>
      <w:r>
        <w:rPr>
          <w:rFonts w:ascii="Garamond" w:hAnsi="Garamond" w:cs="Arial"/>
          <w:bCs/>
          <w:sz w:val="22"/>
          <w:szCs w:val="22"/>
          <w:vertAlign w:val="superscript"/>
          <w:lang w:val="en-US"/>
        </w:rPr>
        <w:t>7</w:t>
      </w:r>
      <w:r w:rsidRPr="009A0545">
        <w:rPr>
          <w:rFonts w:ascii="Garamond" w:hAnsi="Garamond" w:cs="Arial"/>
          <w:bCs/>
          <w:sz w:val="22"/>
          <w:szCs w:val="22"/>
          <w:lang w:val="en-US"/>
        </w:rPr>
        <w:t xml:space="preserve">Giovanni Pajno,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8</w:t>
      </w:r>
      <w:r w:rsidRPr="009A0545">
        <w:rPr>
          <w:rFonts w:ascii="Garamond" w:hAnsi="Garamond" w:cs="Arial"/>
          <w:bCs/>
          <w:sz w:val="22"/>
          <w:szCs w:val="22"/>
          <w:lang w:val="en-US"/>
        </w:rPr>
        <w:t xml:space="preserve">Ruby Panwankar, </w:t>
      </w:r>
      <w:r>
        <w:rPr>
          <w:rFonts w:ascii="Garamond" w:hAnsi="Garamond" w:cs="Arial"/>
          <w:bCs/>
          <w:sz w:val="22"/>
          <w:szCs w:val="22"/>
          <w:vertAlign w:val="superscript"/>
          <w:lang w:val="en-US"/>
        </w:rPr>
        <w:t>29</w:t>
      </w:r>
      <w:r w:rsidRPr="009A0545">
        <w:rPr>
          <w:rFonts w:ascii="Garamond" w:hAnsi="Garamond" w:cs="Arial"/>
          <w:bCs/>
          <w:sz w:val="22"/>
          <w:szCs w:val="22"/>
          <w:lang w:val="en-US"/>
        </w:rPr>
        <w:t>Elideanna Pastorello,</w:t>
      </w:r>
      <w:r w:rsidRPr="00F27C66">
        <w:rPr>
          <w:rFonts w:ascii="Garamond" w:hAnsi="Garamond"/>
          <w:sz w:val="22"/>
          <w:szCs w:val="22"/>
        </w:rPr>
        <w:t xml:space="preserve"> </w:t>
      </w:r>
      <w:r w:rsidRPr="009A0545">
        <w:rPr>
          <w:rFonts w:ascii="Garamond" w:hAnsi="Garamond" w:cs="Arial"/>
          <w:sz w:val="22"/>
          <w:szCs w:val="22"/>
          <w:vertAlign w:val="superscript"/>
          <w:lang w:val="en-US"/>
        </w:rPr>
        <w:t>14</w:t>
      </w:r>
      <w:r w:rsidRPr="0007182D">
        <w:rPr>
          <w:rFonts w:ascii="Garamond" w:hAnsi="Garamond" w:cs="Arial"/>
          <w:bCs/>
          <w:sz w:val="22"/>
          <w:szCs w:val="22"/>
          <w:lang w:val="en-US"/>
        </w:rPr>
        <w:t xml:space="preserve">Martin Penagos, </w:t>
      </w:r>
      <w:r w:rsidRPr="0007182D">
        <w:rPr>
          <w:rFonts w:ascii="Garamond" w:hAnsi="Garamond" w:cs="Arial"/>
          <w:bCs/>
          <w:sz w:val="22"/>
          <w:szCs w:val="22"/>
          <w:vertAlign w:val="superscript"/>
          <w:lang w:val="en-US"/>
        </w:rPr>
        <w:t>3</w:t>
      </w:r>
      <w:r>
        <w:rPr>
          <w:rFonts w:ascii="Garamond" w:hAnsi="Garamond" w:cs="Arial"/>
          <w:bCs/>
          <w:sz w:val="22"/>
          <w:szCs w:val="22"/>
          <w:vertAlign w:val="superscript"/>
          <w:lang w:val="en-US"/>
        </w:rPr>
        <w:t>0</w:t>
      </w:r>
      <w:r w:rsidRPr="0007182D">
        <w:rPr>
          <w:rFonts w:ascii="Garamond" w:hAnsi="Garamond" w:cs="Arial"/>
          <w:bCs/>
          <w:sz w:val="22"/>
          <w:szCs w:val="22"/>
          <w:lang w:val="en-US"/>
        </w:rPr>
        <w:t>Constantinos Pitsios</w:t>
      </w:r>
      <w:r w:rsidRPr="00B51867">
        <w:rPr>
          <w:rFonts w:ascii="Garamond" w:hAnsi="Garamond" w:cs="Arial"/>
          <w:bCs/>
          <w:sz w:val="22"/>
          <w:szCs w:val="22"/>
          <w:lang w:val="en-US"/>
        </w:rPr>
        <w:t xml:space="preserve">, </w:t>
      </w:r>
      <w:r w:rsidRPr="000C6294">
        <w:rPr>
          <w:rFonts w:ascii="Garamond" w:hAnsi="Garamond" w:cs="Arial"/>
          <w:bCs/>
          <w:sz w:val="22"/>
          <w:szCs w:val="22"/>
          <w:vertAlign w:val="superscript"/>
          <w:lang w:val="en-US"/>
        </w:rPr>
        <w:t>3</w:t>
      </w:r>
      <w:r>
        <w:rPr>
          <w:rFonts w:ascii="Garamond" w:hAnsi="Garamond" w:cs="Arial"/>
          <w:bCs/>
          <w:sz w:val="22"/>
          <w:szCs w:val="22"/>
          <w:vertAlign w:val="superscript"/>
          <w:lang w:val="en-US"/>
        </w:rPr>
        <w:t>1</w:t>
      </w:r>
      <w:r w:rsidRPr="009A0545">
        <w:rPr>
          <w:rFonts w:ascii="Garamond" w:hAnsi="Garamond" w:cs="Arial"/>
          <w:bCs/>
          <w:sz w:val="22"/>
          <w:szCs w:val="22"/>
          <w:lang w:val="en-US"/>
        </w:rPr>
        <w:t xml:space="preserve">Giuseppina Rotiroti,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2</w:t>
      </w:r>
      <w:r w:rsidRPr="009A0545">
        <w:rPr>
          <w:rFonts w:ascii="Garamond" w:hAnsi="Garamond" w:cs="Arial"/>
          <w:bCs/>
          <w:sz w:val="22"/>
          <w:szCs w:val="22"/>
          <w:lang w:val="en-US"/>
        </w:rPr>
        <w:t xml:space="preserve">Frans Timmermans,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3</w:t>
      </w:r>
      <w:r w:rsidRPr="009A0545">
        <w:rPr>
          <w:rFonts w:ascii="Garamond" w:hAnsi="Garamond" w:cs="Arial"/>
          <w:bCs/>
          <w:sz w:val="22"/>
          <w:szCs w:val="22"/>
          <w:lang w:val="en-US"/>
        </w:rPr>
        <w:t xml:space="preserve">Olympia Tsilochristou,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4</w:t>
      </w:r>
      <w:r w:rsidRPr="009A0545">
        <w:rPr>
          <w:rFonts w:ascii="Garamond" w:hAnsi="Garamond" w:cs="Arial"/>
          <w:bCs/>
          <w:sz w:val="22"/>
          <w:szCs w:val="22"/>
          <w:lang w:val="en-US"/>
        </w:rPr>
        <w:t xml:space="preserve">Eva-Maria Varga,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5</w:t>
      </w:r>
      <w:r w:rsidRPr="009A0545">
        <w:rPr>
          <w:rFonts w:ascii="Garamond" w:hAnsi="Garamond" w:cs="Arial"/>
          <w:bCs/>
          <w:sz w:val="22"/>
          <w:szCs w:val="22"/>
          <w:lang w:val="en-US"/>
        </w:rPr>
        <w:t xml:space="preserve">Carsten Schmidt-Weber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6</w:t>
      </w:r>
      <w:r w:rsidRPr="009A0545">
        <w:rPr>
          <w:rFonts w:ascii="Garamond" w:hAnsi="Garamond" w:cs="Arial"/>
          <w:bCs/>
          <w:sz w:val="22"/>
          <w:szCs w:val="22"/>
          <w:lang w:val="en-US"/>
        </w:rPr>
        <w:t xml:space="preserve">Jamie Wilkinson,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7</w:t>
      </w:r>
      <w:r w:rsidRPr="009A0545">
        <w:rPr>
          <w:rFonts w:ascii="Garamond" w:hAnsi="Garamond" w:cs="Arial"/>
          <w:bCs/>
          <w:sz w:val="22"/>
          <w:szCs w:val="22"/>
          <w:lang w:val="en-US"/>
        </w:rPr>
        <w:t xml:space="preserve">Andrew Williams, </w:t>
      </w:r>
      <w:r w:rsidRPr="009A0545">
        <w:rPr>
          <w:rFonts w:ascii="Garamond" w:hAnsi="Garamond" w:cs="Arial"/>
          <w:bCs/>
          <w:sz w:val="22"/>
          <w:szCs w:val="22"/>
          <w:vertAlign w:val="superscript"/>
          <w:lang w:val="en-US"/>
        </w:rPr>
        <w:t>3</w:t>
      </w:r>
      <w:r>
        <w:rPr>
          <w:rFonts w:ascii="Garamond" w:hAnsi="Garamond" w:cs="Arial"/>
          <w:bCs/>
          <w:sz w:val="22"/>
          <w:szCs w:val="22"/>
          <w:vertAlign w:val="superscript"/>
          <w:lang w:val="en-US"/>
        </w:rPr>
        <w:t>8</w:t>
      </w:r>
      <w:r w:rsidRPr="009A0545">
        <w:rPr>
          <w:rFonts w:ascii="Garamond" w:hAnsi="Garamond" w:cs="Arial"/>
          <w:bCs/>
          <w:sz w:val="22"/>
          <w:szCs w:val="22"/>
          <w:lang w:val="en-US"/>
        </w:rPr>
        <w:t xml:space="preserve">Margitta Worm, </w:t>
      </w:r>
      <w:r>
        <w:rPr>
          <w:rFonts w:ascii="Garamond" w:hAnsi="Garamond" w:cs="Arial"/>
          <w:bCs/>
          <w:sz w:val="22"/>
          <w:szCs w:val="22"/>
          <w:vertAlign w:val="superscript"/>
          <w:lang w:val="en-US"/>
        </w:rPr>
        <w:t>39</w:t>
      </w:r>
      <w:r w:rsidRPr="009A0545">
        <w:rPr>
          <w:rFonts w:ascii="Garamond" w:hAnsi="Garamond" w:cs="Arial"/>
          <w:bCs/>
          <w:sz w:val="22"/>
          <w:szCs w:val="22"/>
          <w:lang w:val="en-US"/>
        </w:rPr>
        <w:t xml:space="preserve">Luo Zhang, </w:t>
      </w:r>
      <w:r w:rsidRPr="009A0545">
        <w:rPr>
          <w:rFonts w:ascii="Garamond" w:hAnsi="Garamond" w:cs="Arial"/>
          <w:bCs/>
          <w:sz w:val="22"/>
          <w:szCs w:val="22"/>
          <w:vertAlign w:val="superscript"/>
          <w:lang w:val="en-US"/>
        </w:rPr>
        <w:t>4</w:t>
      </w:r>
      <w:r>
        <w:rPr>
          <w:rFonts w:ascii="Garamond" w:hAnsi="Garamond" w:cs="Arial"/>
          <w:bCs/>
          <w:sz w:val="22"/>
          <w:szCs w:val="22"/>
          <w:vertAlign w:val="superscript"/>
          <w:lang w:val="en-US"/>
        </w:rPr>
        <w:t>0</w:t>
      </w:r>
      <w:r w:rsidRPr="009A0545">
        <w:rPr>
          <w:rFonts w:ascii="Garamond" w:hAnsi="Garamond" w:cs="Arial"/>
          <w:bCs/>
          <w:sz w:val="22"/>
          <w:szCs w:val="22"/>
          <w:lang w:val="en-US"/>
        </w:rPr>
        <w:t>Aziz Sheikh</w:t>
      </w:r>
    </w:p>
    <w:p w14:paraId="17640F9A"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p>
    <w:p w14:paraId="74B74FFF" w14:textId="77777777" w:rsidR="00D20980" w:rsidRPr="009A0545" w:rsidRDefault="00D20980" w:rsidP="00D20980">
      <w:pPr>
        <w:autoSpaceDE w:val="0"/>
        <w:autoSpaceDN w:val="0"/>
        <w:adjustRightInd w:val="0"/>
        <w:spacing w:line="360" w:lineRule="auto"/>
        <w:jc w:val="both"/>
        <w:rPr>
          <w:rFonts w:ascii="Garamond" w:hAnsi="Garamond" w:cs="Arial"/>
          <w:sz w:val="22"/>
          <w:szCs w:val="22"/>
          <w:lang w:val="en-US"/>
        </w:rPr>
      </w:pPr>
      <w:r w:rsidRPr="009A0545">
        <w:rPr>
          <w:rFonts w:ascii="Garamond" w:hAnsi="Garamond" w:cs="Arial"/>
          <w:bCs/>
          <w:sz w:val="22"/>
          <w:szCs w:val="22"/>
          <w:vertAlign w:val="superscript"/>
          <w:lang w:val="en-US"/>
        </w:rPr>
        <w:t>1</w:t>
      </w:r>
      <w:r w:rsidRPr="009A0545">
        <w:rPr>
          <w:rFonts w:ascii="Garamond" w:hAnsi="Garamond" w:cs="Arial"/>
          <w:bCs/>
          <w:sz w:val="22"/>
          <w:szCs w:val="22"/>
          <w:lang w:val="en-US"/>
        </w:rPr>
        <w:t>Evidence-Based Health Care Ltd</w:t>
      </w:r>
      <w:r>
        <w:rPr>
          <w:rFonts w:ascii="Garamond" w:hAnsi="Garamond" w:cs="Arial"/>
          <w:bCs/>
          <w:sz w:val="22"/>
          <w:szCs w:val="22"/>
          <w:lang w:val="en-US"/>
        </w:rPr>
        <w:t>, Edinburgh, UK</w:t>
      </w:r>
      <w:r w:rsidRPr="009A0545">
        <w:rPr>
          <w:rFonts w:ascii="Garamond" w:hAnsi="Garamond" w:cs="Arial"/>
          <w:bCs/>
          <w:sz w:val="22"/>
          <w:szCs w:val="22"/>
          <w:lang w:val="en-US"/>
        </w:rPr>
        <w:t xml:space="preserve">; </w:t>
      </w:r>
      <w:r w:rsidRPr="009A0545">
        <w:rPr>
          <w:rFonts w:ascii="Garamond" w:hAnsi="Garamond" w:cs="Arial"/>
          <w:bCs/>
          <w:sz w:val="22"/>
          <w:szCs w:val="22"/>
          <w:vertAlign w:val="superscript"/>
          <w:lang w:val="en-US"/>
        </w:rPr>
        <w:t>2</w:t>
      </w:r>
      <w:r w:rsidRPr="009A0545">
        <w:rPr>
          <w:rFonts w:ascii="Garamond" w:hAnsi="Garamond"/>
          <w:color w:val="000000"/>
          <w:sz w:val="22"/>
          <w:szCs w:val="22"/>
          <w:lang w:val="en-US"/>
        </w:rPr>
        <w:t xml:space="preserve">Cardiff University, School of Medicine, Division of Population Medicine Neuadd Meirionnydd, Heath Park, Cardiff, UK; </w:t>
      </w:r>
      <w:r w:rsidRPr="009A0545">
        <w:rPr>
          <w:rFonts w:ascii="Garamond" w:hAnsi="Garamond"/>
          <w:color w:val="000000" w:themeColor="text1"/>
          <w:sz w:val="22"/>
          <w:szCs w:val="22"/>
          <w:vertAlign w:val="superscript"/>
          <w:lang w:val="en-US"/>
        </w:rPr>
        <w:t>3</w:t>
      </w:r>
      <w:r w:rsidRPr="009A0545">
        <w:rPr>
          <w:rFonts w:ascii="Garamond" w:hAnsi="Garamond"/>
          <w:color w:val="000000" w:themeColor="text1"/>
          <w:sz w:val="22"/>
          <w:szCs w:val="22"/>
          <w:lang w:val="en-US"/>
        </w:rPr>
        <w:t>Department of Pediatric, Allergy Unit, University of Messina, Italy &amp;</w:t>
      </w:r>
      <w:r w:rsidRPr="006A3AD2">
        <w:rPr>
          <w:rFonts w:ascii="Garamond" w:hAnsi="Garamond" w:cs="Arial"/>
          <w:bCs/>
          <w:sz w:val="22"/>
          <w:szCs w:val="22"/>
          <w:vertAlign w:val="superscript"/>
          <w:lang w:val="en-US"/>
        </w:rPr>
        <w:t xml:space="preserve"> </w:t>
      </w:r>
      <w:r w:rsidRPr="006A3AD2">
        <w:rPr>
          <w:rFonts w:ascii="Garamond" w:hAnsi="Garamond" w:cs="Arial"/>
          <w:bCs/>
          <w:sz w:val="22"/>
          <w:szCs w:val="22"/>
          <w:lang w:val="en-US"/>
        </w:rPr>
        <w:t xml:space="preserve">Molecular Allergology and Immunomodulation-Department of Pediatric Pneumology and Immunology, Charité Medical University, Augustenburger Platz 1, Berlin, Germany; </w:t>
      </w:r>
      <w:r w:rsidRPr="009A0545">
        <w:rPr>
          <w:rFonts w:ascii="Garamond" w:hAnsi="Garamond" w:cs="Arial"/>
          <w:bCs/>
          <w:sz w:val="22"/>
          <w:szCs w:val="22"/>
          <w:vertAlign w:val="superscript"/>
          <w:lang w:val="en-US"/>
        </w:rPr>
        <w:t>4</w:t>
      </w:r>
      <w:r w:rsidRPr="009A0545">
        <w:rPr>
          <w:rFonts w:ascii="Garamond" w:hAnsi="Garamond" w:cs="Arial"/>
          <w:bCs/>
          <w:sz w:val="22"/>
          <w:szCs w:val="22"/>
          <w:lang w:val="en-US"/>
        </w:rPr>
        <w:t>School of Pharmacy, Monash University, Malaysia;</w:t>
      </w:r>
      <w:r w:rsidRPr="00F27C66">
        <w:rPr>
          <w:rFonts w:ascii="Garamond" w:hAnsi="Garamond"/>
          <w:color w:val="1D1D1D"/>
          <w:sz w:val="22"/>
          <w:szCs w:val="22"/>
          <w:lang w:val="en-US"/>
        </w:rPr>
        <w:t xml:space="preserve"> </w:t>
      </w:r>
      <w:r w:rsidRPr="00F27C66">
        <w:rPr>
          <w:rFonts w:ascii="Garamond" w:hAnsi="Garamond"/>
          <w:color w:val="1D1D1D"/>
          <w:sz w:val="22"/>
          <w:szCs w:val="22"/>
          <w:vertAlign w:val="superscript"/>
          <w:lang w:val="en-US"/>
        </w:rPr>
        <w:t>5</w:t>
      </w:r>
      <w:r w:rsidRPr="009A0545">
        <w:rPr>
          <w:rFonts w:ascii="Garamond" w:hAnsi="Garamond" w:cs="Arial"/>
          <w:bCs/>
          <w:sz w:val="22"/>
          <w:szCs w:val="22"/>
          <w:lang w:val="en-US"/>
        </w:rPr>
        <w:t xml:space="preserve">Research Fellow, </w:t>
      </w:r>
      <w:r w:rsidRPr="0007182D">
        <w:rPr>
          <w:rFonts w:ascii="Garamond" w:hAnsi="Garamond" w:cs="Arial"/>
          <w:bCs/>
          <w:sz w:val="22"/>
          <w:szCs w:val="22"/>
          <w:lang w:val="en-US"/>
        </w:rPr>
        <w:t>Centre for Health Economics, University of York, UK;</w:t>
      </w:r>
      <w:r w:rsidRPr="00F27C66">
        <w:rPr>
          <w:rFonts w:ascii="Garamond" w:hAnsi="Garamond" w:cs="Arial"/>
          <w:color w:val="333333"/>
          <w:sz w:val="22"/>
          <w:szCs w:val="22"/>
          <w:shd w:val="clear" w:color="auto" w:fill="F8F8F8"/>
          <w:lang w:val="en-US"/>
        </w:rPr>
        <w:t xml:space="preserve"> </w:t>
      </w:r>
      <w:r w:rsidRPr="00F27C66">
        <w:rPr>
          <w:rFonts w:ascii="Garamond" w:hAnsi="Garamond" w:cs="Arial"/>
          <w:color w:val="333333"/>
          <w:sz w:val="22"/>
          <w:szCs w:val="22"/>
          <w:shd w:val="clear" w:color="auto" w:fill="F8F8F8"/>
          <w:vertAlign w:val="superscript"/>
          <w:lang w:val="en-US"/>
        </w:rPr>
        <w:t>6</w:t>
      </w:r>
      <w:r w:rsidRPr="009A0545">
        <w:rPr>
          <w:rFonts w:ascii="Garamond" w:hAnsi="Garamond" w:cs="Arial"/>
          <w:bCs/>
          <w:sz w:val="22"/>
          <w:szCs w:val="22"/>
          <w:lang w:val="en-US"/>
        </w:rPr>
        <w:t xml:space="preserve">Lecturer in Pharmacy Practice, Bradford School of Pharmacy, UK; </w:t>
      </w:r>
      <w:r w:rsidRPr="0007182D">
        <w:rPr>
          <w:rFonts w:ascii="Garamond" w:hAnsi="Garamond" w:cs="Arial"/>
          <w:bCs/>
          <w:sz w:val="22"/>
          <w:szCs w:val="22"/>
          <w:vertAlign w:val="superscript"/>
          <w:lang w:val="en-US"/>
        </w:rPr>
        <w:t>7</w:t>
      </w:r>
      <w:r w:rsidRPr="0007182D">
        <w:rPr>
          <w:rFonts w:ascii="Garamond" w:hAnsi="Garamond" w:cs="Arial"/>
          <w:bCs/>
          <w:sz w:val="22"/>
          <w:szCs w:val="22"/>
          <w:lang w:val="en-US"/>
        </w:rPr>
        <w:t xml:space="preserve">Medical Department, University of Toronto, Canada; </w:t>
      </w:r>
      <w:r w:rsidRPr="0007182D">
        <w:rPr>
          <w:rFonts w:ascii="Garamond" w:hAnsi="Garamond" w:cs="Arial"/>
          <w:bCs/>
          <w:sz w:val="22"/>
          <w:szCs w:val="22"/>
          <w:vertAlign w:val="superscript"/>
          <w:lang w:val="en-US"/>
        </w:rPr>
        <w:t>8</w:t>
      </w:r>
      <w:hyperlink r:id="rId12" w:history="1">
        <w:r w:rsidRPr="009A0545">
          <w:rPr>
            <w:rStyle w:val="Hyperlink"/>
            <w:rFonts w:ascii="Garamond" w:hAnsi="Garamond"/>
            <w:sz w:val="22"/>
            <w:szCs w:val="22"/>
            <w:lang w:val="en-US"/>
          </w:rPr>
          <w:t>Institute for Health and Human Development</w:t>
        </w:r>
      </w:hyperlink>
      <w:r w:rsidRPr="009A0545">
        <w:rPr>
          <w:rFonts w:ascii="Garamond" w:hAnsi="Garamond"/>
          <w:sz w:val="22"/>
          <w:szCs w:val="22"/>
          <w:lang w:val="en-US"/>
        </w:rPr>
        <w:t xml:space="preserve">, </w:t>
      </w:r>
      <w:hyperlink r:id="rId13" w:history="1">
        <w:r w:rsidRPr="009A0545">
          <w:rPr>
            <w:rStyle w:val="Hyperlink"/>
            <w:rFonts w:ascii="Garamond" w:hAnsi="Garamond" w:cs="Arial"/>
            <w:bCs/>
            <w:sz w:val="22"/>
            <w:szCs w:val="22"/>
            <w:lang w:val="en-US"/>
          </w:rPr>
          <w:t>University of East London</w:t>
        </w:r>
      </w:hyperlink>
      <w:r w:rsidRPr="009A0545">
        <w:rPr>
          <w:rFonts w:ascii="Garamond" w:hAnsi="Garamond" w:cs="Arial"/>
          <w:bCs/>
          <w:sz w:val="22"/>
          <w:szCs w:val="22"/>
          <w:lang w:val="en-US"/>
        </w:rPr>
        <w:t xml:space="preserve">, </w:t>
      </w:r>
      <w:r w:rsidRPr="0007182D">
        <w:rPr>
          <w:rFonts w:ascii="Garamond" w:hAnsi="Garamond" w:cs="Arial"/>
          <w:bCs/>
          <w:sz w:val="22"/>
          <w:szCs w:val="22"/>
          <w:lang w:val="en-US"/>
        </w:rPr>
        <w:t xml:space="preserve">UK; </w:t>
      </w:r>
      <w:r w:rsidRPr="0007182D">
        <w:rPr>
          <w:rFonts w:ascii="Garamond" w:hAnsi="Garamond" w:cs="Arial"/>
          <w:bCs/>
          <w:sz w:val="22"/>
          <w:szCs w:val="22"/>
          <w:vertAlign w:val="superscript"/>
          <w:lang w:val="en-US"/>
        </w:rPr>
        <w:t>9</w:t>
      </w:r>
      <w:r w:rsidRPr="0007182D">
        <w:rPr>
          <w:rFonts w:ascii="Garamond" w:hAnsi="Garamond" w:cs="Arial"/>
          <w:bCs/>
          <w:sz w:val="22"/>
          <w:szCs w:val="22"/>
          <w:lang w:val="en-US"/>
        </w:rPr>
        <w:t>The David Hide Asthma and Allergy Research Centre, St Mary’s Hospital, Newport Isle of Wight, NIHR Respiratory Biomed</w:t>
      </w:r>
      <w:r w:rsidRPr="000C6294">
        <w:rPr>
          <w:rFonts w:ascii="Garamond" w:hAnsi="Garamond" w:cs="Arial"/>
          <w:bCs/>
          <w:sz w:val="22"/>
          <w:szCs w:val="22"/>
          <w:lang w:val="en-US"/>
        </w:rPr>
        <w:t xml:space="preserve">ical Research Unit, University Hospital Southampton NHS Foundation Trust, Southampton, UK, and Faculty of Medicine, University of Southampton, Southampton, UK; </w:t>
      </w:r>
      <w:r w:rsidRPr="000C6294">
        <w:rPr>
          <w:rFonts w:ascii="Garamond" w:hAnsi="Garamond" w:cs="Arial"/>
          <w:bCs/>
          <w:sz w:val="22"/>
          <w:szCs w:val="22"/>
          <w:vertAlign w:val="superscript"/>
          <w:lang w:val="en-US"/>
        </w:rPr>
        <w:t>10</w:t>
      </w:r>
      <w:r w:rsidRPr="009A0545">
        <w:rPr>
          <w:rFonts w:ascii="Garamond" w:hAnsi="Garamond" w:cs="Arial"/>
          <w:sz w:val="22"/>
          <w:szCs w:val="22"/>
          <w:lang w:val="en-US"/>
        </w:rPr>
        <w:t xml:space="preserve">Department of Otorhinolaryngology, Head and Neck Surgery University Hospital, Mannheim and </w:t>
      </w:r>
      <w:r w:rsidRPr="00F27C66">
        <w:rPr>
          <w:rFonts w:ascii="Garamond" w:hAnsi="Garamond" w:cs="Arial"/>
          <w:sz w:val="22"/>
          <w:szCs w:val="22"/>
          <w:vertAlign w:val="superscript"/>
          <w:lang w:val="en-US"/>
        </w:rPr>
        <w:t>11</w:t>
      </w:r>
      <w:r w:rsidRPr="009A0545">
        <w:rPr>
          <w:rFonts w:ascii="Garamond" w:hAnsi="Garamond" w:cs="Arial"/>
          <w:sz w:val="22"/>
          <w:szCs w:val="22"/>
          <w:vertAlign w:val="superscript"/>
          <w:lang w:val="en-US"/>
        </w:rPr>
        <w:t xml:space="preserve"> </w:t>
      </w:r>
      <w:r w:rsidRPr="009A0545">
        <w:rPr>
          <w:rFonts w:ascii="Garamond" w:hAnsi="Garamond" w:cs="Arial"/>
          <w:sz w:val="22"/>
          <w:szCs w:val="22"/>
          <w:lang w:val="en-US"/>
        </w:rPr>
        <w:t>Center for Rhinology and Allergology, Wiesbaden, Germany</w:t>
      </w:r>
      <w:r w:rsidRPr="0007182D">
        <w:rPr>
          <w:rFonts w:ascii="Garamond" w:hAnsi="Garamond" w:cs="Arial"/>
          <w:sz w:val="22"/>
          <w:szCs w:val="22"/>
          <w:lang w:val="en-US"/>
        </w:rPr>
        <w:t xml:space="preserve">; </w:t>
      </w:r>
      <w:r w:rsidRPr="0007182D">
        <w:rPr>
          <w:rFonts w:ascii="Garamond" w:hAnsi="Garamond" w:cs="Arial"/>
          <w:sz w:val="22"/>
          <w:szCs w:val="22"/>
          <w:vertAlign w:val="superscript"/>
          <w:lang w:val="en-US"/>
        </w:rPr>
        <w:t>12</w:t>
      </w:r>
      <w:r w:rsidRPr="0007182D">
        <w:rPr>
          <w:rFonts w:ascii="Garamond" w:hAnsi="Garamond"/>
          <w:i/>
          <w:iCs/>
          <w:color w:val="000000"/>
          <w:sz w:val="22"/>
          <w:szCs w:val="22"/>
          <w:shd w:val="clear" w:color="auto" w:fill="FFFFFF"/>
          <w:lang w:val="en-US"/>
        </w:rPr>
        <w:t xml:space="preserve"> </w:t>
      </w:r>
      <w:r w:rsidRPr="0007182D">
        <w:rPr>
          <w:rFonts w:ascii="Garamond" w:hAnsi="Garamond"/>
          <w:color w:val="000000"/>
          <w:sz w:val="22"/>
          <w:szCs w:val="22"/>
          <w:shd w:val="clear" w:color="auto" w:fill="FFFFFF"/>
          <w:lang w:val="en-US"/>
        </w:rPr>
        <w:t>Food Allergy Referral Centre Veneto Region Department of Women and Child Health Padua General University Hospital</w:t>
      </w:r>
      <w:r w:rsidRPr="0007182D">
        <w:rPr>
          <w:rFonts w:ascii="Garamond" w:hAnsi="Garamond" w:cs="Arial"/>
          <w:sz w:val="22"/>
          <w:szCs w:val="22"/>
          <w:lang w:val="en-US"/>
        </w:rPr>
        <w:t>, Italy;  </w:t>
      </w:r>
      <w:r w:rsidRPr="0007182D">
        <w:rPr>
          <w:rFonts w:ascii="Garamond" w:hAnsi="Garamond" w:cs="Arial"/>
          <w:sz w:val="22"/>
          <w:szCs w:val="22"/>
          <w:vertAlign w:val="superscript"/>
          <w:lang w:val="en-US"/>
        </w:rPr>
        <w:t xml:space="preserve"> </w:t>
      </w:r>
      <w:r w:rsidRPr="00B51867">
        <w:rPr>
          <w:rFonts w:ascii="Garamond" w:hAnsi="Garamond" w:cs="Arial"/>
          <w:sz w:val="22"/>
          <w:szCs w:val="22"/>
          <w:vertAlign w:val="superscript"/>
          <w:lang w:val="en-US"/>
        </w:rPr>
        <w:t>13</w:t>
      </w:r>
      <w:r w:rsidRPr="000C6294">
        <w:rPr>
          <w:rFonts w:ascii="Garamond" w:hAnsi="Garamond" w:cs="Arial"/>
          <w:sz w:val="22"/>
          <w:szCs w:val="22"/>
          <w:lang w:val="en-US"/>
        </w:rPr>
        <w:t xml:space="preserve">Hospital Quiron Bizkair, Bilbao, Spain; </w:t>
      </w:r>
      <w:r w:rsidRPr="009A0545">
        <w:rPr>
          <w:rFonts w:ascii="Garamond" w:hAnsi="Garamond" w:cs="Arial"/>
          <w:sz w:val="22"/>
          <w:szCs w:val="22"/>
          <w:vertAlign w:val="superscript"/>
          <w:lang w:val="en-US"/>
        </w:rPr>
        <w:t>14</w:t>
      </w:r>
      <w:r w:rsidRPr="009A0545">
        <w:rPr>
          <w:rFonts w:ascii="Garamond" w:hAnsi="Garamond" w:cs="Arial"/>
          <w:sz w:val="22"/>
          <w:szCs w:val="22"/>
          <w:lang w:val="en-US"/>
        </w:rPr>
        <w:t xml:space="preserve">National Heart and Lung Institute, Imperial College, London; </w:t>
      </w:r>
      <w:r w:rsidRPr="009A0545">
        <w:rPr>
          <w:rFonts w:ascii="Garamond" w:hAnsi="Garamond" w:cs="Arial"/>
          <w:sz w:val="22"/>
          <w:szCs w:val="22"/>
          <w:vertAlign w:val="superscript"/>
          <w:lang w:val="en-US"/>
        </w:rPr>
        <w:t>15</w:t>
      </w:r>
      <w:r w:rsidRPr="009A0545">
        <w:rPr>
          <w:rFonts w:ascii="Garamond" w:hAnsi="Garamond" w:cs="Arial"/>
          <w:sz w:val="22"/>
          <w:szCs w:val="22"/>
          <w:lang w:val="en-US"/>
        </w:rPr>
        <w:t xml:space="preserve">Department of ENT, Eskisehir Osmangazi University Medical Faculty, Eskisehir, Turkey; </w:t>
      </w:r>
      <w:r w:rsidRPr="009A0545">
        <w:rPr>
          <w:rFonts w:ascii="Garamond" w:hAnsi="Garamond" w:cs="Arial"/>
          <w:sz w:val="22"/>
          <w:szCs w:val="22"/>
          <w:vertAlign w:val="superscript"/>
          <w:lang w:val="en-US"/>
        </w:rPr>
        <w:t>16</w:t>
      </w:r>
      <w:r w:rsidRPr="009A0545">
        <w:rPr>
          <w:rFonts w:ascii="Garamond" w:hAnsi="Garamond" w:cs="Arial"/>
          <w:sz w:val="22"/>
          <w:szCs w:val="22"/>
          <w:lang w:val="en-US"/>
        </w:rPr>
        <w:t xml:space="preserve">University of Allergology, Department of Internal Medicine, Erasmus MC Rotterdam, The Netherlands; </w:t>
      </w:r>
      <w:r w:rsidRPr="009A0545">
        <w:rPr>
          <w:rFonts w:ascii="Garamond" w:hAnsi="Garamond" w:cs="Arial"/>
          <w:sz w:val="22"/>
          <w:szCs w:val="22"/>
          <w:vertAlign w:val="superscript"/>
          <w:lang w:val="en-US"/>
        </w:rPr>
        <w:t>1</w:t>
      </w:r>
      <w:r>
        <w:rPr>
          <w:rFonts w:ascii="Garamond" w:hAnsi="Garamond" w:cs="Arial"/>
          <w:sz w:val="22"/>
          <w:szCs w:val="22"/>
          <w:vertAlign w:val="superscript"/>
          <w:lang w:val="en-US"/>
        </w:rPr>
        <w:t>7</w:t>
      </w:r>
      <w:r w:rsidRPr="009A0545">
        <w:rPr>
          <w:rFonts w:ascii="Garamond" w:hAnsi="Garamond" w:cs="Arial"/>
          <w:sz w:val="22"/>
          <w:szCs w:val="22"/>
          <w:lang w:val="en-US"/>
        </w:rPr>
        <w:t xml:space="preserve">Hans Christian Andersen Children’s Hospital, Odense University Hospital, Odense, Denmark; </w:t>
      </w:r>
      <w:r w:rsidRPr="009A0545">
        <w:rPr>
          <w:rFonts w:ascii="Garamond" w:hAnsi="Garamond" w:cs="Arial"/>
          <w:sz w:val="22"/>
          <w:szCs w:val="22"/>
          <w:vertAlign w:val="superscript"/>
          <w:lang w:val="en-US"/>
        </w:rPr>
        <w:t>1</w:t>
      </w:r>
      <w:r>
        <w:rPr>
          <w:rFonts w:ascii="Garamond" w:hAnsi="Garamond" w:cs="Arial"/>
          <w:sz w:val="22"/>
          <w:szCs w:val="22"/>
          <w:vertAlign w:val="superscript"/>
          <w:lang w:val="en-US"/>
        </w:rPr>
        <w:t>8</w:t>
      </w:r>
      <w:r w:rsidRPr="009A0545">
        <w:rPr>
          <w:rFonts w:ascii="Garamond" w:hAnsi="Garamond" w:cs="Arial"/>
          <w:sz w:val="22"/>
          <w:szCs w:val="22"/>
          <w:lang w:val="en-US"/>
        </w:rPr>
        <w:t xml:space="preserve">Children’s Center Bethel, EvKB, Bieledelf and Allergy Center Buhr-University, Bochum, Germany; </w:t>
      </w:r>
      <w:r>
        <w:rPr>
          <w:rFonts w:ascii="Garamond" w:hAnsi="Garamond" w:cs="Arial"/>
          <w:sz w:val="22"/>
          <w:szCs w:val="22"/>
          <w:vertAlign w:val="superscript"/>
          <w:lang w:val="en-US"/>
        </w:rPr>
        <w:t>19</w:t>
      </w:r>
      <w:r w:rsidRPr="009A0545">
        <w:rPr>
          <w:rFonts w:ascii="Garamond" w:hAnsi="Garamond" w:cs="Arial"/>
          <w:sz w:val="22"/>
          <w:szCs w:val="22"/>
          <w:lang w:val="en-US"/>
        </w:rPr>
        <w:t xml:space="preserve">Laboratory of Experimental Immunology, University Hospitals Leuven, Belgium;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0</w:t>
      </w:r>
      <w:r w:rsidRPr="009A0545">
        <w:rPr>
          <w:rFonts w:ascii="Garamond" w:hAnsi="Garamond" w:cs="Arial"/>
          <w:sz w:val="22"/>
          <w:szCs w:val="22"/>
          <w:lang w:val="en-US"/>
        </w:rPr>
        <w:t xml:space="preserve">ALC, Allergy Learning and Consulting;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1</w:t>
      </w:r>
      <w:r w:rsidRPr="009A0545">
        <w:rPr>
          <w:rFonts w:ascii="Garamond" w:hAnsi="Garamond" w:cs="Arial"/>
          <w:sz w:val="22"/>
          <w:szCs w:val="22"/>
          <w:lang w:val="en-US"/>
        </w:rPr>
        <w:t xml:space="preserve">University Medical Center, Utrecht, The Netherlands;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2</w:t>
      </w:r>
      <w:r w:rsidRPr="009A0545">
        <w:rPr>
          <w:rFonts w:ascii="Garamond" w:hAnsi="Garamond" w:cs="Arial"/>
          <w:sz w:val="22"/>
          <w:szCs w:val="22"/>
          <w:lang w:val="en-US"/>
        </w:rPr>
        <w:t xml:space="preserve">Hospital Medica Sur, Mexico City, Mexico;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3</w:t>
      </w:r>
      <w:r w:rsidRPr="009A0545">
        <w:rPr>
          <w:rFonts w:ascii="Garamond" w:hAnsi="Garamond" w:cs="Arial"/>
          <w:sz w:val="22"/>
          <w:szCs w:val="22"/>
          <w:lang w:val="en-US"/>
        </w:rPr>
        <w:t xml:space="preserve">Department of Otolaryngology-Head &amp; Neck Surgery, John Hopkins, USA;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4</w:t>
      </w:r>
      <w:r w:rsidRPr="009A0545">
        <w:rPr>
          <w:rFonts w:ascii="Garamond" w:hAnsi="Garamond" w:cs="Arial"/>
          <w:sz w:val="22"/>
          <w:szCs w:val="22"/>
          <w:lang w:val="en-US"/>
        </w:rPr>
        <w:t>Allergy and Clinical Immunology Unit, 2</w:t>
      </w:r>
      <w:r w:rsidRPr="009A0545">
        <w:rPr>
          <w:rFonts w:ascii="Garamond" w:hAnsi="Garamond" w:cs="Arial"/>
          <w:sz w:val="22"/>
          <w:szCs w:val="22"/>
          <w:vertAlign w:val="superscript"/>
          <w:lang w:val="en-US"/>
        </w:rPr>
        <w:t>nd</w:t>
      </w:r>
      <w:r w:rsidRPr="009A0545">
        <w:rPr>
          <w:rFonts w:ascii="Garamond" w:hAnsi="Garamond" w:cs="Arial"/>
          <w:sz w:val="22"/>
          <w:szCs w:val="22"/>
          <w:lang w:val="en-US"/>
        </w:rPr>
        <w:t xml:space="preserve"> Department of Pediatrics, University of Athens, P&amp;A Kiriakou Children’s Hospital, Athens, Greece;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5</w:t>
      </w:r>
      <w:r w:rsidRPr="009A0545">
        <w:rPr>
          <w:rFonts w:ascii="Garamond" w:hAnsi="Garamond" w:cs="Arial"/>
          <w:sz w:val="22"/>
          <w:szCs w:val="22"/>
          <w:lang w:val="en-US"/>
        </w:rPr>
        <w:t xml:space="preserve">University Medical Center Groningen, University of Groningen, Department of Allergology, Groningen Research Institute for Asthma and COPD (GRIAC), Groningen, Netherlands;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6</w:t>
      </w:r>
      <w:r w:rsidRPr="007A5A15">
        <w:rPr>
          <w:rFonts w:ascii="Garamond" w:hAnsi="Garamond" w:cs="Arial"/>
          <w:sz w:val="22"/>
          <w:szCs w:val="22"/>
          <w:lang w:val="en-US"/>
        </w:rPr>
        <w:t>University Medical Center of Groningen, University of Groningen, Groningen, The Netherlands</w:t>
      </w:r>
      <w:r w:rsidRPr="009A0545">
        <w:rPr>
          <w:rFonts w:ascii="Garamond" w:hAnsi="Garamond" w:cs="Arial"/>
          <w:sz w:val="22"/>
          <w:szCs w:val="22"/>
          <w:lang w:val="en-US"/>
        </w:rPr>
        <w:t xml:space="preserve">; </w:t>
      </w:r>
      <w:r w:rsidRPr="009A0545">
        <w:rPr>
          <w:rFonts w:ascii="Garamond" w:hAnsi="Garamond" w:cs="Arial"/>
          <w:sz w:val="22"/>
          <w:szCs w:val="22"/>
          <w:vertAlign w:val="superscript"/>
          <w:lang w:val="en-US"/>
        </w:rPr>
        <w:t>2</w:t>
      </w:r>
      <w:r>
        <w:rPr>
          <w:rFonts w:ascii="Garamond" w:hAnsi="Garamond" w:cs="Arial"/>
          <w:sz w:val="22"/>
          <w:szCs w:val="22"/>
          <w:vertAlign w:val="superscript"/>
          <w:lang w:val="en-US"/>
        </w:rPr>
        <w:t>7</w:t>
      </w:r>
      <w:r w:rsidRPr="009A0545">
        <w:rPr>
          <w:rFonts w:ascii="Garamond" w:hAnsi="Garamond" w:cs="Arial"/>
          <w:sz w:val="22"/>
          <w:szCs w:val="22"/>
          <w:lang w:val="en-US"/>
        </w:rPr>
        <w:t xml:space="preserve">Department of Pediatrics, University of Messina, Italy; </w:t>
      </w:r>
      <w:r w:rsidRPr="009A0545">
        <w:rPr>
          <w:rFonts w:ascii="Garamond" w:hAnsi="Garamond" w:cs="Arial"/>
          <w:bCs/>
          <w:sz w:val="22"/>
          <w:szCs w:val="22"/>
          <w:vertAlign w:val="superscript"/>
          <w:lang w:val="en-US"/>
        </w:rPr>
        <w:t>2</w:t>
      </w:r>
      <w:r>
        <w:rPr>
          <w:rFonts w:ascii="Garamond" w:hAnsi="Garamond" w:cs="Arial"/>
          <w:bCs/>
          <w:sz w:val="22"/>
          <w:szCs w:val="22"/>
          <w:vertAlign w:val="superscript"/>
          <w:lang w:val="en-US"/>
        </w:rPr>
        <w:t>8</w:t>
      </w:r>
      <w:r w:rsidRPr="009A0545">
        <w:rPr>
          <w:rFonts w:ascii="Garamond" w:hAnsi="Garamond" w:cs="Arial"/>
          <w:sz w:val="22"/>
          <w:szCs w:val="22"/>
          <w:lang w:val="en-US"/>
        </w:rPr>
        <w:t xml:space="preserve">Department of Pediatrics, Nippon Medical School, Tokyo, Japan; </w:t>
      </w:r>
      <w:r>
        <w:rPr>
          <w:rFonts w:ascii="Garamond" w:hAnsi="Garamond" w:cs="Arial"/>
          <w:sz w:val="22"/>
          <w:szCs w:val="22"/>
          <w:vertAlign w:val="superscript"/>
          <w:lang w:val="en-US"/>
        </w:rPr>
        <w:t>29</w:t>
      </w:r>
      <w:r w:rsidRPr="009A0545">
        <w:rPr>
          <w:rFonts w:ascii="Garamond" w:hAnsi="Garamond" w:cs="Arial"/>
          <w:sz w:val="22"/>
          <w:szCs w:val="22"/>
          <w:lang w:val="en-US"/>
        </w:rPr>
        <w:t xml:space="preserve">University of Milano, Italy;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0</w:t>
      </w:r>
      <w:r w:rsidRPr="009A0545">
        <w:rPr>
          <w:rFonts w:ascii="Garamond" w:hAnsi="Garamond" w:cs="Arial"/>
          <w:sz w:val="22"/>
          <w:szCs w:val="22"/>
          <w:lang w:val="en-US"/>
        </w:rPr>
        <w:t xml:space="preserve">Department of Nutrition and Dietetics, Harokopio University, Athens, Greece;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1</w:t>
      </w:r>
      <w:r w:rsidRPr="009A0545">
        <w:rPr>
          <w:rFonts w:ascii="Garamond" w:hAnsi="Garamond" w:cs="Arial"/>
          <w:sz w:val="22"/>
          <w:szCs w:val="22"/>
          <w:lang w:val="en-US"/>
        </w:rPr>
        <w:t xml:space="preserve">The Royal National Throat, Nose and Ear Hospital, University College London, London, UK;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2</w:t>
      </w:r>
      <w:r w:rsidRPr="009A0545">
        <w:rPr>
          <w:rFonts w:ascii="Garamond" w:hAnsi="Garamond" w:cs="Arial"/>
          <w:sz w:val="22"/>
          <w:szCs w:val="22"/>
          <w:lang w:val="en-US"/>
        </w:rPr>
        <w:t xml:space="preserve">Netherlands Anafylaxis Network, The Netherlands;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3</w:t>
      </w:r>
      <w:r w:rsidRPr="009A0545">
        <w:rPr>
          <w:rFonts w:ascii="Garamond" w:hAnsi="Garamond" w:cs="Arial"/>
          <w:sz w:val="22"/>
          <w:szCs w:val="22"/>
          <w:lang w:val="en-US"/>
        </w:rPr>
        <w:t xml:space="preserve">Charite University Hospital, Berlin, Germany;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4</w:t>
      </w:r>
      <w:r w:rsidRPr="009A0545">
        <w:rPr>
          <w:rFonts w:ascii="Garamond" w:hAnsi="Garamond" w:cs="Arial"/>
          <w:sz w:val="22"/>
          <w:szCs w:val="22"/>
          <w:lang w:val="en-US"/>
        </w:rPr>
        <w:t xml:space="preserve">Dept. of Paediatrics, Respiratory and Allergic Disease Division. Medical University Graz, Graz, Austria;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5</w:t>
      </w:r>
      <w:r w:rsidRPr="009A0545">
        <w:rPr>
          <w:rFonts w:ascii="Garamond" w:hAnsi="Garamond" w:cs="Arial"/>
          <w:sz w:val="22"/>
          <w:szCs w:val="22"/>
          <w:lang w:val="en-US"/>
        </w:rPr>
        <w:t xml:space="preserve">Pharmaceutical Group of the European Union, Brussels, Belgium;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6</w:t>
      </w:r>
      <w:r w:rsidRPr="007A5A15">
        <w:rPr>
          <w:rFonts w:ascii="Garamond" w:hAnsi="Garamond" w:cs="Arial"/>
          <w:sz w:val="22"/>
          <w:szCs w:val="22"/>
          <w:lang w:val="en-US"/>
        </w:rPr>
        <w:t>Pharmaceutic</w:t>
      </w:r>
      <w:r>
        <w:rPr>
          <w:rFonts w:ascii="Garamond" w:hAnsi="Garamond" w:cs="Arial"/>
          <w:sz w:val="22"/>
          <w:szCs w:val="22"/>
          <w:lang w:val="en-US"/>
        </w:rPr>
        <w:t>al Group of the European Union, Brussels</w:t>
      </w:r>
      <w:r w:rsidRPr="007A5A15">
        <w:rPr>
          <w:rFonts w:ascii="Garamond" w:hAnsi="Garamond" w:cs="Arial"/>
          <w:sz w:val="22"/>
          <w:szCs w:val="22"/>
          <w:lang w:val="en-US"/>
        </w:rPr>
        <w:t>, Belgium</w:t>
      </w:r>
      <w:r w:rsidRPr="009A0545">
        <w:rPr>
          <w:rFonts w:ascii="Garamond" w:hAnsi="Garamond" w:cs="Arial"/>
          <w:sz w:val="22"/>
          <w:szCs w:val="22"/>
          <w:lang w:val="en-US"/>
        </w:rPr>
        <w:t>;</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7</w:t>
      </w:r>
      <w:r w:rsidRPr="009A0545">
        <w:rPr>
          <w:rFonts w:ascii="Garamond" w:hAnsi="Garamond" w:cs="Arial"/>
          <w:sz w:val="22"/>
          <w:szCs w:val="22"/>
          <w:lang w:val="en-US"/>
        </w:rPr>
        <w:t xml:space="preserve">Guy's and St Thomas' NHS Foundation Trust, London, UK; </w:t>
      </w:r>
      <w:r w:rsidRPr="009A0545" w:rsidDel="00C65559">
        <w:rPr>
          <w:rFonts w:ascii="Garamond" w:hAnsi="Garamond" w:cs="Arial"/>
          <w:sz w:val="22"/>
          <w:szCs w:val="22"/>
          <w:vertAlign w:val="superscript"/>
          <w:lang w:val="en-US"/>
        </w:rPr>
        <w:t xml:space="preserve"> </w:t>
      </w:r>
      <w:r w:rsidRPr="009A0545">
        <w:rPr>
          <w:rFonts w:ascii="Garamond" w:hAnsi="Garamond" w:cs="Arial"/>
          <w:sz w:val="22"/>
          <w:szCs w:val="22"/>
          <w:vertAlign w:val="superscript"/>
          <w:lang w:val="en-US"/>
        </w:rPr>
        <w:t>3</w:t>
      </w:r>
      <w:r>
        <w:rPr>
          <w:rFonts w:ascii="Garamond" w:hAnsi="Garamond" w:cs="Arial"/>
          <w:sz w:val="22"/>
          <w:szCs w:val="22"/>
          <w:vertAlign w:val="superscript"/>
          <w:lang w:val="en-US"/>
        </w:rPr>
        <w:t>8</w:t>
      </w:r>
      <w:r w:rsidRPr="009A0545">
        <w:rPr>
          <w:rFonts w:ascii="Garamond" w:hAnsi="Garamond" w:cs="Arial"/>
          <w:sz w:val="22"/>
          <w:szCs w:val="22"/>
          <w:lang w:val="en-US"/>
        </w:rPr>
        <w:t xml:space="preserve">Chartie-Universitatsmedizin, Berlin, Germany; </w:t>
      </w:r>
      <w:r>
        <w:rPr>
          <w:rFonts w:ascii="Garamond" w:hAnsi="Garamond" w:cs="Arial"/>
          <w:sz w:val="22"/>
          <w:szCs w:val="22"/>
          <w:vertAlign w:val="superscript"/>
          <w:lang w:val="en-US"/>
        </w:rPr>
        <w:t>39</w:t>
      </w:r>
      <w:r w:rsidRPr="009A0545">
        <w:rPr>
          <w:rFonts w:ascii="Garamond" w:hAnsi="Garamond" w:cs="Arial"/>
          <w:sz w:val="22"/>
          <w:szCs w:val="22"/>
          <w:lang w:val="en-US"/>
        </w:rPr>
        <w:t xml:space="preserve">Beijing Institute of Otolarygology, Beijing, China; </w:t>
      </w:r>
      <w:r w:rsidRPr="009A0545">
        <w:rPr>
          <w:rFonts w:ascii="Garamond" w:hAnsi="Garamond" w:cs="Arial"/>
          <w:sz w:val="22"/>
          <w:szCs w:val="22"/>
          <w:vertAlign w:val="superscript"/>
          <w:lang w:val="en-US"/>
        </w:rPr>
        <w:t>4</w:t>
      </w:r>
      <w:r>
        <w:rPr>
          <w:rFonts w:ascii="Garamond" w:hAnsi="Garamond" w:cs="Arial"/>
          <w:sz w:val="22"/>
          <w:szCs w:val="22"/>
          <w:vertAlign w:val="superscript"/>
          <w:lang w:val="en-US"/>
        </w:rPr>
        <w:t>0</w:t>
      </w:r>
      <w:r w:rsidRPr="009A0545">
        <w:rPr>
          <w:rFonts w:ascii="Garamond" w:hAnsi="Garamond" w:cs="Arial"/>
          <w:sz w:val="22"/>
          <w:szCs w:val="22"/>
          <w:lang w:val="en-US"/>
        </w:rPr>
        <w:t>Asthma UK Centre for Applied Research, Usher Institute of Population Health Sciences and Informatics, The University of Edinburgh, Edinburgh, UK.</w:t>
      </w:r>
    </w:p>
    <w:p w14:paraId="3784EDA9"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019E4856"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 xml:space="preserve">Corresponding author: </w:t>
      </w:r>
      <w:r w:rsidRPr="009A0545">
        <w:rPr>
          <w:rFonts w:ascii="Garamond" w:hAnsi="Garamond" w:cs="Arial"/>
          <w:bCs/>
          <w:sz w:val="22"/>
          <w:szCs w:val="22"/>
          <w:lang w:val="en-US"/>
        </w:rPr>
        <w:t xml:space="preserve">Dr Sangeeta Dhami, </w:t>
      </w:r>
      <w:hyperlink r:id="rId14" w:history="1">
        <w:r w:rsidRPr="009A0545">
          <w:rPr>
            <w:rStyle w:val="Hyperlink"/>
            <w:rFonts w:ascii="Garamond" w:hAnsi="Garamond" w:cs="Arial"/>
            <w:bCs/>
            <w:sz w:val="22"/>
            <w:szCs w:val="22"/>
            <w:lang w:val="en-US"/>
          </w:rPr>
          <w:t>sangeetadhami@hotmail.com</w:t>
        </w:r>
      </w:hyperlink>
      <w:r w:rsidRPr="009A0545">
        <w:rPr>
          <w:rFonts w:ascii="Garamond" w:hAnsi="Garamond" w:cs="Arial"/>
          <w:b/>
          <w:bCs/>
          <w:sz w:val="22"/>
          <w:szCs w:val="22"/>
          <w:lang w:val="en-US"/>
        </w:rPr>
        <w:t xml:space="preserve"> </w:t>
      </w:r>
    </w:p>
    <w:p w14:paraId="3049B9D9" w14:textId="77777777" w:rsidR="00D20980" w:rsidRPr="009A0545" w:rsidRDefault="00D20980" w:rsidP="00D20980">
      <w:pPr>
        <w:spacing w:line="360" w:lineRule="auto"/>
        <w:jc w:val="both"/>
        <w:rPr>
          <w:rFonts w:ascii="Garamond" w:hAnsi="Garamond" w:cs="Arial"/>
          <w:b/>
          <w:bCs/>
          <w:sz w:val="22"/>
          <w:szCs w:val="22"/>
          <w:lang w:val="en-US"/>
        </w:rPr>
      </w:pPr>
    </w:p>
    <w:p w14:paraId="176B92ED" w14:textId="77777777" w:rsidR="00D20980" w:rsidRPr="009A0545" w:rsidRDefault="00D20980" w:rsidP="00D20980">
      <w:pPr>
        <w:spacing w:line="360" w:lineRule="auto"/>
        <w:jc w:val="both"/>
        <w:rPr>
          <w:rFonts w:ascii="Garamond" w:hAnsi="Garamond" w:cs="Arial"/>
          <w:b/>
          <w:bCs/>
          <w:sz w:val="22"/>
          <w:szCs w:val="22"/>
          <w:lang w:val="en-US"/>
        </w:rPr>
      </w:pPr>
    </w:p>
    <w:p w14:paraId="619E9429" w14:textId="5D92F3F6" w:rsidR="00D20980" w:rsidRPr="00727C17" w:rsidRDefault="00D20980" w:rsidP="00727C17">
      <w:pPr>
        <w:spacing w:line="360" w:lineRule="auto"/>
        <w:rPr>
          <w:rFonts w:ascii="Garamond" w:hAnsi="Garamond" w:cs="Arial"/>
          <w:b/>
          <w:bCs/>
          <w:sz w:val="22"/>
          <w:szCs w:val="22"/>
          <w:lang w:val="en-US"/>
        </w:rPr>
      </w:pPr>
      <w:r w:rsidRPr="00F27C66">
        <w:rPr>
          <w:rFonts w:ascii="Garamond" w:hAnsi="Garamond" w:cs="Arial"/>
          <w:b/>
          <w:bCs/>
          <w:sz w:val="22"/>
          <w:szCs w:val="22"/>
          <w:lang w:val="en-US"/>
        </w:rPr>
        <w:br w:type="page"/>
      </w:r>
    </w:p>
    <w:p w14:paraId="1BA6DA27" w14:textId="77777777" w:rsidR="00D20980" w:rsidRDefault="00D20980" w:rsidP="00D20980">
      <w:pPr>
        <w:spacing w:line="360" w:lineRule="auto"/>
        <w:jc w:val="both"/>
        <w:rPr>
          <w:rFonts w:ascii="Garamond" w:hAnsi="Garamond" w:cs="Arial"/>
          <w:b/>
          <w:sz w:val="22"/>
          <w:szCs w:val="22"/>
          <w:lang w:val="en-US"/>
        </w:rPr>
      </w:pPr>
    </w:p>
    <w:p w14:paraId="6B0BBF84" w14:textId="77777777" w:rsidR="00D20980" w:rsidRPr="00F27C66"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F27C66">
        <w:rPr>
          <w:rFonts w:ascii="Garamond" w:hAnsi="Garamond" w:cs="Arial"/>
          <w:b/>
          <w:bCs/>
          <w:sz w:val="22"/>
          <w:szCs w:val="22"/>
          <w:lang w:val="en-US"/>
        </w:rPr>
        <w:t>METHODS</w:t>
      </w:r>
    </w:p>
    <w:p w14:paraId="3CBF1161" w14:textId="77777777" w:rsidR="00D20980" w:rsidRPr="009A0545" w:rsidRDefault="00D20980" w:rsidP="00D20980">
      <w:pPr>
        <w:autoSpaceDE w:val="0"/>
        <w:autoSpaceDN w:val="0"/>
        <w:adjustRightInd w:val="0"/>
        <w:spacing w:line="360" w:lineRule="auto"/>
        <w:jc w:val="both"/>
        <w:outlineLvl w:val="0"/>
        <w:rPr>
          <w:rFonts w:ascii="Garamond" w:hAnsi="Garamond" w:cs="Arial"/>
          <w:bCs/>
          <w:sz w:val="22"/>
          <w:szCs w:val="22"/>
          <w:lang w:val="en-US"/>
        </w:rPr>
      </w:pPr>
      <w:r>
        <w:rPr>
          <w:rFonts w:ascii="Garamond" w:hAnsi="Garamond" w:cs="Arial"/>
          <w:bCs/>
          <w:sz w:val="22"/>
          <w:szCs w:val="22"/>
          <w:lang w:val="en-US"/>
        </w:rPr>
        <w:t xml:space="preserve">The </w:t>
      </w:r>
      <w:r w:rsidRPr="009A0545">
        <w:rPr>
          <w:rFonts w:ascii="Garamond" w:hAnsi="Garamond" w:cs="Arial"/>
          <w:bCs/>
          <w:sz w:val="22"/>
          <w:szCs w:val="22"/>
          <w:lang w:val="en-US"/>
        </w:rPr>
        <w:t>methods have been reported in detail in our published protocol</w:t>
      </w:r>
      <w:r>
        <w:rPr>
          <w:rFonts w:ascii="Garamond" w:hAnsi="Garamond" w:cs="Arial"/>
          <w:bCs/>
          <w:sz w:val="22"/>
          <w:szCs w:val="22"/>
          <w:lang w:val="en-US"/>
        </w:rPr>
        <w:t xml:space="preserve"> </w:t>
      </w:r>
      <w:r w:rsidRPr="009A0545">
        <w:rPr>
          <w:rFonts w:ascii="Garamond" w:hAnsi="Garamond" w:cs="Arial"/>
          <w:bCs/>
          <w:sz w:val="22"/>
          <w:szCs w:val="22"/>
          <w:lang w:val="en-US"/>
        </w:rPr>
        <w:fldChar w:fldCharType="begin"/>
      </w:r>
      <w:r>
        <w:rPr>
          <w:rFonts w:ascii="Garamond" w:hAnsi="Garamond" w:cs="Arial"/>
          <w:bCs/>
          <w:sz w:val="22"/>
          <w:szCs w:val="22"/>
          <w:lang w:val="en-US"/>
        </w:rPr>
        <w:instrText xml:space="preserve"> ADDIN ZOTERO_ITEM CSL_CITATION {"citationID":"qdFJb4iM","properties":{"formattedCitation":"(12)","plainCitation":"(12)"},"citationItems":[{"id":302,"uris":["http://zotero.org/users/local/rNdLYwBI/items/384TU9HR"],"uri":["http://zotero.org/users/local/rNdLYwBI/items/384TU9HR"],"itemData":{"id":302,"type":"article-journal","title":"Allergen immunotherapy for allergic rhinoconjunctivitis: protocol for a systematic review","container-title":"Clinical and Translational Allergy","volume":"DOI: 10.1186/s13601-016-0099-6","author":[{"family":"Dhami","given":"Sangeeta"},{"family":"Nurmatov","given":"Ulugbek"},{"family":"Roberts","given":"Graham"},{"family":"Pfaar","given":"Oliver"},{"family":"Muraro","given":"Antonella"},{"family":"Ansotegui,","given":"Ignacio"}],"issued":{"date-parts":[["2016"]]}}}],"schema":"https://github.com/citation-style-language/schema/raw/master/csl-citation.json"} </w:instrText>
      </w:r>
      <w:r w:rsidRPr="009A0545">
        <w:rPr>
          <w:rFonts w:ascii="Garamond" w:hAnsi="Garamond" w:cs="Arial"/>
          <w:bCs/>
          <w:sz w:val="22"/>
          <w:szCs w:val="22"/>
          <w:lang w:val="en-US"/>
        </w:rPr>
        <w:fldChar w:fldCharType="separate"/>
      </w:r>
      <w:r>
        <w:rPr>
          <w:rFonts w:ascii="Garamond" w:hAnsi="Garamond"/>
          <w:sz w:val="22"/>
          <w:szCs w:val="22"/>
          <w:lang w:val="en-US"/>
        </w:rPr>
        <w:t>(12)</w:t>
      </w:r>
      <w:r w:rsidRPr="009A0545">
        <w:rPr>
          <w:rFonts w:ascii="Garamond" w:hAnsi="Garamond" w:cs="Arial"/>
          <w:bCs/>
          <w:sz w:val="22"/>
          <w:szCs w:val="22"/>
          <w:lang w:val="en-US"/>
        </w:rPr>
        <w:fldChar w:fldCharType="end"/>
      </w:r>
      <w:r w:rsidRPr="0007182D">
        <w:rPr>
          <w:rFonts w:ascii="Garamond" w:hAnsi="Garamond" w:cs="Arial"/>
          <w:bCs/>
          <w:sz w:val="22"/>
          <w:szCs w:val="22"/>
          <w:lang w:val="en-US"/>
        </w:rPr>
        <w:t>.</w:t>
      </w:r>
      <w:r w:rsidRPr="009A0545">
        <w:rPr>
          <w:rFonts w:ascii="Garamond" w:hAnsi="Garamond" w:cs="Arial"/>
          <w:bCs/>
          <w:sz w:val="22"/>
          <w:szCs w:val="22"/>
          <w:lang w:val="en-US"/>
        </w:rPr>
        <w:t xml:space="preserve"> </w:t>
      </w:r>
    </w:p>
    <w:p w14:paraId="090A9BC5" w14:textId="77777777" w:rsidR="00D20980" w:rsidRPr="009A0545" w:rsidRDefault="00D20980" w:rsidP="00D20980">
      <w:pPr>
        <w:autoSpaceDE w:val="0"/>
        <w:autoSpaceDN w:val="0"/>
        <w:adjustRightInd w:val="0"/>
        <w:spacing w:line="360" w:lineRule="auto"/>
        <w:jc w:val="both"/>
        <w:rPr>
          <w:rFonts w:ascii="Garamond" w:hAnsi="Garamond" w:cs="Arial"/>
          <w:bCs/>
          <w:sz w:val="22"/>
          <w:szCs w:val="22"/>
          <w:lang w:val="en-US"/>
        </w:rPr>
      </w:pPr>
    </w:p>
    <w:p w14:paraId="77068CC2" w14:textId="77777777" w:rsidR="00D20980" w:rsidRPr="009A0545" w:rsidRDefault="00D20980" w:rsidP="00D20980">
      <w:pPr>
        <w:autoSpaceDE w:val="0"/>
        <w:autoSpaceDN w:val="0"/>
        <w:adjustRightInd w:val="0"/>
        <w:spacing w:line="360" w:lineRule="auto"/>
        <w:jc w:val="both"/>
        <w:outlineLvl w:val="0"/>
        <w:rPr>
          <w:rFonts w:ascii="Garamond" w:hAnsi="Garamond" w:cs="Arial"/>
          <w:b/>
          <w:bCs/>
          <w:sz w:val="22"/>
          <w:szCs w:val="22"/>
          <w:lang w:val="en-US"/>
        </w:rPr>
      </w:pPr>
      <w:r w:rsidRPr="009A0545">
        <w:rPr>
          <w:rFonts w:ascii="Garamond" w:hAnsi="Garamond" w:cs="Arial"/>
          <w:b/>
          <w:bCs/>
          <w:sz w:val="22"/>
          <w:szCs w:val="22"/>
          <w:lang w:val="en-US"/>
        </w:rPr>
        <w:t>Search strategy</w:t>
      </w:r>
    </w:p>
    <w:p w14:paraId="5152F785" w14:textId="77777777" w:rsidR="00D20980" w:rsidRPr="000A4F2B" w:rsidRDefault="00D20980" w:rsidP="00D20980">
      <w:pPr>
        <w:spacing w:line="360" w:lineRule="auto"/>
        <w:jc w:val="both"/>
        <w:rPr>
          <w:rFonts w:ascii="Garamond" w:hAnsi="Garamond"/>
          <w:sz w:val="22"/>
          <w:szCs w:val="22"/>
          <w:lang w:val="en-US"/>
        </w:rPr>
      </w:pPr>
      <w:r w:rsidRPr="000A4F2B">
        <w:rPr>
          <w:rFonts w:ascii="Garamond" w:hAnsi="Garamond" w:cs="Arial"/>
          <w:sz w:val="22"/>
          <w:szCs w:val="22"/>
          <w:lang w:val="en-US"/>
        </w:rPr>
        <w:t>A highly sensitive search strategy was developed and validated study design filters were applied to search electronic bibliographic databases.   To retrieve randomized controlled trials (RCTs), we applied the Cochrane highly sensitive search strategy for identifying RCTs in MEDLINE.</w:t>
      </w:r>
      <w:r w:rsidRPr="000A4F2B">
        <w:rPr>
          <w:rFonts w:ascii="Garamond" w:hAnsi="Garamond" w:cs="Arial"/>
          <w:sz w:val="22"/>
          <w:szCs w:val="22"/>
          <w:lang w:val="en-US"/>
        </w:rPr>
        <w:fldChar w:fldCharType="begin"/>
      </w:r>
      <w:r>
        <w:rPr>
          <w:rFonts w:ascii="Garamond" w:hAnsi="Garamond" w:cs="Arial"/>
          <w:sz w:val="22"/>
          <w:szCs w:val="22"/>
          <w:lang w:val="en-US"/>
        </w:rPr>
        <w:instrText xml:space="preserve"> ADDIN ZOTERO_ITEM CSL_CITATION {"citationID":"4fqgluvu7","properties":{"formattedCitation":"(16)","plainCitation":"(16)"},"citationItems":[{"id":294,"uris":["http://zotero.org/users/local/rNdLYwBI/items/2IDMFW57"],"uri":["http://zotero.org/users/local/rNdLYwBI/items/2IDMFW57"],"itemData":{"id":294,"type":"article-journal","title":"Cochrane Handbook for Systematic Reviews of Interventions. Version 5.0.2 (Chapter 11, Section 11)","author":[{"family":"Higgins JPT, Green S.","given":""}]}}],"schema":"https://github.com/citation-style-language/schema/raw/master/csl-citation.json"} </w:instrText>
      </w:r>
      <w:r w:rsidRPr="000A4F2B">
        <w:rPr>
          <w:rFonts w:ascii="Garamond" w:hAnsi="Garamond" w:cs="Arial"/>
          <w:sz w:val="22"/>
          <w:szCs w:val="22"/>
          <w:lang w:val="en-US"/>
        </w:rPr>
        <w:fldChar w:fldCharType="separate"/>
      </w:r>
      <w:r>
        <w:rPr>
          <w:rFonts w:ascii="Garamond" w:hAnsi="Garamond"/>
          <w:sz w:val="22"/>
          <w:szCs w:val="22"/>
          <w:lang w:val="en-US"/>
        </w:rPr>
        <w:t>(16)</w:t>
      </w:r>
      <w:r w:rsidRPr="000A4F2B">
        <w:rPr>
          <w:rFonts w:ascii="Garamond" w:hAnsi="Garamond" w:cs="Arial"/>
          <w:sz w:val="22"/>
          <w:szCs w:val="22"/>
          <w:lang w:val="en-US"/>
        </w:rPr>
        <w:fldChar w:fldCharType="end"/>
      </w:r>
      <w:r w:rsidRPr="000A4F2B">
        <w:rPr>
          <w:rFonts w:ascii="Garamond" w:hAnsi="Garamond" w:cs="Arial"/>
          <w:sz w:val="22"/>
          <w:szCs w:val="22"/>
          <w:lang w:val="en-US"/>
        </w:rPr>
        <w:t xml:space="preserve"> We searched the following databases: Cochrane Library including, Cochrane Database of Systematic Reviews (CDSR), Database of Reviews of Effectiveness (DARE), CENTRAL (Trials), Methods Studies, Health Technology Assessments (HTA), Economic Evaluations Database (EED), </w:t>
      </w:r>
      <w:r w:rsidRPr="000A4F2B">
        <w:rPr>
          <w:rFonts w:ascii="Garamond" w:hAnsi="Garamond"/>
          <w:sz w:val="22"/>
          <w:szCs w:val="22"/>
          <w:lang w:val="en-US"/>
        </w:rPr>
        <w:t>MEDLINE  (OVID), Embase (OVID), CINAHL (Ebscohost), ISI Web of Science (Thomson Web of Knowledge), TRIP Database  (</w:t>
      </w:r>
      <w:hyperlink r:id="rId15" w:history="1">
        <w:r w:rsidRPr="000A4F2B">
          <w:rPr>
            <w:rStyle w:val="Hyperlink"/>
            <w:rFonts w:ascii="Garamond" w:hAnsi="Garamond"/>
            <w:sz w:val="22"/>
            <w:szCs w:val="22"/>
            <w:lang w:val="en-US"/>
          </w:rPr>
          <w:t>www.tripdatabase.com</w:t>
        </w:r>
      </w:hyperlink>
      <w:r w:rsidRPr="000A4F2B">
        <w:rPr>
          <w:rFonts w:ascii="Garamond" w:hAnsi="Garamond"/>
          <w:sz w:val="22"/>
          <w:szCs w:val="22"/>
          <w:lang w:val="en-US"/>
        </w:rPr>
        <w:t>), Clinicaltrials.gov (NIH web), Clinical Trials Register (</w:t>
      </w:r>
      <w:hyperlink r:id="rId16" w:history="1">
        <w:r w:rsidRPr="000A4F2B">
          <w:rPr>
            <w:rStyle w:val="Hyperlink"/>
            <w:rFonts w:ascii="Garamond" w:hAnsi="Garamond"/>
            <w:sz w:val="22"/>
            <w:szCs w:val="22"/>
            <w:lang w:val="en-US"/>
          </w:rPr>
          <w:t>www.clinicaltrialsregister.eu</w:t>
        </w:r>
      </w:hyperlink>
      <w:r w:rsidRPr="000A4F2B">
        <w:rPr>
          <w:rFonts w:ascii="Garamond" w:hAnsi="Garamond"/>
          <w:sz w:val="22"/>
          <w:szCs w:val="22"/>
          <w:lang w:val="en-US"/>
        </w:rPr>
        <w:t>) launched by the European Medicines Agency (EMA), Current controlled trials (</w:t>
      </w:r>
      <w:hyperlink r:id="rId17" w:history="1">
        <w:r w:rsidRPr="000A4F2B">
          <w:rPr>
            <w:rStyle w:val="Hyperlink"/>
            <w:rFonts w:ascii="Garamond" w:hAnsi="Garamond"/>
            <w:sz w:val="22"/>
            <w:szCs w:val="22"/>
            <w:lang w:val="en-US"/>
          </w:rPr>
          <w:t>www.controlled-trials.com</w:t>
        </w:r>
      </w:hyperlink>
      <w:r w:rsidRPr="000A4F2B">
        <w:rPr>
          <w:rFonts w:ascii="Garamond" w:hAnsi="Garamond"/>
          <w:sz w:val="22"/>
          <w:szCs w:val="22"/>
          <w:lang w:val="en-US"/>
        </w:rPr>
        <w:t>), Australian and New Zealand Clinical Trials Registry (</w:t>
      </w:r>
      <w:hyperlink r:id="rId18" w:history="1">
        <w:r w:rsidRPr="000A4F2B">
          <w:rPr>
            <w:rStyle w:val="Hyperlink"/>
            <w:rFonts w:ascii="Garamond" w:hAnsi="Garamond"/>
            <w:sz w:val="22"/>
            <w:szCs w:val="22"/>
            <w:lang w:val="en-US"/>
          </w:rPr>
          <w:t>http://www.anzctr.org.au</w:t>
        </w:r>
      </w:hyperlink>
      <w:r w:rsidRPr="000A4F2B">
        <w:rPr>
          <w:rFonts w:ascii="Garamond" w:hAnsi="Garamond"/>
          <w:sz w:val="22"/>
          <w:szCs w:val="22"/>
          <w:lang w:val="en-US"/>
        </w:rPr>
        <w:t>).</w:t>
      </w:r>
      <w:r w:rsidRPr="000A4F2B">
        <w:rPr>
          <w:rFonts w:ascii="Garamond" w:hAnsi="Garamond" w:cs="Arial"/>
          <w:sz w:val="22"/>
          <w:szCs w:val="22"/>
          <w:lang w:val="en-US"/>
        </w:rPr>
        <w:t xml:space="preserve"> To retrieve case series, we used the filter developed by librarians at Clinical Evidence: </w:t>
      </w:r>
      <w:hyperlink r:id="rId19" w:history="1">
        <w:r w:rsidRPr="000A4F2B">
          <w:rPr>
            <w:rStyle w:val="Hyperlink"/>
            <w:rFonts w:ascii="Garamond" w:hAnsi="Garamond" w:cs="Arial"/>
            <w:sz w:val="22"/>
            <w:szCs w:val="22"/>
            <w:lang w:val="en-US"/>
          </w:rPr>
          <w:t>http://clinicalevidence.bmj.com/x/set/static/ebm/learn/665076.html</w:t>
        </w:r>
      </w:hyperlink>
      <w:r w:rsidRPr="000A4F2B">
        <w:rPr>
          <w:rFonts w:ascii="Garamond" w:hAnsi="Garamond" w:cs="Arial"/>
          <w:sz w:val="22"/>
          <w:szCs w:val="22"/>
          <w:lang w:val="en-US"/>
        </w:rPr>
        <w:t xml:space="preserve"> </w:t>
      </w:r>
    </w:p>
    <w:p w14:paraId="76EE8BB2" w14:textId="77777777" w:rsidR="00D20980" w:rsidRPr="000A4F2B" w:rsidRDefault="00D20980" w:rsidP="00D20980">
      <w:pPr>
        <w:autoSpaceDE w:val="0"/>
        <w:autoSpaceDN w:val="0"/>
        <w:adjustRightInd w:val="0"/>
        <w:spacing w:line="360" w:lineRule="auto"/>
        <w:jc w:val="both"/>
        <w:rPr>
          <w:rFonts w:ascii="Garamond" w:hAnsi="Garamond" w:cs="Arial"/>
          <w:sz w:val="22"/>
          <w:szCs w:val="22"/>
          <w:lang w:val="en-US"/>
        </w:rPr>
      </w:pPr>
    </w:p>
    <w:p w14:paraId="38721876" w14:textId="77777777" w:rsidR="00D20980" w:rsidRDefault="00D20980" w:rsidP="00D20980">
      <w:pPr>
        <w:autoSpaceDE w:val="0"/>
        <w:autoSpaceDN w:val="0"/>
        <w:adjustRightInd w:val="0"/>
        <w:spacing w:line="360" w:lineRule="auto"/>
        <w:jc w:val="both"/>
        <w:rPr>
          <w:rFonts w:ascii="Garamond" w:hAnsi="Garamond" w:cs="Arial"/>
          <w:sz w:val="22"/>
          <w:szCs w:val="22"/>
          <w:lang w:val="en-US"/>
        </w:rPr>
      </w:pPr>
      <w:r w:rsidRPr="000A4F2B">
        <w:rPr>
          <w:rFonts w:ascii="Garamond" w:hAnsi="Garamond" w:cs="Arial"/>
          <w:sz w:val="22"/>
          <w:szCs w:val="22"/>
          <w:lang w:val="en-US"/>
        </w:rPr>
        <w:t>The search strategy was developed on OVID MEDLINE and then adapted for the other databases</w:t>
      </w:r>
      <w:r w:rsidRPr="000A4F2B">
        <w:rPr>
          <w:rFonts w:ascii="Garamond" w:hAnsi="Garamond" w:cs="Arial"/>
          <w:bCs/>
          <w:sz w:val="22"/>
          <w:szCs w:val="22"/>
          <w:lang w:val="en-US"/>
        </w:rPr>
        <w:t xml:space="preserve">. </w:t>
      </w:r>
      <w:r w:rsidRPr="000A4F2B">
        <w:rPr>
          <w:rFonts w:ascii="Garamond" w:hAnsi="Garamond" w:cs="Arial"/>
          <w:sz w:val="22"/>
          <w:szCs w:val="22"/>
          <w:lang w:val="en-US"/>
        </w:rPr>
        <w:t>In all cases, the databases were searched from inception to October 31, 2015.</w:t>
      </w:r>
      <w:r w:rsidRPr="009A0545">
        <w:rPr>
          <w:rFonts w:ascii="Garamond" w:hAnsi="Garamond" w:cs="Arial"/>
          <w:sz w:val="22"/>
          <w:szCs w:val="22"/>
          <w:lang w:val="en-US"/>
        </w:rPr>
        <w:t xml:space="preserve">  </w:t>
      </w:r>
    </w:p>
    <w:p w14:paraId="0C2136D2" w14:textId="77777777" w:rsidR="00D20980" w:rsidRPr="009A0545" w:rsidRDefault="00D20980" w:rsidP="00D20980">
      <w:pPr>
        <w:autoSpaceDE w:val="0"/>
        <w:autoSpaceDN w:val="0"/>
        <w:adjustRightInd w:val="0"/>
        <w:spacing w:line="360" w:lineRule="auto"/>
        <w:jc w:val="both"/>
        <w:rPr>
          <w:rFonts w:ascii="Garamond" w:hAnsi="Garamond" w:cs="Arial"/>
          <w:b/>
          <w:bCs/>
          <w:sz w:val="22"/>
          <w:szCs w:val="22"/>
          <w:lang w:val="en-US"/>
        </w:rPr>
      </w:pPr>
    </w:p>
    <w:p w14:paraId="7140C27E" w14:textId="77777777" w:rsidR="00D20980" w:rsidRPr="009A0545" w:rsidRDefault="00D20980" w:rsidP="00D20980">
      <w:pPr>
        <w:spacing w:line="360" w:lineRule="auto"/>
        <w:jc w:val="both"/>
        <w:rPr>
          <w:rFonts w:ascii="Garamond" w:hAnsi="Garamond" w:cs="Arial"/>
          <w:sz w:val="22"/>
          <w:szCs w:val="22"/>
          <w:lang w:val="en-US"/>
        </w:rPr>
      </w:pPr>
    </w:p>
    <w:p w14:paraId="5C72626B" w14:textId="77777777" w:rsidR="00D20980" w:rsidRPr="009A0545" w:rsidRDefault="00D20980" w:rsidP="00D20980">
      <w:pPr>
        <w:spacing w:line="360" w:lineRule="auto"/>
        <w:jc w:val="both"/>
        <w:outlineLvl w:val="0"/>
        <w:rPr>
          <w:rFonts w:ascii="Garamond" w:hAnsi="Garamond" w:cs="Arial"/>
          <w:b/>
          <w:sz w:val="22"/>
          <w:szCs w:val="22"/>
          <w:lang w:val="en-US"/>
        </w:rPr>
      </w:pPr>
      <w:r w:rsidRPr="009A0545">
        <w:rPr>
          <w:rFonts w:ascii="Garamond" w:hAnsi="Garamond" w:cs="Arial"/>
          <w:b/>
          <w:sz w:val="22"/>
          <w:szCs w:val="22"/>
          <w:lang w:val="en-US"/>
        </w:rPr>
        <w:t>Subgroup analyses</w:t>
      </w:r>
    </w:p>
    <w:p w14:paraId="2B368C72" w14:textId="77777777" w:rsidR="00D20980" w:rsidRPr="000A4F2B" w:rsidRDefault="00D20980" w:rsidP="00D20980">
      <w:pPr>
        <w:spacing w:line="360" w:lineRule="auto"/>
        <w:jc w:val="both"/>
        <w:outlineLvl w:val="0"/>
        <w:rPr>
          <w:rFonts w:ascii="Garamond" w:hAnsi="Garamond" w:cs="Arial"/>
          <w:sz w:val="22"/>
          <w:szCs w:val="22"/>
          <w:lang w:val="en-US"/>
        </w:rPr>
      </w:pPr>
      <w:r w:rsidRPr="000A4F2B">
        <w:rPr>
          <w:rFonts w:ascii="Garamond" w:hAnsi="Garamond" w:cs="Arial"/>
          <w:sz w:val="22"/>
          <w:szCs w:val="22"/>
          <w:lang w:val="en-US"/>
        </w:rPr>
        <w:t>Subgroup analyses were undertaken to compare:</w:t>
      </w:r>
    </w:p>
    <w:p w14:paraId="66B6C8A1" w14:textId="77777777" w:rsidR="00D20980" w:rsidRPr="000A4F2B" w:rsidRDefault="00D20980" w:rsidP="00D20980">
      <w:pPr>
        <w:pStyle w:val="ListParagraph"/>
        <w:numPr>
          <w:ilvl w:val="0"/>
          <w:numId w:val="1"/>
        </w:numPr>
        <w:spacing w:line="360" w:lineRule="auto"/>
        <w:jc w:val="both"/>
        <w:rPr>
          <w:rFonts w:ascii="Garamond" w:hAnsi="Garamond"/>
        </w:rPr>
      </w:pPr>
      <w:r w:rsidRPr="000A4F2B">
        <w:rPr>
          <w:rFonts w:ascii="Garamond" w:hAnsi="Garamond"/>
        </w:rPr>
        <w:t xml:space="preserve">Children &lt;18 years versus adults ≥18 years; (this represented a change from our plans to compare young children versus adolescents versus adults, which was necessitated by data not being available in formats suitable to support the original planned subgroup analyses) </w:t>
      </w:r>
    </w:p>
    <w:p w14:paraId="0D3BB2D1" w14:textId="77777777" w:rsidR="00D20980" w:rsidRPr="000A4F2B" w:rsidRDefault="00D20980" w:rsidP="00D20980">
      <w:pPr>
        <w:pStyle w:val="ListParagraph"/>
        <w:numPr>
          <w:ilvl w:val="0"/>
          <w:numId w:val="1"/>
        </w:numPr>
        <w:spacing w:line="360" w:lineRule="auto"/>
        <w:jc w:val="both"/>
        <w:rPr>
          <w:rFonts w:ascii="Garamond" w:hAnsi="Garamond"/>
        </w:rPr>
      </w:pPr>
      <w:r w:rsidRPr="000A4F2B">
        <w:rPr>
          <w:rFonts w:ascii="Garamond" w:hAnsi="Garamond"/>
        </w:rPr>
        <w:t xml:space="preserve">SCIT versus SLIT </w:t>
      </w:r>
    </w:p>
    <w:p w14:paraId="4647A5BC" w14:textId="77777777" w:rsidR="00D20980" w:rsidRPr="000A4F2B" w:rsidRDefault="00D20980" w:rsidP="00D20980">
      <w:pPr>
        <w:pStyle w:val="ListParagraph"/>
        <w:numPr>
          <w:ilvl w:val="0"/>
          <w:numId w:val="1"/>
        </w:numPr>
        <w:spacing w:line="360" w:lineRule="auto"/>
        <w:jc w:val="both"/>
        <w:rPr>
          <w:rFonts w:ascii="Garamond" w:hAnsi="Garamond"/>
        </w:rPr>
      </w:pPr>
      <w:r w:rsidRPr="000A4F2B">
        <w:rPr>
          <w:rFonts w:ascii="Garamond" w:hAnsi="Garamond"/>
        </w:rPr>
        <w:t>AIT for seasonal versus perennial allergens</w:t>
      </w:r>
    </w:p>
    <w:p w14:paraId="45AE04C6" w14:textId="77777777" w:rsidR="00D20980" w:rsidRPr="000A4F2B" w:rsidRDefault="00D20980" w:rsidP="00D20980">
      <w:pPr>
        <w:pStyle w:val="ListParagraph"/>
        <w:numPr>
          <w:ilvl w:val="0"/>
          <w:numId w:val="1"/>
        </w:numPr>
        <w:spacing w:line="360" w:lineRule="auto"/>
        <w:jc w:val="both"/>
        <w:rPr>
          <w:rFonts w:ascii="Garamond" w:hAnsi="Garamond"/>
        </w:rPr>
      </w:pPr>
      <w:r w:rsidRPr="000A4F2B">
        <w:rPr>
          <w:rFonts w:ascii="Garamond" w:hAnsi="Garamond"/>
        </w:rPr>
        <w:t>Modified allergen extracts (allergoids) versus unmodified allergen extracts in SCIT</w:t>
      </w:r>
    </w:p>
    <w:p w14:paraId="3FF9F3DA" w14:textId="77777777" w:rsidR="00D20980" w:rsidRPr="000A4F2B" w:rsidRDefault="00D20980" w:rsidP="00D20980">
      <w:pPr>
        <w:pStyle w:val="ListParagraph"/>
        <w:numPr>
          <w:ilvl w:val="0"/>
          <w:numId w:val="1"/>
        </w:numPr>
        <w:spacing w:line="360" w:lineRule="auto"/>
        <w:jc w:val="both"/>
        <w:rPr>
          <w:rFonts w:ascii="Garamond" w:hAnsi="Garamond"/>
        </w:rPr>
      </w:pPr>
      <w:r w:rsidRPr="000A4F2B">
        <w:rPr>
          <w:rFonts w:ascii="Garamond" w:hAnsi="Garamond"/>
        </w:rPr>
        <w:t xml:space="preserve">Pre-seasonal (short term treatment) versus continuous treatment in SCIT </w:t>
      </w:r>
    </w:p>
    <w:p w14:paraId="730CB674" w14:textId="77777777" w:rsidR="00D20980" w:rsidRPr="000A4F2B" w:rsidRDefault="00D20980" w:rsidP="00D20980">
      <w:pPr>
        <w:pStyle w:val="ListParagraph"/>
        <w:numPr>
          <w:ilvl w:val="0"/>
          <w:numId w:val="1"/>
        </w:numPr>
        <w:spacing w:line="360" w:lineRule="auto"/>
        <w:jc w:val="both"/>
        <w:rPr>
          <w:rFonts w:ascii="Garamond" w:hAnsi="Garamond"/>
        </w:rPr>
      </w:pPr>
      <w:r w:rsidRPr="000A4F2B">
        <w:rPr>
          <w:rFonts w:ascii="Garamond" w:hAnsi="Garamond"/>
        </w:rPr>
        <w:t>Pre-/co-seasonal (short term treatment) versus continuous treatment in SLIT</w:t>
      </w:r>
    </w:p>
    <w:p w14:paraId="49C06C30" w14:textId="77777777" w:rsidR="00D20980" w:rsidRPr="000A4F2B" w:rsidRDefault="00D20980" w:rsidP="00D20980">
      <w:pPr>
        <w:pStyle w:val="ListParagraph"/>
        <w:numPr>
          <w:ilvl w:val="0"/>
          <w:numId w:val="1"/>
        </w:numPr>
        <w:spacing w:line="360" w:lineRule="auto"/>
        <w:jc w:val="both"/>
        <w:rPr>
          <w:rFonts w:ascii="Garamond" w:hAnsi="Garamond"/>
        </w:rPr>
      </w:pPr>
      <w:r w:rsidRPr="000A4F2B">
        <w:rPr>
          <w:rFonts w:ascii="Garamond" w:hAnsi="Garamond"/>
        </w:rPr>
        <w:t>Aqueous solutions versus tablets in SLIT.</w:t>
      </w:r>
    </w:p>
    <w:p w14:paraId="76034493" w14:textId="77777777" w:rsidR="00D20980" w:rsidRDefault="00D20980" w:rsidP="00D20980">
      <w:pPr>
        <w:spacing w:line="360" w:lineRule="auto"/>
        <w:jc w:val="both"/>
        <w:rPr>
          <w:rFonts w:ascii="Garamond" w:hAnsi="Garamond" w:cs="Arial"/>
          <w:b/>
          <w:sz w:val="22"/>
          <w:szCs w:val="22"/>
          <w:lang w:val="en-US"/>
        </w:rPr>
      </w:pPr>
    </w:p>
    <w:p w14:paraId="766AC51E" w14:textId="77777777" w:rsidR="00D20980" w:rsidRDefault="00D20980" w:rsidP="00D20980">
      <w:pPr>
        <w:spacing w:line="360" w:lineRule="auto"/>
        <w:jc w:val="both"/>
        <w:rPr>
          <w:rFonts w:ascii="Garamond" w:hAnsi="Garamond" w:cs="Arial"/>
          <w:b/>
          <w:sz w:val="22"/>
          <w:szCs w:val="22"/>
          <w:lang w:val="en-US"/>
        </w:rPr>
      </w:pPr>
    </w:p>
    <w:p w14:paraId="79190AB4" w14:textId="77777777" w:rsidR="00D20980" w:rsidRDefault="00D20980" w:rsidP="00D20980">
      <w:pPr>
        <w:spacing w:line="360" w:lineRule="auto"/>
        <w:jc w:val="both"/>
        <w:rPr>
          <w:rFonts w:ascii="Garamond" w:hAnsi="Garamond" w:cs="Arial"/>
          <w:b/>
          <w:sz w:val="22"/>
          <w:szCs w:val="22"/>
          <w:lang w:val="en-US"/>
        </w:rPr>
        <w:sectPr w:rsidR="00D20980" w:rsidSect="00D41655">
          <w:headerReference w:type="default" r:id="rId20"/>
          <w:footerReference w:type="even" r:id="rId21"/>
          <w:footerReference w:type="default" r:id="rId22"/>
          <w:endnotePr>
            <w:numFmt w:val="decimal"/>
          </w:endnotePr>
          <w:pgSz w:w="11906" w:h="16838"/>
          <w:pgMar w:top="1134" w:right="1134" w:bottom="902" w:left="1134" w:header="709" w:footer="709" w:gutter="0"/>
          <w:cols w:space="708"/>
          <w:docGrid w:linePitch="360"/>
        </w:sectPr>
      </w:pPr>
    </w:p>
    <w:p w14:paraId="50BC9081" w14:textId="77777777" w:rsidR="00D20980" w:rsidRPr="00F27C66" w:rsidRDefault="00D20980" w:rsidP="00D20980">
      <w:pPr>
        <w:spacing w:line="360" w:lineRule="auto"/>
        <w:jc w:val="both"/>
        <w:outlineLvl w:val="0"/>
        <w:rPr>
          <w:rFonts w:ascii="Garamond" w:hAnsi="Garamond" w:cs="Arial"/>
          <w:b/>
          <w:sz w:val="22"/>
          <w:szCs w:val="22"/>
          <w:lang w:val="en-US"/>
        </w:rPr>
      </w:pPr>
      <w:r w:rsidRPr="00F27C66">
        <w:rPr>
          <w:rFonts w:ascii="Garamond" w:hAnsi="Garamond" w:cs="Arial"/>
          <w:b/>
          <w:sz w:val="22"/>
          <w:szCs w:val="22"/>
          <w:lang w:val="en-US"/>
        </w:rPr>
        <w:t>RESULTS</w:t>
      </w:r>
      <w:r>
        <w:rPr>
          <w:rFonts w:ascii="Garamond" w:hAnsi="Garamond" w:cs="Arial"/>
          <w:b/>
          <w:sz w:val="22"/>
          <w:szCs w:val="22"/>
          <w:lang w:val="en-US"/>
        </w:rPr>
        <w:t xml:space="preserve"> </w:t>
      </w:r>
    </w:p>
    <w:p w14:paraId="6D007B1A" w14:textId="77777777" w:rsidR="00D20980" w:rsidRPr="009A0545" w:rsidRDefault="00D20980" w:rsidP="00D20980">
      <w:pPr>
        <w:spacing w:line="360" w:lineRule="auto"/>
        <w:jc w:val="both"/>
        <w:rPr>
          <w:rFonts w:ascii="Garamond" w:hAnsi="Garamond" w:cs="Arial"/>
          <w:bCs/>
          <w:sz w:val="22"/>
          <w:szCs w:val="22"/>
          <w:lang w:val="en-US"/>
        </w:rPr>
      </w:pPr>
    </w:p>
    <w:p w14:paraId="467F9745" w14:textId="77777777" w:rsidR="00D20980" w:rsidRPr="00ED08BA" w:rsidRDefault="00D20980" w:rsidP="00D20980">
      <w:pPr>
        <w:spacing w:line="360" w:lineRule="auto"/>
        <w:jc w:val="both"/>
        <w:outlineLvl w:val="0"/>
        <w:rPr>
          <w:rFonts w:ascii="Garamond" w:hAnsi="Garamond" w:cs="Arial"/>
          <w:b/>
          <w:iCs/>
          <w:sz w:val="22"/>
          <w:szCs w:val="22"/>
          <w:u w:val="single"/>
          <w:lang w:val="en-US"/>
        </w:rPr>
      </w:pPr>
      <w:r w:rsidRPr="00ED08BA">
        <w:rPr>
          <w:rFonts w:ascii="Garamond" w:hAnsi="Garamond" w:cs="Arial"/>
          <w:b/>
          <w:iCs/>
          <w:sz w:val="22"/>
          <w:szCs w:val="22"/>
          <w:u w:val="single"/>
          <w:lang w:val="en-US"/>
        </w:rPr>
        <w:t xml:space="preserve">Effectiveness </w:t>
      </w:r>
    </w:p>
    <w:p w14:paraId="27DB119A" w14:textId="77777777" w:rsidR="00D20980" w:rsidRPr="00ED08BA" w:rsidRDefault="00D20980" w:rsidP="00D20980">
      <w:pPr>
        <w:spacing w:line="360" w:lineRule="auto"/>
        <w:jc w:val="both"/>
        <w:outlineLvl w:val="0"/>
        <w:rPr>
          <w:rFonts w:ascii="Garamond" w:hAnsi="Garamond" w:cs="Arial"/>
          <w:b/>
          <w:iCs/>
          <w:sz w:val="22"/>
          <w:szCs w:val="22"/>
          <w:lang w:val="en-US"/>
        </w:rPr>
      </w:pPr>
      <w:r w:rsidRPr="00ED08BA">
        <w:rPr>
          <w:rFonts w:ascii="Garamond" w:hAnsi="Garamond" w:cs="Arial"/>
          <w:b/>
          <w:iCs/>
          <w:sz w:val="22"/>
          <w:szCs w:val="22"/>
          <w:lang w:val="en-US"/>
        </w:rPr>
        <w:t xml:space="preserve">Description of trials </w:t>
      </w:r>
    </w:p>
    <w:p w14:paraId="1A3F0B21" w14:textId="77777777" w:rsidR="00D20980" w:rsidRPr="00ED08BA" w:rsidRDefault="003E16E9" w:rsidP="00D20980">
      <w:pPr>
        <w:spacing w:line="360" w:lineRule="auto"/>
        <w:jc w:val="both"/>
        <w:rPr>
          <w:rFonts w:ascii="Garamond" w:hAnsi="Garamond" w:cs="Arial"/>
          <w:bCs/>
          <w:sz w:val="22"/>
          <w:szCs w:val="22"/>
          <w:lang w:val="en-US"/>
        </w:rPr>
      </w:pPr>
      <w:r>
        <w:rPr>
          <w:rFonts w:ascii="Garamond" w:hAnsi="Garamond" w:cs="Arial"/>
          <w:bCs/>
          <w:sz w:val="22"/>
          <w:szCs w:val="22"/>
          <w:lang w:val="en-US"/>
        </w:rPr>
        <w:t>We identified 61</w:t>
      </w:r>
      <w:r w:rsidR="00D20980" w:rsidRPr="00ED08BA">
        <w:rPr>
          <w:rFonts w:ascii="Garamond" w:hAnsi="Garamond" w:cs="Arial"/>
          <w:bCs/>
          <w:sz w:val="22"/>
          <w:szCs w:val="22"/>
          <w:lang w:val="en-US"/>
        </w:rPr>
        <w:t xml:space="preserve"> SCI</w:t>
      </w:r>
      <w:r>
        <w:rPr>
          <w:rFonts w:ascii="Garamond" w:hAnsi="Garamond" w:cs="Arial"/>
          <w:bCs/>
          <w:sz w:val="22"/>
          <w:szCs w:val="22"/>
          <w:lang w:val="en-US"/>
        </w:rPr>
        <w:t>T RCTs (reported in 63</w:t>
      </w:r>
      <w:r w:rsidR="00D20980" w:rsidRPr="00ED08BA">
        <w:rPr>
          <w:rFonts w:ascii="Garamond" w:hAnsi="Garamond" w:cs="Arial"/>
          <w:bCs/>
          <w:sz w:val="22"/>
          <w:szCs w:val="22"/>
          <w:lang w:val="en-US"/>
        </w:rPr>
        <w:t xml:space="preserve"> papers) </w:t>
      </w:r>
      <w:r w:rsidR="00D20980" w:rsidRPr="00ED08BA">
        <w:rPr>
          <w:rFonts w:ascii="Garamond" w:hAnsi="Garamond" w:cs="Arial"/>
          <w:bCs/>
          <w:sz w:val="22"/>
          <w:szCs w:val="22"/>
          <w:lang w:val="en-US"/>
        </w:rPr>
        <w:fldChar w:fldCharType="begin"/>
      </w:r>
      <w:r w:rsidR="00D20980">
        <w:rPr>
          <w:rFonts w:ascii="Garamond" w:hAnsi="Garamond" w:cs="Arial"/>
          <w:bCs/>
          <w:sz w:val="22"/>
          <w:szCs w:val="22"/>
          <w:lang w:val="en-US"/>
        </w:rPr>
        <w:instrText xml:space="preserve"> ADDIN ZOTERO_ITEM CSL_CITATION {"citationID":"W5CIUXGj","properties":{"formattedCitation":"{\\rtf (19\\uc0\\u8211{}81)}","plainCitation":"(19–81)"},"citationItems":[{"id":136,"uris":["http://zotero.org/users/local/rNdLYwBI/items/4CIDS76S"],"uri":["http://zotero.org/users/local/rNdLYwBI/items/4CIDS76S"],"itemData":{"id":136,"type":"article-journal","title":"Immunotherapy with depigmented glutaraldehyde-polymerized extracts: changes in quality of life.[Erratum appears in Clin Exp Allergy. 2005 Nov;35(11):1504]","container-title":"Clinical &amp; Experimental Allergy","page":"572-8","volume":"35","issue":"5","source":"Ovid Technologies","archive":"MEDLINE","archive_location":"15898977","abstract":"BACKGROUND: Immunotherapy (IT) with modified allergens reduces allergic rhinitis (AR) symptoms and medications requirements. Improvement of quality of life (QOL) is a key point in the treatment of AR. The aim of this study was to provide evidence of changes related to the patient's QOL (well-being) induced by a modified (depigmented glutaraldehyde-polymerized) therapeutic vaccine and of its safety. MATERIAL AND METHODS: Fifty-three patients with a well-documented clinical history of seasonal AR sensitized to Dactylis glomerata and Olea europaea pollens were included in a randomized clinical trial. Twenty-five patients (Group-A) received a mixture of D. glomerata and O. europaea pollen extracts and 28 patients received placebo (group-C). Any adverse event was recorded and graded in accordance with EAACI guidelines. RQLQ was recorded before the treatment (pollen season 2000) and after 1 year of treatment (pollen season 2001). Dose-response skin prick test with each allergen extract was conducted at baseline and at the end of the study. RESULTS: Each patient received 17 injections during this period. All patients completed the trial and no systemic adverse reactions were recorded. Symptom scores (P&lt;0.001) and medication requirements (P&lt;0.001) were significantly reduced in the IT group during the pollen season. This patient group also experienced greater and statistically significant improvement in overall RQLQ score and in five of the seven domains, all of them surpassing the threshold of 'minimal important difference' of 0.5 points. CONCLUSIONS: Results of this study provided evidence that IT with depigmented, glutaraldehyde-modified allergen extracts was well-tolerated and added beneficial effects to AR treatment in pollen allergic patients eliciting an improvement in QOL enough to justify a change in the patient's treatment.","ISSN":"0954-7894","shortTitle":"Immunotherapy with depigmented glutaraldehyde-polymerized extracts: changes in quality of life.[Erratum appears in Clin Exp Allergy. 2005 Nov;35(11):1504]","journalAbbreviation":"Clin Exp Allergy","language":"English","author":[{"literal":"E. Alvarez-Cuesta"},{"literal":"E. Aragoneses-Gilsanz"},{"literal":"C. Martin-Garcia"},{"literal":"P. Berges-Gimeno"},{"literal":"E. Gonzalez-Mancebo"},{"literal":"J. Cuesta-Herranz"}],"issued":{"date-parts":[["0000",5]]}},"label":"page"},{"id":178,"uris":["http://zotero.org/users/local/rNdLYwBI/items/P2DGVJZ8"],"uri":["http://zotero.org/users/local/rNdLYwBI/items/P2DGVJZ8"],"itemData":{"id":178,"type":"article-journal","title":"Long-term treatment with allergoid immunotherapy with Parietaria. Clinical and immunologic effects in a randomized, controlled trial","container-title":"Allergy","page":"313-9","volume":"54","issue":"4","source":"Ovid Technologies","archive":"MEDLINE","archive_location":"10371089","abstract":"BACKGROUND: Specific immunotherapy (SIT) is a valuable treatment for respiratory allergy, and the use of chemically modified allergens (allergoids) has improved its safety, as testified by several studies. We evaluated the effects of a SIT course with an allergoid extract of Parietaria pollen in a double-blind, placebo-controlled trial. METHODS: The study was double-blind in the first year; then it was prolonged up to 3 years with all patients on active treatment. Clinical effectiveness, safety, skin reactivity, systemic immunologic parameters, and subjective assessment were evaluated. We also had available a self-evaluation recorded in a follow-up visit 4 years after the discontinuation of SIT. RESULTS: A significant reduction of the symptoms plus drug intake scores during the pollen seasons was observed in the patients receiving active SIT. The placebo patients, after switching to active SIT, also showed significant clinical improvement. The clinical efficacy persisted during years 2 and 3 of treatment. After year 1, the actively treated patients reported a significant subjective improvement (frequency of symptoms, P = 0.001; duration of symptoms, P = 0.024; physical performance, P = 0.043) compared with the placebo group. The self-evaluation by visual analog scale showed that all patients maintained a significant clinical improvement up to 4 years after discontinuing SIT (year 1: active=+31.6%, placebo=-15.7%; year 7: active=+35.8%, placebo=+31.3%). The systemic immunologic changes after active SIT paralleled those described elsewhere (IgE decreased from 22 to 9 and from 21 to 8 IU/ml; IgG4 increased from 43 to 87 and from 18 to 60 IU/ml). A significant decrease in skin reactivity to three different allergen concentrations was observed at year 3 compared with pretreatment values (P&lt;0.05). CONCLUSIONS: The investigational SIT with Parietaria appeared to be effective and safe; a 3-year course of treatment achieved a long-lasting efficacy.","ISSN":"0105-4538","shortTitle":"Long-term treatment with allergoid immunotherapy with Parietaria. Clinical and immunologic effects in a randomized, controlled trial","journalAbbreviation":"Allergy","language":"English","author":[{"literal":"R. Ariano"},{"literal":"A. M. Kroon"},{"literal":"G. Augeri"},{"literal":"G. W. Canonica"},{"literal":"G. Passalacqua"}],"issued":{"date-parts":[["0000",4]]}},"label":"page"},{"id":218,"uris":["http://zotero.org/users/local/rNdLYwBI/items/JRR4ZKVB"],"uri":["http://zotero.org/users/local/rNdLYwBI/items/JRR4ZKVB"],"itemData":{"id":218,"type":"article-journal","title":"Effect of 2-year placebo-controlled immunotherapy on airway symptoms and medication in patients with birch pollen allergy","container-title":"Journal of Allergy and Clinical Immunology","page":"777-783","volume":"109","issue":"5","source":"Ovid Technologies","archive":"Embase","archive_location":"2002172833","abstract":"Background: Birch pollen is a common allergen in northern, central, and eastern Europe. Earlier studies of specific immunotherapy using birch pollen extract were not placebo-controlled or were only preseasonal. Long-term, placebo-controlled studies with subcutaneously administered standardized birch pollen extract are lacking. Objective: The aim of this study was to evaluate the effect of immunotherapy with birch pollen extract on airway symptoms and use of medication in adult birch pollen-allergic patients in a double-blind, placebo-controlled trial. Methods: Forty-nine patients with histories of birch pollen allergy from the upper and lower airways, positive skin prick test and conjunctival provocation test results, and in vitro specific IgE to birch pollen (Betula verrucosa) extract were included. Immunotherapy with birch pollen extract was given during 2 consecutive years in a double-blind, randomized, placebo-controlled study. Clinical symptom scores from the upper and lower airways and use of rescue medication were registered throughout the pollen season. Results: Forty-six patients reached the maintenance dose and were maintained on that dose during the 2-year study. The median symptom scores during the 1997 and 1998 seasons were 1.3 and 2.6, respectively, in the specific immunotherapy group and 2.1 and 4.3, respectively, in the placebo group. The differences between the groups were significant (P = .05 in 1997 and P = .005 in 1998). The placebo group used significantly more rescue medication during both seasons than the specific immunotherapy group (P = .004 for 1997 and P = .004 for 1998). Conclusion: Specific immunotherapy with birch pollen extract is an effective and safe treatment for reducing clinical allergy symptoms and medication use in birch pollen-allergic patients during the pollen season.","DOI":"10.1067/mai.2002.123868","ISSN":"0091-6749","shortTitle":"Effect of 2-year placebo-controlled immunotherapy on airway symptoms and medication in patients with birch pollen allergy","language":"English","author":[{"literal":"M. B. Arvidsson"},{"literal":"O. Lowhagen"},{"literal":"S. Rak"}],"issued":{"date-parts":[["2002"]]}},"label":"page"},{"id":182,"uris":["http://zotero.org/users/local/rNdLYwBI/items/QQRBB2XS"],"uri":["http://zotero.org/users/local/rNdLYwBI/items/QQRBB2XS"],"itemData":{"id":182,"type":"article-journal","title":"Tree-pollen allergy is efficiently treated by short-term immunotherapy (STI) with seven preseasonal injections of molecular standardized allergens","container-title":"Allergy","page":"740-8","volume":"53","issue":"8","source":"Ovid Technologies","archive":"MEDLINE","archive_location":"9722222","abstract":"The efficacy and tolerance of short-term immunotherapy (STI) by seven preseasonal injections of tree-pollen allergens (ALK7 Fruhbluhermischung) was investigated in a double-blind, placebo-controlled, multicenter study with 111 rhinoconjunctivitis patients. Nasal and bronchial symptoms simultaneously analyzed, and nasal symptoms as a single end point, but not the overall score of nasal, bronchial, and conjunctival symptoms, showed a significantly lower increase with STI during birch-pollen exposure (both P=0.033, n=105, Mann-Whitney U-test). However, a selective analysis with patients from centers with high recruitment figures (n&gt; or =10 patients, n=29 STI, n=32 placebo) showed a significantly lower increase of nasal, bronchial, and overall symptom score (STI 11.0 vs placebo 18.0, P=0.001, U-test). STI had equidirected effects on conjunctival, nasal, and bronchial symptoms analyzed as multiple end points, although conjunctival symptoms were not significantly different as a single end point. The seasonal increase in drug use was reduced by 62% in the STI group compared with placebo (P=0.032, t-test). Specific IgG4 increased only after STI (P&lt;0.001); IgE was not significantly different. Eosinophil cationic protein remained unchanged with STI, but significantly increased with placebo in the pollen season (P=0.003). STI was well tolerated. In conclusion, STI was shown to be efficacious and safe for the treatment of patients with tree-pollen rhinoconjunctivitis.","ISSN":"0105-4538","shortTitle":"Tree-pollen allergy is efficiently treated by short-term immunotherapy (STI) with seven preseasonal injections of molecular standardized allergens","journalAbbreviation":"Allergy","language":"English","author":[{"literal":"B. R. Balda"},{"literal":"H. Wolf"},{"literal":"C. Baumgarten"},{"literal":"L. Klimek"},{"literal":"G. Rasp"},{"literal":"G. Kunkel"},{"literal":"S. Muller"},{"literal":"W. Mann"},{"literal":"B. Hauswald"},{"literal":"W. Heppt"},{"literal":"B. Przybilla"},{"literal":"U. Amon"},{"literal":"R. Bischoff"},{"literal":"G. Becher"},{"literal":"S. Hummel"},{"literal":"P. J. Frosch"},{"literal":"T. Rustemeyer"},{"literal":"L. Jager"},{"literal":"R. Brehler"},{"literal":"T. Luger"},{"literal":"J. Schnitker"}],"issued":{"date-parts":[["0000",8]]}},"label":"page"},{"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label":"page"},{"id":208,"uris":["http://zotero.org/users/local/rNdLYwBI/items/EEMVKJTC"],"uri":["http://zotero.org/users/local/rNdLYwBI/items/EEMVKJTC"],"itemData":{"id":208,"type":"article-journal","title":"Double-blind, placebo-controlled immunotherapy with mixed grass-pollen allergoids. I. Rush immunotherapy with allergoids and standardized orchard grass-pollen extract","container-title":"Journal of Allergy &amp; Clinical Immunology","page":"591-8","volume":"80","issue":"4","source":"Ovid Technologies","archive":"MEDLINE","archive_location":"3668124","abstract":"Forty-five grass pollen-allergic patients were randomly assigned to three groups according to their skin test and RAST sensitivities and the severity of seasonal rhinitis. Eleven patients were treated with placebo (group 1), 19 patients (group 2) were treated with a six-mixed grass-pollen allergoid prepared by mild formalinization with a two-step procedure, and 15 other patients were treated with a standardized orchard grass-pollen extract (group 3). Because of a different immunotherapy schedule, only patients placed in groups 1 and 2 received the extracts in a double-blind fashion. Rush immunotherapy was performed in 3 to 6 days, and the maintenance dose was subsequently administered weekly for 4 weeks and every 2 weeks until the end of the grass-pollen season. During the season, a coseasonal treatment was administered. Systemic reactions occurred during the rush protocol in 36.8% of patients treated with allergoid and 20% of patients who received the standardized extract. Only patients treated with allergoid had systemic reactions during maintenance dose. The reactions observed with the standardized extract were more severe. Total doses of allergoid ranged from 2350 to 13,500 protein nitrogen units. Symptoms and medication scores during the peak of the season were analyzed. Patients treated with the standardized allergen had a significant reduction of the number of days of symptoms during the month of June (9.5 +/- 6.7 days; p less than 0.005) and of medication scores (1.3 +/- 1.4; p less than 0.01) compared to patients receiving placebo (19.4 +/- 8.1 days; medication score, 2.8 +/- 2.1).(ABSTRACT TRUNCATED AT 250 WORDS)","ISSN":"0091-6749","shortTitle":"Double-blind, placebo-controlled immunotherapy with mixed grass-pollen allergoids. I. Rush immunotherapy with allergoids and standardized orchard grass-pollen extract","journalAbbreviation":"J Allergy Clin Immunol","language":"English","author":[{"literal":"J. Bousquet"},{"literal":"A. Hejjaoui"},{"literal":"W. Skassa-Brociek"},{"literal":"B. Guerin"},{"literal":"H. J. Maasch"},{"literal":"H. Dhivert"},{"literal":"F. B. Michel"}],"issued":{"date-parts":[["0000",10]]}}},{"id":250,"uris":["http://zotero.org/users/local/rNdLYwBI/items/7PWTJTTF"],"uri":["http://zotero.org/users/local/rNdLYwBI/items/7PWTJTTF"],"itemData":{"id":250,"type":"article-journal","title":"Double-blind, placebo-controlled immunotherapy with mixed grass-pollen allergoids IV. Comparison of the safety and efficacy of two dosages of a high-molecular-weight allergoid","abstract":"Specific immunotherapy is still widely used in grass-pollen allergy, but its side effects may limit its use. We tested the safety and efficacy of a formalinized high-molecular-weight allergoid prepared from a mixed grass-pollen extract with two injection schedules in a double-blind, placebo-controlled study. Eighteen patients received placebo, 19 received the low-dose schedule (maximal dose: 2000 PNU) and 20 received the high-dose schedule (maximal dose: 10,000 PNU). Only one patient presented a systemic reaction of moderate severity for a dose of 1200 PNU. Before the onset of the pollen season, patients had a nasal challenge with orchard grass-pollen grains, a skin test titration, and the titration of serum-specific IgG. Both groups of patients presented a significant reduction in nasal and skin sensitivities and a significant increase in IgG compared to placebo. Symptoms and medications for rhinitis and asthma were studied during the season, and both groups receiving allergoids had a significant reduction of symptom-medication scores for nasal and bronchial symptoms. There was a highly significant correlation between nasal symptom-medication scores during the season and the results of nasal challenges. High-molecular-weight allergoids are safe and effective.","author":[{"literal":"J. Bousquet"},{"literal":"MD"},{"literal":"PhD"},{"literal":"A. Hejjaoui"},{"literal":"MD"},{"literal":"M. Soussana"},{"literal":"MD"},{"literal":"and F-B. Michel"},{"literal":"MD"}]}},{"id":259,"uris":["http://zotero.org/users/local/rNdLYwBI/items/WPNKGGUX"],"uri":["http://zotero.org/users/local/rNdLYwBI/items/WPNKGGUX"],"itemData":{"id":259,"type":"article-journal","title":"Double-blind, placebo-controlled immunotherapy with mixed grass-pollen allergoids  III. Efficacy and safety of unfractionated and high-molecular-weight preparations in rhinoconjunctivitis and asthma","abstract":"Specific immunotherapy with unmodified formalinized allergoids is effective in grass-pollen allergy, but systemic reactions have been observed. A high-molecular-weight formalinized allergoid (HMW-GOID) was fractionated by gel filtration, retaining molecules of greater than 85,000 daltons in the expectation of improving safety without sacrificing efficacy. HMW-GOID and unfractionated allergoid (GOID) had a similar allergenic activity assessed by RAST inhibition, but the HMW-GOID preparation was 65 times less reactive when it was tested by skin prick test than the GOID preparation. A double-blind, placebo-controlled study was carried out in grass pollen-allergic patients with placebo (14 patients), GOID (15 patients), and HMW-GOID (13 patients). An additional group of 18 patients was treated by a rush schedule with a standardized orchard grass-pollen extract. A similar mean cumulative dose was administered with both allergoids. The fractionated allergoid only elicited minor systemic reactions similar to reactions elicited by placebo, whereas 20% of patients treated by GOID and 5.5% of patients receiving the standardized extract had a severe systemic reaction. For rhinitis, conjunctivitis, and asthma, the HMW-GOID and the standardized extract had a similar efficacy, significantly greater than placebo. GOID was less effective than the other two active treatments but was significantly more effective than placebo treatment for asthma and conjunctivitis.","author":[{"literal":"Jean Bousquet"},{"literal":"MD"},{"literal":"PhD"},{"literal":"* Hans J. Maasch"},{"literal":"PhD"},{"literal":"** Adnan Hejjaoui"},{"literal":"MD"},{"literal":"* Wienia Skassa-Brociek"},{"literal":"MD"},{"literal":"* Riideiger Wahl"},{"literal":"PhD"},{"literal":"** Henriette Dhivett"},{"literal":"MD"},{"literal":"* and Franqois-Bernard Michel"},{"literal":"MD*"}]}},{"id":258,"uris":["http://zotero.org/users/local/rNdLYwBI/items/M3UQGF58"],"uri":["http://zotero.org/users/local/rNdLYwBI/items/M3UQGF58"],"itemData":{"id":258,"type":"article-journal","title":"Differences in clinical and immunologic reactivity of patients allergic to grass poflens and to multiple-pollen species  II. Efficacy of a double-blind, placebo-controlled, specific immunotherapy with standardized extracts","abstract":"The IgE response of patients only allergic to grass pollens differs from response of patients allergic to multiple-pollen species. The IgE immunoblots to orchard-grass pollens confirmed that polysensitized patients had more proteins revealed than patients only allergic to grass pollens. To determine if both groups of patients present a different response toward specific immunotherapy (IT), a double-blind, placebo-controlled study was performed in 70 patients. Patients receiving the active treatment had a rush IT with either a standardized orchard grass-pollen extract or with a standardized mixed-pollen extract prepared, depending on the sensitivity of the patients. The maintenance dose was defined as that dose effective in grass-pollen IT in previous experiments. The same equipotent maintenance dose was administered for all pollen species. Symptom-medication scores during the pollen season and nasal challenge with orchard grass-pollen grains demonstrated that grass pollen-allergic patients had a significantly improved efficacy by comparison to placebo treatment, whereas polysensitized patients had a nonsignificant improvement. Serum grass-pollen IgG was significantly increased after IT in both treated groups. This study demonstrate that the response toward specific IT differs in patients only allergic to grass pollens by comparison to polysensitized patients.","author":[{"literal":"J. Bousquet"},{"literal":"MD"},{"literal":"PhD"},{"literal":"* W. M. Becker"},{"literal":"PhD"},{"literal":"** A. Hejjaoui"},{"literal":"MD"},{"literal":"* I. Chanal"},{"literal":"MD"},{"literal":"* B. Lebel"},{"literal":"PhD"},{"literal":"*** H. Dhivert"},{"literal":"MD"},{"literal":"* and F. 6. Michel"},{"literal":"MD* Montpellier"}]}},{"id":305,"uris":["http://zotero.org/users/local/rNdLYwBI/items/Q7QEXND7"],"uri":["http://zotero.org/users/local/rNdLYwBI/items/Q7QEXND7"],"itemData":{"id":305,"type":"article-journal","title":"Pre-seasonal, subcutaneous immunotherapy: a double-blinded, placebo-controlled study in elderly patients with an allergy to grass.","container-title":"Ann Allergy Asthma Immunol","page":"156-61","volume":"116(2):","author":[{"family":"Bozek","given":"A"},{"family":"Kolodziejczyk","given":"K"},{"family":"Krajewska-Wojtys","given":"A"},{"family":"Jarzab","given":"J"}],"issued":{"date-parts":[["2016"]]}}},{"id":257,"uris":["http://zotero.org/users/local/rNdLYwBI/items/9ESE9MGI"],"uri":["http://zotero.org/users/local/rNdLYwBI/items/9ESE9MGI"],"itemData":{"id":257,"type":"article-journal","title":"Allergic rhinitis to ragweed pollen  I. Reassessment of the effects of imrnunotherapy cellular and hurnoral responses","abstract":"This work presents a double-blind, placebo-controlled study of 27 patients with allergic rhinitis to ragweed who received preseasonal desensitization immunotherapy [IT] with alum-precipitated aqueous ragweed extracts. We reassessed the following parameters in relation to clinical responses: clinical scores, nasal reactivity to a provocative dose of ragweed causing a 75% fall in airflow rate (PD75), ragweed IgE and IgG, and ragweed-induced basophil histamine release (BHR). First, the nasal PD75 correlated with the severity of nasal symptoms (p less than 0.05). Second, we confirmed a significant symptomatic improvement in the IT-treated group either by clinical scores (p less than 0.05) or the prevention of the seasonal fall of the PD75 (p less than 0.005). Also, IT reduced the seasonal rise of IgE (p less than 0.02) and induced an increase in IgG (p less than 0.01) and a decrease in BHR (p less than 0.03). There was a significant correlation between IgE and BHR (r = 0.80; p less than 0.01). After selecting out the effects of IgE, the BHR was still higher in the placebo-treated group than in the IT-treated group (p less than 0.02), suggesting the involvement of other modulating factors. Symptomatic improvement after IT correlated only with the summation of both IgE and BHR (PD75; r = 0.64; p less than 0.005). This observation suggests that the severity of clinical symptoms is determined by several interacting factors and not by the antibody response alone.","author":[{"literal":"Chantal Brunet"},{"literal":"BSc"},{"literal":"Pierre-Michel B6dard"},{"literal":"MD"},{"literal":"Aubert Lavoie"},{"literal":"MD"},{"literal":"Marie Jobin"},{"literal":"BSc"},{"literal":"and Jacques Hebert"},{"literal":"MD"}]}},{"id":240,"uris":["http://zotero.org/users/local/rNdLYwBI/items/GVVWQS47"],"uri":["http://zotero.org/users/local/rNdLYwBI/items/GVVWQS47"],"itemData":{"id":240,"type":"article-journal","title":"Double-blind study of tolerability and antibody production of unmodified and chemically modified allergen vaccines of Phleum pratense","container-title":"Clinical and experimental allergy","page":"1377-83","volume":"35","issue":"10","archive_location":"CN-00552612","abstract":"BACKGROUND: The physicochemical modification of allergen extracts provides a chance for administering higher doses of allergen vaccines. OBJECTIVE: To evaluate the safety of a chemically modified (depigmented-glutaraldehyde polymerized) therapeutic vaccine of Phleum pratense administered at doses that are 10 times higher than those used in clinical practice, in comparison with conventional doses of the corresponding non-modified alum-adsorbed vaccine. MATERIALS AND METHODS: The design of the study was randomized, double-blind, parallel and included two groups of patients. Twenty-three patients were treated weekly during nine visits for the build-up phase, followed by two weekly maintenance doses (a total of 11 injections per patient). Twelve patients received a vaccine containing the standardized unmodified extract, at a maximum concentration of 308.5 mcg of freeze dried material/mL (Group A). Eleven patients received a standardized modified allergen extract (Group B). The maximum dose used was 2400 mcg/mL. Safety was evaluated recording all adverse events. Skin test results and specific antibody levels were evaluated at the beginning and at the end of the study. RESULTS: Group A patients experienced three local immediate (two clinically irrelevant and one with a diameter&gt;5 cm) and 18 delayed reactions (15 irrelevant and three with a diameter&gt;10 cm), while Group B experienced six local immediate and 12 delayed reactions (all clinically irrelevant). Nine Group A patients experienced 12 systemic reactions (one immediate of grade 1, one of grade 2; and one delayed of grade 1; four of grade 2 and three of grade 3), while Group B patients experienced one immediate systemic reaction of grades 1, and 1 delayed reaction of grade 1. CONCLUSIONS: The modified extract of P. pratense is safe to treat sensitive patients, even at concentrations that are 10 times higher than those regularly administered in clinical practice. The majority of the local reactions were clinically irrelevant. No systemic reactions of grade 2, 3 or 4 were reported using the modified extract.","DOI":"10.1111/j.1365-2222.2005.02343.x","shortTitle":"Double-blind study of tolerability and antibody production of unmodified and chemically modified allergen vaccines of Phleum pratense","author":[{"literal":"M. Casanovas"},{"literal":"J. Sastre"},{"literal":"M. Fernández-Nieto"},{"literal":"M. Lluch"},{"literal":"J. Carnés"},{"literal":"E. Fernández-Caldas"}],"issued":{"date-parts":[["2005"]]}}},{"id":88,"uris":["http://zotero.org/users/local/rNdLYwBI/items/NEKV845S"],"uri":["http://zotero.org/users/local/rNdLYwBI/items/NEKV845S"],"itemData":{"id":88,"type":"article-journal","title":"Immunotherapy with a modified birch pollen extract in allergic rhinoconjunctivitis: clinical and immunological effects.[Erratum appears in Clin Exp Allergy. 2012 Oct;42(10):1543]","container-title":"Clinical &amp; Experimental Allergy","page":"1903-9","volume":"39","issue":"12","source":"Ovid Technologies","archive":"MEDLINE","archive_location":"20085600","abstract":"BACKGROUND: Modification of allergens by glutaraldehyde in extracts used for immunotherapy reduces the risk for side-effects, but the therapeutic efficacy of such extracts still requires further evaluation. The aim of this study was to show the efficacy and safety of immunotherapy with a single-strength glutaraldehyde-modified aluminium hydroxide-adsorbed extract of birch pollen. METHODS: In a multi-centre, randomized, placebo-controlled double-blind setting, starting in 2001 between 1 August and 15 December, birch pollen-allergic subjects (n=62) were injected subcutaneously with increasing doses of the allergen extract or placebo at weekly intervals over a 6-week period (or longer if adverse reactions occurred). Maintenance dose was given monthly for at least 18 months till June 2003. Efficacy was evaluated on the basis of the clinical index score (CIS), a combined symptom and medication score. RESULTS: Fifty-eight patients could be evaluated for clinical efficacy. Treatment with the birch pollen extract resulted in a lower CIS for the eye and nose during the peak birch pollen season of 2003, compared with placebo (reductions of 42% and 31%, respectively) (P=0.017 and 0.039). Active treatment induced IgG and IgG4 antibodies reacting with Bet v 1 (P&lt;0.001). Sera from treated patients had a blocking effect on Bet v 1-induced basophil activation (P&lt;0.04). No major adverse reactions occurred, and local reactions, if occurring, were mild. CONCLUSION: Immunotherapy with a modified slow-release birch pollen extract, administered in a single-strength preparation with a rapid dose increase, is safe and efficacious. IgG and IgG4 antibodies against native Bet v 1 are induced, which block basophil activation.","DOI":"10.1111/j.1365-2222.2009.03379.x","ISSN":"1365-2222","shortTitle":"Immunotherapy with a modified birch pollen extract in allergic rhinoconjunctivitis: clinical and immunological effects.[Erratum appears in Clin Exp Allergy. 2012 Oct;42(10):1543]","journalAbbreviation":"Clin Exp Allergy","language":"English","author":[{"literal":"J. L. Ceuppens"},{"literal":"D. Bullens"},{"literal":"H. Kleinjans"},{"literal":"J. van der Werf"},{"literal":"Purethal Birch Efficacy Study Group"}],"issued":{"date-parts":[["0000",12]]}}},{"id":230,"uris":["http://zotero.org/users/local/rNdLYwBI/items/WPA583HU"],"uri":["http://zotero.org/users/local/rNdLYwBI/items/WPA583HU"],"itemData":{"id":230,"type":"article-journal","title":"Phoenix sylvestris Roxb pollen allergy: a 2-year randomized controlled trial and follow-up study of immunotherapy in patients with seasonal allergy in an agricultural area of West Bengal, India","container-title":"Journal of investigational allergology &amp; clinical immunology","page":"377-84","volume":"16","issue":"6","archive_location":"CN-00574277","abstract":"BACKGROUND: Although the efficacy of allergen immunotherapy has been demonstrated in seasonal pollen allergy, there is no report of a double-blind placebo-controlled trial with standardized pollen extract in seasonal respiratory allergy from India. In the agricultural area of eastern India, Phoenix sylvestris Roxb or date sugar palm is grown or cultivated and seasonal allergic rhinitis is common during the pollen season. OBJECTIVE: The objective of the present study was to observe the clinical and immunological changes during a 2-year double-blind placebo-controlled trial of immunotherapy with standardized P sylvestris pollen extract in respiratory patients sensitive to pollen from this wild date palm. Thirty-five subjects with typical seasonal allergic rhinitis with or without bronchial asthma were selected. A symptom-medication score (based on a questionnaire and diary) was correlated with pollen counts as recorded in a Burkard sampler. Eighteen subjects were randomized to a specific immunotherapy (SIT) group receiving regular injections containing standardized allergen extract and 17 to a placebo control group. Changes in the level of specific immunoglobulin (Ig) E, IgG1, and IgG4 were recorded at 3-month intervals. Measurement of wheal diameter, total IgE level and forced expiratory volume in 1 second (FEV1) were performed before starting and a month after finishing therapy. RESULTS: The SIT group showed decreases of 33.5% and 57% from the baseline symptom-medication scores during the first and second treatment season, respectively. This group showed significant decreases in skin-reactivity to P sylvestris pollen extract and in specific IgE levels, and significant increases in FEV,, specific IgGI (1.95-3.2 times higher) and IgG4 (21.24-30.83 times higher). There were no significant changes in total IgE levels. The control group showed no significant changes for any parameter except the development of new sensitization in 2 cases (to Saccharum officinarum pollen grain and Alternaria species spores). The rate of local adverse reactions was 0.024%. CONCLUSION: After a 2-year study, allergen immunotherapy with standardized P sylvestris pollen extract was found to be effective in seasonal respiratory allergic subjects susceptible to P sylvestris pollen with a narrow range of sensitization.","shortTitle":"Phoenix sylvestris Roxb pollen allergy: a 2-year randomized controlled trial and follow-up study of immunotherapy in patients with seasonal allergy in an agricultural area of West Bengal, India","author":[{"literal":"P. Chakraborty"},{"literal":"I. Roy"},{"literal":"S. Chatterjee"},{"literal":"S. Chanda"},{"literal":"S. Gupta-Bharracharya"}],"issued":{"date-parts":[["2006"]]}}},{"id":228,"uris":["http://zotero.org/users/local/rNdLYwBI/items/F2I9CPJ5"],"uri":["http://zotero.org/users/local/rNdLYwBI/items/F2I9CPJ5"],"itemData":{"id":228,"type":"article-journal","title":"Immunotherapy with an aluminum hydroxide-adsorbed Juniperus ashei foreign pollen extract in seasonal indigenous cypress pollen rhinoconjunctivitis. A double-blind, placebo-controlled study","container-title":"International archives of allergy and immunology","page":"83-91","volume":"143","issue":"2","archive_location":"CN-00586565","abstract":"BACKGROUND: The efficacy of standardized Juniperus ashei extract was assessed in patients with allergic rhinoconjunctivitis due to European cypress pollens. METHODS: Forty adults with European cypress-allergic rhinoconjunctivitis were randomized to receive immunotherapy or a matched placebo. Specific immunotherapy was performed with a standardized, aluminum hydroxide-adsorbed J. ashei extract with a potency of 100 IR (arbitrary index of reactivity) containing 54 microg of Jun a 1/ml (Alustal, Stallergenes, France). Subcutaneous injections started in October 2000. The maintenance dose was 0.30 ml of the 100-IR concentration per month. Rhinitis and conjunctivitis symptoms were rated according to a 4-point score. RESULTS: Seventeen patients from the treated group and 15 patients from the placebo group completed year 2001; 14 in each group completed year 2002. A statistically significant improvement (41%, p &lt; 0.02) in the conjunctivitis symptom score was observed in actively treated patients compared to the placebo group at the peak of the 2001 pollen season. Improvement in rhinitis (17%) was not significant. This significant improvement was greater at the peak of the 2002 pollen season (63%, p &lt; 0.01). CONCLUSIONS: This study therefore indirectly validates the concept of treatment by major allergen because J. ashei is absent from the region in which this study was conducted.","DOI":"10.1159/000098656","shortTitle":"Immunotherapy with an aluminum hydroxide-adsorbed Juniperus ashei foreign pollen extract in seasonal indigenous cypress pollen rhinoconjunctivitis. A double-blind, placebo-controlled study","author":[{"literal":"D. Charpin"},{"literal":"M. Gouitaa"},{"literal":"M. Dron-Gonzalvez"},{"literal":"M. F. Fardeau"},{"literal":"Y. P. Massabie-Bouchat"},{"literal":"B. Hugues"},{"literal":"C. Fabre"},{"literal":"S. Vivinus"},{"literal":"H. Pegliasco"},{"literal":"C. André"}],"issued":{"date-parts":[["2007"]]}}},{"id":122,"uris":["http://zotero.org/users/local/rNdLYwBI/items/HB2IZ4M6"],"uri":["http://zotero.org/users/local/rNdLYwBI/items/HB2IZ4M6"],"itemData":{"id":122,"type":"article-journal","title":"Double-blind, placebo-controlled study with a modified therapeutic vaccine of Salsola kali (Russian thistle) administered through use of a cluster schedule","container-title":"Journal of Allergy &amp; Clinical Immunology","page":"810-6","volume":"117","issue":"4","source":"Ovid Technologies","archive":"MEDLINE","archive_location":"16630938","abstract":"BACKGROUND: The inhalation of Salsola kali pollen is a common cause of respiratory diseases in Europe and North America. OBJECTIVE: To evaluate the efficacy and safety of a depigmented and glutaraldehyde-polymerized therapeutic vaccine of S kali. METHODS: The trial was randomized, double-blind, and placebo-controlled using a rush protocol in the build-up phase. Sixty patients with rhinoconjunctivitis (19 also had mild asthma) were randomly allocated to receive either active treatment (polymerized extract) or placebo. The final distribution was 41 patients in the active and 19 in the placebo group. Side effects were registered. Symptom and medication scores and the number of days free of symptoms during the pollen season were assessed to evaluate the clinical efficacy. A Rhinoconjunctivitis Quality of Life Questionnaire was completed in the previous pollen season (before treatment) and during the pollen season 1 year later (in the trial). Dose-response skin tests were performed at baseline and at the end of the trial. RESULTS: There was a significant difference (P &lt; .05) in symptom and medication scores between both groups during the pollen season, with the active group the one that had fewer symptoms and lower intake of medication. The number of days without symptoms was higher in the active group (P &lt; .05). This group also had a significant improvement in the Rhinoconjunctivitis Quality of Life Questionnaire and a reduction in skin sensitivity. No moderate or severe systemic reactions were registered. CONCLUSION: Immunotherapy with this modified vaccine of S kali pollen is safe and efficacious to treat patients clinically sensitive to this pollen. CLINICAL IMPLICATIONS: Patients allergic to S kali (Russian thistle) can be successfully treated with immunotherapy to improve symptoms of allergic rhinitis and asthma, reduce medication use, and improve quality of life parameters.","ISSN":"0091-6749","shortTitle":"Double-blind, placebo-controlled study with a modified therapeutic vaccine of Salsola kali (Russian thistle) administered through use of a cluster schedule","journalAbbreviation":"J Allergy Clin Immunol","language":"English","author":[{"literal":"C. Colas"},{"literal":"S. Monzon"},{"literal":"M. Venturini"},{"literal":"A. Lezaun"}],"issued":{"date-parts":[["0000",4]]}}},{"id":256,"uris":["http://zotero.org/users/local/rNdLYwBI/items/FD2PM8Q8"],"uri":["http://zotero.org/users/local/rNdLYwBI/items/FD2PM8Q8"],"itemData":{"id":256,"type":"article-journal","title":"E</w:instrText>
      </w:r>
      <w:r w:rsidR="00D20980">
        <w:rPr>
          <w:rFonts w:ascii="Calibri" w:eastAsia="Calibri" w:hAnsi="Calibri" w:cs="Calibri"/>
          <w:bCs/>
          <w:sz w:val="22"/>
          <w:szCs w:val="22"/>
          <w:lang w:val="en-US"/>
        </w:rPr>
        <w:instrText>ﬃ</w:instrText>
      </w:r>
      <w:r w:rsidR="00D20980">
        <w:rPr>
          <w:rFonts w:ascii="Garamond" w:hAnsi="Garamond" w:cs="Arial"/>
          <w:bCs/>
          <w:sz w:val="22"/>
          <w:szCs w:val="22"/>
          <w:lang w:val="en-US"/>
        </w:rPr>
        <w:instrText xml:space="preserve">cacy and safety of preseasonal-speciﬁc immunotherapy with an aluminium-adsorbed six-grass pollen allergoid","abstract":"BACKGROUND:\nThe clinical efficacy and safety of a six-grass pollen allergoid has been studied. The advent of more exacting clinical guidelines and a better appreciation of the possible mechanisms of treatment prompted this reappraisal.\nMETHODS:\nA 2-year double-blind multicentre placebo-controlled phase 3 clinical trial was undertaken in 154 patients suffering symptoms of rhinoconjunctivitis with or without asthma (GINA I or II). Therapy comprised two consecutive preseasonal short-courses of subcutaneous injections using a grass pollen allergoid adsorbed to aluminium hydroxide.\nRESULTS:\nA combined symptom and medication score (SMS) was used as the primary end-point for clinical efficacy. SMS from the first year showed a significant difference of 26.6% between the two study groups (P=0.026) and this was improved after the second year when there was a 48.4% difference in SMS between active and placebo treatment in favour of the allergoid (P = 0.018). Highly significant increases in grass pollen allergen-specific IgG1 and IgG4 antibody concentrations were measured in association with active treatment. Allergen tolerance was increased as judged by a conjunctival provocation test and significant improvements in quality of life were documented using a standardized questionnaire. The allergoid was well tolerated.\nCONCLUSIONS:\nThe grass pollen allergoid was shown to be safe and clinically efficacious in the management of hay fever with or without asthma (GINA I or II).","author":[{"literal":"C. J. Corrigan1 for the Study Group*"},{"literal":"J. Kettner2"},{"literal":"C. Doemer2"},{"literal":"O. Cromwell2"},{"literal":"A. Narkus2"}]}},{"id":144,"uris":["http://zotero.org/users/local/rNdLYwBI/items/9FS7F63U"],"uri":["http://zotero.org/users/local/rNdLYwBI/items/9FS7F63U"],"itemData":{"id":144,"type":"article-journal","title":"A randomized, controlled study of specific immunotherapy in monosensitized subjects with seasonal rhinitis: effect on bronchial hyperresponsiveness, sputum inflammatory markers and development of asthma symptoms","container-title":"Annali Italiani di Medicina Interna","page":"98-108","volume":"19","issue":"2","source":"Ovid Technologies","archive":"MEDLINE","archive_location":"15317270","abstract":"Allergic rhinitis is often associated with bronchial hyperresponsiveness (BHR) and airway inflammation, and it seems to be an important risk factor for the development of asthma. Specific immunotherapy (SIT) reduces symptoms and medication requirements in subjects with allergic rhinitis, but the mechanisms by which SIT promotes these beneficial effects are less clear. We have investigated the effects of Parietaria-SIT on rhinitis symptoms, BHR to inhaled methacholine, eosinophilic inflammation and cytokine production (interferon gamma and interleukin-4) in the sputum. The effect on asthma progression was also examined. Thirty non-asthmatic subjects with seasonal rhinitis and monosensitized to Parietaria judaica participated in a randomized, double-blind, placebo-controlled, parallel group study. Participants were randomly assigned to receive injections of a Parietaria pollen vaccine (n = 15) or matched placebo injections (n = 15) in a rapid updosing cluster regimen for 7 weeks, followed by monthly injections for 34 months. Throughout the 3-year study we collected data on symptoms and medication score, airway responsiveness to methacholine, eosinophilia and soluble cytokines in sputum, followed by a complete evaluation of the clinical course of atopy. Hay fever symptom and medication scores were well controlled by SIT. By the end of the study, in the placebo group, symptom and medication scores significantly increased by a median (interquartile range) of 121% (15-280%) and 263% (0-4400%) respectively (p &lt; 0.01), whereas no significant difference was observed in the SIT group. We found no significant changes in the sputum parameters and methacholine PC15 values in both groups throughout the study. By the end of the investigation, a total of 9 out of 29 participants developed asthma symptoms; of these, seven (47%) belonged to the placebo group, whereas only 2 (14%) to the SIT-treated group (p = 0.056). In conclusion, Parietaria-SIT is effective in controlling hay fever symptoms and rescue medications, but no changes in the BHR to methacholine or sputum eosinophilia were observed. Moreover, Parietaria-SIT appears to prevent the natural progression of allergic rhinitis to asthma, suggesting that SIT should be considered earlier in the management of this condition.","ISSN":"0393-9340","shortTitle":"A randomized, controlled study of specific immunotherapy in monosensitized subjects with seasonal rhinitis: effect on bronchial hyperresponsiveness, sputum inflammatory markers and development of asthma symptoms","journalAbbreviation":"Ann Ital Med Int","language":"English","author":[{"literal":"N. Crimi"},{"literal":"F. Li Gotti"},{"literal":"G. Mangano"},{"literal":"G. Paolino"},{"literal":"C. Mastruzzo"},{"literal":"C. Vancheri"},{"literal":"N. Lisitano"},{"literal":"R. Polosa"}],"issued":{"date-parts":[["0000",4]]}}},{"id":130,"uris":["http://zotero.org/users/local/rNdLYwBI/items/PEKZC996"],"uri":["http://zotero.org/users/local/rNdLYwBI/items/PEKZC996"],"itemData":{"id":130,"type":"article-journal","title":"Clinical effects of specific immunotherapy: a two-year double-blind, placebo-controlled study with a one year follow-up","container-title":"Makedonska Akademija na Naukite i Umetnostite Oddelenie Za Bioloshki i Meditsinski Nauki Prilozi","page":"113-29","volume":"26","issue":"2","source":"Ovid Technologies","archive":"MEDLINE","archive_location":"16400234","abstract":"BACKGROUND: A new depot allergoid of house dust mite (Dermatophagoides pteronyssinus - D.pt) has been created in line with the principles and methodology established in the successful development of pollen allergoids. A two-year double-blind placebo-controlled clinical trial, with one further follow-up year of active treatment, has been conducted to assess clinical efficacy and tolerance. METHODS: 40 patients (20 verum and 20 placebo) with IgE-mediated mite allergy and a history of moderate to severe perennial symptoms of rhinoconjunctivitis with or without asthma participated in a 2-year randomized, double-blind, placebo-controlled trial. Actively treated patients were included in a follow-up year. Active treatment was performed with an aluminium hydroxide adsorbed house dust mite allergoid. Parameters for baseline data and clinical efficacy: nasal challenge, quantitative skin prick testing, Visual Analog Scale (VAS), patients' diaries, physician's assessment of patients? health condition, symptoms and use of anti-allergic medication as well as adverse reactions and changes in specific IgG4 and IgE antibodies. RESULTS: The trial detected superiority (p &lt; 0.05) of mite depot allergoid versus placebo with regard to VAS and symptom intensity sum score in patients who needed anti-allergic medication in the baseline period. Significant differences (p &lt; 0.05) between verum and placebo groups were also seen for patients' reactivities to nasal challenges and prick tests with allergen. The blinded assessment by the physician documented a significant difference (p &lt; 0.05) between the groups in favour of active treatment. After reaching the maximum dose as well as after 12 and 24 months, specific IgG4 antibody concentrations were significantly elevated in the verum group (p &lt; 0.05) by comparison with placebo. Local reactions were less frequent in the verum group and no systemic adverse reactions occurred. A third year of active treatment resulted in further improvement and documented the advantage of booster therapy to stabilize the clinical success. CONCLUSION: Specific immunotherapy with a mite depot allergoid induced significant clinical improvements versus placebo. Safety was assessed as excellent, and no systemic adverse reactions occurred.","ISSN":"0351-3254","shortTitle":"Clinical effects of specific immunotherapy: a two-year double-blind, placebo-controlled study with a one year follow-up","journalAbbreviation":"Pril","language":"English","author":[{"literal":"D. Dokic"},{"literal":"J. Schnitker"},{"literal":"A. Narkus"},{"literal":"O. Cromwell"},{"literal":"E. Frank"}],"issued":{"date-parts":[["0000",12]]}}},{"id":194,"uris":["http://zotero.org/users/local/rNdLYwBI/items/PNFEVD5C"],"uri":["http://zotero.org/users/local/rNdLYwBI/items/PNFEVD5C"],"itemData":{"id":194,"type":"article-journal","title":"A double-blind, placebo-controlled study of immunotherapy with grass-pollen extract Alutard SQ during a 3-year period with initial rush immunotherapy","container-title":"Allergy","page":"489-500","volume":"51","issue":"7","source":"Ovid Technologies","archive":"MEDLINE","archive_location":"8863926","abstract":"Thirty patients with asthma and/or monosensitized allergic rhinitis caused by grass pollen whose ages ranged from 15 to 35 years were selected. Two groups were established at random: an active group and a placebo group, and a double-blind study was done on treatment with immunotherapy for a period of 3 continuous years, with initiation doses administered according to the rush immunotherapy technique. Grass-pollen allergen extract Alutard SQ and histamine as a placebo were used. The objective parameters of efficacy evaluated were end-point cutaneous tests, conjunctival provocation, bronchial provocation, and symptom/medication scores, as well as specific immunoglobulin determinations. The statistical evaluation of the results was significant for the differences existing between the initial and final time of the active group, and there were significant differences between the two groups for all of the parameters considered. We found no relationship between clinical improvement and the range of specific immunoglobulin E values. Regarding the safety of the treatment, systemic adverse effects were manifested only in the initial phase (rush immunotherapy), and were easily controlled by treatment. We conclude that the efficacy and safety of immunotherapy with grass pollen make it possible to consider this treatment fundamental in these patients.","ISSN":"0105-4538","shortTitle":"A double-blind, placebo-controlled study of immunotherapy with grass-pollen extract Alutard SQ during a 3-year period with initial rush immunotherapy","journalAbbreviation":"Allergy","language":"English","author":[{"literal":"I. Dolz"},{"literal":"C. Martinez-Cocera"},{"literal":"J. M. Bartolome"},{"literal":"M. Cimarra"}],"issued":{"date-parts":[["0000",7]]}}},{"id":255,"uris":["http://zotero.org/users/local/rNdLYwBI/items/TVQUSGXC"],"uri":["http://zotero.org/users/local/rNdLYwBI/items/TVQUSGXC"],"itemData":{"id":255,"type":"article-journal","title":"A well-tolerated grass pollen-speciﬁc allergy vaccine containing a novel adjuvant, monophosphoryl lipid A, reduces allergic symptoms after only four preseasonal injections","abstract":"Background: We present data showing that a Th1-inducing adjuvant can reduce the number of injections required for allergy vaccination. Allergy vaccination is the only treatment for type 1 hypersensitivity that can alter the underlying disease process. A switch of speciﬁc T-cell activity from Th2&gt;Th1 to Th1&gt;Th2 is believed to be an important change seen after long-term vaccination therapy. An immunologic adjuvant that enhances such a switch could be used to reduce the number of injections required. This would improve compliance with the treatment and provide pharmacoeconomic advantages. Such an adjuvant is 3-deacylated monophosphoryl lipid A (MPLH adjuvant, Corixa). Methods: A multicentre, placebo-controlled, randomized, double-blind clinical study was performed with a new standardized allergy vaccine comprising a tyrosine-adsorbed glutaraldehyde-modiﬁed grass pollen extract containing MPLH adjuvant. Four subcutaneous injections of the active product were given preseasonally to 81 grass pollen-sensitive subjects, and 60 received placebo injections (tyrosine alone). Diary cards were used to record symptoms and medication taken during approximately 30 days of the grass pollen season. Results: There was a statistical advantage in favour of the active treatment for nasal (P=0.016) and ocular (P=0.003) symptoms and combined symptom and medication scores (P=0.013). Titrated skin prick testing revealed a signiﬁcant reduction of skin sensitivity in the active group compared to placebo (P=0.04). Grass-pollen-speciﬁc IgG antibody was raised by active treatment (P&lt;0.01). A rise in IgE antibody was seen in the placebo group during the season (P&lt;0.01). The ﬁrst year’s treatment rise of IgE was not seen in the active group, and no rise occurred during the pollen season. More local adverse events were seen in the active group. There was no difference in generalized adverse events. Conclusions: A new, well-tolerated allergy vaccine, incorporating a Th1-inducing adjuvant, MPLH, was efﬁcacious and after only four preseasonal injections produced antibody changes normally associated with long injection schedules. This may encourage wider application of allergy vaccination. The vaccine is now available in a number of countries as Pollinex QuattroH.","author":[{"literal":"K.J.Drachenberg1"},{"literal":"A.W.Wheeler2"},{"literal":"P. Stuebner3"},{"literal":"F. Horak3"}]}},{"id":306,"uris":["http://zotero.org/users/local/rNdLYwBI/items/AC3WGGUJ"],"uri":["http://zotero.org/users/local/rNdLYwBI/items/AC3WGGUJ"],"itemData":{"id":306,"type":"article-journal","title":"Short-term immunotherapy with tree pollen allergoids and the adjuvant monophosphoryl lipid-A - Results from a multicentre, placebo-controlled, randomised, double-blind study..[Kurzzeit-Immuntherapie mit Baumpollen- Allergoiden und dem Adjuvans Monophosphoryl Lipid-A]","container-title":"Allergologie","page":"S. 466–474.","author":[{"family":"Drachenberg","given":"KJ"},{"family":"Heinzkill","given":"M"},{"family":"Urban","given":"E"}],"issued":{"date-parts":[["2002"]],"season":"Jahrgang  , Nr. 9"}}},{"id":307,"uris":["http://zotero.org/users/local/rNdLYwBI/items/D92JBBHP"],"uri":["http://zotero.org/users/local/rNdLYwBI/items/D92JBBHP"],"itemData":{"id":307,"type":"article-journal","title":"Ultrashort-specific immunotherapy successfully treats seasonal allergic rhinoconjunctivitis to grass pollen","container-title":"Allergy Asthma Proc","page":"239-47.","volume":"32(3):","author":[{"family":"DuBuske","given":"LM"},{"family":"Frew","given":"AJ"},{"family":"Horak","given":"F"},{"family":"Keith","given":"PK"},{"family":"Corrigan","given":"CJ"},{"family":"Aberer","given":"W"}],"issued":{"date-parts":[["2011"]]}}},{"id":176,"uris":["http://zotero.org/users/local/rNdLYwBI/items/JJRI9CK9"],"uri":["http://zotero.org/users/local/rNdLYwBI/items/JJRI9CK9"],"itemData":{"id":176,"type":"article-journal","title":"Long-term clinical efficacy of grass-pollen immunotherapy","container-title":"New England Journal of Medicine","page":"468-75","volume":"341","issue":"7","source":"Ovid Technologies","archive":"MEDLINE","archive_location":"10441602","abstract":"BACKGROUND: Pollen immunotherapy is effective in selected patients with IgE-mediated seasonal allergic rhinitis, although it is questionable whether there is long-term benefit after the discontinuation of treatment. METHODS: We conducted a randomized, double-blind, placebo-controlled trial of the discontinuation of immunotherapy for grass-pollen allergy in patients in whom three to four years of this treatment had previously been shown to be effective. During the three years of this trial, primary outcome measures were scores for seasonal symptoms and the use of rescue medication. Objective measures included the immediate conjunctival response and the immediate and late skin responses to allergen challenge. Cutaneous-biopsy specimens obtained 24 hours after intradermal allergen challenge were examined for T-cell infiltration and the presence of cytokine-producing T helper cells (TH2 cells) (as evidenced by the presence of interleukin-4 messenger RNA). A matched group of patients with hay fever who had not received immunotherapy was followed as a control for the natural course of the disease. RESULTS: Scores for seasonal symptoms and the use of rescue antiallergic medication, which included short courses of prednisolone, remained low after the discontinuation of immunotherapy, and there was no significant difference between patients who continued immunotherapy and those who discontinued it. Symptom scores in both treatment groups (median areas under the curve in 1995, 921 for continuation of immunotherapy and 504 for discontinuation of immunotherapy; P=0.60) were markedly lower than those in the group that had not received immunotherapy (median value in 1995, 2863). Although there was a tendency for immediate sensitivity to allergen to return late after discontinuation, there was a sustained reduction in the late skin response and associated CD3+ T-cell infiltration and interleukin-4 messenger RNA expression. CONCLUSIONS: Immunotherapy for grass-pollen allergy for three to four years induces prolonged clinical remission accompanied by a persistent alteration in immunologic reactivity.","ISSN":"0028-4793","shortTitle":"Long-term clinical efficacy of grass-pollen immunotherapy","journalAbbreviation":"N Engl J Med","language":"English","author":[{"literal":"S. R. Durham"},{"literal":"S. M. Walker"},{"literal":"E. M. Varga"},{"literal":"M. R. Jacobson"},{"literal":"F. O'Brien"},{"literal":"W. Noble"},{"literal":"S. J. Till"},{"literal":"Q. A. Hamid"},{"literal":"K. T. Nouri-Aria"}],"issued":{"date-parts":[["0000",8,12]]}}},{"id":204,"uris":["http://zotero.org/users/local/rNdLYwBI/items/WUXT39N5"],"uri":["http://zotero.org/users/local/rNdLYwBI/items/WUXT39N5"],"itemData":{"id":204,"type":"article-journal","title":"Effective hyposensitization in allergic rhinitis using a potent partially purified extract of house dust mite","container-title":"Clinical Allergy","page":"501-8","volume":"18","issue":"5","source":"Ovid Technologies","archive":"MEDLINE","archive_location":"3069238","abstract":"Thirty-eight adults with allergic rhinitis have been treated with a new partially purified extract of house dust mite (Dermatophagoides pteronyssinus) in a double-blind placebo-controlled trial. Patients were randomized to active (Pharmalgen, D. pteronyssinus) and placebo (histamine) treatment by sensitivity to D. pteronyssinus on nasal challenge. In the actively treated group nasal symptoms, assessed by visual analogue score, improved (P less than 0.01), sensitivity on nasal challenge with allergen was reduced (P less than 0.05) and weal size on skin-prick test with allergen was reduced (P less than 0.01), compared with the placebo group. These results occurred after 3 months of treatment. Reduction in target organ sensitivity occurred, while the serum level of D. pteronyssinus IgE rose in the active group from 14.2 to 22.5 PRU/ml (geometric mean) but did not change significantly in the placebo group. As anticipated, because of the treatment schedule used, a number of generalized allergic reactions were induced by injections, but all responded promptly and easily to treatment. These results suggest this is an effective form of therapy, which now offers us the opportunity to study the immunological mechanisms of hyposensitization and to devise a modified schedule causing fewer reactions.","ISSN":"0009-9090","shortTitle":"Effective hyposensitization in allergic rhinitis using a potent partially purified extract of house dust mite","journalAbbreviation":"Clin Allergy","language":"English","author":[{"literal":"P. W. Ewan"},{"literal":"M. M. Alexander"},{"literal":"C. Snape"},{"literal":"P. W. Ind"},{"literal":"B. Agrell"},{"literal":"S. Dreborg"}],"issued":{"date-parts":[["0000",9]]}}},{"id":200,"uris":["http://zotero.org/users/local/rNdLYwBI/items/7IX57HSR"],"uri":["http://zotero.org/users/local/rNdLYwBI/items/7IX57HSR"],"itemData":{"id":200,"type":"article-journal","title":"A single dose desensitization for summer hay fever. Results of a double blind study-1988","container-title":"European Journal of Clinical Pharmacology","page":"77-9","volume":"38","issue":"1","source":"Ovid Technologies","archive":"MEDLINE","archive_location":"2328752","abstract":"A new type of desensitising vaccine, enzyme potentiated was subjected to a double-blind randomised study during the hay fever season. The vaccine is a convenient single injection given in March and the results show good protection throughout the grass pollen season.","ISSN":"0031-6970","shortTitle":"A single dose desensitization for summer hay fever. Results of a double blind study-1988","journalAbbreviation":"Eur J Clin Pharmacol","language":"English","author":[{"literal":"P. Fell"},{"literal":"J. Brostoff"}],"issued":{"date-parts":[["1990"]]}}},{"id":254,"uris":["http://zotero.org/users/local/rNdLYwBI/items/TG3SFKH7"],"uri":["http://zotero.org/users/local/rNdLYwBI/items/TG3SFKH7"],"itemData":{"id":254,"type":"article-journal","title":"Double-blind, placebo-controlled study of immunotherapy with Parietaria judaica: Clinical efficacy and tolerance","abstract":"Allergy to Parietaria causes significant morbidity in most Mediterranean areas. The aim of this study is to investigate the efficacy and tolerance of Parietaria depot extract at 25 BU/mL (1.5 microg/mL Par j 1). We performed a multicenter double-blind, placebo-controlled study in rhinitic patients with/without asthma, sensitized to Parietaria. 42 patients followed 20-month immunotherapy. Clinical efficacy was based on symptom and medication scores and the percentage of healthy days (days without symptoms or medication). Severity of asthma/rhinitis scales, visual analogue scale, evaluation of the treatment by doctors and patients, immediate and delayed cutaneous response and quality of life questionnaires were also studied. The active group showed a sustained decrease in symptoms (p = 0.008), medication (p = 0.009) and both (p = 0.001), and an increase in healthy days (p = 0.001) throughout the study, with a threefold increase of healthy days and almost a three time reduction in medication only after one year of treatment. Asthma and rhinitis severity scales also decreased after immunotherapy, and blinded clinical evaluation by physicians confirmed efficacy in 85% and 77% of the active patients. Patient's self-evaluation returned similar results. None of these changes were observed with placebo. Immediate cutaneous response was significantly reduced at the maintenance phase in the active group and remained reduced throughout the study. Late-phase response after intradermal testing also showed a statistical decrease in actively treated patients. Immunotherapy was well tolerated and every systemic reaction reported was mild. In conclusion, immunotherapy with Parietaria 25 BU/mL is an effective and safe treatment for patients with respiratory allergies.","author":[{"literal":"M. Ferrer1"},{"literal":"E. Burches1"},{"literal":"A. Peláez1"},{"literal":"A. Muñoz2"},{"literal":"D. Hernández2"},{"literal":"A. Basomba2"},{"literal":"E. Enrique3"},{"literal":"R. Alonso3"},{"literal":"A. Cisteró-Bahima3"},{"literal":"S. Martín4"},{"literal":"P. Rico4"},{"literal":"B. Gandarias4"}]}},{"id":126,"uris":["http://zotero.org/users/local/rNdLYwBI/items/GFA76DNX"],"uri":["http://zotero.org/users/local/rNdLYwBI/items/GFA76DNX"],"itemData":{"id":126,"type":"article-journal","title":"Efficacy and safety of specific immunotherapy with SQ allergen extract in treatment-resistant seasonal allergic rhinoconjunctivitis","container-title":"Journal of Allergy &amp; Clinical Immunology","page":"319-25","volume":"117","issue":"2","source":"Ovid Technologies","archive":"MEDLINE","archive_location":"16461133","abstract":"BACKGROUND: Specific immunotherapy is widely used to treat allergic rhinitis, but few large-scale clinical trials have been performed. OBJECTIVE: We sought to assess the efficacy and safety of specific immunotherapy with 2 doses of Alutard grass pollen in patients with moderately severe seasonal allergic rhinitis inadequately controlled with standard drug therapy. METHODS: We performed a double-blind, randomized, placebo-controlled study of 410 subjects (203 randomized to 100,000 standardized quality units [SQ-U] maintenance, 104 to 10,000 SQ-U, and 103 to placebo). Three hundred forty-seven (85%) completed treatment. Groups were well matched for demographics and symptoms. RESULTS: Across the whole pollen season, mean symptom and medication scores were 29% and 32% lower, respectively, in the 100,000-SQ-U group compared with those in the placebo group (both P &lt; .001). Over the peak pollen season, mean symptom and medication scores were 32% and 41% lower, respectively, than those in the placebo group. The 10,000-SQ-U group had 22% less symptoms than the placebo group over the whole season (P &lt; .01), but medication scores reduced by only 16% (P = .16). Quality-of-life measures confirmed the superiority of both doses to placebo. Local and delayed side effects were common but generally mild. Clinically significant early and delayed systemic side effects were confined to the 100,000-SQ-U group, but no life-threatening reactions occurred. CONCLUSIONS: One season of immunotherapy with Alutard grass pollen reduced symptoms and medication use and improved the quality of life of subjects with moderately severe hay fever. The 100,000-SQ-U regimen was more effective, but the 10,000-SQ-U regimen caused fewer side effects.","ISSN":"0091-6749","shortTitle":"Efficacy and safety of specific immunotherapy with SQ allergen extract in treatment-resistant seasonal allergic rhinoconjunctivitis","journalAbbreviation":"J Allergy Clin Immunol","language":"English","author":[{"literal":"A. J. Frew"},{"literal":"R. J. Powell"},{"literal":"C. J. Corrigan"},{"literal":"S. R. Durham"},{"literal":"U. K. Immunotherapy Study Group"}],"issued":{"date-parts":[["0000",2]]}}},{"id":253,"uris":["http://zotero.org/users/local/rNdLYwBI/items/44Q5HX2R"],"uri":["http://zotero.org/users/local/rNdLYwBI/items/44Q5HX2R"],"itemData":{"id":253,"type":"article-journal","title":"A double-blind, placebo-controlled trial of polymerized whole ragweed for immunotherapy of ragweed allergy","abstract":"mmunotherapy with polymerized ragweed (PRW) has been demonstrated to be safe and effective when compared with monomeric ragweed or untreated controls. To further establish the efficacy of PRW, a trial was conducted comparing PRW, placebo, and no treatment in ragweed-sensitive individuals. In a double-blind manner, 21 patients were treated before the 1981 ragweed season with 15 weekly injections of PRW totaling about 50,000 PNU and 1200 microgram antigen E, while 19 patients were treated with 15 weekly injections of a caramelized glucose and histamine placebo. An additional control group received no injections. Blood was drawn for IgE against ragweed antigen E (IgE-a-AgE) and for blocking antibody against AgE before treatment, after treatment (before season), and after season. In the untreated patients, blood was drawn before season and after season. Daily symptom score sheets were completed by patients each day of the ragweed season. Blocking antibody rose more than 40-fold with treatment (p = 0.0001) in the PRW group but was unchanged in the placebo group with treatment. IgE-a-AgE rose with PRW therapy. Clinical efficacy of PRW was again confirmed in this study. Symptom score mean in the PRW group was statistically lower than the mean in the placebo group (p = 0.022) and in the untreated group (p = 0.018). There were no systemic reactions and only minor local reactions during treatment. In summary, PRW is an improved form of immunotherapy.","author":[{"literal":"Leslie C. Grammer"},{"literal":"M.D."},{"literal":"C. R. Zeiss"},{"literal":"M.D."},{"literal":"lrena M. Suszko"},{"literal":"B.S."},{"literal":"Martha A. Shaughnessy"},{"literal":"B.S."},{"literal":"and Roy Patterson"},{"literal":"M.D."}]}},{"id":212,"uris":["http://zotero.org/users/local/rNdLYwBI/items/R9F6G3RS"],"uri":["http://zotero.org/users/local/rNdLYwBI/items/R9F6G3RS"],"itemData":{"id":212,"type":"article-journal","title":"A double-blind histamine placebo-controlled trial of polymerized whole grass for immunotherapy of grass allergy","container-title":"Journal of Allergy &amp; Clinical Immunology","page":"448-53","volume":"72","issue":"5 Pt 1","source":"Ovid Technologies","archive":"MEDLINE","archive_location":"6355247","abstract":"Twenty-six patients were recruited for a study of the safety and efficacy of immunotherapy with IPG. They were randomly assigned to two groups based on skin test titrations to grass allergens. One group was treated in a double-blind fashion before the 1982 grass season with 12 weekly injections totaling approximately 48,000 PNU, and the other group was treated with 12 weekly injections of caramelized glucose histamine placebo. Daily symptom and medication score sheets were completed by all patients each day of the grass season. Blocking antibody rose ninefold in the IPG group (p less than 0.007) but was unchanged in the placebo group. There was no significant change in IgE against rye grass group I in either the IPG or the placebo group. Symptom-score mean in the IPG group was 217 +/- 71 (S.E.M.), statistically lower (p less than 0.02) than the mean in the placebo group 496 +/- 117 (S.E.M.). There were no systemic reactions and only minor local reactions. There was no change in routine laboratory tests in either group. Although two prior studies with grass allergen immunotherapy reported efficacy, these studies did not use symptom-score analysis. This is the first double-blind, histamine placebo-controlled study of grass immunotherapy that demonstrates efficacy by symptom-score index evaluation. IPG is a safe, clinically effective, and potentially cost-effective therapy for grass pollinosis.","ISSN":"0091-6749","shortTitle":"A double-blind histamine placebo-controlled trial of polymerized whole grass for immunotherapy of grass allergy","journalAbbreviation":"J Allergy Clin Immunol","language":"English","author":[{"literal":"L. C. Grammer"},{"literal":"M. A. Shaughnessy"},{"literal":"I. M. Suszko"},{"literal":"J. J. Shaughnessy"},{"literal":"R. Patterson"}],"issued":{"date-parts":[["0000",11]]}}},{"id":252,"uris":["http://zotero.org/users/local/rNdLYwBI/items/IMJ4BKR8"],"uri":["http://zotero.org/users/local/rNdLYwBI/items/IMJ4BKR8"],"itemData":{"id":252,"type":"article-journal","title":"Persistence of efficacy after a brief course of polymerized ragweed allergen: A controlled study","abstract":"Immunotherapy with PRW has been demonstrated to be safe and effective. To determine whether the efficacy would remain in successive ragweed seasons without further therapy, a trial was conducted comparing PRW to histamine placebo therapy in patients that had received courses of PRW previously. Those patients were also compared to previously untreated ragweed-sensitive patients. In a double-blind fashion, 21 previously treated patients were treated before the 1982 ragweed season with four injections of PRW therapy, whereas 21 previously treated patients were treated with four injections of placebo therapy. An additional control group of 21 previously untreated ragweed-sensitive patients received no injections. Daily symptom and medication score sheets were completed by patients each day of the ragweed season. Blocking antibody rose elevenfold with treatment (p less than 0.0001) in the PRW group. There was a statistically significant difference in symptom score mean between untreated patients (1007 +/- 174) and previously treated patients whether they received supplemental injections (554 +/- 180) (p less than 0.01) or whether they did not (650 +/- 168) (p less than 0.03). In summary the efficacy of 15 injections of PRW immunotherapy persists at least several years without need for supplemental immunotherapy.","author":[{"literal":"Leslie C. Grammer"},{"literal":"M.D."},{"literal":"Martha A. Shaughnessy"},{"literal":"B.S."},{"literal":"lrena M. Suszko"},{"literal":"B.S."},{"literal":"John J. Shaughnessy"},{"literal":"Ph.D."},{"literal":"* and Roy Patterson"},{"literal":"M.D."}]}},{"id":210,"uris":["http://zotero.org/users/local/rNdLYwBI/items/EGKM3ICB"],"uri":["http://zotero.org/users/local/rNdLYwBI/items/EGKM3ICB"],"itemData":{"id":210,"type":"article-journal","title":"The safety and activity of polymerized ragweed: a double-blind, placebo-controlled trial in 81 patients with ragweed rhinitis","container-title":"Journal of Allergy &amp; Clinical Immunology","page":"177-83","volume":"80","issue":"2","source":"Ovid Technologies","archive":"MEDLINE","archive_location":"3301986","abstract":"Eighty-one patients with ragweed pollinosis were recruited for a double-blind, histamine placebo-controlled study of the safety, immunogenicity, and efficacy of 15 weekly injections of polymerized ragweed (PRW) immunotherapy totaling 1359 allergy units. Patients were paired on the basis of cutaneous end point titration to RAST standardized extracts of giant and short ragweed. One patient of each pair was randomized to receive PRW, and the other patient, a caramelized glucose histamine placebo. Symptom and medication score diaries were completed by 68 patients. All 68 patients received the full maintenance dose. No patient dropped out because of adverse reactions, and there were no systemic reactions. Except for one patient receiving placebo who developed mildly elevated liver function tests, there were no clinically significant changes in routine laboratory tests associated with injections. By Student's test on log-transformed values, blocking antibody rose significantly in the patients receiving PRW but was unchanged in those receiving placebo. By Wilcoxon paired signed-rank test, the symptom and medication scores in the patients receiving PRW were significantly lower than scores in the patients receiving placebo. This study demonstrates the safety, immunogenicity, and activity of PRW in the treatment of ragweed pollinosis.","ISSN":"0091-6749","shortTitle":"The safety and activity of polymerized ragweed: a double-blind, placebo-controlled trial in 81 patients with ragweed rhinitis","journalAbbreviation":"J Allergy Clin Immunol","language":"English","author":[{"literal":"L. C. Grammer"},{"literal":"M. A. Shaughnessy"},{"literal":"M. I. Bernhard"},{"literal":"S. M. Finkle"},{"literal":"H. R. Pyle"},{"literal":"L. Silvestri"},{"literal":"R. Patterson"}],"issued":{"date-parts":[["0000",8]]}}},{"id":82,"uris":["http://zotero.org/users/local/rNdLYwBI/items/QSD6XHJC"],"uri":["http://zotero.org/users/local/rNdLYwBI/items/QSD6XHJC"],"itemData":{"id":82,"type":"article-journal","title":"Efficacy, safety, and immunological effects of a 2-year immunotherapy with Depigoid birch pollen extract: a randomized, double-blind, placebo-controlled study","container-title":"Clinical &amp; Experimental Allergy","page":"1062-70","volume":"40","issue":"7","source":"Ovid Technologies","archive":"MEDLINE","archive_location":"20642579","abstract":"BACKGROUND: Rhinoconjunctivitis due to birch pollen sensitization is common in Northern Europe. A depigmented polymerized birch pollen extract - Depigoid has been developed for immunotherapy. OBJECTIVE: To evaluate its clinical efficacy, safety, and effects on immunological parameters. METHODS: Sixty-one patients aged 7-69 years were included in a randomized, double-blind, placebo-controlled trial of subcutaneous immunotherapy (SCIT) using depigmented polymerized birch pollen extract. SCIT consisted of four increasing doses at 7-day intervals, followed by maintenance injections of 500 DPP (corresponding to 30 microg Bet v1 before depigmentation) at 6-week intervals for 18 months. The primary outcome was the combined symptom and medication score during the 2006 birch pollen season. The frequency of peripheral blood mononuclear cells (PBMC)producing IL-4, IL-10, IL-12, and IL-13 was assessed in a subgroup of patients by ELISPOT assay. RESULTS: After 18 months of treatment, the median combined symptom and medication score (upper/lower quartile) of treated patients was significantly lower than those on placebo: 8.0 (5.8-10.3) and 12.6 (8.6-16.2), respectively (P=0.004). Systemic reactions occurred in 29 patients (12 active, 17 placebo), were grades 1 or 2, and none required specific treatment. After 18 months of treatment, mean serum concentrations of specific IgE increased significantly in both groups (P&lt;0.0001) whereas serum concentrations of both specific IgG1 and IgG4 only increased significantly in the SCIT group (P=0.002) and not in the placebo group. The seasonal increase in numbers of IL-4- and IL-13-producing PBMC was blunted by immunotherapy. CONCLUSIONS: SCIT with depigmented polymerized birch pollen extract significantly reduced symptom and medication scores when compared with the placebo, was well tolerated, and resulted in immunological changes comparable with those of native pollen extracts.","DOI":"10.1111/j.1365-2222.2010.03521.x","ISSN":"1365-2222","shortTitle":"Efficacy, safety, and immunological effects of a 2-year immunotherapy with Depigoid birch pollen extract: a randomized, double-blind, placebo-controlled study","journalAbbreviation":"Clin Exp Allergy","language":"English","author":[{"literal":"A. S. Hoiby"},{"literal":"V. Strand"},{"literal":"D. S. Robinson"},{"literal":"A. Sager"},{"literal":"S. Rak"}],"issued":{"date-parts":[["0000",7]]}}},{"id":251,"uris":["http://zotero.org/users/local/rNdLYwBI/items/FE879U37"],"uri":["http://zotero.org/users/local/rNdLYwBI/items/FE879U37"],"itemData":{"id":251,"type":"article-journal","title":"Effects of immunotherapy on the early, late, and rechallenge nasal reaction to provocation with allergen: Changes in inflammatory mediators and cells","abstract":"We investigated the effects of immunotherapy (IT) on the early (ER), late (LPR), and rechallenge reactions (RCRs) to nasal challenge with antigen as well as on the cutaneous ER and LPR to intradermal skin challenge. Our expectation was that IT would have a preferential effect on the LPR, and our aim was to understand the mechanism. Twenty-one ragweed hay fever-sensitive subjects were treated with a moderate dose of antigen extract (maintenance dose of 1.94 micrograms of antigen E (Amb a I)) during a period of 8 months (total dose equivalent to 24 micrograms of antigen E), and 20 matched subjects received placebo injections in a double-blind manner. Both groups underwent identical nasal challenges and intradermal skin tests with ragweed-antigen extract both before (1985) and during (1986) IT. Symptom and medication diaries, recorded during seasonal exposure, and changes in specific serum IgE and IgG antibodies confirmed the efficacy of the administered IT dose. Between-group analysis revealed that IT significantly reduced the levels of histamine, TAME-esterase activity, and kinins, as well as symptoms of rhinorrhea and congestion generated during the ER to nasal challenge. Within-group paired analysis demonstrated ER, LPR, and RCR mediators and symptoms also to be reduced by IT. Surprisingly, the placebo-treated group demonstrated an increase in the ER. There was no decrease of the LPR without an antecedent decrease of the ER. IT did not clearly change the late cellular inflammatory response. In the case of skin challenge, IT significantly reduced the cutaneous ER. The reduction of the cutaneous LPR was more pronounced. We speculate that moderate-dose IT ameliorates seasonal symptoms of allergic rhinitis by reducing the ER, LPR, and RCR to antigen challenge but does not preferentially reduce the nasal LPR.","author":[{"literal":"Othon Iliopoulos"},{"literal":"MD"},{"literal":"David Proud"},{"literal":"PhD"},{"literal":"N. Franklin Adkinson"},{"literal":"Jr."},{"literal":"MD"},{"literal":"Peter S. Creticos"},{"literal":"MD"},{"literal":"Philip S. Norman"},{"literal":"MD"},{"literal":"Anne Kagey-Sobotka"},{"literal":"PhD"},{"literal":"Lawrence M. Lichtenstein"},{"literal":"MD"},{"literal":"* and Robert M. Naclerio"},{"literal":"MD"}]}},{"id":70,"uris":["http://zotero.org/users/local/rNdLYwBI/items/HE7SSUET"],"uri":["http://zotero.org/users/local/rNdLYwBI/items/HE7SSUET"],"itemData":{"id":70,"type":"article-journal","title":"Long-term tolerance after allergen immunotherapy is accompanied by selective persistence of blocking antibodies","container-title":"Journal of Allergy &amp; Clinical Immunology","page":"509-516.e1-5","volume":"127","issue":"2","source":"Ovid Technologies","archive":"MEDLINE","archive_location":"21281875","abstract":"BACKGROUND: Grass pollen immunotherapy for allergic rhinitis is a disease-modifying treatment that results in long-term clinical tolerance lasting years after treatment discontinuation. Active treatment is associated with generation of inhibitory grass pollen-specific IgG antibodies capable of blocking allergen-IgE interactions. OBJECTIVES: We sought to investigate the involvement of IgG-associated inhibitory antibodies with long-term clinical tolerance after discontinuation of grass pollen immunotherapy. METHODS: We conducted a 4-year study in which patients who had moderate-to-severe allergic rhinitis underwent a randomized, double-blind, placebo-controlled discontinuation of subcutaneous grass pollen immunotherapy. All subjects received grass pollen immunotherapy injections for 2 years (n = 13), followed by a further 2 years of either active (n = 7) or placebo (n = 6) injections. Clinical outcomes included seasonal symptoms and use of rescue medication. Serum specimens were collected at baseline and after 2 and 4 years for quantification of allergen-specific IgG antibodies. Sera were also tested for IgG-dependent inhibitory bioactivity against IgE-allergen binding in cellular assays by using flow cytometry and confocal microscopy to detect binding of IgE-grass pollen allergen complexes to B cells. RESULTS: Clinical improvement was maintained after 2 years of discontinuation. Although immunotherapy-induced grass pollen-specific IgG1 and IgG4 levels decreased to near-preimmunotherapy levels during discontinuation, inhibitory bioactivity of allergen-specific IgG antibodies was maintained unchanged. CONCLUSION: Grass pollen immunotherapy induces a subpopulation of allergen-specific IgG antibodies with potent inhibitory activity against IgE that persists after treatment discontinuation and that could account for long-term clinical tolerance.Copyright © 2011 American Academy of Allergy, Asthma &amp; Immunology. Published by Mosby, Inc. All rights reserved.","DOI":"10.1016/j.jaci.2010.12.1080","ISSN":"1097-6825","shortTitle":"Long-term tolerance after allergen immunotherapy is accompanied by selective persistence of blocking antibodies","journalAbbreviation":"J Allergy Clin Immunol","language":"English","author":[{"literal":"L. K. James"},{"literal":"M. H. Shamji"},{"literal":"S. M. Walker"},{"literal":"D. R. Wilson"},{"literal":"P. A. Wachholz"},{"literal":"J. N. Francis"},{"literal":"M. R. Jacobson"},{"literal":"I. Kimber"},{"literal":"S. J. Till"},{"literal":"S. R. Durham"}],"issued":{"date-parts":[["0000",2]]}}},{"id":202,"uris":["http://zotero.org/users/local/rNdLYwBI/items/HQ42VX5G"],"uri":["http://zotero.org/users/local/rNdLYwBI/items/HQ42VX5G"],"itemData":{"id":202,"type":"article-journal","title":"Comparison of the efficacy and side effects of aqueous steroid nasal spray (budesonide) and allergen-injection therapy (Pollinex-R) in the treatment of seasonal allergic rhinoconjunctivitis","container-title":"Journal of Allergy &amp; Clinical Immunology","page":"606-11","volume":"85","issue":"3","source":"Ovid Technologies","archive":"MEDLINE","archive_location":"2107241","abstract":"The efficacy and side effects of two approaches to the treatment of ragweed pollen-induced rhinoconjunctivitis were compared in a double-blind, parallel-group trial. Sixty ragweed-sensitive adults were randomized either to a course of four Pollinex-R hyposensitization injections during the 6 weeks before the ragweed-pollen season, or to budesonide aqueous nasal steroid spray, 400 micrograms daily, throughout the season. A double-dummy technique was used to achieve blinding. During the ragweed-pollen season, troublesome nasal symptoms were treated with terfenadine, 60 mg, when treatment was needed, up to 240 mg daily, and eye symptoms were treated with naphazoline eye drops, when treatment was needed, up to four times daily. Every day, subjects recorded the severity of nasal and eye symptoms and medication use in a diary. Fourteen of the subjects receiving Pollinex-R were unable to complete the course of injections because of systemic or large local reactions. Eight subjects withdrew during the pollen season because of severe rhinitis; all subjects had received Pollinex-R. Subjects in the budesonide-treated group had minimal nasal symptoms and used very little terfenadine, compared with subjects in the Pollinex-R-treated group (p less than 0.0001). Eye symptoms and eye drop use were similar in the two treatment groups. No clinically important side effects were reported by the subjects receiving budesonide. The results of this study suggest that aqueous budesonide nasal spray is markedly more effective than Pollinex-R in controlling symptoms of seasonal rhinitis while the side effects and inconvenience of immunotherapy are avoided.","ISSN":"0091-6749","shortTitle":"Comparison of the efficacy and side effects of aqueous steroid nasal spray (budesonide) and allergen-injection therapy (Pollinex-R) in the treatment of seasonal allergic rhinoconjunctivitis","journalAbbreviation":"J Allergy Clin Immunol","language":"English","author":[{"literal":"E. F. Juniper"},{"literal":"P. A. Kline"},{"literal":"E. H. Ramsdale"},{"literal":"F. E. Hargreave"}],"issued":{"date-parts":[["0000",3]]}}},{"id":132,"uris":["http://zotero.org/users/local/rNdLYwBI/items/R56NVC9I"],"uri":["http://zotero.org/users/local/rNdLYwBI/items/R56NVC9I"],"itemData":{"id":132,"type":"article-journal","title":"Allergen-specific immunotherapy with recombinant grass pollen allergens","container-title":"Journal of Allergy &amp; Clinical Immunology","page":"608-13","volume":"116","issue":"3","source":"Ovid Technologies","archive":"MEDLINE","archive_location":"16159631","abstract":"BACKGROUND: Allergen-specific immunotherapy uses aqueous extracts of natural source materials as a basis for preparations to down regulate the allergic response. Recombinant DNA technology has enabled the cloning of many allergens, thus facilitating investigations aimed at improving efficacy and safety of immunotherapy. OBJECTIVE: To determine the effectiveness of a mixture of 5 recombinant grass pollen allergens in reducing symptoms and need for symptomatic medication in patients allergic to grass pollen. METHODS: A randomized, double-blind, placebo-controlled study of subcutaneous injection immunotherapy was performed in subjects with allergic rhinoconjunctivitis, with or without asthma. Primary endpoint was a symptom medication score compiled from separate symptom and medication scores. Secondary endpoints included a rhinitis quality of life questionnaire, conjunctival provocation, and specific antibody responses. RESULTS: The symptom medication score showed significant improvements in subjects receiving recombinant allergens as opposed to placebo, with reductions in both symptoms and medication usage. The rhinitis quality of life questionnaire revealed clinically relevant significant improvements in overall assessment and in 5 of 7 separate domains, and conjunctival provocation showed a clear trend in favor of active treatment. All treated subjects developed strong allergen-specific IgG(1) and IgG(4) antibody responses. Some patients were not sensitized to Ph l p 5 but nevertheless developed strong IgG antibody responses to that allergen. CONCLUSION: A recombinant allergen vaccine can be a effective and safe treatment to ameliorate symptoms of allergic rhinitis. The clinical benefit is associated with modification of the specific immune response with promotion of IgG(4) and reduction of IgE antibodies consistent with the induction of IL-10-producing regulatory T cells.","ISSN":"0091-6749","shortTitle":"Allergen-specific immunotherapy with recombinant grass pollen allergens","journalAbbreviation":"J Allergy Clin Immunol","language":"English","author":[{"literal":"M. Jutel"},{"literal":"L. Jaeger"},{"literal":"R. Suck"},{"literal":"H. Meyer"},{"literal":"H. Fiebig"},{"literal":"O. Cromwell"}],"issued":{"date-parts":[["0000",9]]}}},{"id":18,"uris":["http://zotero.org/users/local/rNdLYwBI/items/NTBMQIPI"],"uri":["http://zotero.org/users/local/rNdLYwBI/items/NTBMQIPI"],"itemData":{"id":18,"type":"article-journal","title":"Negative clinical results from a randomised, double-blind, placebo-controlled trial evaluating the efficacy of two doses of immunologically enhanced, grass subcutaneous immunotherapy despite dose-dependent immunological response","container-title":"Clinical Drug Investigation","page":"577-86","volume":"34","issue":"8","source":"Ovid Technologies","archive":"MEDLINE","archive_location":"24997093","abstract":"OBJECTIVE: Specific immunotherapy is the only treatment for the underlying allergic disease in patients with respiratory allergies. The primary objective of this trial was to evaluate the efficacy and safety of two maintenance doses of immunologically enhanced, standardised quality (SQ+) grass subcutaneous immunotherapy (SCIT) [4,000 SQ+ and 15,000 SQ+; AVANZ() Phleum pratense (ALK)] compared with placebo. METHODS: This was a randomised, double-blind, placebo-controlled, phase II/III trial. The primary evaluation was based on the combined rhinoconjunctivitis score during the entire grass pollen season. Adult subjects with grass pollen-induced allergic rhinoconjunctivitis interfering with usual activities or sleep despite symptomatic medication use, were enrolled. RESULTS: Four hundred and fifty subjects were randomised to receive either 4,000 SQ+ (n = 150), 15,000 SQ+ (n = 152) or placebo (n = 148). The average grass pollen exposure was 27 grains/m(3)/day. No statistically significant differences between the active groups and the placebo group were found for clinical endpoints (p &gt; 0.05). Highly statistically significant (p &lt; 0.001) increases in IgG4 and IgE-blocking factor were found for both active groups versus placebo. The most frequently reported adverse events were mild-to-moderate local injection-site reactions; events were generally more frequent with 15,000 SQ+ than with 4,000 SQ+ and placebo. The most common adverse events leading to premature discontinuation from the trial were anaphylactic reactions (one subject from the placebo group and five subjects from the 15,000 SQ+ group). CONCLUSIONS: The inconclusive results were most probably influenced by a very low grass pollen season. Other factors such as the extent of the pre-seasonal treatment could potentially have contributed. The tolerability profile was acceptable for further development.","DOI":"10.1007/s40261-014-0216-z","ISSN":"1179-1918","shortTitle":"Negative clinical results from a randomised, double-blind, placebo-controlled trial evaluating the efficacy of two doses of immunologically enhanced, grass subcutaneous immunotherapy despite dose-dependent immunological response","journalAbbreviation":"Clin Drug Invest","language":"English","author":[{"literal":"J. Kleine-Tebbe"},{"literal":"M. Walmar"},{"literal":"K. Bitsch-Jensen"},{"literal":"E. Decot"},{"literal":"O. Pfaar"},{"literal":"D. H. de Rojas"},{"literal":"F. Rodriguez"}],"issued":{"date-parts":[["0000",8]]}}},{"id":14,"uris":["http://zotero.org/users/local/rNdLYwBI/items/VVCXH8WX"],"uri":["http://zotero.org/users/local/rNdLYwBI/items/VVCXH8WX"],"itemData":{"id":14,"type":"article-journal","title":"A high polymerized grass pollen extract is efficacious and safe in a randomized double-blind, placebo-controlled study using a novel up-dosing cluster-protocol","container-title":"Allergy","page":"1629-38","volume":"69","issue":"12","source":"Ovid Technologies","archive":"MEDLINE","archive_location":"25130503","abstract":"BACKGROUND: Cluster immunotherapy represents an interesting alternative to conventional up-dosing schedules because it allows achieving the maintenance dose within a shorter time interval. In this study, the efficacy and safety of cluster immunotherapy with a high polymerized allergen extract of a grass/rye pollen mixture have been evaluated in a randomized, double-blind, placebo-controlled, multicenter study. METHODS: In total, 121 patients with allergic rhinoconjunctivitis due to grass pollen were randomized 1 : 1 to verum or placebo group. A short cluster up-dosing schedule of only 1 week was applied to achieve the maintenance dose which was administered monthly during the study period of 1 year. Total combined symptom and medication score (TCS) was defined as primary outcome parameter. Secondary outcome parameters were individual symptom and medication scores, 'well days,' global improvement as well as immunological effects and nasal allergen challenge. The safety profile was evaluated based on the European academy of allergy and clinical immunology grading system. RESULTS: Significant reduction in the verum compared to the placebo group (intention-to-treat, population, verum: n = 55; placebo: n = 47) was found regarding TCS (P = 0.005), rhinoconjunctivitis total symptom score (RTSS, P = 0.006), and total rescue medication score (TRMS, P = 0.002). Additionally, secondary outcomes such as 'well days,' nasal challenge results, and increase of specific IgG4 were in favor of the active treatment. All systemic adverse reactions (0.8% of all injections in the verum group) were of mild intensity. No severe reactions related to the study medication were observed. CONCLUSION: Cluster immunotherapy with high polymerized grass pollen extracts resulted in significant clinical efficacy and has been shown to be a safe treatment for grass pollen-allergic patients.Copyright © 2014 The Authors. Allergy Published by John Wiley &amp; Sons Ltd.","DOI":"10.1111/all.12513","ISSN":"1398-9995","shortTitle":"A high polymerized grass pollen extract is efficacious and safe in a randomized double-blind, placebo-controlled study using a novel up-dosing cluster-protocol","journalAbbreviation":"Allergy","language":"English","author":[{"literal":"L. Klimek"},{"literal":"J. Uhlig"},{"literal":"R. Mosges"},{"literal":"K. Rettig"},{"literal":"O. Pfaar"}],"issued":{"date-parts":[["0000",12]]}}},{"id":72,"uris":["http://zotero.org/users/local/rNdLYwBI/items/96ZXW5Q8"],"uri":["http://zotero.org/users/local/rNdLYwBI/items/96ZXW5Q8"],"itemData":{"id":72,"type":"article-journal","title":"Efficacy and safety of immunotherapy for allergies to Alternaria alternata in children","container-title":"Journal of Allergy &amp; Clinical Immunology","page":"502-508.e1-6","volume":"127","issue":"2","source":"Ovid Technologies","archive":"MEDLINE","archive_location":"21281874","abstract":"BACKGROUND: The safety and efficacy of specific immunotherapy for mold allergy are not known in children and adolescents. OBJECTIVE: We evaluated the efficacy and safety of specific immunotherapy with a standardized allergen extract in a randomized, double-blind, placebo-controlled, 3-year prospective study of patients who were allergic to only Alternaria alternata. METHODS: Fifty children and adolescents (25 girls; 5-18 years of age) with A alternata-induced seasonal allergic rhinoconjunctivitis and/or bronchial asthma were randomly assigned to groups given treatment (Novo-Helisen Depot, A alternata 100%) or placebo. The primary end point was the combined symptom medication score. Secondary end points included safety, quality of life, and sensitivity to allergen-specific nasal challenge. RESULTS: Forty-five children completed the 3-year study. Although there was no significant change in year 1, the combined symptom medication score decreased in years 2 and 3 of the study (by 38.7% and 63.5%, respectively; P &lt; .001 for each). The reduction in symptoms was associated with a significant improvement in quality of life (P &lt; .05) and decrease in sensitivity after allergen-specific nasal challenge. Side effects were observed in 7 patients; the most common (edema at the site of injection) occurred after 11 injections. CONCLUSIONS: Allergen-specific immunotherapy with standardized A alternata extract reduces symptoms of asthma and rhinoconjunctivitis in children and adolescents without serious side effects.Copyright © 2011 American Academy of Allergy, Asthma &amp; Immunology. Published by Mosby, Inc. All rights reserved.","DOI":"10.1016/j.jaci.2010.11.036","ISSN":"1097-6825","shortTitle":"Efficacy and safety of immunotherapy for allergies to Alternaria alternata in children","journalAbbreviation":"J Allergy Clin Immunol","language":"English","author":[{"literal":"P. Kuna"},{"literal":"J. Kaczmarek"},{"literal":"M. Kupczyk"}],"issued":{"date-parts":[["0000",2]]}}},{"id":233,"uris":["http://zotero.org/users/local/rNdLYwBI/items/CBCMUFV9"],"uri":["http://zotero.org/users/local/rNdLYwBI/items/CBCMUFV9"],"itemData":{"id":233,"type":"article-journal","title":"Immunotherapy with a calcium phosphate-adsorbed five-grass-pollen extract in seasonal rhinoconjunctivitis: a double-blind, placebo-controlled study","container-title":"Clinical and experimental allergy","page":"988-96","volume":"31","issue":"7","archive_location":"CN-00349628","abstract":"BACKGROUND: Calcium phosphate-adsorbed allergen extracts are used for subcutaneous immunotherapy to avoid the use of aluminium adjuvants. OBJECTIVES: A double-blind, placebo-controlled study was performed in order to confirm the safety and assess the efficacy of a standardized five-grass-pollen extract adsorbed onto calcium phosphate for specific immunotherapy (IT). METHODS: Twenty-nine patients with seasonal rhinoconjunctivitis were randomized to receive either the active preparation (16 patients) or placebo (13 patients), in a 1-year study. During the increasing dose phase, an extract ranging from 0.1 IR per ml to 50 IR per ml was administered at a rate of one subcutaneous injection per week until a maintenance dose was reached. The patients were assessed by symptom diary and rescue medications during seasonal exposure and specific nasal and skin reactivity before and after IT. Immunological parameters (specific IgE and IgG4 antibodies) were assessed before, during and after IT. RESULTS: The overall symptoms score (mean AUC) was not significantly different between the IT group and the placebo group during grass-pollen exposure (49.6 vs. 56, respectively). The total medication score (mean AUC) was significantly lower in the IT group than in the placebo group (11 vs. 41, P &lt; 0.01, Mann-Whitney U-test). The cumulative symptom/medication score was significantly lower in the IT group than in the placebo group (64.5 vs. 102.3, P &lt; 0.05, U-test). A significant increase in nasal reactivity threshold was observed after IT in the IT group (21. 4 IR/mL before IT vs. 63.4 IR/mL after IT, P &lt; 0.01, Wilcoxon), whereas no significant changes were observed in the placebo group (31.0 IR/mL before IT vs. 37.7 IR/mL after IT). IT induced a significant reduction in grass pollen cutaneous reactivity in the actively treated group (P &lt; 0.001). A significant increase in serum-specific IgG4 antibody response was observed in the IT group (3.1% before IT vs. 10.1% after IT, P &lt; 0.001). Nine patients in the IT group developed moderate immediate systemic reactions vs. two patients in the placebo group. CONCLUSION: Specific immunotherapy with calcium phosphate-adsorbed standardized grass pollen extract was safe and effective for the treatment of patients with seasonal allergic rhinoconjunctivitis.","shortTitle":"Immunotherapy with a calcium phosphate-adsorbed five-grass-pollen extract in seasonal rhinoconjunctivitis: a double-blind, placebo-controlled study","author":[{"literal":"F. Leynadier"},{"literal":"L. Banoun"},{"literal":"B. Dollois"},{"literal":"P. Terrier"},{"literal":"M. Epstein"},{"literal":"M. T. Guinnepain"},{"literal":"D. Firon"},{"literal":"C. Traube"},{"literal":"R. Fadel"},{"literal":"C. André"}],"issued":{"date-parts":[["2001"]]}}},{"id":249,"uris":["http://zotero.org/users/local/rNdLYwBI/items/MD84IPRM"],"uri":["http://zotero.org/users/local/rNdLYwBI/items/MD84IPRM"],"itemData":{"id":249,"type":"article-journal","title":"Clinical and immunologic evaluation of glutaraldehyde-modified, tyrosine-adsorbed short ragweed extract: a double-blind, placebo-controlled trial","abstract":"Glutaraldehyde-modified, tyrosine-adsorbed ragweed extract (GTR) is a modification of allergen extract to reduce allergenicity but retain immunogenicity. We evaluated the clinical efficacy and immunologic changes associated with the administration of GTR (16,350 protein nitrogen units) or placebo to a group of 100 atopic subjects with ragweed hay fever. The study was carried out in a double-blind, placebo-controlled fashion. Clinical response was measured by daily symptom diaries. physician evaluations, and patient responses. Changes in ragweed-specific IgE and IgG antibody were evaluated with an amplified enzyme-linked immunosorbent assay (alpha-ELISA) and were compared with measurements by RAST and a protein A-binding assay for IgG antibody. Treatment with GTR resulted in a sixfold increase in blocking IgG antibody and a small increase in IgE-specific antibody. No changes occurred in the placebo treated group. Mild immediate local reactions occurred after 74% of injections, and late-onset local reactions occurred after 62% of injections in the treated group. The placebo-treated group experienced immediate or late local reaction after only 12% of injections. There were two mild late-onset urticarial reactions of a generalized nature in the treatment group. The treatment group experienced significantly fewer symptoms than the placebo group throughout the season (p less than 0.02), although the difference was not dramatic. The results showed that GTR could be safely given in five preseasonal injections, with retained immunogenicity but less potential for generalized reactions. GTR is an improved method of allergy immunotherapy with the potential for clinical benefit when used in a brief preseasonal treatment regimen.","author":[{"literal":"W. James Metzger"},{"literal":"M.D."},{"literal":"H. Clay Dorminey"},{"literal":"M.D."},{"literal":"* Hal B. Richerson"},{"literal":"M.D."},{"literal":"John M. Weiler"},{"literal":"M.D."},{"literal":"Arlene Donnelly"},{"literal":"B.A."},{"literal":"and David Moran"},{"literal":"Ph.D."}]}},{"id":142,"uris":["http://zotero.org/users/local/rNdLYwBI/items/ECAR2NHA"],"uri":["http://zotero.org/users/local/rNdLYwBI/items/ECAR2NHA"],"itemData":{"id":142,"type":"article-journal","title":"Efficacy and safety of subcutaneous immunotherapy with a biologically standardized extract of Ambrosia artemisiifolia pollen: a double-blind, placebo-controlled study","container-title":"Clinical &amp; Experimental Allergy","page":"1408-14","volume":"34","issue":"9","source":"Ovid Technologies","archive":"MEDLINE","archive_location":"15347374","abstract":"BACKGROUND: The allergological relevance of Ambrosia in Europe is growing but the efficacy of the injective immunotherapy for this allergen has been documented only in Northern America. OBJECTIVE: We sought to study the safety and efficacy of injective immunotherapy in European patients sensitized to Ambrosia artemisiifolia. METHODS: Thirty-two patients (18 M/14 F, mean age 36.78, range 23-60 years) suffering from rhinoconjunctivitis and/or asthma and sensitized to Ambrosia were enrolled and randomized in a double-blind, placebo-controlled (DBPC) study lasting 1 year. A maintenance dose corresponding to 7.2 microg of Amb a 1 was administered at 4-week intervals after the build-up. During the second and the third year, all patients were under active therapy in an open fashion. Symptom and medication scores, skin reactivity to Ambrosia (parallel line biological assay), and pollen counts were assessed throughout the trial. RESULTS: Twenty-three patients completed the trial. No severe adverse event was observed. During the DBPC phase, actively treated patients showed an improvement in asthmatic symptoms (P=0.02) and drug (P=0.0068) scores days with asthmatic symptoms (P=0.003), days with rhinitis symptoms (P=0.05), and days with intake of drugs (P=0.0058), as compared to before therapy. No improvement for any of these parameters was detected in the placebo group. Moreover, the number of days with rhinitis and asthma was significantly higher in the placebo as compared to the active group (P=0.048 and P&lt;0.0001, respectively). Patients who switched from placebo to active therapy improved in rhinoconjunctivitis, asthma, and drug intake. The skin reactivity decreased significantly (12.2-fold, P=0.0001) in the active group whereas a slight increase (1.07-fold, P=0.87) was observed in the placebo group after the DBPC phase. After switching to active therapy, patients previously under placebo showed a significant decrease of this parameter (4.78-fold, P=0.002). CONCLUSION: Injective immunotherapy is safe and clinically effective in European patients sensitized to Ambrosia.","ISSN":"0954-7894","shortTitle":"Efficacy and safety of subcutaneous immunotherapy with a biologically standardized extract of Ambrosia artemisiifolia pollen: a double-blind, placebo-controlled study","journalAbbreviation":"Clin Exp Allergy","language":"English","author":[{"literal":"C. Mirone"},{"literal":"F. Albert"},{"literal":"A. Tosi"},{"literal":"F. Mocchetti"},{"literal":"S. Mosca"},{"literal":"M. Giorgino"},{"literal":"S. Pecora"},{"literal":"S. Parmiani"},{"literal":"C. Ortolani"}],"issued":{"date-parts":[["0000",9]]}}},{"id":239,"uris":["http://zotero.org/users/local/rNdLYwBI/items/6229E6K8"],"uri":["http://zotero.org/users/local/rNdLYwBI/items/6229E6K8"],"itemData":{"id":239,"type":"article-journal","title":"A double-blind, randomized study investigating the efficacy and specificity of immunotherapy with Artemisia vulgaris or Phleum pratense/betula verrucosa","container-title":"Allergologia et immunopathologia","page":"73-8","volume":"23","issue":"2","archive_location":"CN-00119942","abstract":"This study investigated the specificity and efficacy of immunotherapy with Artemisia vulgaris (Artemisia) extract. We studied 25 patients with a more than two year lasting history of seasonal rhinoconjunctivitis and who had only two clinically important allergies, either to Artemisia and Betula verrucosa (Betula) or to Artemisia and Phleum pratense (Phleum). Patient selection was randomized and evaluation of results was conducted in double blind fashion. Twenty patients completed two years of specific immunotherapy. Nine patients were treated with extracts of Artemisia and 11 with extracts of either Betula (n = 3) or Phleum (n = 8). Treatment with Artemisia was followed by a significant decrease in skin sensitivity (p &lt; 0.05) and eye sensitivity (p &lt; 0.01) to Artemisia but not to Betula/phleum. No significant decrease was observed in medicine consumption or symptom scores. Patients treated with Betula or Phleum experienced a significant decrease in skin sensitivity to Betula or Phleum (p &lt; 0.001), and eye sensitivity to Betula or Phleum (p &lt; 0.05), but not to Artemisia and had significant decreases in medicine and symptom scores (p &lt; 0.05) in Betula/phleum seasons but not in the Artemisia season. The treatment was both effective and specific with the one unexplained exception that both patient groups (Artemisia and Betula/Phleum) decreased their skin sensitivity to Artemisia.","shortTitle":"A double-blind, randomized study investigating the efficacy and specificity of immunotherapy with Artemisia vulgaris or Phleum pratense/betula verrucosa","author":[{"literal":"O. T. Olsen"},{"literal":"L. Frølund"},{"literal":"J. Heinig"},{"literal":"L. Jacobsen"},{"literal":"U. G. Svendsen"}],"issued":{"date-parts":[["1995"]]}}},{"id":248,"uris":["http://zotero.org/users/local/rNdLYwBI/items/8JV5AP3E"],"uri":["http://zotero.org/users/local/rNdLYwBI/items/8JV5AP3E"],"itemData":{"id":248,"type":"article-journal","title":"A double-blind, placebo-controlled study of immunotherapy with an alginate-conjugated extract of Parietaria Judaic a in patients with Parietaria hay fever","abstract":"A double-blind, placebo-controlled study was conducted to evaluate the efficacy and safety of immunotherapy (IT) with a partially purified alginate-conjugated extract of Parietaria judaica (Conjuvac Parietaria, Dome/Hollister-Stier) in patients suffering from rhinoconjunctivitis caused by Parietaria pollen. Eighteen patients (10 women, 8 men, mean age 35 years) received active treatment and 17 (10 women, 7 men, mean age 42.5 years) received placebo. Actively treated patients had significantly lower nasal symptom/medication scores (running nose P = 0.0087 and sneezing P = 0.048) during the Parietaria pollen season. Significant decreases in specific skin (P &lt; 0.01), nasal (P &lt; 0.05), and conjunctival (P &lt; 0.01) reactivity to the Parietaria extract and significant increases of specific IgG (P &lt; 0.001), IgG1 (P &lt; 0.001), and IgG4 (P &lt; 0.001) in actively treated patients, but not in placebo, were found. IT was well tolerated, the active extract inducing five mild systemic reactions (four rhinitis and one urticaria) and placebo two (rhinitis). A significant correlation was found between low skin reactivity and high specific IgG (P = 0.0002) and IgG4 (P = 0.036). These findings indicate that IT with a partially purified P. judaica extract is an effective and safe treatment for Parietaria pollen allergy. The correlation between low immediate skin reactivity and high specific IgG and IgG4 suggests that, at least in the studied cutaneous model, these antibodies may exert a blocking effect.","author":[{"literal":"Ortolatii C"},{"literal":"Pastorcllo EA"},{"literal":"Iticorvaia C"},{"literal":"Ispatio M"},{"literal":"Farioli L"},{"literal":"Zara C"},{"literal":"Pravettoni V"},{"literal":"Zanussi C."}]}},{"id":247,"uris":["http://zotero.org/users/local/rNdLYwBI/items/V4TI3PF2"],"uri":["http://zotero.org/users/local/rNdLYwBI/items/V4TI3PF2"],"itemData":{"id":247,"type":"article-journal","title":"Clinical and immunological effects of immunotherapy with alum-absorbed grass allergoid in grass-pollen-induced hay fever","abstract":"A double-blind, placebo-controlled study of immunotherapy was conducted in 19 patients with grass-pollen hay fever to evaluate the efficacy and safety of a formalinized depot grass allergoid. The patients were assessed before and during IT by clinical (symptom-medication scores during the grass- pollen season, specific nasal and skin reactivity) and immunological (specific IgE, IgG, IgGj and IgG4 antibodies) parameters. High doses of grass allergoid, corresponding to a cumulative pre-seasonal dosage of 46050 PNU, were administered, with only one systemic reaction. The actively treated patients had significantly lower symptom-medication scores than placebo (p&lt;0.0\\) during the month of May and showed a significant decrease in specific skin (p&lt;O.Ql) and nasal (p&lt;0.05) reactivity, and a significant early increase in specific IgE (7^&lt;0,01), IgG (/;&lt; 0,0005), IgG| (p&lt;O.OOl) and IgG4 (p&lt;Q.O5), with a subsequent decrease of IgE and IgG|, No differences were detected in any of these parameters in the placebo group, A correlation was found between high IgG4/IgG| ratio and the specific skin reactivity decrease (r = 0,691, /;'&lt;0,05), whereas a high IgG4/IgG, ratio was associated with higher symptom-medication scores (r = 0,654, p&lt;0.Q5). Possible explanations of these apparent discrepancies are proposed.","author":[{"literal":"E. A"},{"literal":"Pastorello"},{"literal":"V. Pravettoni"},{"literal":"C. Incorvaia"},{"literal":"M"},{"literal":"Mambretti"},{"literal":"E"},{"literal":"Franck*"},{"literal":"R"},{"literal":"Wahl«"},{"literal":"C"},{"literal":"Zanussi"}]}},{"id":52,"uris":["http://zotero.org/users/local/rNdLYwBI/items/VA98BV27"],"uri":["http://zotero.org/users/local/rNdLYwBI/items/VA98BV27"],"itemData":{"id":52,"type":"article-journal","title":"Fel d 1-derived peptide antigen desensitization shows a persistent treatment effect 1 year after the start of dosing: a randomized, placebo-controlled study","container-title":"Journal of Allergy &amp; Clinical Immunology","page":"103-9.e1-7","volume":"131","issue":"1","source":"Ovid Technologies","archive":"MEDLINE","archive_location":"22981787","abstract":"BACKGROUND: Allergic rhinoconjunctivitis is an increasingly common source of morbidity, with sensitivity to cats accounting for 10% to 15% of disease burden. Allergy to cats is also a major risk factor for the development of asthma. OBJECTIVES: We sought to probe the persistence of the treatment effect of a novel F el d 1-derived peptide antigen desensitization (Cat-PAD) 1 year after the start of treatment in subjects with cat allergy-induced rhinoconjunctivitis after standardized allergen challenge. METHODS: In a randomized, double-blind, placebo-controlled, parallel-group clinical trial, subjects attended an environmental exposure chamber in which they were exposed to cat allergen before and after treatment with 2 different regimens of Cat-PAD over a 3-month period. Clinical efficacy was assessed as a change in total rhinoconjunctivitis symptom scores 18 to 22 weeks and 50 to 54 weeks after the start of treatment. RESULTS: Treatment with Cat-PAD showed greater efficacy with 4 administrations of a 6-nmol dose 4 weeks apart than with 8 administrations of a 3-nmol dose 2 weeks apart. The treatment effect of 6 nmol persisted 1 year after the start of treatment and was significantly different from that of 3 nmol (P = .0342) and placebo (P = .0104). The treatment effect was apparent on both nasal and ocular symptoms at 1 year. CONCLUSIONS: A short course of Cat-PAD improves the ocular and nasal components of rhinoconjunctivitis symptoms in subjects with cat allergy, with the treatment effect persisting 1 year after the start of treatment.Copyright © 2012 American Academy of Allergy, Asthma &amp; Immunology. Published by Mosby, Inc. All rights reserved.","DOI":"10.1016/j.jaci.2012.07.028","ISSN":"1097-6825","shortTitle":"Fel d 1-derived peptide antigen desensitization shows a persistent treatment effect 1 year after the start of dosing: a randomized, placebo-controlled study","journalAbbreviation":"J Allergy Clin Immunol","language":"English","author":[{"literal":"D. Patel"},{"literal":"P. Couroux"},{"literal":"P. Hickey"},{"literal":"A. M. Salapatek"},{"literal":"P. Laidler"},{"literal":"M. Larche"},{"literal":"R. P. Hafner"}],"issued":{"date-parts":[["0000",1]]}}},{"id":98,"uris":["http://zotero.org/users/local/rNdLYwBI/items/XE3PKXUF"],"uri":["http://zotero.org/users/local/rNdLYwBI/items/XE3PKXUF"],"itemData":{"id":98,"type":"article-journal","title":"Efficacy of recombinant birch pollen vaccine for the treatment of birch-allergic rhinoconjunctivitis.[Erratum appears in J Allergy Clin Immunol. 2009 Jan;123(1):166 Note: Valenta, Rudolph [corrected to Valenta, Rudolf]]","container-title":"Journal of Allergy &amp; Clinical Immunology","page":"951-60","volume":"122","issue":"5","source":"Ovid Technologies","archive":"MEDLINE","archive_location":"19000581","abstract":"BACKGROUND: Recombinant DNA technology has the potential to produce allergen-specific immunotherapy vaccines with defined composition. OBJECTIVE: To evaluate the effectiveness of a new recombinant birch pollen allergen vaccine in patients with birch pollen allergy. METHODS: A multicenter, randomized, double-blind, placebo-controlled trial was undertaken to compare the following 3 vaccines in 134 adults with birch pollen allergy: recombinant birch pollen allergen vaccine (rBet v 1a), licensed birch pollen extract, natural purified birch pollen allergen (nBet v 1), and placebo. Patients received 12 weekly injections followed by monthly injections of the maintenance dose containing 15 microg Bet v 1 for 2 years. RESULTS: Significant reductions (about 50%) in rhinoconjunctivitis symptoms (rBet v 1, P = .0002; nBet v 1, P = .0006; birch extract, P = .0024), rescue medication (rBet v 1, P = .0011; nBet v 1, P = .0025; birch extract, P = .0063), and skin sensitivities (P &lt; .0001) were observed in the 3 actively treated groups compared with placebo during 2 consecutive pollen seasons. Clinical improvement was accompanied by marked increases in Bet v 1-specific IgG levels, which were higher in the rBet v 1-treated group than in the birch and nBet v 1-treated groups. New IgE specificities were induced in 3 of 29 patients treated with birch pollen extract, but in none of the 32 rBet v 1-treated or 29 nBet v 1-treated patients. No severe systemic adverse events were observed in the rBet v 1-treated group. CONCLUSION: The rBet v 1-based vaccine was safe and effective in treating birch pollen allergy, and induced a highly specific immune response.","DOI":"10.1016/j.jaci.2008.09.017","ISSN":"1097-6825","shortTitle":"Efficacy of recombinant birch pollen vaccine for the treatment of birch-allergic rhinoconjunctivitis.[Erratum appears in J Allergy Clin Immunol. 2009 Jan;123(1):166 Note: Valenta, Rudolph [corrected to Valenta, Rudolf]]","journalAbbreviation":"J Allergy Clin Immunol","language":"English","author":[{"literal":"G. Pauli"},{"literal":"T. H. Larsen"},{"literal":"S. Rak"},{"literal":"F. Horak"},{"literal":"E. Pastorello"},{"literal":"R. Valenta"},{"literal":"A. Purohit"},{"literal":"M. Arvidsson"},{"literal":"A. Kavina"},{"literal":"J. W. Schroeder"},{"literal":"N. Mothes"},{"literal":"S. Spitzauer"},{"literal":"A. Montagut"},{"literal":"S. Galvain"},{"literal":"M. Melac"},{"literal":"C. Andre"},{"literal":"L. K. Poulsen"},{"literal":"H. J. Malling"}],"issued":{"date-parts":[["0000",11]]}}},{"id":308,"uris":["http://zotero.org/users/local/rNdLYwBI/items/CF8AM8GJ"],"uri":["http://zotero.org/users/local/rNdLYwBI/items/CF8AM8GJ"],"itemData":{"id":308,"type":"article-journal","title":". Immunotherapy with depigmented-polymerized mixed tree pollen extract: a clinical trial and responder analysis","container-title":"Allergy","page":"1614-21.","volume":"65(12):","author":[{"family":"Pfaar","given":"Oliver"},{"family":"Robinson","given":"DS"},{"family":"Sager","given":"A"},{"family":"Emuzyte","given":"R"}],"issued":{"date-parts":[["2010"]]}}},{"id":64,"uris":["http://zotero.org/users/local/rNdLYwBI/items/RNUM6AXW"],"uri":["http://zotero.org/users/local/rNdLYwBI/items/RNUM6AXW"],"itemData":{"id":64,"type":"article-journal","title":"A randomized placebo-controlled trial of rush preseasonal depigmented polymerized grass pollen immunotherapy","container-title":"Allergy","page":"272-9","volume":"67","issue":"2","source":"Ovid Technologies","archive":"MEDLINE","archive_location":"22107266","abstract":"BACKGROUND: Specific subcutaneous immunotherapy (SCIT) for seasonal rhinoconjunctivitis with unmodified allergen extracts is effective, but limited by risk of side-effects and involves treatment over 3 years. We examined a depigmented polymerized grass pollen extract for immunogenicity and for clinical efficacy in a rush preseasonal regimen. METHODS: Depigmented polymerized grass pollen extract was tested for proliferation and cytokine production by peripheral blood mononuclear cells. A prospective, double-blind, placebo-controlled trial of 195 grass pollen allergic patients treated with preseasonal rush immunotherapy using depigmented polymerized allergenic extract of mixed grass pollen was performed over 2 years. Primary outcome was combined symptom and medication score (SMS) during the peak of the second grass pollen season. Secondary outcomes included combined score over the whole season, during the first grass pollen season, individual symptom and medication scores, quality of life, well days/hell days and responder analysis. Adverse events were classified using the EAACI scale. Grass pollen-specific IgE and IgG4 were measured before and during treatment. RESULTS: Depigmented polymerized extract stimulated dose-dependent T-cell proliferation and cytokine production. Patients treated with preseasonal SCIT showed improved combined scores during peak season at year 2 (median 3.93, interquartile range 0.77-6.27 vs median 5.86 for placebo, 3.11-8.36, P &lt; 0.01). Most secondary outcomes were significantly better for active treatment. Side-effects were minimal, with no grade 3 or 4 reactions. CONCLUSIONS: Depigmented polymerized grass pollen extract is immunogenic and clinically effective in rush preseasonal SCIT. This form of immunotherapy may be an attractive option for some patients.Copyright © 2011 John Wiley &amp; Sons A/S.","DOI":"10.1111/j.1398-9995.2011.02736.x","ISSN":"1398-9995","shortTitle":"A randomized placebo-controlled trial of rush preseasonal depigmented polymerized grass pollen immunotherapy","journalAbbreviation":"Allergy","language":"English","author":[{"literal":"O. Pfaar"},{"literal":"Z. Urry"},{"literal":"D. S. Robinson"},{"literal":"A. Sager"},{"literal":"D. Richards"},{"literal":"C. M. Hawrylowicz"},{"literal":"M. Brautigam"},{"literal":"L. Klimek"}],"issued":{"date-parts":[["0000",2]]}}},{"id":108,"uris":["http://zotero.org/users/local/rNdLYwBI/items/A4UDUETJ"],"uri":["http://zotero.org/users/local/rNdLYwBI/items/A4UDUETJ"],"itemData":{"id":108,"type":"article-journal","title":"Effect of grass pollen immunotherapy with Alutard SQ on quality of life in seasonal allergic rhinoconjunctivitis","container-title":"Allergy","page":"1335-8","volume":"62","issue":"11","source":"Ovid Technologies","archive":"MEDLINE","archive_location":"17714551","abstract":"BACKGROUND: Treatment of allergic rhinitis with subcutaneous allergen immunotherapy is effective in terms of reductions in symptoms and seasonal use of reliever medication. Its effect on quality of life (QoL), reflecting the impact of symptoms on work/school performance and leisure activities is, however, important and often overlooked. AIMS OF THE STUDY: To assess effect on QoL of specific immunotherapy with two doses of Alutard SQ Phleum pratense in patients with moderately to severe seasonal allergic rhinoconjunctivitis inadequately controlled by standard drug therapy. METHODS: Double-blind, randomized, placebo-controlled study of 410 patients with seasonal allergic rhinoconjunctivitis. Participants were randomized (2 : 1 : 1) to receive Alutard SQ P. pratense (ALK-Abello) at maintenance doses of 100,000 SQ-U (203 subjects), 10,000 SQ-U (104 subjects) or placebo (103 subjects) given by subcutaneous injections. The groups were well matched for demographics and baseline symptoms. Quality of life was assessed using the Rhinoconjunctivitis Quality of Life Questionnaire which covers seven domains of health before and in the peak of the pollen season. RESULTS: While all domain scores were significantly improved when comparing 100,000 SQ-U with placebo, two domain scores were significantly improved when comparing 10,000 SQ-U with placebo. When comparing 100,000 SQ-U with 10,000 SQ-U, four domain scores were significantly improved. CONCLUSION: Treatment with Alutard SQ significantly improved the seasonal QoL of patients suffering from allergic rhinoconjunctivitis. The improvement was more pronounced and wider ranging in patients who received the higher 100,000 SQ-U maintenance dose.","ISSN":"0105-4538","shortTitle":"Effect of grass pollen immunotherapy with Alutard SQ on quality of life in seasonal allergic rhinoconjunctivitis","journalAbbreviation":"Allergy","language":"English","author":[{"literal":"R. J. Powell"},{"literal":"A. J. Frew"},{"literal":"C. J. Corrigan"},{"literal":"S. R. Durham"}],"issued":{"date-parts":[["0000",11]]}}},{"id":232,"uris":["http://zotero.org/users/local/rNdLYwBI/items/B8WRVPEX"],"uri":["http://zotero.org/users/local/rNdLYwBI/items/B8WRVPEX"],"itemData":{"id":232,"type":"article-journal","title":"Enzyme potentiated desensitisation in treatment of seasonal allergic rhinitis: double blind randomised controlled study","container-title":"BMJ (Clinical research ed.)","page":"251-4","volume":"327","issue":"7409","archive_location":"CN-00439756","abstract":"OBJECTIVE: To assess the efficacy of enzyme potentiated desensitisation in the treatment of severe summer hay fever poorly controlled by pharmacotherapy. DESIGN: Double blind randomised placebo controlled parallel group study. SETTING: Hospital in Hampshire. PARTICIPANTS: 183 participants aged between 18 and 64 with a history of severe summer hay fever for at least two years; all were skin prick test positive to timothy grass pollen. 90 randomised to active treatment; 93 randomised to placebo. INTERVENTIONS: Active treatment: two injections of enzyme potentiated desensitisation, given between eight and 11 weeks apart, each comprising 200 Fishman units of beta glucuronidase, 50 pg 1,3-cyclohexanediol, 50 ng protamine sulphate, and a mixed inhaled allergen extract (pollen mixes for trees, grasses, and weeds; allergenic fungal spores; cat and dog danders; dust and storage mites) in a total volume of 0.05 ml of buffered saline. Placebo: two injections of 0.05 ml buffered saline solution. MAIN OUTCOME MEASURES: Proportion of problem-free days; global rhinoconjunctivitis quality of life scores assessed weekly during pollen season. RESULTS: The active treatment group and the placebo group did not differ in the proportion of problem-free days, quality of life scores, symptom severity scores, change in quantitative skin prick provocation threshold, or change in conjunctival provocation threshold. No clinically significant adverse reactions occurred. CONCLUSIONS: Enzyme potentiated desensitisation showed no treatment effect in this study.","DOI":"10.1136/bmj.327.7409.251","shortTitle":"Enzyme potentiated desensitisation in treatment of seasonal allergic rhinitis: double blind randomised controlled study","author":[{"literal":"M. J. Radcliffe"},{"literal":"G. T. Lewith"},{"literal":"R. G. Turner"},{"literal":"P. Prescott"},{"literal":"M. K. Church"},{"literal":"S. T. Holgate"}],"issued":{"date-parts":[["2003"]]}}},{"id":164,"uris":["http://zotero.org/users/local/rNdLYwBI/items/BSC57UQ8"],"uri":["http://zotero.org/users/local/rNdLYwBI/items/BSC57UQ8"],"itemData":{"id":164,"type":"article-journal","title":"A double-blinded, comparative study of the effects of short preseason specific immunotherapy and topical steroids in patients with allergic rhinoconjunctivitis and asthma","container-title":"Journal of Allergy &amp; Clinical Immunology","page":"921-8","volume":"108","issue":"6","source":"Ovid Technologies","archive":"MEDLINE","archive_location":"11742269","abstract":"BACKGROUND: Both specific immunotherapy (SIT) and nasal steroid (NS) have been shown to effectively reduce symptoms of allergic rhinitis. Although a number of investigators have convincingly shown anti-inflammatory effects of both treatments in separate studies, few comparative studies have been performed. OBJECTIVE: The purpose of this study was to compare the effects of preseason SIT with a standardized allergen extract and NS in seasonal allergic disease (rhinoconjunctivitis and asthma). METHODS: We examined 41 patients allergic to birch pollen, 21 with rhinoconjunctivitis and 20 with both rhinoconjunctivitis and asthma; they were treated in a randomized, double-blinded comparative study with birch SIT and NS (budesonide 400 microg daily). Bronchial hyperresponsiveness was measured before and during the season. Changes in eosinophil number, eosinophil cationic protein, and eosinophil chemotactic activity (ECA) in peripheral blood were investigated. RESULTS: Symptoms of rhinoconjunctivitis increased significantly less in the NS-treated patients than in the SIT-treated patients during the final 2 weeks of the season (P = .03 and P = .04, respectively). Seasonal peak expiratory flow values decreased significantly only in the NS-treated patients (P = .01). In the NS-treated patients, bronchial hyperresponsiveness increased significantly during the season (P = .0001); however, SIT treatment prevented seasonal PC(20) increase in the asthmatic patients. Measurement of blood eosinophils, eosinophil cationic protein, and eosinophil chemotactic activity demonstrated significant seasonal increase only in the NS-treated asthmatic patients. CONCLUSION: Treatment with NS was more effective than short-course preseason SIT in reducing symptoms of rhinoconjunctivitis; however, the 2 therapies were equivalent in terms of the need for rescue medication. SIT prevented seasonal increase in bronchial hyperresponsiveness, eosinophil number, eosinophil cationic protein, and eosinophil chemotactic activity only in asthmatic patients. The mechanisms underlying bronchial hyperresponsiveness developing during allergen exposure in rhinitis might be different from those operating in asthma.","ISSN":"0091-6749","shortTitle":"A double-blinded, comparative study of the effects of short preseason specific immunotherapy and topical steroids in patients with allergic rhinoconjunctivitis and asthma","journalAbbreviation":"J Allergy Clin Immunol","language":"English","author":[{"literal":"S. Rak"},{"literal":"C. Heinrich"},{"literal":"L. Jacobsen"},{"literal":"A. Scheynius"},{"literal":"P. Venge"}],"issued":{"date-parts":[["0000",12]]}}},{"id":74,"uris":["http://zotero.org/users/local/rNdLYwBI/items/WVFAP9NX"],"uri":["http://zotero.org/users/local/rNdLYwBI/items/WVFAP9NX"],"itemData":{"id":74,"type":"article-journal","title":"Efficacy and safety of a glutaraldehyde-modified house dust mite extract in allergic rhinitis","container-title":"American Journal of Rhinology &amp; Allergy","page":"e104-9","volume":"24","issue":"5","source":"Ovid Technologies","archive":"MEDLINE","archive_location":"21244725","abstract":"BACKGROUND: Modification of allergens by glutaraldehyde in extracts used for immunotherapy reduces the risk for side effects, but therapeutic efficacy of such extracts requires further evaluation. The aim of this study was to evaluate the efficacy and safety of immunotherapy with PURETHAL Mites (PM), a single-strength glutaraldehyde-modified aluminum hydroxide-adsorbed extract of house-dust mites (HDM). METHODS: In a multicenter, randomized, placebo-controlled double-blind setting, HDM-allergic subjects (n = 140) were treated with modified allergen extract or placebo over a 1-year period. The primary outcome parameter was a combined symptom and medication score (clinical index score [CIS]). Secondary efficacy parameters were the result of a titrated conjunctival provocation test (CPT), rhinitis/rhinoconjunctivitis quality of life (RQL) score, and serum concentrations of IgE and IgG against specific HDM allergens and a documentation of adverse events (AE). RESULTS: We evaluated 140 patients (66 treatment and 74 placebo) for clinical efficacy. The allergoid treatment for 1 year resulted in significantly greater CIS improvement and higher RQL scores. The response threshold in the titrated CPT (p = 0.009) and the serum concentrations of IgG4 (p &lt; 0.001) against Dermatophagoides pteronyssinus allergens after treatment were also significantly different between groups. In total, 88 patients (46 PM/42 placebo) out of a safety population of 145 reported 278 (158 PM/120 placebo) AE. Except for local reactions, no specific AE appeared to be associated with PURETHAL Mites (HAL-Allergy, Leiden, The Netherlands). CONCLUSION: The findings of this study indicate that allergen injection therapy with modified HDM extract is superior to placebo in allergic rhinitis therapy. The treatment was well tolerated and no serious drug-related AE were observed.","DOI":"10.2500/ajra.2010.24.3508","ISSN":"1945-8932","shortTitle":"Efficacy and safety of a glutaraldehyde-modified house dust mite extract in allergic rhinitis","journalAbbreviation":"Am J Rhinol Allergy","language":"English","author":[{"literal":"H. Riechelmann"},{"literal":"J. Schmutzhard"},{"literal":"J. F. van der Werf"},{"literal":"A. Distler"},{"literal":"H. A. Kleinjans"}],"issued":{"date-parts":[["0000",9]]}}},{"id":134,"uris":["http://zotero.org/users/local/rNdLYwBI/items/7IHI6WWD"],"uri":["http://zotero.org/users/local/rNdLYwBI/items/7IHI6WWD"],"itemData":{"id":134,"type":"article-journal","title":"Double-blind comparative study of cluster and conventional immunotherapy schedules with Dermatophagoides pteronyssinus","container-title":"Journal of Allergy &amp; Clinical Immunology","page":"109-18","volume":"116","issue":"1","source":"Ovid Technologies","archive":"MEDLINE","archive_location":"15990782","abstract":"BACKGROUND: The conventional schedule for subcutaneous immunotherapy with allergen extracts, although efficacious and safe, is slow during the dose-increase phase. OBJECTIVE: We sought to compare the efficacy and safety of subcutaneous immunotherapy with Dermatophagoides pteronyssinus standardized extract given in a 6-week cluster period and a conventional 12-week schedule during the incremental-dose phase. METHODS: Of 239 patients with rhinitis, allergic bronchial asthma, or both caused by D pteronyssinus , 120 were randomly assigned to the cluster schedule, and 119 were randomly assigned to the conventional schedule. A biologically standardized D pteronyssinus depot extract (ALK-Abello S.A., Madrid, Spain) was administered in a placebo-controlled, double-blind fashion during the initial phase of cluster or conventional treatment. We recorded adverse reactions, clinical efficacy, cutaneous reactivity, and serum specific immunoglobulins to D pteronyssinus before immunotherapy, when the maximum dose was reached in the cluster and conventional schedules, and after 1 year of treatment. RESULTS: The cluster schedule reduced the time to maintenance dose by 46% and caused systemic adverse reactions (all mild) after only 0.15% of injections, with no differences in comparison with the conventional schedule. Cluster immunotherapy led to decreases in asthma and rhinitis symptoms, reduced the cutaneous reactivity, and produced the increase in specific IgE and IgG 4 levels on reaching the maintenance dose in the sixth week, 6 weeks earlier than with the conventional schedule. CONCLUSION: The cluster schedule for the initial phase of immunotherapy with incremental doses of D pteronyssinus is a safe alternative to conventional immunotherapy and offers the further advantage of achieving clinical and immunologic improvements sooner.","ISSN":"0091-6749","shortTitle":"Double-blind comparative study of cluster and conventional immunotherapy schedules with Dermatophagoides pteronyssinus","journalAbbreviation":"J Allergy Clin Immunol","language":"English","author":[{"literal":"A. I. Tabar"},{"literal":"S. Echechipia"},{"literal":"B. E. Garcia"},{"literal":"J. M. Olaguibel"},{"literal":"M. T. Lizaso"},{"literal":"B. Gomez"},{"literal":"M. T. Aldunate"},{"literal":"S. Martin"},{"literal":"F. Marcotegui"}],"issued":{"date-parts":[["0000",7]]}}},{"id":223,"uris":["http://zotero.org/users/local/rNdLYwBI/items/QW74P87S"],"uri":["http://zotero.org/users/local/rNdLYwBI/items/QW74P87S"],"itemData":{"id":223,"type":"article-journal","title":"Double-blind, placebo-controlled study of Alternaria alternata immunotherapy: Clinical efficacy and safety","container-title":"Pediatric Allergy and Immunology","page":"67-75","volume":"19","issue":"1","source":"Ovid Technologies","archive":"Embase","archive_location":"2008028346","abstract":"Allergen-specific immunotherapy (ASIT) with fungal extracts has been beset by safety and efficacy problems, which result mainly from qualitative and quantitative variations. Little has been published on the safety and efficacy of these extracts. The objective was to analyze the safety and efficacy of ASIT with an Alternaria alternata extract. A total of 28 patients were selected with rhinitis and/or bronchial asthma because of Alternaria allergy and monosensitization to molds. The patients were randomized to an active ASIT or placebo group, both groups on a conventional immunotherapy schedule (increasing weekly doses until maintenance dose and then monthly doses). Adverse reactions were classified with the European Academy of Allergology and Clinical Immunology system. Clinical efficacy was analyzed for a year with symptom/medication diary cards, peak expiratory flow (PEF) measures, clinical severity score, severity of symptoms (visual analog scale), subjective evaluation of treatment by the patient and the physician, and a quality of life questionnaire. Twenty-three patients completed the study; all reached the established maintenance dose with only two mild adverse reactions in the whole sample. Significant improvements were found after 6 months in respiratory symptoms in the active treatment group, and in all symptoms in both groups. PEF increased significantly in the active treatment group but not in the placebo group. The severity of asthma decreased in the active treatment group, and the severity of rhinitis decreased in both groups. Visual analog scale scores for severity of symptoms improved in all phases in the active treatment group, but only after 12 months in the placebo group. Physicians judged the disease course as significantly better in the active treatment group. ASIT with the A. alternata extract was safe, with clinical improvements after one year of treatment. © 2007 The Authors.","DOI":"10.1111/j.1399-3038.2007.00589.x","ISSN":"0905-6157 1399-3038","shortTitle":"Double-blind, placebo-controlled study of Alternaria alternata immunotherapy: Clinical efficacy and safety","language":"English","author":[{"literal":"A. I. Tabar"},{"literal":"M. T. Lizaso"},{"literal":"B. E. Garcia"},{"literal":"B. Gomez"},{"literal":"S. Echechipia"},{"literal":"M. T. Aldunate"},{"literal":"B. Madariaga"},{"literal":"A. Martinez"}],"issued":{"date-parts":[["0000",2]]}}},{"id":192,"uris":["http://zotero.org/users/local/rNdLYwBI/items/BHXDQZIU"],"uri":["http://zotero.org/users/local/rNdLYwBI/items/BHXDQZIU"],"itemData":{"id":192,"type":"article-journal","title":"Immunotherapy with an alum-adsorbed Parietaria-pollen allergoid: a 2-year, double-blind, placebo-controlled study","container-title":"Allergy","page":"65-74","volume":"52","issue":"1","source":"Ovid Technologies","archive":"MEDLINE","archive_location":"9062631","abstract":"A double-blind, placebo-controlled study was performed in order to confirm the safety, suitability, and efficacy of an alum-adsorbed Parietaria judaica-pollen allergoid, Allergovit, for allergen-specific immunotherapy. Parietaria pollen is an important cause of pollinosis, particularly in the Mediterranean zone, where it may be encountered for up to 8-9 months of the year. It is an aggressive allergen, and the doses tolerated during immunotherapy are less than those achieved with grass pollen. This factor increases the desirability of using therapeutic preparations with minimal IgE-binding activity, such as allergoids, in order to reduce the risk of side-effects and enable patients to tolerate a higher dose of allergen, thereby increasing the chances of successful specific immunotherapy. Forty patients with rhinitis and/or asthma were allocated at random to active- or placebo-treatment groups at the beginning of the study. All patients received the active preparation during the second year of the study. Immunotherapy was well tolerated by all patients and the incidence of side-effects was low. Treatment resulted in significant reductions in specific cutaneous reactivity and increases in nasal tolerance. A progressive improvement in nasal inspiratory peak flow in association with the immunotherapy indicated a reduction in nasal inflammation. These objective assessments of efficacy endorsed the results from the patients' diary cards, which indicated significant improvements in symptoms and reductions in the use of medication. The immunologic activity of the therapeutic preparation was demonstrated by the induction of a significant specific-IgG antibody response, with increases in IgG4 during the second year of treatment. We conclude that the safety and efficacy of immunotherapy with the Parietaria allergoid make it suitable for consideration in the treatment of patients with Parietaria-pollen-induced rhinitis or asthma.","ISSN":"0105-4538","shortTitle":"Immunotherapy with an alum-adsorbed Parietaria-pollen allergoid: a 2-year, double-blind, placebo-controlled study","journalAbbreviation":"Allergy","language":"English","author":[{"literal":"M. G. Tari"},{"literal":"M. Mancino"},{"literal":"E. Ghezzi"},{"literal":"E. Frank"},{"literal":"O. Cromwell"}],"issued":{"date-parts":[["0000",1]]}}},{"id":32,"uris":["http://zotero.org/users/local/rNdLYwBI/items/JTI8AU55"],"uri":["http://zotero.org/users/local/rNdLYwBI/items/JTI8AU55"],"itemData":{"id":32,"type":"article-journal","title":"Perennial is more effective than preseasonal subcutaneous immunotherapy in the treatment of seasonal allergic rhinoconjunctivitis","container-title":"American Journal of Rhinology &amp; Allergy","page":"304-8","volume":"27","issue":"4","source":"Ovid Technologies","archive":"MEDLINE","archive_location":"23636036","abstract":"BACKGROUND: Two different regimens of subcutaneous immunotherapy (IT), perennial or preseasonal, may be used in the treatment of seasonal allergy. The aim of this study was to compare the efficacy and safety of perennial IT (PIT) and preseasonal IT (PSIT) in patients suffering from seasonal rhinoconjunctivitis. METHODS: The study was planned as a randomized, double-blind, comparative study on the efficacy and safety of PIT and PSIT. The study group comprised 120 patients allergic to grass and rye pollen. After the observational season they were randomized to receive PIT or PSIT for 3 years. The effect of IT was assessed based on symptom severity and medication use recorded in diaries. RESULTS: Ninety-nine patients completed the study. No difference was seen between the groups regarding combined symptom medication score (SMS) in the first season of IT. During the second season, the difference between PIT and PSIT regarding combined SMS was 27.9% (p = 0.063) and reached 42.7% (p = 0.012) in favor of PIT in the third season. Both treatments had a similar safety profile. CONCLUSION: PIT was more effective than PSIT in the treatment of rhinoconjunctivitis in patients allergic to grass and rye pollens.","DOI":"10.2500/ajra.2013.27.3935","ISSN":"1945-8932","shortTitle":"Perennial is more effective than preseasonal subcutaneous immunotherapy in the treatment of seasonal allergic rhinoconjunctivitis","journalAbbreviation":"Am J Rhinol Allergy","language":"English","author":[{"literal":"D. Tworek"},{"literal":"M. Bochenska-Marciniak"},{"literal":"I. Kuprys-Lipinska"},{"literal":"M. Kupczyk"},{"literal":"P. Kuna"}],"issued":{"date-parts":[["0000",7]]}}},{"id":156,"uris":["http://zotero.org/users/local/rNdLYwBI/items/FHUXHT8M"],"uri":["http://zotero.org/users/local/rNdLYwBI/items/FHUXHT8M"],"itemData":{"id":156,"type":"article-journal","title":"Usefulness of specific immunotherapy in patients with severe perennial allergic rhinitis induced by house dust mite: a double-blind, randomized, placebo-controlled trial","container-title":"Clinical &amp; Experimental Allergy","page":"1076-82","volume":"33","issue":"8","source":"Ovid Technologies","archive":"MEDLINE","archive_location":"12911781","abstract":"OBJECTIVES: To evaluate the effectiveness of specific immunotherapy (SIT) in patients with severe house dust mite (HDM)-induced perennial allergic rhinitis using diary cards and objective endpoints. PATIENTS AND METHODS: Thirty-six adult patients were selected with moderate to severe allergic rhinitis due to HDM allergy uncontrolled by regular anti-allergic drugs. Twenty-eight patients completed the study, 22 of these patients also had mild asthma. Subjects were stratified for HDM sensitivity on the basis of their 4-week diary card score and the size of their immediate and late-phase skin reaction to HDM. The groups were well matched for all relevant parameters. Patients were randomized to receive active preparation (Alutard(R)-SQ, ALK, Dermatophagoides pteronyssinus extract) or an identical placebo preparation. Increasing doses were administered until the maintenance dose was reached. This dose was then given once a month for 12 months. RESULTS: Clinical efficacy was evaluated by symptom medication diary cards recorded for 4 weeks after 12 months of continuous treatment and compared with pre-treatment scores. Skin test reactivity was re-measured after 12 months of treatment to HDM, cat dander and codeine phosphate. After 1 year of treatment, the actively treated group showed a 58% reduction in diary card symptom scores (P&lt;0.002) and a 20% reduction in the use of rescue medication. The placebo group had a 32% reduction in symptom scores (P=NS), but no reduction in rescue medication requirements. The active group showed 36% reduction in skin prick test sensitivity to D. pteronyssinus (P=0.006), while the placebo group values were unchanged. Skin reactivity to codeine was unchanged in both groups. No significant adverse reactions to SIT were encountered. CONCLUSIONS: One year of SIT for D. pteronyssinus in patients with poorly controlled rhinitis (+/-mild asthma) produced clinically useful improvement as shown by symptom-medication diary cards and reductions in immediate skin reactions compared with placebo treatment.","ISSN":"0954-7894","shortTitle":"Usefulness of specific immunotherapy in patients with severe perennial allergic rhinitis induced by house dust mite: a double-blind, randomized, placebo-controlled trial","journalAbbreviation":"Clin Exp Allergy","language":"English","author":[{"literal":"V. A. Varney"},{"literal":"K. Tabbah"},{"literal":"G. Mavroleon"},{"literal":"A. J. Frew"}],"issued":{"date-parts":[["0000",8]]}}},{"id":231,"uris":["http://zotero.org/users/local/rNdLYwBI/items/E8URNKKI"],"uri":["http://zotero.org/users/local/rNdLYwBI/items/E8URNKKI"],"itemData":{"id":231,"type":"article-journal","title":"Usefulness of immunotherapy in patients with severe summer hay fever uncontrolled by antiallergic drugs","container-title":"BMJ (Clinical research ed.)","page":"265-9","volume":"302","issue":"6771","archive_location":"CN-00073555","abstract":"OBJECTIVE: To evaluate the efficacy and safety of immunotherapy (hyposensitisation) in patients with severe summer hay fever. DESIGN: A randomised, double blind, placebo controlled study of a biologically standardised depot grass pollen extract. SETTING: Allergy clinic, Royal Brompton and National Heart Hospital, London. PATIENTS: 40 adults (mean age 35 years) with a history of severe grass pollen allergy uncontrolled by standard antiallergic drugs. Patients with perennial asthma were specifically excluded. INTERVENTION: Patients were randomised to receive either an active preparation (Alutard SQ, a grass pollen (Phleum pratense) extract) or placebo at a rate of two subcutaneous injections a week in increasing doses until a maintenance dose was reached. This maintenance dose was given once a month. MAIN OUTCOME MEASURES: Clinical efficacy was evaluated by symptom and drug diary cards, visual analogue scores during the grass pollen season, and a postseasonal assessment by the patients and a doctor. Conjunctival and skin sensitivity to local allergen provocation was measured before and after eight months of treatment. RESULTS: There was a highly significant decrease (median Alutard SQ v median placebo (95% confidence interval for difference between medians] in total symptom scores (p=0.001) in the Alutard SQ treated group (360 v 928 (238 to 825]. Significant differences were also found in total drug use (p=0.002, 129 v 627 (178 to 574]. Visual analogue symptom scores were also reduced in the active group (p=0.02, 2.2 v 5.5 (-4.8 to -0.5]. The postseasonal assessment, by either the doctor or the patients, showed a large improvement (p less than 0.001) in favour of Alutard SQ. Provocation tests showed a greater than 10-fold reduction for the active group in immediate conjunctival allergen sensitivity (p=0.001), a 40% decrease in early phase response (p=0.02), and a 57% decrease in the late phase (p=0.001) cutaneous response after intradermal allergen. A total of 523 active injections were given. There was one systemic reaction at 10 minutes after injection, which was rapidly reversed with intramuscular adrenaline. There was one mild delayed urticarial reaction at 2 1/2 hours. CONCLUSION: Immunotherapy is effective in patients with severe summer hay fever, but immediate anaphylactic reactions limit its use to specialised centres. Patient selection is extremely important, and chronic perennial asthma should be specifically excluded. As serious reactions occur within minutes a two hour wait for all patients after each injection seems unnecessary.","shortTitle":"Usefulness of immunotherapy in patients with severe summer hay fever uncontrolled by antiallergic drugs","author":[{"literal":"V. A. Varney"},{"literal":"M. Gaga"},{"literal":"A. J. Frew"},{"literal":"V. R. Aber"},{"literal":"A. B. Kay"},{"literal":"S. R. Durham"}],"issued":{"date-parts":[["1991"]]}}},{"id":166,"uris":["http://zotero.org/users/local/rNdLYwBI/items/8JJ5VWG2"],"uri":["http://zotero.org/users/local/rNdLYwBI/items/8JJ5VWG2"],"itemData":{"id":166,"type":"article-journal","title":"Grass pollen immunotherapy for seasonal rhinitis and asthma: a randomized, controlled trial","container-title":"Journal of Allergy &amp; Clinical Immunology","page":"87-93","volume":"107","issue":"1","source":"Ovid Technologies","archive":"MEDLINE","archive_location":"11149996","abstract":"BACKGROUND: Grass pollen immunotherapy significantly reduces hay fever symptoms and medication requirements. Effects on seasonal asthma are less clear, and concerns over safety persist. OBJECTIVE: The goal of this study was to assess the effects of grass pollen immunotherapy on symptoms, bronchial hyperresponsiveness, and quality of life in seasonal rhinitis and asthma. METHODS: Forty-four patients with severe summer hay fever (of whom 36 reported seasonal chest symptoms and 28 had seasonal bronchial hyperresponsiveness) participated in a randomized, double-blind, placebo-controlled, parallel group study. After symptom monitoring for one summer, participants received injections of a depot grass pollen vaccine (n = 22) or matched placebo injections (n = 22) in a rapid updosing cluster regimen for 4 weeks, followed by monthly injections for 2 years. Outcome measures included hay fever symptoms and medication use, health-related quality of life, and measurements of nonspecific bronchial responsiveness. RESULTS: Significant reductions were observed in the immunotherapy group compared with the placebo group in hay fever symptoms (49%, 15%; P =.01), medication scores (80%, 18%; P =.007), and seasonal chest symptoms (90%, 11%; P &lt;.05). Impairment of overall quality of life (mean score of 7 domains) during the pollen season was less in the immunotherapy group than in the placebo group (median difference [95% CI], 0.8 [0.18-1.5]; P =.02). During the pollen season there was no change in airway methacholine PC(20) (provocation concentration producing a 20% fall in FEV(1)) in the immunotherapy-treated group (P =.5), compared with an almost 3 doubling-dose decrease in the placebo-treated group (P =.01, between-group difference). There were no significant local or systemic side effects during the study. CONCLUSION: Grass pollen immunotherapy improves quality of life in seasonal allergic rhinitis and reduces seasonal asthma symptoms and bronchial hyperresponsiveness.","ISSN":"0091-6749","shortTitle":"Grass pollen immunotherapy for seasonal rhinitis and asthma: a randomized, controlled trial","journalAbbreviation":"J Allergy Clin Immunol","language":"English","author":[{"literal":"S. M. Walker"},{"literal":"G. B. Pajno"},{"literal":"M. T. Lima"},{"literal":"D. R. Wilson"},{"literal":"S. R. Durham"}],"issued":{"date-parts":[["0000",1]]}}},{"id":214,"uris":["http://zotero.org/users/local/rNdLYwBI/items/AAKNEIHB"],"uri":["http://zotero.org/users/local/rNdLYwBI/items/AAKNEIHB"],"itemData":{"id":214,"type":"article-journal","title":"Grass pollen hyposensitization versus placebo therapy. I. Clinical effectiveness and methodological aspects of a pre-seasonal course of desensitization with a four-grass pollen extract","container-title":"Allergy","page":"309-17","volume":"36","issue":"5","source":"Ovid Technologies","archive":"MEDLINE","archive_location":"7032341","abstract":"The present work reports the results of a double-blind clinical trial, comparing the effects of hyposensitization treatment versus placebo in 33 patients with allergic rhinitis, sensitive to a crude extract of the pollen of four different grasses (Dactylis glomerata, Lolium perenne, Secale cereale, and Phleum pratense). The distribution of these patients in the two groups was done randomly and gave two comparable groups, as far as clinical and biological features are concerned. The treatment course included five low doses of the aqueous extract followed by 12 injections of Al(OH)3-adsorbed aliquots of the same extract. Evaluation of the clinical scores was based on diary cards on which symptoms and medications were recorded. A reevaluation of the significance of the symptom and medication scores is presented and the link between both scores is studied. Particular attention is given to the methodological and statistical problems raised during this study. The non-parametric tests reveal a significant difference (P less or equal to than 0.03) in the total clinical score between the treated and the placebo groups for the second half of the observation period, when the pathology was most intense.","ISSN":"0105-4538","shortTitle":"Grass pollen hyposensitization versus placebo therapy. I. Clinical effectiveness and methodological aspects of a pre-seasonal course of desensitization with a four-grass pollen extract","journalAbbreviation":"Allergy","language":"English","author":[{"literal":"A. Weyer"},{"literal":"N. Donat"},{"literal":"C. L'Heritier"},{"literal":"F. Juilliard"},{"literal":"G. Pauli"},{"literal":"B. Soufflet"},{"literal":"B. David"}],"issued":{"date-parts":[["0000",7]]}}},{"id":190,"uris":["http://zotero.org/users/local/rNdLYwBI/items/RVGPREC8"],"uri":["http://zotero.org/users/local/rNdLYwBI/items/RVGPREC8"],"itemData":{"id":190,"type":"article-journal","title":"Short-term immunotherapy: a prospective, randomized, double-blind, placebo-controlled multicenter study of molecular standardized grass and rye allergens in patients with grass pollen-induced allergic rhinitis","container-title":"Journal of Allergy &amp; Clinical Immunology","page":"23-9","volume":"100","issue":"1","source":"Ovid Technologies","archive":"MEDLINE","archive_location":"9257783","abstract":"BACKGROUND: Short-term immunotherapy (STI) can be beneficial for patients who are noncompliant with long-term specific immunotherapy. OBJECTIVE: The efficacy and tolerance of STI with seven preseasonal injections of molecular standardized allergens from grass and rye pollen has been investigated in a double-blind, placebo-controlled multicenter study with 87 patients at 12 German University hospitals. METHODS: Symptoms of the eyes, nose, and bronchi and use of symptomatic drugs were documented daily in diaries by patients with allergic rhinitis to grass and/or rye pollen and without bronchial asthma. Patients were monitored by skin prick test titration and measurement of levels of specific IgE and IgG4. RESULTS: The median nasal score for the 10 weeks with the strongest symptoms during the grass pollen season was significantly lower (p = 0.014) with 35.0 for STI (n = 41) versus 69.0 for placebo (n = 40); the overall symptom score was 54.0 for STI versus 97.5 for placebo (p = 0.020). Only STI-treated patients exposed to less than 40 pollen grains per cubic meter per week showed a significantly lower nasal symptom score of 39.0 versus 75.0 for placebo (p = 0.006); these patients also had fewer nasal symptoms and less use of topical nasal drugs (p &lt; 0.001). The threshold dose in skin prick tests was significantly higher, being 9.06 histamine equivalent for skin prick test (HEP) for STI-treated patients who received the maximum dose (n = 22) versus 4.33 HEP for placebo (p = 0.005). Specific IgE levels were significantly higher, being 55.9 SU/ml for STI versus 39.2 SU/ml for placebo after seven injections (p = 0.006) and level of specific IgG4 was 5.36% for STI versus 1.28% for placebo (p &lt; 0.001). No severe systemic reactions were observed. CONCLUSION: STI with seven preseasonal injections with molecular standardized allergens is effective and well tolerated.","ISSN":"0091-6749","shortTitle":"Short-term immunotherapy: a prospective, randomized, double-blind, placebo-controlled multicenter study of molecular standardized grass and rye allergens in patients with grass pollen-induced allergic rhinitis","journalAbbreviation":"J Allergy Clin Immunol","language":"English","author":[{"literal":"H. P. Zenner"},{"literal":"C. Baumgarten"},{"literal":"G. Rasp"},{"literal":"T. Fuchs"},{"literal":"G. Kunkel"},{"literal":"B. Hauswald"},{"literal":"J. Ring"},{"literal":"I. Effendy"},{"literal":"W. Behrendt"},{"literal":"P. J. Frosch"},{"literal":"B. Przybilla"},{"literal":"F. X. Brunner"},{"literal":"H. F. Merk"},{"literal":"A. Kapp"},{"literal":"J. Schnitker"},{"literal":"H. Wolf"}],"issued":{"date-parts":[["0000",7]]}}}],"schema":"https://github.com/citation-style-language/schema/raw/master/csl-citation.json"} </w:instrText>
      </w:r>
      <w:r w:rsidR="00D20980" w:rsidRPr="00ED08BA">
        <w:rPr>
          <w:rFonts w:ascii="Garamond" w:hAnsi="Garamond" w:cs="Arial"/>
          <w:bCs/>
          <w:sz w:val="22"/>
          <w:szCs w:val="22"/>
          <w:lang w:val="en-US"/>
        </w:rPr>
        <w:fldChar w:fldCharType="separate"/>
      </w:r>
      <w:r w:rsidR="00D20980" w:rsidRPr="00F1720E">
        <w:rPr>
          <w:rFonts w:ascii="Garamond" w:hAnsi="Garamond"/>
          <w:sz w:val="22"/>
        </w:rPr>
        <w:t>(19–81)</w:t>
      </w:r>
      <w:r w:rsidR="00D20980" w:rsidRPr="00ED08BA">
        <w:rPr>
          <w:rFonts w:ascii="Garamond" w:hAnsi="Garamond" w:cs="Arial"/>
          <w:bCs/>
          <w:sz w:val="22"/>
          <w:szCs w:val="22"/>
          <w:lang w:val="en-US"/>
        </w:rPr>
        <w:fldChar w:fldCharType="end"/>
      </w:r>
      <w:r w:rsidR="00D20980" w:rsidRPr="00ED08BA">
        <w:rPr>
          <w:rFonts w:ascii="Garamond" w:hAnsi="Garamond" w:cs="Arial"/>
          <w:bCs/>
          <w:sz w:val="22"/>
          <w:szCs w:val="22"/>
          <w:lang w:val="en-US"/>
        </w:rPr>
        <w:t xml:space="preserve"> including 6,379 patients, 71 SLIT RCTs (reported in 75 papers)</w:t>
      </w:r>
      <w:r w:rsidR="00D20980" w:rsidRPr="006621EC">
        <w:rPr>
          <w:rFonts w:ascii="Garamond" w:hAnsi="Garamond" w:cs="Arial"/>
          <w:bCs/>
          <w:sz w:val="22"/>
          <w:szCs w:val="22"/>
          <w:lang w:val="en-US"/>
        </w:rPr>
        <w:t xml:space="preserve"> </w:t>
      </w:r>
      <w:r w:rsidR="00D20980" w:rsidRPr="00ED08BA">
        <w:rPr>
          <w:rFonts w:ascii="Garamond" w:hAnsi="Garamond" w:cs="Arial"/>
          <w:bCs/>
          <w:sz w:val="22"/>
          <w:szCs w:val="22"/>
          <w:lang w:val="en-US"/>
        </w:rPr>
        <w:t xml:space="preserve">) </w:t>
      </w:r>
      <w:r w:rsidR="00D20980" w:rsidRPr="00ED08BA">
        <w:rPr>
          <w:rFonts w:ascii="Garamond" w:hAnsi="Garamond" w:cs="Arial"/>
          <w:bCs/>
          <w:sz w:val="22"/>
          <w:szCs w:val="22"/>
          <w:lang w:val="en-US"/>
        </w:rPr>
        <w:fldChar w:fldCharType="begin"/>
      </w:r>
      <w:r w:rsidR="00D20980">
        <w:rPr>
          <w:rFonts w:ascii="Garamond" w:hAnsi="Garamond" w:cs="Arial"/>
          <w:bCs/>
          <w:sz w:val="22"/>
          <w:szCs w:val="22"/>
          <w:lang w:val="en-US"/>
        </w:rPr>
        <w:instrText xml:space="preserve"> ADDIN ZOTERO_ITEM CSL_CITATION {"citationID":"03qarfer","properties":{"formattedCitation":"{\\rtf (82\\uc0\\u8211{}119,119\\uc0\\u8211{}121,121\\uc0\\u8211{}156)}","plainCitation":"(82–119,119–121,121–156)"},"citationItems":[{"id":58,"uris":["http://zotero.org/users/local/rNdLYwBI/items/EPXZWN27"],"uri":["http://zotero.org/users/local/rNdLYwBI/items/EPXZWN27"],"itemData":{"id":58,"type":"article-journal","title":"Efficacy of sublingual swallow immunotherapy in children with rye grass pollen allergic rhinitis: a double-blind placebo-controlled study","container-title":"Iranian Journal of Allergy Asthma &amp; Immunology","page":"175-81","volume":"11","issue":"2","source":"Ovid Technologies","archive":"MEDLINE","archive_location":"22761191","abstract":"Specific local immunotherapy has been recently introduced as an alternative to classic subcutaneous immunotherapy in treatment of allergic rhinitis. In this study, the effects of sublingual immunotherapy (SLIT) on symptoms and medication score and skin prick test evaluation of patients with allergic rhinitis were investigated.In this placebo controlled trial, twenty four patients aged 5-18 years old with grass pollen induced rhinitis and sensitive to rye grass by positive skin prick test received randomly sublingual extract of rye grass or placebo for 6 months. Symptom and medication scores and adverse effects of SLIT were assessed during treatment. Skin prick test induced wheal at the beginning and the end of therapy were also measured. Data were analyzed with SPSS software.We found significant reduction of symptoms in intervention group from 21st week of immunotherapy (p&lt;0.05). Medication scores were also reduced after 16th week (p&lt;0.05), adverse effects were low and insignificant in both groups. Erythema induced diameter with skin prick test for grass and rye grass was significantly reduced in SLI group after immunotherapy.This study indicates that SLIT in grass-pollen rhinitis is well tolerated, improves overall clinical symptoms, and reduces drug consumes. We recommend this therapy as a safe therapy in patients with allergic rhinitis.","DOI":"http://dx.doi.org/011.02/ijaai.175181","ISSN":"1735-1502","shortTitle":"Efficacy of sublingual swallow immunotherapy in children with rye grass pollen allergic rhinitis: a double-blind placebo-controlled study","journalAbbreviation":"Iran","language":"English","author":[{"literal":"A. Ahmadiafshar"},{"literal":"M. Maarefvand"},{"literal":"B. Taymourzade"},{"literal":"S. Mazloomzadeh"},{"literal":"Z. Torabi"}],"issued":{"date-parts":[["0000",6]]}}},{"id":112,"uris":["http://zotero.org/users/local/rNdLYwBI/items/HHCFRACM"],"uri":["http://zotero.org/users/local/rNdLYwBI/items/HHCFRACM"],"itemData":{"id":112,"type":"article-journal","title":"Sublingual immunotherapy with a standardized cat dander extract: evaluation of efficacy in a double blind placebo controlled study.[Erratum appears in Allergy. 2007 Sep;62(9):1100 Note: Mancebo, E G [corrected to Gonzalez-Mancebo, E]]","container-title":"Allergy","page":"810-7","volume":"62","issue":"7","source":"Ovid Technologies","archive":"MEDLINE","archive_location":"17573730","abstract":"BACKGROUND: Little information is available on the clinical efficacy of sublingual immunotherapy (SLIT) using extracts derived from mammalian epithelia. OBJECTIVES: To assess clinical efficacy of cat SLIT based on natural exposure challenge test (NCT). MATERIAL AND METHODS: Fifty cat allergic patients with rhinoconjunctivitis with or without asthma were included in a randomized double blind placebo controlled clinical trial of cat SLIT during 1 year. Twenty-five patients received active treatment and 25 placebo. Sublingual immunotherapy efficacy was assessed by natural exposure challenge to a cat in a cat-room and by skin tests. Airborne Fel d 1 levels, symptom scores and peak expiratory flow (PEF) values were monitored. RESULTS: Thirty-three (66%) out of 50 patients completed the treatment. Fel d 1 content of the maximum concentration was 0.51 microg per ml. During the build up phase, the accumulated dose was 1.7 mug of Fel d 1 and during the entire length of the study was 17.1. No adverse reports were reported. The active group showed a marked reduction (62%) in symptoms during the NCT (P &lt; 0.001) with no changes in placebo group. Active group also showed a reduced PEF response to cat exposure (P &lt; 0.05), and an improvement in skin test reactivity to a standardized cat extract (P &lt; 0.05), without significant changes in placebo group. Mean Fel d 1 exposure during the NCT was 6.2 +/- 2.21 ng/m(3). CONCLUSIONS: The results suggest that the cat SLIT used in this study was able to improve cat allergy based on natural exposure challenge.","ISSN":"0105-4538","shortTitle":"Sublingual immunotherapy with a standardized cat dander extract: evaluation of efficacy in a double blind placebo controlled study.[Erratum appears in Allergy. 2007 Sep;62(9):1100 Note: Mancebo, E G [corrected to Gonzalez-Mancebo, E]]","journalAbbreviation":"Allergy","language":"English","author":[{"literal":"E. Alvarez-Cuesta"},{"literal":"P. Berges-Gimeno"},{"literal":"E. Gonzalez-Mancebo"},{"literal":"E. Fernandez-Caldas"},{"literal":"J. Cuesta-Herranz"},{"literal":"M. Casanovas"}],"issued":{"date-parts":[["0000",7]]}}},{"id":92,"uris":["http://zotero.org/users/local/rNdLYwBI/items/7FWRSDHD"],"uri":["http://zotero.org/users/local/rNdLYwBI/items/7FWRSDHD"],"itemData":{"id":92,"type":"article-journal","title":"Response to sublingual immunotherapy with grass pollen extract: monotherapy versus combination in a multiallergen extract","container-title":"Journal of Allergy &amp; Clinical Immunology","page":"150-156.e1-5","volume":"124","issue":"1","source":"Ovid Technologies","archive":"MEDLINE","archive_location":"19523672","abstract":"BACKGROUND: To date, there have been no randomized, double-blind studies showing the effectiveness of sublingual immunotherapy with multiple allergens. OBJECTIVE: The purpose of this study was to examine whether the efficacy of sublingual immunotherapy (SLIT) with standardized timothy extract was reduced by combination with other allergen extracts. METHODS: A single-center, randomized, double-blind, placebo-controlled trial with SLIT was conducted. After an observational grass season, SLIT was administered for 10 months to 54 patients randomized to 1 of 3 treatment arms: placebo, timothy extract (19 microg Phl p 5 daily) as monotherapy, or the same dose of timothy extract plus 9 additional pollen extracts. Symptom and medication scores were collected and titrated nasal challenges, titrated skin prick tests, specific IgE, IgG4 and cytokines release by timothy-stimulated lymphocyte proliferation were performed. RESULTS: Perhaps because of a very low grass pollen season in 2008, there were no significant differences in medication or symptom scores in either treatment group compared with placebo. Compared with placebo, in the timothy monotherapy group, thresholds for titrated nasal challenge and skin prick tests (P = .03 and P = .001, respectively), and serum-specific IgG4 levels (P = .005) significantly increased, and IFN- gamma levels decreased (P = .02), whereas in the multiallergen group, there was significant improvement only in the titrated skin prick tests (P = .04) which was less than in the monotherapy group. There were no significant differences between the 2 active groups in any outcome measure, and both active groups experienced more adverse events than placebo. There were no systemic reactions. CONCLUSION: Improvement in multiple relevant outcomes strongly suggests that SLIT with timothy extract alone was effective; however, the results for symptom and medication scores were not significant. The differences between multiple allergen SLIT and placebo only in skin sensitivity to timothy suggest a reduction in SLIT efficacy in this group. However, further studies are required to confirm these observations.","DOI":"10.1016/j.jaci.2009.04.037","ISSN":"1097-6825","shortTitle":"Response to sublingual immunotherapy with grass pollen extract: monotherapy versus combination in a multiallergen extract","journalAbbreviation":"J Allergy Clin Immunol","language":"English","author":[{"literal":"S. M. Amar"},{"literal":"R. J. Harbeck"},{"literal":"M. Sills"},{"literal":"L. J. Silveira"},{"literal":"H. O'Brien"},{"literal":"H. S. Nelson"}],"issued":{"date-parts":[["0000",7]]}}},{"id":158,"uris":["http://zotero.org/users/local/rNdLYwBI/items/VUW6IHCP"],"uri":["http://zotero.org/users/local/rNdLYwBI/items/VUW6IHCP"],"itemData":{"id":158,"type":"article-journal","title":"A double-blind placebo-controlled evaluation of sublingual immunotherapy with a standardized ragweed extract in patients with seasonal rhinitis. Evidence for a dose-response relationship","container-title":"International Archives of Allergy &amp; Immunology","page":"111-8","volume":"131","issue":"2","source":"Ovid Technologies","archive":"MEDLINE","archive_location":"12811019","abstract":"BACKGROUND: There is a growing consensus on the benefits of sublingual-swallow immunotherapy in the treatment of allergic diseases. METHODS: This randomized, double-blind placebo-controlled study was undertaken to assess the efficacy and safety of sublingual immunotherapy with standardized ragweed pollen extract tablets, in patients with an allergic rhinitis. A total of 110 outpatients were randomized (immunotherapy [I]: 55; placebo [P]: 55), of whom 99 were analyzable for efficacy (I: 48; P: 51) and 106 analyzable for safety (I: 53; P: 53). After a 28-day progression phase, the patients received a maintenance treatment during 6.5 months. Efficacy variables included a global assessment of efficacy (patient/ investigator), symptoms and medication scores as well as the frequency of asthma attacks. RESULTS: In the active treatment group, 43 patients completed the study, versus 49 on placebo. During the whole period of pollination, the difference favoring immunotherapy was highly significant for the global assessment by the patient (p = 0.004) and by the investigator (p = 0.005). Adverse reactions were reported more often in the active treatment but mild or moderate, and they abated after dose adjustment. A subgroup analysis of those patients receiving the highest dose of immunotherapy (3 tablets 3 times a week) showed a highly significant response for rhinitis and conjunctivitis total scores by comparison to lower dosages. CONCLUSION: This study confirms the efficacy and safety of sublingual immunotherapy and strongly suggests a dose-response relationship.Copyright 2003 S. Karger AG, Basel","ISSN":"1018-2438","shortTitle":"A double-blind placebo-controlled evaluation of sublingual immunotherapy with a standardized ragweed extract in patients with seasonal rhinitis. Evidence for a dose-response relationship","journalAbbreviation":"Int Arch Allergy Immunol","language":"English","author":[{"literal":"C. Andre"},{"literal":"M. Perrin-Fayolle"},{"literal":"M. Grosclaude"},{"literal":"P. Couturier"},{"literal":"D. Basset"},{"literal":"J. Cornillon"},{"literal":"D. Piperno"},{"literal":"B. Girodet"},{"literal":"R. Sanchez"},{"literal":"C. Vallon"},{"literal":"P. Bellier"},{"literal":"M. Nasr"}],"issued":{"date-parts":[["0000",6]]}}},{"id":162,"uris":["http://zotero.org/users/local/rNdLYwBI/items/BR6TT54J"],"uri":["http://zotero.org/users/local/rNdLYwBI/items/BR6TT54J"],"itemData":{"id":162,"type":"article-journal","title":"Efficacy of sublingual specific immunotherapy in Cupressaceae allergy using an extract of Cupressus arizonica. A double blind study","container-title":"Allergologia et Immunopathologia","page":"238-44","volume":"29","issue":"6","source":"Ovid Technologies","archive":"MEDLINE","archive_location":"11834182","abstract":"BACKGROUND: non-injective routes of immunotherapy in respiratory allergy have being proposed as an alternative to conventional immunotherapy. We carried out a study to evaluate the clinical efficacy and effects sublingual immunotherapy (SLIT) in patient with Cupressaceae pollen respiratory allergy. METHODS: twenty patients with Cupressaceae pollen (C. sempervirens) rhinoconjunctivitis, mild asthma or both were randomly chosen for sublingual immunotherapy (10 patients) or placebo treatment (10 patients) using a double blind placebo controlled technique. We have used an extract of Cupressus arizonica because of its better stability in solution and its crossreactivity with Cupressus sempervirens. The patients underwent treatment for 12 months (from april 1999 to april 2000). Symptoms and drug scores as well as nasal provocation tests were recorded. The pollen counts were carried out, during all the same period. RESULTS: we found significantly lower symptom scores (p &lt; 0.05) and drug consumption scores (p &lt; 0.05) in the immunotherapy group than in the placebo group, during the pollen season, after the first year of therapy. Besides threshold of allergen reactivity in nasal provocation tests was increased in the active group (p &lt; 0.01). No untoward reactions have been observed. CONCLUSIONS: SLIT with Cupressus arizonica (pollen extracts) produced, after one year treatment, a significant improvement of allergic symptoms and a decrease of drug consumption scores and allergen-specific nasal reactivity. SLIT with Cupressus arizonica appeared to be effective and safe in the treatment of Cupressaceae pollen respiratory allergy.","ISSN":"0301-0546","shortTitle":"Efficacy of sublingual specific immunotherapy in Cupressaceae allergy using an extract of Cupressus arizonica. A double blind study","journalAbbreviation":"Allergol Immunopathol (Madr)","language":"English","author":[{"literal":"R. Ariano"},{"literal":"I. Spadolini"},{"literal":"R. C. Panzani"}],"issued":{"date-parts":[["0000",11]]}}},{"id":30,"uris":["http://zotero.org/users/local/rNdLYwBI/items/HDFEN7W5"],"uri":["http://zotero.org/users/local/rNdLYwBI/items/HDFEN7W5"],"itemData":{"id":30,"type":"article-journal","title":"Sublingual immunotherapy in children with allergic rhinoconjunctivitis mono-sensitized to house-dust-mites: a double-blind-placebo-controlled randomised trial","container-title":"Respiratory Medicine","page":"1322-9","volume":"107","issue":"9","source":"Ovid Technologies","archive":"MEDLINE","archive_location":"23886432","abstract":"BACKGROUND: Although sublingual immunotherapy (SLIT) has been demonstrated to be a safe and efficient treatment in children with seasonal allergic rhinitis (AR), there is little evidence on the efficacy of SLIT with house-dust-mite (HDM) extract in children with isolated perennial AR. OBJECTIVES: We sought to assess the clinical efficacy and safety of HDM-SLIT in children with isolated allergic rhinitis-conjunctivitis mono-sensitized to HDM without asthma symptoms. METHODS: Twenty-two children (aged 5-10 years) with perennial AR and conjunctivitis symptoms mono-sensitized to Dermatophagoides pteronyssinus and Dermatophagoides farinae were enrolled. During a 2 months run-in period, symptom and medication scores, lung functions, bronchial hyperreactivity, nasal provocation and skin prick tests were evaluated. Subjects were randomized to active or placebo using a double-blind method. A total of eighteen subjects were randomised to receive either active SLIT or placebo for 12 months. Daily symptom and medication scores, baseline lung functions, bronchial hyperreactivity, nasal provocation and skin prick tests were recorded and re-evaluated at the end of treatment. RESULTS: After one year of treatment, no significant differences were detected in the between groups and within group comparisons based on total rhinitis symptom/medication scores (p &gt; 0.05). Skin reactivity to Dermatophagoides pteronyssinus was significantly reduced in HDM-SLIT compared to placebo group (p = 0.018). A significant reduction in nasal sensitivity was observed in SLIT group after one year treatment when compared to baseline (p = 0.04). Total conjunctivitis symptoms were reduced significantly in both active and lacebo group at the end of treatment compared to baseline. The proportion of patients with non-specific bronchial hyperreactivity increased to almost 3-fold in placebo group compared to baseline. CONCLUSION: HDM-SLIT was not superior to placebo in reducing isolated rhinoconjunctivitis symptoms within 12 months of treatment. However, HDM-SLIT has a modulating effect on allergen-specific nasal and skin reactivity in isolated perennial AR children. CLINICAL TRIAL REGISTRATION: The trial was registered at Anzctr.org.au number, ACTRN12613000315718.Copyright © 2013 Elsevier Ltd. All rights reserved.","DOI":"10.1016/j.rmed.2013.06.021","ISSN":"1532-3064","shortTitle":"Sublingual immunotherapy in children with allergic rhinoconjunctivitis mono-sensitized to house-dust-mites: a double-blind-placebo-controlled randomised trial","journalAbbreviation":"Respir Med","language":"English","author":[{"literal":"M. Aydogan"},{"literal":"A. O. Eifan"},{"literal":"S. Keles"},{"literal":"T. Akkoc"},{"literal":"M. A. Nursoy"},{"literal":"N. N. Bahceciler"},{"literal":"I. B. Barlan"}],"issued":{"date-parts":[["0000",9]]}}},{"id":235,"uris":["http://zotero.org/users/local/rNdLYwBI/items/KQ8838T7"],"uri":["http://zotero.org/users/local/rNdLYwBI/items/KQ8838T7"],"itemData":{"id":235,"type":"article-journal","title":"Efficacy of sublingual immunotherapy in children with asthma and rhinitis: a double-blind, placebo-controlled study","container-title":"Pediatric pulmonology","page":"49-55","volume":"32","issue":"1","archive_location":"CN-00348811","abstract":"To evaluate the efficacy of specific sublingual immunotherapy (SLIT), we enrolled 15 children with asthma and rhinitis (7 girls, 8 boys, mean +/- SD age of 11.7 +/- 3.3) allergic to house dust mite (HDM) into a double-blind, placebo-controlled study. After a run-in period, patients were randomized to receive either placebo (n = 7) or SLIT (n = 8) with a standardized Dermatophagoides pteronyssinus (D. pteronyssinus) + Dermatophagoides farinea (D. farinea) 50/50 extract. They received increasing doses up to 100 index units of reactivity (IR) every day for 4 weeks, then 100 IR/day for another 4 weeks, followed by maintenance therapy consisting of 20 drops 2 times a week for 4 months. Efficacy was assessed at the end of 6 months of therapy according to symptom and medication scores, serum total IgE levels, results of lung function tests, methacholine provocation tests, and skin prick tests. Daily means for the asthma score and use of inhaled beta-2-mimetics decreased significantly in the SLIT group (P = 0.05, P = 0.028, respectively), whereas no such difference was observed in the placebo group. At the end of follow-up, mean daily doses of intranasal steroids needed for control of rhinitis symptoms decreased significantly in the SLIT group (P = 0.04). Baseline skin sensitivity to D. pteronyssinus and D. farinea was not significantly different between in the two groups, whereas end-point wheal diameter obtained with D. pteronyssinus extract was significantly less in the SLIT vs. the placebo group (P = 0.026). At the end of 6 months, peak expiratory flow (PEF) values in the placebo group was significantly lower than in the SLIT group (P = 0.049). Throughout the treatment period, the SLIT group was found to have less asthma exacerbations than the placebo group (P = 0.007). The provocation concentration causing a 20% drop in forced expired volume in 1 sec did not change throughout the treatment period in either groups. None of the patients reported local or systemic side effects from SLIT. Results of this study suggests that SLIT may be a useful alternative or additional therapy in the treatment of children with asthma/rhinitis due to HDM.","shortTitle":"Efficacy of sublingual immunotherapy in children with asthma and rhinitis: a double-blind, placebo-controlled study","author":[{"literal":"N. N. Bahçeciler"},{"literal":"I. ik U"},{"literal":"I. B. Barlan"},{"literal":"M. M. Ba?aran"}],"issued":{"date-parts":[["2001"]]}}},{"id":20,"uris":["http://zotero.org/users/local/rNdLYwBI/items/7XI4EXIG"],"uri":["http://zotero.org/users/local/rNdLYwBI/items/7XI4EXIG"],"itemData":{"id":20,"type":"article-journal","title":"Efficacy and safety of sublingual tablets of house dust mite allergen extracts in adults with allergic rhinitis","container-title":"Journal of Allergy &amp; Clinical Immunology","page":"1608-14.e6","volume":"133","issue":"6","source":"Ovid Technologies","archive":"MEDLINE","archive_location":"24388010","abstract":"BACKGROUND: Preliminary studies have suggested the efficacy of sublingual tablets of house dust mite (HDM) extracts in adults with allergic rhinitis. OBJECTIVES: We sought to assess the efficacy and safety of 2 doses of HDM sublingual tablets over 1 treatment year and the subsequent immunotherapy-free year. METHODS: Adults with HDM-associated allergic rhinitis were randomized in a double-blind, placebo-controlled study to receive 500 index of reactivity (IR) tablets, 300IR tablets, or placebo administered once daily for 1 year and were followed for the subsequent year. The primary efficacy variable was the Average Adjusted Symptom Score over the year 1 primary period (ie, October 1 to December 31). Symptoms and rescue medication scores, onset of action, patient-reported outcomes, and safety were secondary variables. The same end points were evaluated during the immunotherapy-free year. The primary efficacy end point was analyzed by using analysis of covariance. RESULTS: Five hundred nine participants were randomized, and 427 continued in the immunotherapy-free year. Both the 500IR and 300IR HDM sublingual tablets significantly reduced mean Average Adjusted Symptom Scores compared with placebo by -20.2% (P = .0066) and -17.9% (P = .0150), respectively. Efficacy of both doses was maintained during the treatment-free follow-up phase. The onset of action was at 4 months. Participants' global evaluation of treatment success was significantly higher in the 500IR and 300IR groups compared with the placebo group (P = .0206 and P = .0001, respectively). Adverse events were generally application-site reactions. There were no reports of anaphylaxis. CONCLUSIONS: Twelve months of treatment with 500IR and 300IR sublingual tablets of HDM allergen extracts was efficacious and well tolerated. Efficacy was maintained during the treatment-free follow-up year.Copyright © 2013 American Academy of Allergy, Asthma &amp; Immunology. Published by Mosby, Inc. All rights reserved.","DOI":"10.1016/j.jaci.2013.11.012","ISSN":"1097-6825","shortTitle":"Efficacy and safety of sublingual tablets of house dust mite allergen extracts in adults with allergic rhinitis","journalAbbreviation":"J Allergy Clin Immunol","language":"English","author":[{"literal":"K. C. Bergmann"},{"literal":"P. Demoly"},{"literal":"M. Worm"},{"literal":"W. J. Fokkens"},{"literal":"T. Carrillo"},{"literal":"A. I. Tabar"},{"literal":"H. Nguyen"},{"literal":"A. Montagut"},{"literal":"R. K. Zeldin"}],"issued":{"date-parts":[["0000",6]]}}},{"id":220,"uris":["http://zotero.org/users/local/rNdLYwBI/items/3JU6IG59"],"uri":["http://zotero.org/users/local/rNdLYwBI/items/3JU6IG59"],"itemData":{"id":220,"type":"article-journal","title":"Efficacy and safety of timothy grass allergy immunotherapy tablets in North American children and adolescents","container-title":"Pediatrics","page":"S136","volume":"128","issue":"SUPPL. 3","source":"Ovid Technologies","archive":"Embase","archive_location":"2011552031","abstract":"PURPOSE OF THE STUDY.\n\nTo investigate the efficacy and safety of timothy grass allergen immunotherapy (AIT) treatment using sublingual tablets in children and adolescents with grass pollen–induced allergic rhinoconjunctivitis (ARC).\n\nSTUDY POPULATION.\n\nThree hundred forty-five subjects, aged 5 to 17 years, with a clinical history of physician-diagnosed grass pollen–induced ARC with or without asthma were studied.\n\nMETHODS.\n\nThis was a double-blind, randomized, placebo-controlled, parallel-group, multicenter, phase III study. Subjects were randomly assigned (1:1) to once-daily sublingual grass AIT treatment (2800 bioequivalent allergen units; 15 μg of Phlp5) or placebo. Treatment began </w:instrText>
      </w:r>
      <w:r w:rsidR="00D20980">
        <w:rPr>
          <w:rFonts w:ascii="MS Mincho" w:eastAsia="MS Mincho" w:hAnsi="MS Mincho" w:cs="MS Mincho"/>
          <w:bCs/>
          <w:sz w:val="22"/>
          <w:szCs w:val="22"/>
          <w:lang w:val="en-US"/>
        </w:rPr>
        <w:instrText>∼</w:instrText>
      </w:r>
      <w:r w:rsidR="00D20980">
        <w:rPr>
          <w:rFonts w:ascii="Garamond" w:hAnsi="Garamond" w:cs="Arial"/>
          <w:bCs/>
          <w:sz w:val="22"/>
          <w:szCs w:val="22"/>
          <w:lang w:val="en-US"/>
        </w:rPr>
        <w:instrText>16 weeks before the grass pollen season (GPS) and continued through the entire GPS for a total treatment period of 23 weeks. The total combined score was a summation of the daily symptom score and daily medication score, which were predefined. Immune parameters were measured over time. Safety was measured on the basis of reported adverse events.\n\nRESULTS.\n\nThe mean total combined scores for the entire GPS were significantly less in the grass-AIT group than in the placebo group by 26% (P = .001). The mean daily symptom score was significantly less in the grass-AIT group than the placebo group by 25% (P = .005). The improvements in scores for ocular and nasal symptoms were 28% and 23%, respectively, were noted in the AIT group (P = .003). The median daily medication score was significantly reduced in the grass-AIT group by 81% (P = .006). There was a significant improvement in quality of life in the AIT group that was greatest at the peak of the season (38%) when compared with the entire season (18%). Treatment with grass AIT did not significantly reduce asthma symptom scores. Levels of Phlp5-specific immunoglobulin G4 (IgG4)- and IgE-blocking factor were similar between the 2 groups at baseline and increased over time in the grass-AIT group (P &lt; .001). Grass AIT was generally well tolerated, but 82% experienced some adverse events, primarily oral and throat pruritus and/or irritation. One subject in the AIT group received epinephrine for dose-related angioedema, dysphagia, and cough.\n\nCONCLUSIONS.\n\nAllergen immunotherapy using sublingual grass pollen tablets is effective in the treatment of grass pollen–induced ARC with anticipated and acceptable adverse effects.\n\nREVIEWER COMMENTS.\n\nThis is the first North American study to show effective symptom control and an acceptable safety profile in children and adolescents with grass pollen–induced ARC by using a sublingual tablet for dose delivery. There was no increase in the outcome of asthma attacks, and there was improvement in quality of life at the peak of the allergy season. These results show promise for future therapy targeting children and adolescents for immunotherapy using an effective, safe, and easy-to-deliver alternative to traditional subcutaneous injection immunotherapy.","DOI":"10.1542/peds.2011-2107VVV","ISSN":"0031-4005 1098-4275","shortTitle":"Efficacy and safety of timothy grass allergy immunotherapy tablets in North American children and adolescents","language":"English","author":[{"literal":"Blaiss M"},{"literal":"Maloney J"},{"literal":"Nolte H"},{"literal":"Gawchik S"},{"literal":"Yao R"},{"literal":"Skoner SP."}],"issued":{"date-parts":[["0000",10]]}}},{"id":140,"uris":["http://zotero.org/users/local/rNdLYwBI/items/IB5XX5T9"],"uri":["http://zotero.org/users/local/rNdLYwBI/items/IB5XX5T9"],"itemData":{"id":140,"type":"article-journal","title":"Canadian trial of sublingual swallow immunotherapy for ragweed rhinoconjunctivitis","container-title":"Annals of Allergy, Asthma, &amp; Immunology","page":"425-30","volume":"93","issue":"5","source":"Ovid Technologies","archive":"MEDLINE","archive_location":"15562880","abstract":"BACKGROUND: Sublingual swallow immunotherapy has been increasingly recognized as a safe and efficacious alternative to parenteral specific immunotherapy. OBJECTIVE: To determine the safety and efficacy of sublingual swallow immunotherapy ragweed allergen extract for rhinoconjunctivitis treatment starting just before and continuing through the ragweed pollen season. METHODS: This randomized, double-blind, placebo-controlled study was performed in children and adults with a documented history of allergic rhinoconjunctivitis during ragweed season at 9 Canadian allergy centers. Active treatment was standardized extract of ragweed allergen administered as sublingual swallow drops at increasing doses starting shortly before the pollen season and maintenance doses continued daily during the season. Primary efficacy variables were symptom and medication scores, and secondary variables included global evaluation of efficacy and immunologic measurements. RESULTS: Eighty-three patients were included in the safety analysis; 76 patients were included in the intent-to-treat analysis. Nine placebo recipients and 1 treatment recipient withdrew for lack of efficacy (P = .004). Nine patients in the treatment group withdrew because of adverse events, none serious (P = .003). Investigator evaluation of efficacy showed that significantly more patients improved and fewer deteriorated in the treatment group vs the placebo group (P = .047). Ragweed IgE and IgG4 levels increased significantly in treatment recipients vs placebo users (P &lt; .001). Sneezing and nasal pruritus approached significant improvement in the treatment group vs the placebo group (P = .09 and .06, respectively). Quebec City experienced low pollen counts. Excluding Quebec City, significant improvement was seen for these 2 symptoms (P = .04). CONCLUSION: Sublingual swallow immunotherapy seems to be safe and efficacious for ragweed rhinoconjunctivitis even when started immediately before the ragweed pollen season.","ISSN":"1081-1206","shortTitle":"Canadian trial of sublingual swallow immunotherapy for ragweed rhinoconjunctivitis","journalAbbreviation":"Ann Allergy Asthma Immunol","language":"English","author":[{"literal":"T. Bowen"},{"literal":"J. Greenbaum"},{"literal":"Y. Charbonneau"},{"literal":"J. Hebert"},{"literal":"R. Filderman"},{"literal":"G. Sussman"},{"literal":"J. Del Carpio"},{"literal":"M. Gold"},{"literal":"P. Keith"},{"literal":"W. Moote"},{"literal":"S. Cecchetto"},{"literal":"O. Cecchetto"},{"literal":"D. Sharp"},{"literal":"O. Broutin"},{"literal":"C. Andre"}],"issued":{"date-parts":[["0000",11]]}}},{"id":50,"uris":["http://zotero.org/users/local/rNdLYwBI/items/GPEDCEJD"],"uri":["http://zotero.org/users/local/rNdLYwBI/items/GPEDCEJD"],"itemData":{"id":50,"type":"article-journal","title":"House dust mite sublingual immunotherapy: a double-blind, placebo-controlled study in elderly patients with allergic rhinitis","container-title":"Clinical &amp; Experimental Allergy","page":"242-8","volume":"43","issue":"2","source":"Ovid Technologies","archive":"MEDLINE","archive_location":"23331565","abstract":"BACKGROUND: Immunotherapy in elderly patients is controversial, and there is still no evidence supporting this treatment's safety and efficacy in this population. This study was performed to evaluate the safety and efficacy of specific sublingual immunotherapy for house dust mite (HDM) allergens in patients over 60 years of age with allergic rhinitis and a confirmed allergy to HDM. OBJECTIVE: This study sought to assess nasal symptoms during HDM season, reduce medication use and monitor for adverse reactions during immunotherapy. METHODS: One hundred and eleven 60- to 75-year-old patients with allergic rhinitis and a confirmed Dermatophagoides pteronyssinus and Dermatophagoides farinae allergy were included in the study. The patients were individually randomized to active or placebo groups using a double-blind method (NCTO01605760 ClinicalTrials.gov). A total of 51 subjects in the sublingual allergen-specific immunotherapy (SLIT) group (Staloral 300R, Stallergenes, France) and 57 subjects in the placebo group were monitored for 3 years. RESULTS: Forty-seven patients completed 3 years of SLIT, and 48 subjects finished the placebo treatment in the same time period. The total nasal symptom score decreased by 44% in the active group and 6% in the placebo group after 3 years of SLIT. This difference was only significant in the active group (P &lt; 0.05). At the end of therapy, the total medication score of the active group decreased significantly by a maximum of 51% (P &lt; 0.05), whereas the total medication score of the placebo control group showed an insignificant decrease (P = 0.56). There were no systemic adverse reactions during the study. CONCLUSIONS &amp; CLINICAL RELEVANCE: Sublingual allergen-specific immunotherapy in elderly patients with a HDM allergy to D. pteronyssinus and D. farinae generated a significant clinical improvement in the active group compared with the placebo group, particularly during the heating season. This therapy was well tolerated.Copyright © 2012 Blackwell Publishing Ltd.","DOI":"10.1111/cea.12039","ISSN":"1365-2222","shortTitle":"House dust mite sublingual immunotherapy: a double-blind, placebo-controlled study in elderly patients with allergic rhinitis","journalAbbreviation":"Clin Exp Allergy","language":"English","author":[{"literal":"A. Bozek"},{"literal":"B. Ignasiak"},{"literal":"B. Filipowska"},{"literal":"J. Jarzab"}],"issued":{"date-parts":[["0000",2]]}}},{"id":16,"uris":["http://zotero.org/users/local/rNdLYwBI/items/F4EB6X2D"],"uri":["http://zotero.org/users/local/rNdLYwBI/items/F4EB6X2D"],"itemData":{"id":16,"type":"article-journal","title":"Grass pollen sublingual immunotherapy: a double-blind, placebo-controlled study in elderly patients with seasonal allergic rhinitis","container-title":"American Journal of Rhinology &amp; Allergy","page":"423-7","volume":"28","issue":"5","source":"Ovid Technologies","archive":"MEDLINE","archive_location":"25198030","abstract":"BACKGROUND: This study evaluates the safety and efficacy of specific sublingual immunotherapy (SLIT) against grass pollen allergens in patients &gt;60 years of age with seasonal allergic rhinitis (SAR) and/or asthma. This study sought to assess nasal symptoms during the grass pollen season, reduce medication use, and monitor adverse reactions during immunotherapy. METHODS: Seventy-eight 60- to 70-year-old patients with SAR and a confirmed grass pollen allergy according to skin-prick tests, nasal provocation, and measurement of serum IgE were included in the study. The patients were individually randomized to the active or placebo groups using a double-blind method. A total of 41 subjects in the SLIT group (5 grass pollen mixture) and 37 subjects in the placebo group were monitored for 3 years. The patients were required to record each use of an antiallergy medication on a diary card. RESULTS: Thirty-eight patients completed 3 years (preseasonal) of SLIT, and 34 subjects finished the placebo treatment in the same time period. The total nasal symptom score decreased by 64% in the active group and 7% in the placebo group after SLIT. This difference was only significant in the active group (p &lt; 0.05). At the end of therapy, the total medication score of the active group decreased significantly by a maximum of 51% (p &lt; 0.05), whereas the total medication score of the placebo group had an insignificant decrease. None of the study participants had systemic adverse reactions during the study period. CONCLUSIONS: SLIT in elderly patients with a grass pollen allergy generated a significant clinical improvement in the active group compared with the placebo group for grass pollen season. This therapy was well tolerated.","DOI":"10.2500/ajra.2014.28.4091","ISSN":"1945-8932","shortTitle":"Grass pollen sublingual immunotherapy: a double-blind, placebo-controlled study in elderly patients with seasonal allergic rhinitis","journalAbbreviation":"Am J Rhinol Allergy","language":"English","author":[{"literal":"A. Bozek"},{"literal":"K. Kolodziejczyk"},{"literal":"B. Warkocka-Szoltysek"},{"literal":"J. Jarzab"}],"issued":{"date-parts":[["0000",9]]}}},{"id":148,"uris":["http://zotero.org/users/local/rNdLYwBI/items/NVVJU9IC"],"uri":["http://zotero.org/users/local/rNdLYwBI/items/NVVJU9IC"],"itemData":{"id":148,"type":"article-journal","title":"Efficacy of sublingual swallow immunotherapy in children with severe grass pollen allergic symptoms: a double-blind placebo-controlled study","container-title":"Allergy","page":"498-504","volume":"59","issue":"5","source":"Ovid Technologies","archive":"MEDLINE","archive_location":"15080830","abstract":"BACKGROUND: Local application of allergen extracts in specific immunotherapy is accompanied by increased compliance and significantly reduced side effects. However, efficacy of local immunotherapy in children has yet not been sufficiently demonstrated. This study was performed to determine clinical efficacy of high dose sublingual swallow immunotherapy (SLIT) by a double-blind placebo-controlled study in children with grass pollen allergy using high dose allergen extracts. METHODS: A total of 161 children with seasonal rhinoconjunctivitis of which, 68 had also asthma symptoms were enrolled in a multicenter double-blind placebo-controlled study for 1 year and treated on a daily basis with sublingually applied allergen drops. After 1 year all children were given treatment for another 2 years in an open-controlled setting. Symptom scores and medication were assessed during the pollen seasons with structured interviews. Applied allergen dosage, compliance, and side effects were documented by daily diary cards. Primary endpoint was a clinical index (CI) combining symptom scores with medication index. Titrated skin prick tests (SPT) and specific antibody measurements were performed each year. RESULTS: Combining symptom with medication scores to CI was highly reliable (reliability coefficient = 0.89, standard error = 9.6%). Allergen-specific IgE- and IgG-subclass antibodies increased significantly in patients treated with SLIT indicating an activation of the immune response induced by the locally applied grass pollen extract. SPT reactivity did not change during therapy. After 1 year of SLIT in the original design we observed no significant difference in the CI between treatment and placebo analyzing all patients included in the study per intention to treat and per protocol. However, subgroup analysis in a repeated measures model revealed that patients with SLIT and severe symptoms before the beginning of treatment (CI &gt; mean/ &gt; 1.51) showed a significant improvement of clinical symptoms after 3 years. CONCLUSION: In this study SLIT was accompanied by a significant placebo effect. Efficacy of treatment could only be seen in children with severe clinical symptoms and this became clinically marked after 3 years of therapy.","ISSN":"0105-4538","shortTitle":"Efficacy of sublingual swallow immunotherapy in children with severe grass pollen allergic symptoms: a double-blind placebo-controlled study","journalAbbreviation":"Allergy","language":"English","author":[{"literal":"A. Bufe"},{"literal":"E. Ziegler-Kirbach"},{"literal":"E. Stoeckmann"},{"literal":"P. Heidemann"},{"literal":"K. Gehlhar"},{"literal":"T. Holland-Letz"},{"literal":"W. Braun"}],"issued":{"date-parts":[["0000",5]]}}},{"id":260,"uris":["http://zotero.org/users/local/rNdLYwBI/items/II5IBHNZ"],"uri":["http://zotero.org/users/local/rNdLYwBI/items/II5IBHNZ"],"itemData":{"id":260,"type":"article-journal","title":"Safety and efficacy in children of an SQ-standardized grass allergen tablet for sublingual immunotherapy.","abstract":"Background: Immunotherapy with the SQ-standardized grass\ntablet Grazax is efficacious and well-tolerated in adult patients\nwith rhinoconjunctivitis. Allergic asthma and\nrhinoconjunctivitis are closely linked, and a strategy combining\ntreatment of the upper and lower airways is recommended.\nObjective: To investigate the efficacy of treatment with the grass\ntablet on grass pollen–induced rhinoconjunctivitis and asthma\nas well as the immunologic response and the safety profile in\nchildren.\nMethods: A total of 253 children age 5 to 16 years, with grass\npollen–induced rhinoconjunctivitis with/without asthma, were\nrandomized 1:1 to active treatment or placebo. Treatment was\ninitiated 8 to 23 weeks before the start of the grass pollen season\n2007 and continued throughout the entire season. Symptomatic\nmedication was provided as relief medication to both groups in\na stepwise fashion. Primary endpoints were rhinoconjunctivitis\nsymptom and medication scores.\nResults: The rhinoconjunctivitis symptom and medication\nscores and the asthma symptom score were all statistically\nsignificantly different between the 2 treatment groups. The\ndifferences in medians relative to placebo were 24%, 34%, and\n64% in favor of active treatment. The immunologic response\nwas similar to that observed in adults. The most common\nadverse reaction was oral pruritus, reported by 40 subjects\n(32%) in the active and 3 (2%) in the placebo group. Six\nsubjects withdrew because of adverse events. No serious adverse\nevents were assessed as treatment-related.\nConclusion: Immunotherapy with the grass tablet reduced grass\npollen–induced rhinoconjunctivitis and asthma symptoms in a\npediatric population and introduced an immunomodulatory\nresponse, consistent with treatment of the underlying allergic\ndisease. The treatment was well tolerated. (J Allergy Clin\nImmunol 2009;123:167-73.)Background: Immunotherapy with the SQ-standardized grass\ntablet Grazax is efficacious and well-tolerated in adult patients\nwith rhinoconjunctivitis. Allergic asthma and\nrhinoconjunctivitis are closely linked, and a strategy combining\ntreatment of the upper and lower airways is recommended.\nObjective: To investigate the efficacy of treatment with the grass\ntablet on grass pollen–induced rhinoconjunctivitis and asthma\nas well as the immunologic response and the safety profile in\nchildren.\nMethods: A total of 253 children age 5 to 16 years, with grass\npollen–induced rhinoconjunctivitis with/without asthma, were\nrandomized 1:1 to active treatment or placebo. Treatment was\ninitiated 8 to 23 weeks before the start of the grass pollen season\n2007 and continued throughout the entire season. Symptomatic\nmedication was provided as relief medication to both groups in\na stepwise fashion. Primary endpoints were rhinoconjunctivitis\nsymptom and medication scores.\nResults: The rhinoconjunctivitis symptom and medication\nscores and the asthma symptom score were all statistically\nsignificantly different between the 2 treatment groups. The\ndifferences in medians relative to placebo were 24%, 34%, and\n64% in favor of active treatment. The immunologic response\nwas similar to that observed in adults. The most common\nadverse reaction was oral pruritus, reported by 40 subjects\n(32%) in the active and 3 (2%) in the placebo group. Six\nsubjects withdrew because of adverse events. No serious adverse\nevents were assessed as treatment-related.\nConclusion: Immunotherapy with the grass tablet reduced grass\npollen–induced rhinoconjunctivitis and asthma symptoms in a\npediatric population and introduced an immunomodulatory\nresponse, consistent with treatment of the underlying allergic\ndisease. The treatment was well tolerated. (J Allergy Clin\nImmunol 2009;123:167-73.)","author":[{"literal":"Bufe A"},{"literal":"Eberle P"},{"literal":"Franke-Beckmann E"},{"literal":"Funck J"},{"literal":"Kimmig M"},{"literal":"Klimek L"},{"literal":"et al."}]}},{"id":168,"uris":["http://zotero.org/users/local/rNdLYwBI/items/2T6QNZNA"],"uri":["http://zotero.org/users/local/rNdLYwBI/items/2T6QNZNA"],"itemData":{"id":168,"type":"article-journal","title":"Preseasonal local allergoid immunotherapy to grass pollen in children: a double-blind, placebo-controlled, randomized trial","container-title":"Allergy","page":"1142-7","volume":"55","issue":"12","source":"Ovid Technologies","archive":"MEDLINE","archive_location":"11117271","abstract":"BACKGROUND: We assessed the efficacy of preseasonal local allergoid immunotherapy in a group of children with asthma and/or rhinitis and/or rhinoconjunctivitis due to grass pollen. METHODS: We randomly assigned 24 children allergic to grass pollen to receive local allergoid immunotherapy for 3 months before the pollen season and 24 such patients to receive identically appearing placebo. The immunotherapy consisted of tablets of monomeric allergoid grass pollen allergens held in the mouth until they dissolved and then swallowed. The study was double-blind. Symptoms and medications were scored on diary cards during the pollen season. Nasal eosinophil cationic protein levels were measured by the monoclonal antibodies EG1 and EG2 outside the pollen season and at low and at high pollen concentration during the pollen season. RESULTS: The active-treatment group had a statistically significant reduction of total symptoms (P&lt;0.05), especially bronchial symptoms (P&lt;0.05), in comparison with the placebo group. Immunotherapy was well tolerated and compliance was good. Nasal levels of EG2 and EG1 increased significantly during the pollen season, but there was no difference between groups. EG2/EG1 increased significantly only in the placebo group during natural allergen exposure (P&lt;0.01). CONCLUSIONS: Our results suggest that this immunotherapy is effective for the treatment of asthma due to grass pollen in children.","ISSN":"0105-4538","shortTitle":"Preseasonal local allergoid immunotherapy to grass pollen in children: a double-blind, placebo-controlled, randomized trial","journalAbbreviation":"Allergy","language":"English","author":[{"literal":"C. Caffarelli"},{"literal":"L. G. Sensi"},{"literal":"F. Marcucci"},{"literal":"G. Cavagni"}],"issued":{"date-parts":[["0000",12]]}}},{"id":261,"uris":["http://zotero.org/users/local/rNdLYwBI/items/NNP2I72H"],"uri":["http://zotero.org/users/local/rNdLYwBI/items/NNP2I72H"],"itemData":{"id":261,"type":"article-journal","title":"Clinical efficacy of sublingual-swallow immunotherapy: a double-blind, placebo-controlled trial of a standardized five-grass-pollen extract in rhinitis.","abstract":"Sublingual-swallow immunotherapy (SLIT) using high doses of standardized\nallergen extracts has been found to be effective in reducing allergic\nsymptoms and medication needs. A double-blind, placebo-controlled study\nwas carried out in a large number of patients to determine whether\nmedication needs can be reduced by SLIT. Some 136 patients with\ngrass-pollen rhinitis with or without mild asthma were studied. Patients\nreceived either placebo or SLIT with a standardized grass-pollen extract\nadministered daily with increasing doses up to 300 IR (index of reactivity)\nfrom January to the end of July 1994. During the grass-pollen season,\npatients were instructed to use medications as required and to visit their\ndoctors in case of asthma. Symptom-medications scores were assessed during\nthe pollen season, and serum-specific IgG4 was measured before and at the\nend of SLIT. In the SLIT group, drug consumption dropped significantly\nthroughout the pollen season (P&lt;0.02). Moreover, at the peak of the pollen\nseason, betamethasone consumption was significantly reduced in the SLIT\ngroup {P&lt;0.()2). Only one patient in the SLIT group had an asthma attack\ncompared to eight patients in the placebo group (P&lt;0.02). lgG4 levels\nincreased significantly in the SLIT group (PKO.OOI) but without correlation\nwith symptoms. Side-effects were comparable in both groups. This study\nindicates that SLIT in grass-pollen rhinitis is well tolerated, improves overall\nclinical symptoms, and reduces drug consumption and the need for oral\ncorticosteroids.","author":[{"literal":"Clavel R"},{"literal":"Bousquet J"},{"literal":"Andre C."}]}},{"id":76,"uris":["http://zotero.org/users/local/rNdLYwBI/items/EFVCMFCH"],"uri":["http://zotero.org/users/local/rNdLYwBI/items/EFVCMFCH"],"itemData":{"id":76,"type":"article-journal","title":"Sublingual immunotherapy for Alternaria-induced allergic rhinitis: a randomized placebo-controlled trial","container-title":"Annals of Allergy, Asthma, &amp; Immunology","page":"382-6","volume":"105","issue":"5","source":"Ovid Technologies","archive":"MEDLINE","archive_location":"21055665","abstract":"BACKGROUND: Respiratory allergy due to Alternaria is a relevant clinical problem, and specific immunotherapy may represent a viable treatment option. Sublingual immunotherapy (SLIT) is safe and effective, but data for Alternaria are lacking. OBJECTIVE: To assess the efficacy of standardized SLIT in patients sensitized to Alternaria in a randomized, prospective, double-blind, placebo-controlled trial. METHODS: Patients with rhinitis with or without intermittent asthma and ascertained allergy to Alternaria were enrolled. After a baseline season, SLIT or matched placebo was given for 10 months. Symptoms and rescue medication intake were recorded on diary cards between June and October. Skin prick testing was performed and specific IgE, IgG4, and precipitin levels were measured at baseline and at the end of the study. RESULTS: Twenty-seven patients (age range, 14-42 years) were randomized, and 26 completed the study. The baseline characteristics were homogeneous in the 2 groups. After treatment, patients receiving SLIT had a significant improvement in symptoms and a reduction in medication intake vs placebo and vs the run-in season, whereas no change was seen in the placebo group. Skin prick test reactivity significantly decreased only in the SLIT group. No change was seen in specific IgG4 levels in the 2 groups, whereas Alt a 1 specific IgE levels significantly increased in the active group. One patient in the active group reported oral itching and conjunctivitis at the beginning of treatment. CONCLUSION: SLIT seems effective and safe and may represent a valuable therapeutic option in respiratory allergy due to Alternaria.Copyright © 2010 American College of Allergy, Asthma &amp; Immunology. Published by Elsevier Inc. All rights reserved.","DOI":"10.1016/j.anai.2010.08.007","ISSN":"1534-4436","shortTitle":"Sublingual immunotherapy for Alternaria-induced allergic rhinitis: a randomized placebo-controlled trial","journalAbbreviation":"Ann Allergy Asthma Immunol","language":"English","author":[{"literal":"G. Cortellini"},{"literal":"I. Spadolini"},{"literal":"V. Patella"},{"literal":"E. Fabbri"},{"literal":"A. Santucci"},{"literal":"M. Severino"},{"literal":"A. Corvetta"},{"literal":"G. W. Canonica"},{"literal":"G. Passalacqua"}],"issued":{"date-parts":[["0000",11]]}}},{"id":54,"uris":["http://zotero.org/users/local/rNdLYwBI/items/4Z384IAX"],"uri":["http://zotero.org/users/local/rNdLYwBI/items/4Z384IAX"],"itemData":{"id":54,"type":"article-journal","title":"Clinical efficacy of 300IR 5-grass pollen sublingual tablet in a US study: the importance of allergen-specific serum IgE","container-title":"Journal of Allergy &amp; Clinical Immunology","page":"1327-34.e1","volume":"130","issue":"6","source":"Ovid Technologies","archive":"MEDLINE","archive_location":"23122534","abstract":"BACKGROUND: Previous trials have demonstrated the efficacy, safety, and optimal dosage of the 5-grass pollen sublingual tablet for adults and children with grass pollen-induced allergic rhinoconjunctivitis. OBJECTIVES: We sought to evaluate the efficacy and safety of 300 index of reactivity (IR) 5-grass pollen sublingual tablet in US adults. METHODS: Adults with grass pollen allergy and Rhinoconjunctivitis Total Symptom Scores of 12 or greater (scale, 0-18) during the previous grass pollen season were randomized in a double-blind, placebo-controlled study to receive 300IR 5-grass pollen sublingual tablet or placebo starting 4 months before and continuing through the pollen season. The primary efficacy end point was the daily Combined Score (CS; scale, 0-3), which integrates symptoms and rescue medication use. RESULTS: Four hundred seventy-three participants were randomized. The mean daily CS over the pollen period was significantly lower in the active treatment group versus the placebo group (least-squares mean difference: -0.13; 95% CI, -0.19 to -0.06; P = .0003; relative reduction: 28.2%; 95% CI, 13.0% to 43.4%). In placebo-treated participants, the daily CS least-squares mean was 0.32 in the subgroup with baseline timothy grass-specific serum IgE of less than 0.1 kU/L (n = 23) and 0.46 in those with baseline timothy grass-specific serum IgE of 0.1 kU/L or greater (n = 204). The most frequent reported adverse events were oral pruritus, throat irritation, and nasopharyngitis. There were no reports of anaphylaxis, and no actively treated participant received epinephrine. CONCLUSION: In US adults with grass pollen-induced allergic rhinoconjunctivitis, preseasonal and coseasonal treatment with 300IR 5-grass pollen sublingual tablet demonstrated clinically meaningful efficacy, especially in study subjects with measurable timothy grass-specific serum IgE. Use of 300IR 5-grass pollen sublingual tablet was safe and well tolerated. A requirement for a measurable level of allergen-specific serum IgE should be considered in future studies in this field.Copyright © 2012 American Academy of Allergy, Asthma &amp; Immunology. Published by Mosby, Inc. All rights reserved.","DOI":"10.1016/j.jaci.2012.08.032","ISSN":"1097-6825","shortTitle":"Clinical efficacy of 300IR 5-grass pollen sublingual tablet in a US study: the importance of allergen-specific serum IgE","journalAbbreviation":"J Allergy Clin Immunol","language":"English","author":[{"literal":"L. S. Cox"},{"literal":"T. B. Casale"},{"literal":"A. S. Nayak"},{"literal":"D. I. Bernstein"},{"literal":"P. S. Creticos"},{"literal":"L. Ambroisine"},{"literal":"M. Melac"},{"literal":"R. K. Zeldin"}],"issued":{"date-parts":[["0000",12]]}}},{"id":42,"uris":["http://zotero.org/users/local/rNdLYwBI/items/4VUXMJZE"],"uri":["http://zotero.org/users/local/rNdLYwBI/items/4VUXMJZE"],"itemData":{"id":42,"type":"article-journal","title":"Randomized controlled trial of a ragweed allergy immunotherapy tablet in North American and European adults","container-title":"Journal of Allergy &amp; Clinical Immunology","page":"1342-9.e6","volume":"131","issue":"5","source":"Ovid Technologies","archive":"MEDLINE","archive_location":"23622121","abstract":"BACKGROUND: In North America and Europe, millions of patients experience symptoms of allergic rhinitis with or without conjunctivitis (AR/C) on exposure to ragweed pollen. The disease burden can be significant, with most patients relying on symptomatic medications without disease-modifying potential. However, novel sublingual immunomodulatory treatment options may potentially play an important role if efficacy and side effect profiles allow the convenience of self-administration. OBJECTIVES: This study evaluated an allergy immunotherapy tablet (AIT; SCH 39641/MK-3641) for treatment of ragweed-induced AR/C in the first large randomized, double-blind multinational trial of this therapeutic modality for ragweed allergy. METHODS: Adults (n = 784) with short ragweed-induced AR/C were randomly assigned to approximately 52 weeks of daily self-administered ragweed AIT of 1.5, 6, or 12 units of Ambrosia artemisiifolia major allergen 1 (Amb a 1-U) or placebo. Subjects could use as-needed allergy rescue medication. Symptoms and medications were recorded daily. The primary efficacy end point was total combined daily symptom/medication score (TCS) during peak ragweed season. Safety was monitored through adverse event diaries maintained through study duration. RESULTS: During peak ragweed season, ragweed AIT of 1.5, 6, and 12 Amb a 1-U reduced TCS by 9% (-0.76; P = .22), 19% (-1.58; P = .01), and 24% (-2.04; P = .002) compared with placebo. During the entire season, ragweed AIT of 1.5, 6, and 12 Amb a 1-U reduced TCS by 12% (-0.88; P = .09), 18% (-1.28; P = .01), and 27% (-1.92; P &lt; .001) compared with placebo. Treatment was well tolerated; no systemic allergic reactions occurred. CONCLUSIONS: In this trial, ragweed AIT of 12 Amb a 1-U was effective and tolerable with a safety profile that permitted daily self-administration of ragweed allergen immunotherapy.Copyright © 2013 American Academy of Allergy, Asthma &amp; Immunology. Published by Mosby, Inc. All rights reserved.","DOI":"10.1016/j.jaci.2013.03.019","ISSN":"1097-6825","shortTitle":"Randomized controlled trial of a ragweed allergy immunotherapy tablet in North American and European adults","journalAbbreviation":"J Allergy Clin Immunol","language":"English","author":[{"literal":"P. S. Creticos"},{"literal":"J. Maloney"},{"literal":"D. I. Bernstein"},{"literal":"T. Casale"},{"literal":"A. Kaur"},{"literal":"R. Fisher"},{"literal":"N. Liu"},{"literal":"K. Murphy"},{"literal":"K. Nekam"},{"literal":"H. Nolte"}],"issued":{"date-parts":[["0000",5]]}}},{"id":22,"uris":["http://zotero.org/users/local/rNdLYwBI/items/JDS4EVVF"],"uri":["http://zotero.org/users/local/rNdLYwBI/items/JDS4EVVF"],"itemData":{"id":22,"type":"article-journal","title":"Randomized, double-blind, placebo-controlled trial of standardized ragweed sublingual-liquid immunotherapy for allergic rhinoconjunctivitis.[Erratum appears in J Allergy Clin Immunol. 2014 May;133(5):1502]","container-title":"Journal of Allergy &amp; Clinical Immunology","page":"751-8","volume":"133","issue":"3","source":"Ovid Technologies","archive":"MEDLINE","archive_location":"24332263","abstract":"BACKGROUND: Sublingual immunotherapy with liquid extracts provides an appealing alternative to subcutaneous immunotherapy for the treatment of allergic rhinoconjunctivitis (ARC), but a lack of robust evidence has deterred its use in North America. OBJECTIVE: To determine the efficacy and tolerability of standardized glycerinated short ragweed sublingual allergen immunotherapy liquid (RW-SAIL) extract in subjects with ragweed-related ARC. METHODS: This phase 3, randomized, placebo-controlled trial was conducted in North America. Subjects (age range, 18-55 years) with or without asthma were selected based on ARC symptom severity and erythema skin prick reaction to short ragweed. Subjects self-administered the maximum tolerated dose of RW-SAIL (n = 218) or placebo (n = 211) daily beginning approximately 8 to 16 weeks before and through the end of the ragweed pollen season. The primary end point was subject-assessed total combined daily rhinoconjunctivitis symptom and medication scores (TCS). RESULTS: During the entire season, there was a 43% decrease in TCS in subjects treated with RW-SAIL compared with placebo. Similar decreases were observed in TCS between the 2 groups during peak season (42%) and in daily symptom scores during the entire (42%) and peak (41%) seasons. The occurrence of adverse events was similar between the treatment groups; most were mild in severity. Treatment-related oromucosal local application site reactions occurred early and were transient and self-limited. No anaphylaxis occurred. CONCLUSIONS: This is the first successful North American confirmatory phase 3 clinical trial to demonstrate the safety and efficacy of a sublingual standardized ragweed allergen immunotherapy liquid extract for the treatment of ARC.Copyright © 2013 American Academy of Allergy, Asthma &amp; Immunology. Published by Mosby, Inc. All rights reserved.","DOI":"10.1016/j.jaci.2013.10.041","ISSN":"1097-6825","shortTitle":"Randomized, double-blind, placebo-controlled trial of standardized ragweed sublingual-liquid immunotherapy for allergic rhinoconjunctivitis.[Erratum appears in J Allergy Clin Immunol. 2014 May;133(5):1502]","journalAbbreviation":"J Allergy Clin Immunol","language":"English","author":[{"literal":"P. S. Creticos"},{"literal":"R. E. Esch"},{"literal":"P. Couroux"},{"literal":"D. Gentile"},{"literal":"P. D'Angelo"},{"literal":"B. Whitlow"},{"literal":"M. Alexander"},{"literal":"T. C. Coyne"}],"issued":{"date-parts":[["0000",3]]}}},{"id":120,"uris":["http://zotero.org/users/local/rNdLYwBI/items/TRGPJ87F"],"uri":["http://zotero.org/users/local/rNdLYwBI/items/TRGPJ87F"],"itemData":{"id":120,"type":"article-journal","title":"Efficacy and safety of sublingual immunotherapy with grass allergen tablets for seasonal allergic rhinoconjunctivitis","container-title":"Journal of Allergy &amp; Clinical Immunology","page":"434-40","volume":"118","issue":"2","source":"Ovid Technologies","archive":"MEDLINE","archive_location":"16890769","abstract":"BACKGROUND: Allergen immunotherapy (desensitization) by injection is effective for seasonal allergic rhinitis and has been shown to induce long-term disease remission. The sublingual route also has potential, although definitive evidence from large randomized controlled trials has been lacking. OBJECTIVE: The aim was to confirm the efficacy of a rapidly dissolving grass allergen tablet (GRAZAX, ALK-Abello, Horsholm, Denmark) compared with placebo in patients with seasonal rhinoconjunctivitis. METHODS: A longitudinal, double-blind, placebo-controlled, parallel-group study that included 51 centers from 8 countries. Subjects were randomized (1:1) to receive a grass allergen tablet or placebo once daily. A total of 634 subjects with a history of grass pollen-induced rhinoconjunctivitis for at least 2 years and confirmation of IgE sensitivity (positive skin prick test and serum-specific IgE) were included in the study. Subjects commenced treatment at least 16 weeks before the grass pollen season, and treatment was continued throughout the entire season. RESULTS: The primary efficacy analysis showed a reduction of 30% in rhinoconjunctivitis symptom score (P &lt; .0001) and a reduction of 38% in rhinoconjunctivitis medication score (P &lt; .0001) compared with placebo. Side effects mainly comprised mild itching and swelling in the mouth that was in general well tolerated and led to treatment withdrawal in less than 4% of participants. There were no serious local side effects and no severe systemic adverse events. CONCLUSION: Sublingual immunotherapy with grass allergen tablets was effective in grass pollen-induced rhinoconjunctivitis. The tablet was well tolerated with minor local side effects. CLINICAL IMPLICATIONS: The grass allergen tablet represents a safe alternative to injection immunotherapy suitable for home use.","ISSN":"0091-6749","shortTitle":"Efficacy and safety of sublingual immunotherapy with grass allergen tablets for seasonal allergic rhinoconjunctivitis","journalAbbreviation":"J Allergy Clin Immunol","language":"English","author":[{"literal":"R. Dahl"},{"literal":"A. Kapp"},{"literal":"G. Colombo"},{"literal":"J. G. de Monchy"},{"literal":"S. Rak"},{"literal":"W. Emminger"},{"literal":"M. F. Rivas"},{"literal":"M. Ribel"},{"literal":"S. R. Durham"}],"issued":{"date-parts":[["0000",8]]}}},{"id":128,"uris":["http://zotero.org/users/local/rNdLYwBI/items/43E9ANFM"],"uri":["http://zotero.org/users/local/rNdLYwBI/items/43E9ANFM"],"itemData":{"id":128,"type":"article-journal","title":"Specific immunotherapy with SQ standardized grass allergen tablets in asthmatics with rhinoconjunctivitis","container-title":"Allergy","page":"185-90","volume":"61","issue":"2","source":"Ovid Technologies","archive":"MEDLINE","archive_location":"16409194","abstract":"BACKGROUND: The best way to prevent allergy symptoms is to treat the allergic condition. Specific immunotherapy with grass allergen tablets 75,000 SQ-T (Grazax, Phleum pratense, ALK-Abello) is safe and efficacious in rhinoconjunctivitis patients. As rhinoconjunctivitis often co-exists with asthma, we aimed to confirm safety and efficacy in grass allergic subjects with asthma and rhinoconjunctivitis. METHODS: A randomized, double-blind, placebo-controlled, multicentre trial was performed 10-14 weeks prior to and during the grass pollen season 2004. About 114 subjects were randomized 2 : 1 to grass allergen tablets or placebo. The primary end points were average asthma medication and symptom scores during the grass pollen season, and secondary variables were average rhinoconjunctivitis symptom and medication scores during the grass pollen season. Additionally, number of well days was defined post hoc. RESULTS: Differences in asthma medication and symptom scores between the treatment groups were negligible. The mean difference in asthma medication score was below 0.1 and 0.3 for asthma symptom score [a single inhalation of salbutamol (200 microg) was scored 2]. No serious adverse events were reported. A reduction in rhinoconjunctivitis symptom score of 37% (P = 0.004) and a 41% (P = 0.036) reduction in medication score was found in the grass pollen season for subjects treated with the grass allergen tablet compared with placebo. Well days increased by 54% (P = 0.002). CONCLUSIONS: Self-administration of the grass allergen tablet was safe. The treatment did not impair asthma control and confirmed considerable symptom prevention and reduced medication use. It addresses the allergic condition and represents a baseline treatment for grass pollen allergy.","ISSN":"0105-4538","shortTitle":"Specific immunotherapy with SQ standardized grass allergen tablets in asthmatics with rhinoconjunctivitis","journalAbbreviation":"Allergy","language":"English","author":[{"literal":"R. Dahl"},{"literal":"A. Stender"},{"literal":"S. Rak"}],"issued":{"date-parts":[["0000",2]]}}},{"id":106,"uris":["http://zotero.org/users/local/rNdLYwBI/items/XZFBXPR3"],"uri":["http://zotero.org/users/local/rNdLYwBI/items/XZFBXPR3"],"itemData":{"id":106,"type":"article-journal","title":"Sublingual-swallow immunotherapy with standardized 3-grass pollen extract: a double-blind, placebo-controlled study","container-title":"Annals of Allergy, Asthma, &amp; Immunology","page":"453-61","volume":"99","issue":"5","source":"Ovid Technologies","archive":"MEDLINE","archive_location":"18051216","abstract":"BACKGROUND: Sublingual immunotherapy (SLIT) is accepted as a safe and effective route for the treatment of grass pollen allergy, but clarification of its clinical and biological efficacy requires more study. OBJECTIVE: To evaluate the efficacy, safety, and compliance of SLIT with a standardized 3-grass pollen extract in patients with grass pollen seasonal allergic rhinoconjunctivitis, with or without mild asthma. METHODS: This multicenter, randomized, double-blind study included 127 patients (aged 12-41 years; mean age, 24.9 years) with grass pollen seasonal allergic rhinoconjunctivitis, with or without mild asthma. They received either SLIT with a high-dose, standardized, 3-grass pollen extract or placebo for 10 months before and during the grass pollen season. The efficacy evaluation compared weekly clinical scores (defined as the sum of the symptom score and rescue medication score) to measure rhinoconjunctivitis and asthma for the first 8 weeks of the pollen season. We also evaluated safety and compliance and measured changes in anti-Dactylis specific IgG4 antibody levels. RESULTS: There was a trend in favor of the study group in the mean adjusted clinical score. The groups were not comparable on inclusion (P = .02): the SLIT group included more subjects with asthma and had a higher mean IgG4 serum level. Additional exploration according to subgroups with and without asthma found that among the patients without asthma, the SLIT group had a significantly better clinical score (P = .045). Anti-Dactylis specific IgG4 levels increased significantly in the SLIT group. CONCLUSION: SLIT with a standardized, high-dose, 3-grass pollen extract is safe and significantly improves the clinical score in patients with hay fever and without asthma during the pollen season.","ISSN":"1081-1206","shortTitle":"Sublingual-swallow immunotherapy with standardized 3-grass pollen extract: a double-blind, placebo-controlled study","journalAbbreviation":"Ann Allergy Asthma Immunol","language":"English","author":[{"literal":"F. de Blay"},{"literal":"C. Barnig"},{"literal":"G. Kanny"},{"literal":"A. Purohit"},{"literal":"F. Leynadier"},{"literal":"J. M. Tunon de Lara"},{"literal":"H. Chabane"},{"literal":"L. Guerin"},{"literal":"Sublim Group"}],"issued":{"date-parts":[["0000",11]]}}},{"id":246,"uris":["http://zotero.org/users/local/rNdLYwBI/items/7P7Q3CGK"],"uri":["http://zotero.org/users/local/rNdLYwBI/items/7P7Q3CGK"],"itemData":{"id":246,"type":"article-journal","title":"Effective treatment of house dust mite-induced allergic rhinitis with 2 doses of the SQ HDM SLIT-tablet: Results from a randomized double-blind, placebo-controlled phase III trial.","container-title":"The Journal of allergy and clinical immunology","abstract":"The SQ HDM SLIT-tablet (ALK) has been developed for treatment of house dust mite (HDM)-induced respiratory allergic disease.This trial investigated the efficacy and safety of the SQ HDM SLIT-tablet in adults with moderate-to-severe HDM-induced allergic rhinitis (AR).The trial was a randomized, double-blind, placebo-controlled phase III trial conducted in 12 European countries including 992 adults with moderate-to-severe HDM-induced AR despite treatment with pharmacotherapy. Subjects were randomized 1:1:1 to 1Â year of daily treatment with placebo, 6 SQ-HDM, or 12 SQ-HDM. The primary end point was the total combined rhinitis score (ie, the sum of rhinitis symptom and medication scores) during the efficacy assessment period (approximately the last 8Â weeks of the treatment period). Key secondary end points were rhinitis symptoms, medication scores, quality of life, and the combined rhinoconjunctivitis score.Analysis of the primary end point (observed data) demonstrated absolute reductions in total combined rhinitis score of 1.18 (PÂ =Â .002) and 1.22 (PÂ =Â .001) compared with placebo for 6 SQ-HDM and 12 SQ-HDM, respectively. The statistically significant treatment effect was evident from 14Â weeks of treatment onward. For all key secondary end points, efficacy was confirmed for 12 SQ-HDM, with statistically significant reductions of rhinitis symptoms and medication scores, improved quality of life, and a reduced combined rhinoconjunctivitis score in the efficacy assessment period compared with placebo. The treatment was well tolerated.The trial confirmed the efficacy and favorable safety profile of both 6 SQ-HDM and 12 SQ-HDM in adults with HDM-induced AR. The treatment effect was present from 14Â weeks of treatment onward.Copyright Â© 2015 The Authors. Published by Elsevier Inc. All rights reserved.","URL":"http://www.ncbi.nlm.nih.gov/pubmed/26292778","DOI":"10.1016/j.jaci.2015.06.036","author":[{"literal":"Pascal Demoly"},{"literal":"Waltraud Emminger"},{"literal":"Dorte Rehm"},{"literal":"Vibeke Backer"},{"literal":"Lene Tommerup"},{"literal":"JÃ¶rg Kleine-Tebbe"}],"issued":{"date-parts":[["2015",8]]}}},{"id":6409,"uris":["http://zotero.org/users/local/SC6WjBX3/items/8576J74M"],"uri":["http://zotero.org/users/local/SC6WjBX3/items/8576J74M"],"itemData":{"id":6409,"type":"article-journal","title":"Sublingual immunotherapy not effective in house dust mite-allergic children in primary care","container-title":"Pediatric allergy and immunology","page":"151-9","volume":"23","issue":"2","archive_location":"CN-01018294","abstract":"Background: Sublingual immunotherapy (SLIT) as a therapy for the treatment of allergic rhinitis in children might be acceptable as an alternative for subcutaneous immunotherapy. However, the efficacy of SLIT with house dust mite extract is not well established. Objective: To investigate whether SLIT in house dust mite-allergic children recruited in primary care is effective and safe. Methods: Children aged 6-18years (n=251) recruited in primary care with a house dust mite-induced allergic rhinitis received either SLIT or placebo for 2years. Symptoms and medication use were assessed throughout the study. Primary outcome parameter was the mean total nose symptom score (scales 0-12) during the autumn of the second treatment year. Safety was assessed by recording any adverse event. Results: Overall, the mean nose symptom score+s.d. after 2years of treatment showed no significant effect of SLIT (symptom score intervention group 2.26+1.84 vs. placebo group, 2.02+1.67; p=0.08). There were no significant differences in secondary outcomes, nor in subgroup analyses. The number of patients reporting adverse events was comparable between both groups. Conclusions: Sublingual immunotherapy with house dust mite allergen was not better than placebo in reducing rhinitis symptoms in house dust mite-allergic children in primary care. SLIT as administered in this study can be considered safe. 2011 John Wiley &amp; Sons A/S.","DOI":"10.1111/j.1399-3038.2011.01219.x","shortTitle":"Sublingual immunotherapy not effective in house dust mite-allergic children in primary care","author":[{"literal":"C. M. A. Bot"},{"literal":"H. Moed"},{"literal":"M. Y. Berger"},{"literal":"E. Roder"},{"literal":"W. C. J. Hop"},{"literal":"H. Groot"},{"literal":"J. C. Jongste"},{"literal":"R. Gerth van Wijk"},{"literal":"P. J. E. Bindels"},{"literal":"J. C. Wouden"}],"issued":{"date-parts":[["2012"]]}}},{"id":225,"uris":["http://zotero.org/users/local/rNdLYwBI/items/HGET4VAT"],"uri":["http://zotero.org/users/local/rNdLYwBI/items/HGET4VAT"],"itemData":{"id":225,"type":"article-journal","title":"Optimal dose, efficacy, and safety of once-daily sublingual immunotherapy with a 5-grass pollen tablet for seasonal allergic rhinitis","container-title":"Journal of allergy and clinical immunology","page":"1338-45","volume":"120","issue":"6","archive_location":"CN-00703955","abstract":"BACKGROUND: Sublingual immunotherapy is well tolerated and data suggest its effectiveness for the treatment of allergic rhinitis in adults, but it lacks optimum dose definition. OBJECTIVE: To assess the efficacy, safety, and optimal dose of grass pollen tablets for immunotherapy of patients with allergic rhinoconjunctivitis. METHODS: In this multinational, randomized, double-blind, placebo-controlled study, 628 adults with grass pollen rhinoconjunctivitis (confirmed by positive skin prick test and serum-specific IgE) received 1 of 3 doses of a standardized 5-grass pollen extract, or placebo, administered sublingually using a once-daily tablet formulation. The treatment was initiated 4 months before the estimated pollen season and continued throughout the season. The primary outcome was Rhinoconjunctivitis Total Symptom Score; secondary outcomes included 6 individual symptom scores, rescue medication use, quality of life, and safety assessments. RESULTS: Both the 300-index of reactivity (IR) and 500-IR doses significantly reduced mean Rhinoconjunctivitis Total Symptom Score (3.58 +/- 3.0, P = .0001; and 3.74 +/- 3.1, P = .0006, respectively) compared with placebo (4.93 +/- 3.2) in the intent-to-treat and per-protocol analyses. The 100-IR group (4.70 +/- 3.1) score was not significantly different from placebo. Analysis of all secondary efficacy variables (sneezing, runny nose, itchy nose, nasal congestion, watery eyes, itchy eyes, rescue medication usage, and quality of life) confirmed the efficacy of the 300-IR and 500-IR doses. No serious side effects were reported. CONCLUSION: In the first pollen season, the efficacy and safety of sublingual immunotherapy with grass tablets was confirmed. The 300-IR and 500-IR doses both demonstrated significant efficacy compared with placebo. CLINICAL IMPLICATIONS: The risk-benefit ratio favors the use of 300-IR tablets for clinical practice.","DOI":"10.1016/j.jaci.2007.07.046","shortTitle":"Optimal dose, efficacy, and safety of once-daily sublingual immunotherapy with a 5-grass pollen tablet for seasonal allergic rhinitis","author":[{"literal":"A. Didier"},{"literal":"H. J. Malling"},{"literal":"M. Worm"},{"literal":"F. Horak"},{"literal":"S. Jäger"},{"literal":"A. Montagut"},{"literal":"C. André"},{"literal":"O. Beaumont"},{"literal":"M. Melac"}],"issued":{"date-parts":[["2007"]]}}},{"id":96,"uris":["http://zotero.org/users/local/rNdLYwBI/items/SD4SSIJJ"],"uri":["http://zotero.org/users/local/rNdLYwBI/items/SD4SSIJJ"],"itemData":{"id":96,"type":"article-journal","title":"Agreement of efficacy assessments for five-grass pollen sublingual tablet immunotherapy","container-title":"Allergy","page":"166-71","volume":"64","issue":"1","source":"Ovid Technologies","archive":"MEDLINE","archive_location":"19076546","abstract":"BACKGROUND: The optimal dose of five-grass pollen sublingual tablet immunotherapy (SLIT) was established recently by the primary criteria Rhinoconjunctivitis Total Symptom Score (RTSS) from the first treatment season. Secondary and exploratory criteria, such as RTSS at peak pollen season, exploratory combined symptom and rescue medication use score, quality of life and immunological markers are calculated and described in this analysis. METHODS: Six hundred and twenty-eight patients with grass pollen rhinoconjunctivitis (&gt; or =2 years duration) were randomized in a double-blind, placebo-controlled trial conducted in Europe. Patients received once-daily SLIT (Stallergenes, Antony, France) of 100IR, 300IR, 500IR or placebo, starting 4 months before grass pollen season and throughout the 2005 season. Patients were instructed to take rescue medication only if symptoms were severe and record symptom severity on using the RTSS. RESULTS: Both 300IR and 500IR doses significantly reduced mean RTSS at pollen peak (P = 0.0005 and P = 0.0014, respectively) and the exploratory combined score (P = 0.0001 and P = 0.0026, respectively) compared with placebo. Compared with patients in the placebo group, those who were taking the 300IR and 500IR doses reported significantly improved quality of life using the mean Rhinoconjunctivitis Quality of Life Questionnaire scores during the peak of the pollen season (P &lt; 0.0001) and at the end of the pollen season (P = 0.0031 and P &lt; or = 0.0001, respectively). Specific immunoglobulin G4 increased significantly depending on the SLIT dose (P &lt; 0.0001). CONCLUSIONS: All secondary efficacy criteria, including efficacy at pollen peak, combined score, quality of life and immunological changes, indicate that 300IR tablets represent the optimal dose and suggest it is appropriate for use in clinical practice.","DOI":"10.1111/j.1398-9995.2008.01767.x","ISSN":"1398-9995","shortTitle":"Agreement of efficacy assessments for five-grass pollen sublingual tablet immunotherapy","journalAbbreviation":"Allergy","language":"English","author":[{"literal":"A. Didier"},{"literal":"M. Melac"},{"literal":"A. Montagut"},{"literal":"M. Lheritier-Barrand"},{"literal":"A. Tabar"},{"literal":"M. Worm"}],"issued":{"date-parts":[["0000",1]]}}},{"id":46,"uris":["http://zotero.org/users/local/rNdLYwBI/items/5ICHC8U7"],"uri":["http://zotero.org/users/local/rNdLYwBI/items/5ICHC8U7"],"itemData":{"id":46,"type":"article-journal","title":"Post-treatment efficacy of discontinuous treatment with 300IR 5-grass pollen sublingual tablet in adults with grass pollen-induced allergic rhinoconjunctivitis","container-title":"Clinical &amp; Experimental Allergy","page":"568-77","volume":"43","issue":"5","source":"Ovid Technologies","archive":"MEDLINE","archive_location":"23600548","abstract":"BACKGROUND: Sustained efficacy over three pollen seasons of pre- and co-seasonal treatment with 300IR 5-grass pollen sublingual tablet has been demonstrated in adults with moderate-severe grass pollen-associated allergic rhinoconjunctivitis. OBJECTIVE: To assess the efficacy of discontinuous treatment with 300IR 5-grass pollen sublingual tablet during the post-treatment pollen season of this long-term study. METHODS: Adults aged 18-50, sensitized to grass pollen, with a history of allergic rhinoconjunctivitis for more than two pollen seasons, and a retrospective rhinoconjunctivitis total symptom score &gt; 12 (0-18 scale), were randomized to receive Placebo or a 300IR tablet daily beginning either 4 months (4M) or 2 months (2M) prior to each pollen season and continuing for its duration for three consecutive years. They were followed over the subsequent immunotherapy-free pollen season. Post-treatment efficacy was evaluated using the Average Adjusted Symptom Score (AAdSS, adjusting the Rhinoconjunctivitis Total Symptom Score for rescue medication usage) during the post-treatment pollen period. Secondary endpoints included Average Rhinoconjunctivitis Total Symptom Score (ARTSS), Average Rescue Medication Score (ARMS), overall Rhinoconjunctivitis Quality of Life Questionnaire (RQLQ) score and safety evaluation. Efficacy variables were analysed using ancova. RESULTS: Overall, 435 patients contributed to the Year 4 efficacy analyses. The Least-Squares (LS) mean differences (95% confidence interval) in AAdSS between active treatment and Placebo over the fourth pollen period were -1.14 (-2.03; -0.26) (P = 0.0114) and -1.43 (-2.32; -0.53) (P = 0.0019) in the (4M) and (2M) groups, corresponding to -22.9% and -28.5% relative LS mean differences (vs. Placebo) respectively. The active groups also showed statistically significant differences compared to Placebo in ARTSS, ARMS and overall RQLQ score. No safety risk was identified during the post-treatment period. CONCLUSIONS AND CLINICAL RELEVANCE: Pre- and co-seasonal treatment with 300IR 5-grass pollen sublingual tablet administered discontinuously for three consecutive years is efficacious post-treatment, safe and well tolerated. Benefits of treatment were meaningful to patients.Copyright © 2013 Blackwell Publishing Ltd.","DOI":"10.1111/cea.12100","ISSN":"1365-2222","shortTitle":"Post-treatment efficacy of discontinuous treatment with 300IR 5-grass pollen sublingual tablet in adults with grass pollen-induced allergic rhinoconjunctivitis","journalAbbreviation":"Clin Exp Allergy","language":"English","author":[{"literal":"A. Didier"},{"literal":"H. J. Malling"},{"literal":"M. Worm"},{"literal":"F. Horak"},{"literal":"G. Sussman"},{"literal":"M. Melac"},{"literal":"S. Soulie"},{"literal":"R. K. Zeldin"}],"issued":{"date-parts":[["0000",5]]}}},{"id":124,"uris":["http://zotero.org/users/local/rNdLYwBI/items/77ITPZUS"],"uri":["http://zotero.org/users/local/rNdLYwBI/items/77ITPZUS"],"itemData":{"id":124,"type":"article-journal","title":"Sublingual immunotherapy with once-daily grass allergen tablets: a randomized controlled trial in seasonal allergic rhinoconjunctivitis","container-title":"Journal of Allergy &amp; Clinical Immunology","page":"802-9","volume":"117","issue":"4","source":"Ovid Technologies","archive":"MEDLINE","archive_location":"16630937","abstract":"BACKGROUND: Specific immunotherapy is the only treatment modality that has the potential to alter the natural course of allergic diseases. Sublingual immunotherapy has been developed to facilitate access to this form of treatment and to minimize serious adverse events. OBJECTIVE: To investigate the efficacy and safety of sublingual grass allergen tablets in seasonal allergic rhinoconjunctivitis. METHODS: A multinational, multicenter, randomized, placebo-controlled trial conducted during 2002 and 2003. Fifty-five centers in 8 countries included 855 participants age 18 to 65 years who gave a history of grass pollen-induced allergic rhinoconjunctivitis and had a positive skin prick test and elevated serum allergen-specific IgE to Phleum pratense. Participants were randomized to 2500, 25,000, or 75,000 SQ-T grass allergen tablets (GRAZAX; ALK-Abello, Horsholm, Denmark) or placebo for sublingual administration once daily. Mean duration of treatment was 18 weeks. RESULTS: Average rhinoconjunctivitis scores during the season showed moderate reductions of symptoms (16%) and medication use (28%) for the grass allergen tablet 75,000 SQ-T (P = .0710; P = .0470) compared with placebo. Significantly better rhinoconjunctivitis quality of life scores (P = .006) and an increased number of well days (P = .041) were also observed. Efficacy was increased in the subgroup of patients who completed the recommended preseasonal treatment of at least 8 weeks before the grass pollen season (symptoms, 21%, P = .0020; and medication use, 29%, P = .0120). No safety concerns were observed. CONCLUSION: This study confirms dose-dependent efficacy of the grass allergen tablet. Although further studies are required, the greater tolerability of the tablet may permit immunotherapy to be available to a much broader group of patients with impaired quality of life caused by grass pollen allergy. CLINICAL IMPLICATIONS: For patients with grass pollen allergy, sublingual immunotherapy is well tolerated and can reduce symptoms and improve quality of life.","ISSN":"0091-6749","shortTitle":"Sublingual immunotherapy with once-daily grass allergen tablets: a randomized controlled trial in seasonal allergic rhinoconjunctivitis","journalAbbreviation":"J Allergy Clin Immunol","language":"English","author":[{"literal":"S. R. Durham"},{"literal":"W. H. Yang"},{"literal":"M. R. Pedersen"},{"literal":"N. Johansen"},{"literal":"S. Rak"}],"issued":{"date-parts":[["0000",4]]}}},{"id":110,"uris":["http://zotero.org/users/local/rNdLYwBI/items/AGGNPUS3"],"uri":["http://zotero.org/users/local/rNdLYwBI/items/AGGNPUS3"],"itemData":{"id":110,"type":"article-journal","title":"Grass allergen tablet immunotherapy relieves individual seasonal eye and nasal symptoms, including nasal blockage","container-title":"Allergy","page":"954-7","volume":"62","issue":"8","source":"Ovid Technologies","archive":"MEDLINE","archive_location":"17620075","abstract":"BACKGROUND: Symptoms of allergic rhinitis have a considerable impact on the quality of life of the sufferer. Sneezing, runny nose, blocked nose and headache are some of the most common symptoms of allergic rhinitis, which affects work, home and social life for many patients. Sublingual immunotherapy has shown to induce a protective immune response and provide sustained symptom prevention for allergic patients. AIMS OF THE TRIAL: The overall aims were to investigate the efficacy and safety of a sublingual grass allergen tablet (Grazax) 75 000 SQ-T; ALK-Abello A/S, Denmark). Reported here are the effects of Grazax on individual eye and nasal symptoms. METHODS: The trial was a double-blind placebo-controlled trial including 634 participants with significant rhinoconjunctivitis because of grass pollen. Participants were randomized 1 : 1 to Grazax (a fast dissolving, once daily immunotherapy tablet for home administration) or placebo and received treatment for at least 16 weeks prior to and continuing during the grass pollen season of 2005. Four nasal symptoms and two eye symptoms were scored on a scale from 0 (no symptoms) to 3 (severe symptoms) every day during the entire grass pollen season. Nasal symptoms included runny nose, blocked nose, sneezing and itchy nose; eye symptoms included gritty feeling/red/itchy eyes and watery eyes. RESULTS: Consistent and highly significant reductions in individual eye and nasal symptoms (from 22 to 44%) were observed following treatment with Grazax as compared with placebo (P &lt; 0.0001). CONCLUSIONS: Grazax has effects on multiple allergic symptoms, including nasal blockage, and is an effective treatment of rhinoconjunctivitis, thereby reducing the need for topical anti-allergic drugs.","ISSN":"0105-4538","shortTitle":"Grass allergen tablet immunotherapy relieves individual seasonal eye and nasal symptoms, including nasal blockage","journalAbbreviation":"Allergy","language":"English","author":[{"literal":"S. R. Durham"},{"literal":"B. Riis"}],"issued":{"date-parts":[["0000",8]]}}},{"id":86,"uris":["http://zotero.org/users/local/rNdLYwBI/items/HMHH2EMV"],"uri":["http://zotero.org/users/local/rNdLYwBI/items/HMHH2EMV"],"itemData":{"id":86,"type":"article-journal","title":"Long-term clinical efficacy in grass pollen-induced rhinoconjunctivitis after treatment with SQ-standardized grass allergy immunotherapy tablet","container-title":"Journal of Allergy &amp; Clinical Immunology","page":"131-8.e1-7","volume":"125","issue":"1","source":"Ovid Technologies","archive":"MEDLINE","archive_location":"20109743","abstract":"BACKGROUND: Sustained and disease-modifying effects of sublingual immunotherapy have never before been confirmed in a large-scale randomized, double-blind, placebo-controlled trial. OBJECTIVE: We sought to investigate sustained efficacy 1 year after a 3-year period of daily treatment with the SQ-standardized grass allergy immunotherapy tablet Grazax (Phleum pratense 75,000 SQ-T/2,800 BAU; ALK-Abello, Horsholm, Denmark). METHODS: A randomized, double-blind, placebo-controlled, phase III trial including adults with a history of moderate-to-severe grass pollen induced rhinoconjunctivitis inadequately controlled by symptomatic medications. The analysis set comprised 257 subjects at the follow-up. Efficacy end points were rhinoconjunctivitis symptom and medication scores, quality of life, and percentages of symptom and medication free days. Immunologic end points included grass pollen-specific serum IgG4 and IgE-blocking factor. Safety was assessed based on adverse events. RESULTS: Significant improvements in efficacy were consistently shown during 3 years' treatment. One year after treatment, the active group showed sustained reductions in mean rhinoconjunctivitis symptom scores (26%, P &lt; .001) and medication scores (29%, P = .022) when compared with placebo. This level was similar to the efficacy observed during the 3-year treatment period. The differences in percentages of symptom- and medication-free days were significant during and 1 year after treatment. The active group also reported sustained and significant improvements in quality of life. Sustained clinical benefit was accompanied by immunologic changes. No safety issues were identified. CONCLUSION: Three years of treatment with the SQ-standardized grass allergy immunotherapy tablet resulted in consistent clinical improvement and accompanying immunologic changes that were sustained 1 year after treatment, which is indicative of disease modification and associated long-term benefits.Copyright 2010 American Academy of Allergy, Asthma &amp; Immunology. Published by Mosby, Inc. All rights reserved.","DOI":"10.1016/j.jaci.2009.10.035","ISSN":"1097-6825","shortTitle":"Long-term clinical efficacy in grass pollen-induced rhinoconjunctivitis after treatment with SQ-standardized grass allergy immunotherapy tablet","journalAbbreviation":"J Allergy Clin Immunol","language":"English","author":[{"literal":"S. R. Durham"},{"literal":"W. Emminger"},{"literal":"A. Kapp"},{"literal":"G. Colombo"},{"literal":"J. G. de Monchy"},{"literal":"S. Rak"},{"literal":"G. K. Scadding"},{"literal":"J. S. Andersen"},{"literal":"B. Riis"},{"literal":"R. Dahl"}],"issued":{"date-parts":[["0000",1]]}}},{"id":66,"uris":["http://zotero.org/users/local/rNdLYwBI/items/K4TR3N9P"],"uri":["http://zotero.org/users/local/rNdLYwBI/items/K4TR3N9P"],"itemData":{"id":66,"type":"article-journal","title":"Sustained effects of grass pollen AIT","container-title":"Allergy","page":"50-2","volume":"66 Suppl 95","source":"Ovid Technologies","archive":"MEDLINE","archive_location":"21668855","abstract":"We report the sustained efficacy of the SQ-standardized grass allergy immunotherapy tablet Grazax (Phleum pratense 75000 SQ-T/2,800 BAU, ALK, Denmark) from a 5-year randomized, double-blind, placebo-controlled phase III trial. Adults with moderate-to-severe grass pollen allergy inadequately controlled by symptomatic medications were followed for 2 years after the completion of 3 years of treatment. The active group demonstrated a 31% reduction in median rhinoconjunctivitis symptom score over the season compared with placebo. Individual symptom scores favoured active treatment. Combined symptom and medication scores demonstrated a 33% reduction in medians with active treatment. Persistent clinical efficacy was accompanied by prolonged increases in allergen-specific IgG(4) antibodies and IgE-blocking factor, confirming clinical and immunological tolerance for at least 2 years after the treatment completion. No safety issues were identified during follow-up.Copyright © 2011 John Wiley &amp; Sons A/S.","DOI":"10.1111/j.1398-9995.2011.02639.x","ISSN":"1398-9995","shortTitle":"Sustained effects of grass pollen AIT","journalAbbreviation":"Allergy","language":"English","author":[{"literal":"S. R. Durham"},{"literal":"G. T. investigators"}],"issued":{"date-parts":[["0000",7]]}}},{"id":60,"uris":["http://zotero.org/users/local/rNdLYwBI/items/F5XSA9VH"],"uri":["http://zotero.org/users/local/rNdLYwBI/items/F5XSA9VH"],"itemData":{"id":60,"type":"article-journal","title":"SQ-standardized sublingual grass immunotherapy: confirmation of disease modification 2 years after 3 years of treatment in a randomized trial","container-title":"Journal of Allergy &amp; Clinical Immunology","page":"717-725.e5","volume":"129","issue":"3","source":"Ovid Technologies","archive":"MEDLINE","archive_location":"22285278","abstract":"BACKGROUND: The main aim of specific immunotherapy is sustained effect due to changes in the immune system that can be demonstrated only in long-term trials. OBJECTIVE: To investigate sustained efficacy and disease modification in a 5-year double-blind, placebo-controlled trial, including 2 years of blinded follow-up after completion of a 3-year period of treatment, with the SQ-standardized grass allergy immunotherapy tablet, Grazax (Phleum pratense 75,000 SQ-T/2,800 BAU,(*) ALK, Denmark) or placebo. METHODS: A randomized, double-blind, placebo-controlled, multinational, phase III trial included adults with a history of moderate-to-severe grass pollen-induced allergic rhinoconjunctivitis, with or without asthma, inadequately controlled by symptomatic medications. Two hundred thirty-eight participants completed the trial. End points included rhinoconjunctivitis symptom and medication scores, combined scores, asthma symptom and medication scores, quality of life, days with severe symptoms, immunologic end points, and safety parameters. RESULTS: The mean rhinoconjunctivitis daily symptom score was reduced by 25% to 36% (P &lt; .004) in the grass allergy immunotherapy tablet group compared with the placebo group over the 5 grass pollen seasons covered by the trial. The rhinoconjunctivitis DMS was reduced by 20% to 45% (P &lt; .022 for seasons 1-4; P = .114 for season 5), and the weighted rhinoconjunctivitis combined score was reduced by 27% to 41% (P &lt; .003) in favor of active treatment. The percentage of days with severe symptoms during the peak grass pollen exposure was in all seasons lower in the active group than in the placebo group, with relative differences of 49% to 63% (P &lt; .0001). Efficacy was supported by long-lasting significant effects on the allergen-specific antibody response. No safety issues were identified. CONCLUSION: The results confirm disease modification by SQ-standardized grass allergy immunotherapy tablet in addition to effective symptomatic treatment of allergic rhinoconjunctivitis.Copyright © 2012 American Academy of Allergy, Asthma &amp; Immunology. Published by Mosby, Inc. All rights reserved.","DOI":"10.1016/j.jaci.2011.12.973","ISSN":"1097-6825","shortTitle":"SQ-standardized sublingual grass immunotherapy: confirmation of disease modification 2 years after 3 years of treatment in a randomized trial","journalAbbreviation":"J Allergy Clin Immunol","language":"English","author":[{"literal":"S. R. Durham"},{"literal":"W. Emminger"},{"literal":"A. Kapp"},{"literal":"J. G. de Monchy"},{"literal":"S. Rak"},{"literal":"G. K. Scadding"},{"literal":"P. A. Wurtzen"},{"literal":"J. S. Andersen"},{"literal":"B. Tholstrup"},{"literal":"B. Riis"},{"literal":"R. Dahl"}],"issued":{"date-parts":[["0000",3]]}}},{"id":221,"uris":["http://zotero.org/users/local/rNdLYwBI/items/EEXIVA5F"],"uri":["http://zotero.org/users/local/rNdLYwBI/items/EEXIVA5F"],"itemData":{"id":221,"type":"article-journal","title":"Sublingual immunotherapy - Results from a multi-centre, randomised, double-blind, placebo-controlled study with a standardised birch and grass/rye pollen extract. [German]","container-title":"Allergologie","page":"525-534","volume":"24","issue":"11","source":"Ovid Technologies","archive":"Embase","archive_location":"2001418236","abstract":"Subcutaneous specific immunotherapy is accepted as a causal treatment of allergic rhinoconjunctivitis and/or mild to moderate asthma. During the last years clinical data for sublingual immunotherapy (SLIT) have improved. The benefits associated with SLIT are seen in the convenience of administration and the good safety profile. A new study was designed to prove efficacy and tolerability of SLIT in adults and children. In this multicentre, randomised study 68 patients (age &gt; 6 years) with clinically relevant seasonal allergic rhinitis, conjunctivitis and/or mild asthma sensitised to birch or grass/rye pollen were enrolled to either a standardised allergen extract (ORALVAC birch n = 21 resp. grass/rye = 28) or placebo (n = 19) by sublingual-swallow application. The therapy started with one drop of the lowest concentration of study medication and was increased to a maximum of 16 drops of the highest concentration. During maintenance therapy patients received the top dose every 2 days. The combined symptom-/medication score as a primary endpoint was recorded in patient diaries during pollen season before and after SLIT. Changes in skin reactivity measured by titrated skin prick test served as a secondary endpoint. Tolerability was estimated by incidence of local and systemic adverse events. Complete data were available from 49 patients. The duration of dose increase phase was approx, one month, maintenance therapy lasted 5,0 months (Verum) or 4,6 months (Placebo). There was a significant advantage in favour of the active treatment for the combined symptom/medication score (p = 0.035). Titrated skin prick testing revealed a significant reduction of skin sensitivity in the active group compared to placebo (p = 0.045). Local adverse events (e.g. stomatitis, pharyngitis) were more common in the active group (p = 0.05). There were no reports of serious or severe adverse events. In this study sublingual immunotherapy proved to be efficacious and well tolerated in children and adults with either birch or grass/rye pollen allergy.","ISSN":"0344-5062","shortTitle":"Sublingual immunotherapy - Results from a multi-centre, randomised, double-blind, placebo-controlled study with a standardised birch and grass/rye pollen extract. [German]","language":"German","author":[{"literal":"K. J. Drachenberg"},{"literal":"P. Pfeiffer"},{"literal":"E. Urban"}],"issued":{"date-parts":[["2001"]]}}},{"id":262,"uris":["http://zotero.org/users/local/rNdLYwBI/items/S5AFZMTZ"],"uri":["http://zotero.org/users/local/rNdLYwBI/items/S5AFZMTZ"],"itemData":{"id":262,"type":"article-journal","title":"Safety and efficacy of sublingual rush immunotherapy with grass allergen extracts. A double blind study.","abstract":"Thirty-four patients suffering from rhinoconjunctivitis with or without asthma due to grass pollen, were submitted to sublingual immunotherapy according to a double blind placebo controlled experimental plan; eighteen patients received the active therapy, sixteen the placebo. A rush preseasonal treatment schedule was followed in order to reach the maintenance dose in 15 days with two administrations per day; the top dose reached was then administered three times a week until the end of the pollen season. The symptoms and drugs related to rhinoconjunctivitis and asthma were recorded by means of diary cards and grass pollen counts were performed during the season. The actively treated group showed a reduction of symptoms of rhinoconjunctivitis and asthma and a lower intake of drugs for the same symptoms; all these differences resulted to be statistically significant. No patient showed local or systemic side effects of any relevance. According to these results of our study, sublingual rush immunotherapy is clinically effective and because of the ease of handling, the shortness of the treatment, the absence of relevant side effects and the high compliance of the patient can be considered as an alternative to classic injective immunotherapy in grass pollen allergic patients.","author":[{"literal":"Feliziani V"},{"literal":"Lattuada G"},{"literal":"Parmiani S"},{"literal":"Dall'Aglio PP."}]}},{"id":84,"uris":["http://zotero.org/users/local/rNdLYwBI/items/JWZZ4C6V"],"uri":["http://zotero.org/users/local/rNdLYwBI/items/JWZZ4C6V"],"itemData":{"id":84,"type":"article-journal","title":"Sustained effect of SQ-standardized grass allergy immunotherapy tablet on rhinoconjunctivitis quality of life","container-title":"Allergy","page":"753-7","volume":"65","issue":"6","source":"Ovid Technologies","archive":"MEDLINE","archive_location":"19886920","abstract":"BACKGROUND: The prevalence of allergic rhinoconjunctivitis has increased significantly over the past decades with grass pollen being a common trigger. The impact of allergy on patient's quality of life is substantial. AIM: To investigate the sustained effect on quality of life during the grass pollen season 1 year after 3 years of treatment with the SQ-standardized grass allergy immunotherapy tablet (AIT), Graza (Phleum pratense 75,000 SQ-T/2800 BAU; ALK, Denmark). METHODS: The trial was a randomized, parallel-group, double-blind, placebo-controlled trial in adult subjects with a history of moderate-severe grass pollen induced rhinoconjunctivitis inadequately controlled by symptomatic medications. Subjects received 3 years of grass AIT (n = 157) or placebo (n = 126), followed by 1 year of follow-up. Quality of life assessments were based on the standardized rhinoconjunctivitis quality of life questionnaire (RQLQ(S)); completed weekly during the entire grass pollen season. RESULTS: During follow-up, the overall RQLQ(S) score for the entire grass pollen season was significantly improved in the active group (relative difference to placebo: 23%, P = 0.004). The improvement was higher during the peak pollen season (28%, P = 0.001). The treatment effect of grass AIT during the follow-up year and the previous three treatment years was similar. Improvements were found in all seven RQLQ(S) domains. The RQLQ(S) as a function of the weekly average pollen counts showed a clear separation between the treatment groups (P &lt; 0.001). CONCLUSION: In subjects inadequately controlled by symptomatic medications, grass AIT provided sustained and clinically relevant improvements in rhinoconjunctivitis quality of life compared to placebo. The effect increased with increasing grass pollen exposure.","DOI":"10.1111/j.1398-9995.2009.02238.x","ISSN":"1398-9995","shortTitle":"Sustained effect of SQ-standardized grass allergy immunotherapy tablet on rhinoconjunctivitis quality of life","journalAbbreviation":"Allergy","language":"English","author":[{"literal":"L. Frolund"},{"literal":"S. R. Durham"},{"literal":"M. Calderon"},{"literal":"W. Emminger"},{"literal":"J. S. Andersen"},{"literal":"P. Rask"},{"literal":"R. Dahl"}],"issued":{"date-parts":[["0000",6,1]]}}},{"id":263,"uris":["http://zotero.org/users/local/rNdLYwBI/items/382DVPZ2"],"uri":["http://zotero.org/users/local/rNdLYwBI/items/382DVPZ2"],"itemData":{"id":263,"type":"article-journal","title":"House-dust-mite sublingual-swallow immunotherapy (SLIT) in perennial rhinitis: a double-blind, placebo-controlled study.","abstract":"Background: The safety and efficacy of sublingual-swallow immunotherapy (SLIT) in rhinitis caused by house-dust mite were evaluated in a double-blind, placebo-controlled study including 75 patients for 24 months.\n\nMethods: Patients received either placebo or SLIT with a standardized Dermatophagoides pteronyssinus (D.pt.) –D. farinae (D.f.) 50/50 extract. The mean cumulative dose was 90</w:instrText>
      </w:r>
      <w:r w:rsidR="00D20980">
        <w:rPr>
          <w:rFonts w:ascii="Calibri" w:eastAsia="Calibri" w:hAnsi="Calibri" w:cs="Calibri"/>
          <w:bCs/>
          <w:sz w:val="22"/>
          <w:szCs w:val="22"/>
          <w:lang w:val="en-US"/>
        </w:rPr>
        <w:instrText> </w:instrText>
      </w:r>
      <w:r w:rsidR="00D20980">
        <w:rPr>
          <w:rFonts w:ascii="Garamond" w:hAnsi="Garamond" w:cs="Arial"/>
          <w:bCs/>
          <w:sz w:val="22"/>
          <w:szCs w:val="22"/>
          <w:lang w:val="en-US"/>
        </w:rPr>
        <w:instrText xml:space="preserve">000 IR, equivalent to 2.2 mg of Der p 1 and 1.7 mg of Der f I. Symptom and medication scores were assessed throughout the study. Exposure to house-dust mite, skin sensitivity, and serum specific IgE and IgG4 were assessed before starting treatment and after 12 and 24 months.\n\nResults: Seventy-two patients (36 active–36 placebo) were eligible for intent-to-treat analysis. Thirty-six patients dropped out of the study. The number of patients who dropped out due to lack of efficacy was eight out of 37 (21.6%) in the active treatment group compared to 15 out of 38 (39.5%) in the placebo group (chi-square=2.81, P=0.09). Total symptom and medication scores decreased significantly after 12 and 24 months (P&lt;0.05) of treatment in both groups, but no significant difference was observed between the active and placebo groups. After 24 months, the number of patients with high levels of indoor allergenic load decreased significantly in both groups compared to baseline data (P=0.01). Specific IgE (D.pt. and D.f.) increased significantly in the active treatment group after 12 and 24 months, while no change was observed in the placebo group. Specific IgG4 levels were not significantly modified in either group. Two patients in each group reported mild adverse effects. No severe adverse effects were reported.\n\nConclusions: We conclude that SLIT in rhinitis caused by house-dust mite was safe, but there was a lack of consistent clinical benefit compared to placebo, probably due to the impact of the allergen avoidance measures that lowered the allergen burden.","author":[{"literal":"Guez S"},{"literal":"Vatrinet C"},{"literal":"Fadel R"},{"literal":"Andre C."}]}},{"id":80,"uris":["http://zotero.org/users/local/rNdLYwBI/items/RVARSZGE"],"uri":["http://zotero.org/users/local/rNdLYwBI/items/RVARSZGE"],"itemData":{"id":80,"type":"article-journal","title":"Five-grass pollen 300IR SLIT tablets: efficacy and safety in children and adolescents","container-title":"Pediatric Allergy &amp; Immunology","page":"970-6","volume":"21","issue":"6","source":"Ovid Technologies","archive":"MEDLINE","archive_location":"20718927","abstract":"The efficacy and safety of five-grass pollen 300IR sublingual immunotherapy (SLIT) tablets (Stallergenes SA, France) have previously been demonstrated in paediatric patients. This report presents additional data concerning efficacy at pollen peak, efficacy and safety according to age, nasal and ocular symptoms, use of rescue medication, satisfaction with treatment and compliance. Children (5-11 yr) and adolescents (12-17 yr) with grass pollen-allergic rhinoconjunctivitis were included in a multinational, randomized, double-blind, placebo-controlled study and received either a 300IR five-grass pollen tablet or placebo daily in a pre- (4 months) and co-seasonal protocol. The severity of six symptoms (sneezing, rhinorrhoea, nasal congestion, nasal and ocular pruritis, and tearing) was scored, and rescue medication use was recorded daily during the pollen season. Patient satisfaction was recorded at the season end. A total of 161 children and 117 adolescents were evaluated (n = 267). 300IR SLIT was effective over the whole season (p = 0.0010) and at the pollen peak (p = 0.0009). The adjusted mean difference between 300IR and placebo groups was significant for both nasal (p = 0.0183) and ocular (p &lt; 0.0001) symptoms. Rescue medication use was statistically lower in the SLIT group during the pollen season and at the pollen peak (both p &lt; 0.05). More patients in the SLIT group were satisfied with their treatment compared to placebo (83.2% vs. 68.1%, p = 0.0030), and compliance was high (SLIT 93.9% of patients were compliant, placebo 94.8% of patients were compliant). SLIT was well tolerated by children and adolescents. 300IR five-grass pollen tablets are effective and safe during the pollen season and at the pollen peak in children and adolescents with grass pollen rhinoconjunctivitis.Copyright (c) 2010 John Wiley &amp; Sons A/S.","DOI":"10.1111/j.1399-3038.2010.01050.x","ISSN":"1399-3038","shortTitle":"Five-grass pollen 300IR SLIT tablets: efficacy and safety in children and adolescents","journalAbbreviation":"Pediatr Allergy Immunol","language":"English","author":[{"literal":"S. Halken"},{"literal":"L. Agertoft"},{"literal":"J. Seidenberg"},{"literal":"C. P. Bauer"},{"literal":"F. Payot"},{"literal":"M. F. Martin-Munoz"},{"literal":"M. Bartkowiak-Emeryk"},{"literal":"A. Vereda"},{"literal":"S. Jean-Alphonse"},{"literal":"M. Melac"},{"literal":"M. Le Gall"},{"literal":"U. Wahn"}],"issued":{"date-parts":[["0000",9]]}}},{"id":80,"uris":["http://zotero.org/users/local/rNdLYwBI/items/RVARSZGE"],"uri":["http://zotero.org/users/local/rNdLYwBI/items/RVARSZGE"],"itemData":{"id":80,"type":"article-journal","title":"Five-grass pollen 300IR SLIT tablets: efficacy and safety in children and adolescents","container-title":"Pediatric Allergy &amp; Immunology","page":"970-6","volume":"21","issue":"6","source":"Ovid Technologies","archive":"MEDLINE","archive_location":"20718927","abstract":"The efficacy and safety of five-grass pollen 300IR sublingual immunotherapy (SLIT) tablets (Stallergenes SA, France) have previously been demonstrated in paediatric patients. This report presents additional data concerning efficacy at pollen peak, efficacy and safety according to age, nasal and ocular symptoms, use of rescue medication, satisfaction with treatment and compliance. Children (5-11 yr) and adolescents (12-17 yr) with grass pollen-allergic rhinoconjunctivitis were included in a multinational, randomized, double-blind, placebo-controlled study and received either a 300IR five-grass pollen tablet or placebo daily in a pre- (4 months) and co-seasonal protocol. The severity of six symptoms (sneezing, rhinorrhoea, nasal congestion, nasal and ocular pruritis, and tearing) was scored, and rescue medication use was recorded daily during the pollen season. Patient satisfaction was recorded at the season end. A total of 161 children and 117 adolescents were evaluated (n = 267). 300IR SLIT was effective over the whole season (p = 0.0010) and at the pollen peak (p = 0.0009). The adjusted mean difference between 300IR and placebo groups was significant for both nasal (p = 0.0183) and ocular (p &lt; 0.0001) symptoms. Rescue medication use was statistically lower in the SLIT group during the pollen season and at the pollen peak (both p &lt; 0.05). More patients in the SLIT group were satisfied with their treatment compared to placebo (83.2% vs. 68.1%, p = 0.0030), and compliance was high (SLIT 93.9% of patients were compliant, placebo 94.8% of patients were compliant). SLIT was well tolerated by children and adolescents. 300IR five-grass pollen tablets are effective and safe during the pollen season and at the pollen peak in children and adolescents with grass pollen rhinoconjunctivitis.Copyright (c) 2010 John Wiley &amp; Sons A/S.","DOI":"10.1111/j.1399-3038.2010.01050.x","ISSN":"1399-3038","shortTitle":"Five-grass pollen 300IR SLIT tablets: efficacy and safety in children and adolescents","journalAbbreviation":"Pediatr Allergy Immunol","language":"English","author":[{"literal":"S. Halken"},{"literal":"L. Agertoft"},{"literal":"J. Seidenberg"},{"literal":"C. P. Bauer"},{"literal":"F. Payot"},{"literal":"M. F. Martin-Munoz"},{"literal":"M. Bartkowiak-Emeryk"},{"literal":"A. Vereda"},{"literal":"S. Jean-Alphonse"},{"literal":"M. Melac"},{"literal":"M. Le Gall"},{"literal":"U. Wahn"}],"issued":{"date-parts":[["0000",9]]}}},{"id":12289,"uris":["http://zotero.org/users/local/SC6WjBX3/items/N4KBBV69"],"uri":["http://zotero.org/users/local/SC6WjBX3/items/N4KBBV69"],"itemData":{"id":12289,"type":"article-journal","title":"Immunotherapy with sublingual birch pollen extract. A short-term double-blind placebo study","container-title":"Journal of investigational allergology &amp; clinical immunology","page":"165-71","volume":"8","issue":"3","archive_location":"CN-00687136","abstract":"The aim of this double-blind placebo-controlled study was to evaluate the efficacy and tolerability of short-term birch pollen sublingual immunotherapy. Forty-one patients suffering from allergic rhinoconjunctivitis caused by Betula alba were included. Exclusion criteria were the following: undergoing immunotherapy within the last 2 years, contraindications to immunotherapy, pregnancy and nursing. The treatment schedule comprised a 28-day basic course, followed by a 3-month maintenance treatment. The evaluation of the parameters was performed before treatment and 4 months after the last maintenance dose. Skin prick test and conjunctival provocation test (CPT) in a dilution series were carried out to determine the threshold of the reaction. The objective parameters used were the diameter of the skin wheals and the lowest concentration, of the allergen extract to induce the symptoms of itching and reddening of the eyes. The allergic reaction in general was evaluated with the help of a 2-h birch pollen challenge in the Vienna Challenge Chamber (VCC); nasal flow and resistance was measured by rhinomanometry; and nasal secretion was quantified by weighing used handkerchiefs. Bronchial reactions were objectified by spirometry; subjective symptoms of the eyes, the nose and the bronchial tract were documented by the patients via a visual analog scale. Birch pollen specific IgE and IgG were evaluated by monoclonal antibody enzyme immunoassay before (T0) and after (T1) treatment. For statistics p &lt; 0.05 was applied. At T0 there was no decisive difference in the in vitro and in vivo results between the two groups. After the treatment period (T1), actively treated patients showed a significantly higher tolerance to the birch pollen CPT (p &lt; 0.01). The skin reaction was significantly lower than in the placebo group. Furthermore, actively treated patients produced less than half of the nasal secretion of placebo-treated patients during the challenge session. The rhinomanometry analysis during the challenge showed significant differences for verum and placebo in favor of the actively treated patients (p = 0.033). There was no significant difference in the specific IgE and IgG concentrations. The side effects and compliance during the treatment were comparable in both groups. In conclusion, sublingual immunotherapy is a well tolerated and clinically effective method of treatment.","shortTitle":"Immunotherapy with sublingual birch pollen extract. A short-term double-blind placebo study","author":[{"literal":"F. Horak"},{"literal":"P. Stübner"},{"literal":"U. E. Berger"},{"literal":"B. Marks"},{"literal":"J. Toth"},{"literal":"S. Jäger"}],"issued":{"date-parts":[["1998"]]}}},{"id":4745,"uris":["http://zotero.org/users/local/SC6WjBX3/items/WGPUID7Z"],"uri":["http://zotero.org/users/local/SC6WjBX3/items/WGPUID7Z"],"itemData":{"id":4745,"type":"article-journal","title":"Early onset of action of a 5-grass-pollen 300-IR sublingual immunotherapy tablet evaluated in an allergen challenge chamber","container-title":"Journal of Allergy and Clinical Immunology","page":"471-477.e1","volume":"124","issue":"3","source":"Ovid Technologies","archive":"Embase","archive_location":"2009459024","abstract":"Background: The efficacy and safety of a 5-grass-pollen sublingual immunotherapy (SLIT) tablet (Stallergenes SA, Antony, France) have been evaluated in clinical studies during the pollen season. The allergen challenge chamber (ACC) has been developed as a pharmacodynamic assessment tool to control the environmental allergens and to avoid all problems associated with unpredictable pollen seasons. Objective: We sought to evaluate the onset of action and efficacy of 300-IR (index of reactivity) SLIT tablets by using an ACC. Methods: Patients with grass pollen-induced rhinoconjunctivitis were randomized into the active or placebo groups. A standardized allergen challenge with grass pollen and symptom evaluation every 15 minutes was performed at baseline, 1 week, and 1, 2, and 4 months of treatment. The primary end point was the average rhinoconjunctivitis total symptom score (ARTSS). Allergen-specific basophil activation, T-cell proliferation, and plasmatic IgE and IgG responses were assessed before and after treatment. Results: In the intention-to-treat population (n = 89) a significant treatment effect was achieved after the first month (P = .0042) and second month (P = .0203) and was maintained through to the fourth month (P = .0007). In the active group the ARTSS (means +/- SDs) decreased at each challenge: week 1, 7.40 +/- 2.682; month 1, 5.89 +/- 2.431; month 2, 5.09 +/- 2.088; and month 4, 4.85 +/- 1.999. An improvement (vs placebo) of 29.3% for the mean ARTSS (median, 33.3%) was observed at end point. Furthermore, the induction of grass pollen allergen-specific IgGs was associated with clinical response. The most frequent adverse reactions were local: oral pruritus, ear pruritus, and throat irritation. Conclusions: In this ACC study the 300-IR 5-grass-pollen SLIT tablets had a significant effect on rhinoconjunctivitis symptoms (vs placebo) from the first month of treatment onward. © 2009 American Academy of Allergy, Asthma &amp; Immunology.","DOI":"10.1016/j.jaci.2009.06.006","ISSN":"0091-6749","shortTitle":"Early onset of action of a 5-grass-pollen 300-IR sublingual immunotherapy tablet evaluated in an allergen challenge chamber","language":"English","author":[{"literal":"F. Horak"},{"literal":"P. Zieglmayer"},{"literal":"R. Zieglmayer"},{"literal":"P. Lemell"},{"literal":"P. Devillier"},{"literal":"A. Montagut"},{"literal":"M. Melac"},{"literal":"S. Galvain"},{"literal":"S. Jean-Alphonse"},{"literal":"L. Van Overtvelt"},{"literal":"P. Moingeon"},{"literal":"M. Le Gall"}],"issued":{"date-parts":[["0000",9]]}}},{"id":4745,"uris":["http://zotero.org/users/local/SC6WjBX3/items/WGPUID7Z"],"uri":["http://zotero.org/users/local/SC6WjBX3/items/WGPUID7Z"],"itemData":{"id":4745,"type":"article-journal","title":"Early onset of action of a 5-grass-pollen 300-IR sublingual immunotherapy tablet evaluated in an allergen challenge chamber","container-title":"Journal of Allergy and Clinical Immunology","page":"471-477.e1","volume":"124","issue":"3","source":"Ovid Technologies","archive":"Embase","archive_location":"2009459024","abstract":"Background: The efficacy and safety of a 5-grass-pollen sublingual immunotherapy (SLIT) tablet (Stallergenes SA, Antony, France) have been evaluated in clinical studies during the pollen season. The allergen challenge chamber (ACC) has been developed as a pharmacodynamic assessment tool to control the environmental allergens and to avoid all problems associated with unpredictable pollen seasons. Objective: We sought to evaluate the onset of action and efficacy of 300-IR (index of reactivity) SLIT tablets by using an ACC. Methods: Patients with grass pollen-induced rhinoconjunctivitis were randomized into the active or placebo groups. A standardized allergen challenge with grass pollen and symptom evaluation every 15 minutes was performed at baseline, 1 week, and 1, 2, and 4 months of treatment. The primary end point was the average rhinoconjunctivitis total symptom score (ARTSS). Allergen-specific basophil activation, T-cell proliferation, and plasmatic IgE and IgG responses were assessed before and after treatment. Results: In the intention-to-treat population (n = 89) a significant treatment effect was achieved after the first month (P = .0042) and second month (P = .0203) and was maintained through to the fourth month (P = .0007). In the active group the ARTSS (means +/- SDs) decreased at each challenge: week 1, 7.40 +/- 2.682; month 1, 5.89 +/- 2.431; month 2, 5.09 +/- 2.088; and month 4, 4.85 +/- 1.999. An improvement (vs placebo) of 29.3% for the mean ARTSS (median, 33.3%) was observed at end point. Furthermore, the induction of grass pollen allergen-specific IgGs was associated with clinical response. The most frequent adverse reactions were local: oral pruritus, ear pruritus, and throat irritation. Conclusions: In this ACC study the 300-IR 5-grass-pollen SLIT tablets had a significant effect on rhinoconjunctivitis symptoms (vs placebo) from the first month of treatment onward. © 2009 American Academy of Allergy, Asthma &amp; Immunology.","DOI":"10.1016/j.jaci.2009.06.006","ISSN":"0091-6749","shortTitle":"Early onset of action of a 5-grass-pollen 300-IR sublingual immunotherapy tablet evaluated in an allergen challenge chamber","language":"English","author":[{"literal":"F. Horak"},{"literal":"P. Zieglmayer"},{"literal":"R. Zieglmayer"},{"literal":"P. Lemell"},{"literal":"P. Devillier"},{"literal":"A. Montagut"},{"literal":"M. Melac"},{"literal":"S. Galvain"},{"literal":"S. Jean-Alphonse"},{"literal":"L. Van Overtvelt"},{"literal":"P. Moingeon"},{"literal":"M. Le Gall"}],"issued":{"date-parts":[["0000",9]]}}},{"id":264,"uris":["http://zotero.org/users/local/rNdLYwBI/items/V7DDTTQ8"],"uri":["http://zotero.org/users/local/rNdLYwBI/items/V7DDTTQ8"],"itemData":{"id":264,"type":"article-journal","title":"Double-blind placebo-controlled study of sublingual immunotherapy with house dust mite extract (D.pt.) in children.","abstract":"Safety and efficacy of sublingual (sublingual-swallow) immunotherapy\n(IT) with house dust mite extract were evaluated in 30 children (6 - 152/3\nyears of age) over the first 12 months of an ongoing study. The cumulative\ndose was 570 |ag Der p I (five times that administered with subcutaneous\ntherapy). Safety: One patient on active treatment dropped out after 8 weeks\nbecause of a subjective feeling of severe weakness, questionably induced\nby the therapy. Five patients on active therapy and one patient on placebo\nreported minor local side effects. Efficacy: Pulmonary symptoms were reduced\nafter 12 months in actively treated asthmatics, but this was not consistent\nwith the lack of improvement in bronchial reactivity, skin sensitivity\nand specific IgG and IgG4 against D.pt. in this group. In patients with rhinitis\nnasal sensitivity was reduced in the placebo group without concomitant\nimprovement in the nasal symptom score. Specific IgE (D.pt. and D.f.) increased\nsignificantly more in the active treatment group after 3 and 12\nmonths. We conclude that sublingual IT over 12 months with the fivefold\nDer p 1 dose of subcutaneous IT was well tolerated, but there was no consistent\nclinical or immunological benefit compared to placeboj","author":[{"literal":"Hirsch T"},{"literal":"Sahn M"},{"literal":"Leupold W."}]}},{"id":265,"uris":["http://zotero.org/users/local/rNdLYwBI/items/56W2JBST"],"uri":["http://zotero.org/users/local/rNdLYwBI/items/56W2JBST"],"itemData":{"id":265,"type":"article-journal","title":"Sublingual immunotherapy with a standardised grass pollen extract: a double-blind, placebo-controlled study.","abstract":"Background: to asses the efficacy and safety of sublingual immunotherapy in patients with allergic rhinitis/conjunctivitis, a double blind placebo controlled study was performed.\n\nMethods and results: fifty-seven (57) patients with a well-documented history of seasonal grass pollen allergy were evaluated in a DBPC trial over a period of 10 months (January to November 1995) with a view to investigating the efficacy and safety of sublingual immunotherapy with a grass pollen extract, 9,500 BU/ml. The course of treatment consisted of an incremental phase of approximately 3 weeks followed by a twice weekly maintenance dosage of 9,500 BU. Compared with the placebo group (30 patients), the group treated with grass pollen extract (27 patients) showed a significant (p &lt; 0.03) lower mean severity of allergic complaints, i. e. sneezing, and itchy nose, a watery runny nose and itching of the eyes during the maximum pollen counts of the season. The use of anti-allergic medication was similar in the two groups.\n\nBoth groups showed a significant increase in grass-pollen-specific IgG serum levels. However, the increase shown in the patients treated with grass pollen extract occurred earlier in the season and was significantly (p &lt; 0.002) higher than the increase detected in the placebo group. Side effects were limited to a small number of generally mild local reactions.\n\nConclusions: the treatment with sublingually applied grass pollen extract in patients suffering from allergic rhinoconjunctivitis caused by grass pollen was well tolerated and served to reduce the severity of allergic complaints, without reducing the consumption of anti-allergic medication.\n\nKey words: Sublingual. Immunotherapy. Grass pollen. Allergic rhinoconjunctivitis. Specific IgG.\n\nAllergol et Immunopathol 1998;26:234-40.","author":[{"literal":"Hordijk GJ"},{"literal":"Antvelink JB"},{"literal":"Luwema RA."}]}},{"id":266,"uris":["http://zotero.org/users/local/rNdLYwBI/items/Q9JVAUHP"],"uri":["http://zotero.org/users/local/rNdLYwBI/items/Q9JVAUHP"],"itemData":{"id":266,"type":"article-journal","title":"Safety of specific sublingual immunotherapy with SQ standardized grass allergen tablets in children.","abstract":"The aim of the study was to confirm the safety of an orodispersible grass\nallergen tablet 75,000 SQ-T (Grazax, ALK-Abello´ A/S, Hørsholm,\nDenmark) in children aged 5–12 yr. The study was randomized, doubleblinded\nand placebo-controlled. Sixty children aged 5–12 yr suffering\nfrom grass pollen-induced rhinoconjunctivitis (with or without asthma)\nfrom five centres in two countries (three in Germany and two in Spain)\nparticipated in the study. They were randomized at the ratio of 3:1 as\nreceiving either Grazax or placebo tablet given sublingually once daily\nfor 28 days outside the grass pollen season. A total of 810 treatmentrelated\nadverse events were reported in the Grazax group. The majority\nof these were local reactions in the mouth or throat and were mostly\nmild (71%) to moderate (27%) in severity and resolved within days.\nThirty-five (78%) subjects treated with Grazax and five (33%) treated\nwith placebo reported at least one treatment-related adverse event. Oral\npruritus, throat irritation, mouth oedema and ear pruritus appeared as\nthe most frequently reported treatment-related adverse events. 62% (28\nof 45) of the actively treated subjects reported oral pruritus, 36% (16 of\n45) throat irritation, 31% (14 of 45) mouth oedema and 22% (10 of 45)\near pruritus. Two actively treated subjects withdrew from the study: one\nsubject due to four adverse events (moderate eye pruritus, moderate\npharyngolaryngeal pain, moderate non-cardiac chest pain and moderate\ndysphagia) and one subject due to a serious adverse event (asthmatic\nattack). The subjects recovered completely from the events. In conclusion,\nin the present study, Grazax was in general tolerated in a paediatric\npopulation and considered suitable for further clinical\ninvestigations in children.","author":[{"literal":"Ibañez MD"},{"literal":"Kaiser F"},{"literal":"Knecht R"},{"literal":"Armentia A"},{"literal":"Schöpfer H"},{"literal":"Tholstrup B"},{"literal":"et al."}]}},{"id":267,"uris":["http://zotero.org/users/local/rNdLYwBI/items/UUQZBQ2K"],"uri":["http://zotero.org/users/local/rNdLYwBI/items/UUQZBQ2K"],"itemData":{"id":267,"type":"article-journal","title":"Immunomodulation during sublingual therapy in allergic children.","abstract":"The clinical efficacy of sublingual immunotherapy (SLIT) has been demonstrated, but its mechanism of action is still controversial. The most recent experimental observations suggest that a critical role in the modulation of immune response is sustained by Th2 cytokines, such as interleukin-4 (IL-4), IL-5 and IL-13, by co-stimulatory molecules, such as CD40 on B cells, and by hormones and neuropeptides. To better understand whether SLIT affects immune responses we used a double-blind placebo-controlled design. Eighty-six children with mild asthma due to allergy to Dermatophagoides pteronyssinus (33 of whom also had rhinoconjunctivitis) were randomly assigned SLIT (n = 47) or placebo (n = 39). We assessed symptom scores using diary cards of each patient and determined the expression of CD40 on B cells and the serum concentration of ECP, IL-13, prolactin (PRL) and ACTH at enrolment and after 6 months of therapy. We observed a significant reduction in asthma and rhinitis scores in the immunotherapy group compared with the placebo group, no variation in CD40 and ACTH, but a significant decrease in ECP, IL-13 and PRL after 6 months of therapy (p &lt;0.01). Our results confirm the efficacy and safety of SLIT, and lead us to believe that it could modulate the synthesis of Th2 cytokines, as revealed from the decrease of IL-13. In addition, the reduction of PRL might be a signal of reduced activation of T lymphocytes.","author":[{"literal":"Ippoliti F"},{"literal":"De Santis W"},{"literal":"Volterrani A"},{"literal":"Lenti L"},{"literal":"Canitano N"},{"literal":"Lucarelli S"},{"literal":"et al."}]}},{"id":222,"uris":["http://zotero.org/users/local/rNdLYwBI/items/EK9W5WVQ"],"uri":["http://zotero.org/users/local/rNdLYwBI/items/EK9W5WVQ"],"itemData":{"id":222,"type":"article-journal","title":"Sublingual immunotherapy is effective and safe in children","container-title":"Alergia Astma Immunologia","page":"139-144","volume":"16","issue":"3","source":"Ovid Technologies","archive":"Embase","archive_location":"2012095768","abstract":"Introduction. The results of recent metaanalyses showed the effectiveness of SLIT (sublingual immunotherapy) in allergic rhinitis and asthma in children allergic to grass pollen. However, in some metaanalyses high variability of the results of these trials weaken the power of conclusion. In the present study we used the highest dose of extract (of the ones registered in Poland). Aim of the study. To study the efficacy and safety of sublingual immunotherapy given pre-coseasonally (starting before the pollen season and continuing until the end of it) and its effect on inflammatory parameters in children with rhinitis allergic to grass pollen. Materials and methods. Thirty children, recruited from our outpatient allergy clinic, with rhinitis, sensitive to grass pollen, participated in the 2-year prospective, randomized, double-blind, placebo-controlled trial. All patients were randomized according to a computer-generated allocation schedule into the two treatment arms: the pre-coseasonal SLIT group (n= 15) (Staloral 300 IR, Stallergenes), and the placebo group (n=15). We analyzed the effect of SLIT on allergic rhinitis and ocular symptoms, the use of rescue medication, lung function, FENO and bronchial hyperreactivity. Results. In the second year of immunotherapy we observed the reduction of nasal and ocular symptoms, significant decrease in the use of rescue medication and FeNO level as compared to the placebo group and to the first year of immunotherapy. We did not observe any significant changes in the lung function and bronchial hyperreactivity after immunotherapy. Conclusions. The applied regimen of SLIT was effective and safe in children with rhinitis allergic to grass pollen. The results suggest that the measurement of FENO level is clinically useful in monitoring SLIT in children. © Alergia Astma Immunologia 2011.","ISSN":"1427-3101","shortTitle":"Sublingual immunotherapy is effective and safe in children","language":"English, Polish","author":[{"literal":"I. Kaluzinska-Parzyszek"},{"literal":"P. Majak"},{"literal":"J. Jerzynska"},{"literal":"K. Smejda"},{"literal":"I. Stelmach"}],"issued":{"date-parts":[["2011"]]}}},{"id":174,"uris":["http://zotero.org/users/local/rNdLYwBI/items/ZVXG5WPV"],"uri":["http://zotero.org/users/local/rNdLYwBI/items/ZVXG5WPV"],"itemData":{"id":174,"type":"article-journal","title":"Double-blind placebo-controlled evaluation of sublingual-swallow immunotherapy with standardized Parietaria judaica extract in children with allergic rhinoconjunctivitis","container-title":"Journal of Allergy &amp; Clinical Immunology","page":"425-32","volume":"104","issue":"2 Pt 1","source":"Ovid Technologies","archive":"MEDLINE","archive_location":"10452766","abstract":"BACKGROUND: Sublingual-swallow immunotherapy was recently recognized in the World Health Organization Position Paper (Allergen immunotherapy: therapeutic vaccines for allergic diseases) \"as a viable alternative to parenteral injection therapy to treat allergic diseases\" in adults. More controlled studies were required to assess the efficacy and safety of this treatment in children. OBJECTIVE: This study was carried out to assess the clinical efficacy and safety profile of sublingual-swallow immunotherapy with high-dose allergen in children with allergies. METHODS: We used a double-blind placebo-controlled design. Forty-one children with Parietaria -induced rhinoconjunctivitis were randomized to receive sublingual standardized Parietaria judaica extract (n = 20) or placebo (n = 21) for 2 years. The cumulative dose of allergen was 375 times higher than that used in parenteral immunotherapy and the cumulative dose of Par j 1 major allergen was 52.5 mg over 2 years. The main efficacy assessment criteria were symptoms and rescue medication scores recorded on the patients' diary cards. Secondary criteria were changes in skin and conjunctival specific reactivity as well as blood parameters, analyzed after 1 and 2 years of immunotherapy. The safety of the treatment was assessed by evaluating the frequency and severity of adverse effects. RESULTS: A significant reduction in rhinitis symptoms was observed in the active treatment group during the second season (P =.02), with no difference in medication scores. A significant decrease in skin reactivity (P =.002 after 2 years of treatment) and an increase in the threshold dose for conjunctival allergen provocation test (P =.02) were observed in the active treatment group compared with the group receiving placebo. A significant increase in specific IgG(4 ) levels (P =.02) was also observed in the active group. Immunotherapy was well tolerated. CONCLUSION: Sublingual-swallow immunotherapy in Parietaria -allergic children provided a clinical benefit and a decreased specific reactivity to the allergen. The safety profile of this treatment, which constitutes an important issue, indicated good tolerance and compliance.","ISSN":"0091-6749","shortTitle":"Double-blind placebo-controlled evaluation of sublingual-swallow immunotherapy with standardized Parietaria judaica extract in children with allergic rhinoconjunctivitis","journalAbbreviation":"J Allergy Clin Immunol","language":"English","author":[{"literal":"M. La Rosa"},{"literal":"C. Ranno"},{"literal":"C. Andre"},{"literal":"F. Carat"},{"literal":"M. A. Tosca"},{"literal":"G. W. Canonica"}],"issued":{"date-parts":[["0000",8]]}}},{"id":243,"uris":["http://zotero.org/users/local/rNdLYwBI/items/FXX4B8QD"],"uri":["http://zotero.org/users/local/rNdLYwBI/items/FXX4B8QD"],"itemData":{"id":243,"type":"article-journal","title":"Effects on inflammation parameters of a double-blind, placebo controlled one-year course of SLIT in children monosensitized to mites","container-title":"Allergy","page":"657-662","volume":"58","issue":"7","archive_location":"WOS:000183731000019","abstract":"Background: Clinical documentation about effects on local markers of inflammation of sublingual immunotherapy (SLIT) in children is still poor. Methods: Twenty-four children (age range 4-16 years, average 8.5 years) monosensitized to house dust mites (HDMs) were randomized to receive active or placebo SLIT for this allergen according to a double-blind, placebo-controlled design. Before treatment and 10-12 months later the following parameters were checked: ECP and tryptase in sputum and nasal secretion, serum and nasal mite-specific IgE (sIgE), allergen-specific nasal challenge test (sNCT), nasal symptoms and tryptase after sNCT. Results: Nasal tryptase and nasal IgE in basal conditions were unchanged in treated children but significantly increased in untreated children (P = 0.0156 and P = 0.0313, respectively). The threshold for sNCT was unchanged in both groups of children, but the symptom score after sNCT was unchanged in the placebo group and significantly decreased in the active group (P = 0.0084). The nasal tryptase after sNCT was unchanged in the active group and significantly increased in the placebo group (P = 0.0218). Intergroup comparison showed a significant difference in oral tryptase and nasal tryptase after sNCT in favour of the active group. Conclusions: These interim results after only 1 year of treatment show that SLIT in children monosensitized to HDMs is able to avoid the spontaneous increase in both nasal sIgE antibodies and in local allergic inflammation in basal conditions. These outcomes are confirmed and supported by the decrease of symptoms in the active group combined with the increase of nasal tryptase only in the control group in both cases after sNCT.","DOI":"10.1034/j.1398-9995.2003.00193.x","ISSN":"0105-4538","shortTitle":"Effects on inflammation parameters of a double-blind, placebo controlled one-year course of SLIT in children monosensitized to mites","author":[{"literal":"F. Marcucci"},{"literal":"L. Sensi"},{"literal":"F. Frati"},{"literal":"R. Bernardini"},{"literal":"E. Novembre"},{"literal":"A. Barbato"},{"literal":"S. Pecora"}],"issued":{"date-parts":[["0000",7]]}}},{"id":234,"uris":["http://zotero.org/users/local/rNdLYwBI/items/W58EM5JM"],"uri":["http://zotero.org/users/local/rNdLYwBI/items/W58EM5JM"],"itemData":{"id":234,"type":"article-journal","title":"Efficacy and quality of life with once-daily sublingual immunotherapy with grasses plus olive pollen extract without updosing","container-title":"Journal of investigational allergology &amp; clinical immunology","page":"399-405","volume":"17","issue":"6","archive_location":"CN-00621833","abstract":"OBJECTIVE: The purpose of this randomized, double-blind, placebo-controlled study was to evaluate the clinical efficacy and tolerance of once-daily sublingual immunotherapy without updosing. Reduction in symptoms and medication use was the primary endpoint. METHODS: One hundred five patients with rhinitis and/or asthma due to grass and olive sensitization were randomized to be treated with placebo or active sublingual immunotherapy with the SLITone grass mix plus olive pollen extract for 6 months before the 2005 pollen season. Patients recorded symptoms and medication intake for 8 weeks during the pollen seasons in 2004 (n=37) and 2005 (n=85). RESULTS: Allergic symptoms were significantly decreased in the active immunotherapy group (P = .004) but not in the placebo group. There were no differences in scores between groups during the 2005 pollen season. Subjective assessments on a visual analog scale and a quality-of-life questionnaire indicated an improvement in actively treated patients with significant differences in both symptoms and medication use (P = .006). The rate of systemic adverse reactions was comparable in the 2 groups. No anaphylactic or severe adverse reactions were reported. Local adverse reactions, which were more common in the active immunotherapy group, were mostly immediate, were limited to the lips and mouth, and did not require treatment. CONCLUSION: Once-daily sublingual immunotherapy without updosing was well tolerated. The actively treated patients showed a significant reduction in symptom and medication scores and an improvement in their quality of life although there were no significant differences between the groups probably due to the low allergen season in which the study was evaluated.","shortTitle":"Efficacy and quality of life with once-daily sublingual immunotherapy with grasses plus olive pollen extract without updosing","author":[{"literal":"A. Moreno-Ancillo"},{"literal":"C. Moreno"},{"literal":"P. Ojeda"},{"literal":"C. Domínguez"},{"literal":"M. J. Barasona"},{"literal":"A. García-Cubillana"},{"literal":"S. Martín"}],"issued":{"date-parts":[["2007"]]}}},{"id":12,"uris":["http://zotero.org/users/local/rNdLYwBI/items/E56ECWHE"],"uri":["http://zotero.org/users/local/rNdLYwBI/items/E56ECWHE"],"itemData":{"id":12,"type":"article-journal","title":"SQ house dust mite sublingually administered immunotherapy tablet (ALK) improves allergic rhinitis in patients with house dust mite allergic asthma and rhinitis symptoms","container-title":"Annals of Allergy, Asthma, &amp; Immunology","page":"134-40","volume":"114","issue":"2","source":"Ovid Technologies","archive":"MEDLINE","archive_location":"25624131","abstract":"BACKGROUND: House dust mite (HDM) allergy is associated with persistent allergic rhinitis (AR) and allergic asthma. OBJECTIVE: To investigate the efficacy and safety of a SQ HDM sublingually administered immunotherapy tablet (ALK, Horsholm, Denmark) in adults and adolescents with HDM respiratory allergic disease and report the AR results. METHODS: Six hundred four subjects at least 14 years old with HDM AR and mild to moderate HDM allergic asthma were randomized 1:1:1:1 to double-blinded daily treatment with 1, 3, 6 SQ-HDM or placebo. End-of-treatment rhinoconjunctivitis symptoms and medication score were predefined extrapulmonary end points. A subgroup analysis was conducted post hoc in subjects with a total combined rhinitis score (TCRS) &gt; 0 (ie, with AR symptoms and/or AR medication use during the 4-week baseline period). The subgroup was comprised of 498 subjects (82%). RESULTS: In the subgroup, the absolute difference in end-of-treatment TCRS between 6 SQ-HDM and placebo was -0.78 (95% confidence interval -1.47 to -0.07, relative difference 28.8%, P = .0357). Furthermore, a significant difference was found for the total score of the Rhinitis Quality of Life Questionnaire with Standardized Activities RQLQ(S) and for the individual domains: activities, sleep, non-nose and non-eye symptoms, and nasal symptoms. For the TCRS and Rhinitis Quality of Life Questionnaire score, a dose response was seen, with numerically lower, nonsignificant differences for 1 and 3 SQ-HDM. The predefined analysis for the entire trial population showed no statistically significant difference between the placebo and actively treated groups. No safety concerns were observed. CONCLUSION: Efficacy in mild to severe AR of 6 SQ-HDM compared with placebo was demonstrated by statistically significant improvements in TCRS and Rhinitis Quality of Life Questionnaire score in subjects with AR present at baseline. The treatment was well tolerated. TRIAL REGISTRATION: EudraCT, no 2006-001795-20; ClinicalTrials.gov, identifier NCT00389363.Copyright © 2015 American College of Allergy, Asthma &amp; Immunology. Published by Elsevier Inc. All rights reserved.","DOI":"10.1016/j.anai.2014.11.015","ISSN":"1534-4436","shortTitle":"SQ house dust mite sublingually administered immunotherapy tablet (ALK) improves allergic rhinitis in patients with house dust mite allergic asthma and rhinitis symptoms","journalAbbreviation":"Ann Allergy Asthma Immunol","language":"English","author":[{"literal":"H. Mosbech"},{"literal":"G. W. Canonica"},{"literal":"V. Backer"},{"literal":"F. de Blay"},{"literal":"L. Klimek"},{"literal":"L. Broge"},{"literal":"C. Ljorring"}],"issued":{"date-parts":[["0000",2]]}}},{"id":104,"uris":["http://zotero.org/users/local/rNdLYwBI/items/ENERM9V2"],"uri":["http://zotero.org/users/local/rNdLYwBI/items/ENERM9V2"],"itemData":{"id":104,"type":"article-journal","title":"Sublingual immunotherapy in pollen-induced seasonal rhinitis and conjunctivitis: a randomized controlled trial","container-title":"Acta Dermatovenerologica Alpina, Panonica et Adriatica","page":"143-8","volume":"16","issue":"4","source":"Ovid Technologies","archive":"MEDLINE","archive_location":"18204744","abstract":"BACKGROUND: Sublingual immunotherapy (SLIT) is a recognized and safe treatment for allergic rhinitis and conjunctivitis. The aim was to evaluate the efficacy and safety of tablets for grass and rye pollen- induced rhinitis and conjunctivitis. METHODS: A double-blind, randomized, placebo-controlled trial was carried out over 9 months. 105 patients received a standardized grass/rye mix extract or a placebo using sublingual drops during the build-up phase. Drops were replaced by sublingual tablets during the maintenance phase (300 IR/daily). RESULTS: In patients that received active treatment, a significantly lower total symptom score (rhinitis and conjunctivitis) compared to the placebo group was observed (p = 0.038). The investigators' assessment revealed a significant improvement in favor of the active treatment group (p = 0.018). Skin reactivity to grass and rye pollen was significantly reduced in the active treatment group (p &lt; 0.05). No statistical difference was observed between the two groups for serum-specific IgG4 levels. Side effects were local and mild, and no severe systemic reactions were reported. CONCLUSION: This study indicates that tablet-based sublingual immunotherapy was safe and significantly improved grass/rye pollen-induced rhinoconjunctivitis symptoms. It was also associated with a significant inhibition of the immediate skin response.","ISSN":"1318-4458","shortTitle":"Sublingual immunotherapy in pollen-induced seasonal rhinitis and conjunctivitis: a randomized controlled trial","journalAbbreviation":"Acta dermatovenerolog","language":"English","author":[{"literal":"R. Mosges"},{"literal":"H. Bruning"},{"literal":"H. J. Hessler"},{"literal":"G. Gotz"},{"literal":"H. G. Knaussmann"}],"issued":{"date-parts":[["0000",12]]}}},{"id":100,"uris":["http://zotero.org/users/local/rNdLYwBI/items/9C7S2QQ7"],"uri":["http://zotero.org/users/local/rNdLYwBI/items/9C7S2QQ7"],"itemData":{"id":100,"type":"article-journal","title":"A randomized double-blind comparative study of sublingual immunotherapy for cedar pollinosis","container-title":"Allergology International","page":"265-75","volume":"57","issue":"3","source":"Ovid Technologies","archive":"MEDLINE","archive_location":"18566549","abstract":"BACKGROUND: Seasonal allergic rhinitis (SAR) induced by Japanese cedar pollen is a substantial problem in Japan. Sublingual immuno-therapy (SLIT) is safer than conventional antigen-specific immunotherapy, the only treatment modality by which complete cure of the disease can be expected. We investigated the safety and efficacy of SLIT in the treatment of cedar pollinosis patients compared to placebo. METHODS: A randomized, placebo-controlled, double-blind study was conducted in 61 cedar pollinosis patients. Increasing doses of standardized Japanese cedar extract or placebo were administered sublingually in intervals ranging from daily to once a week after six weeks. The primary efficacy variable was the mean of the daily total symptom scores (TSS) during the pollen dispersing period. Secondary efficacy variables included the QOL scores and related variables. RESULTS: Primary efficacy variable scores were significantly lower for some days in the SLIT group than in the placebo group (P &lt; .01 or P &lt; .05). Secondary efficacy for the QOL score in SLIT group was almost of half of placebo group. There was no significant difference in the overall incidence of side effects between the SLIT group and the placebo group. CONCLUSIONS: SLIT was effective and safe in the treatment of cedar pollinosis.","DOI":"10.2332/allergolint.O-07-514","ISSN":"1323-8930","shortTitle":"A randomized double-blind comparative study of sublingual immunotherapy for cedar pollinosis","journalAbbreviation":"Allergol","language":"English","author":[{"literal":"K. Okubo"},{"literal":"M. Gotoh"},{"literal":"S. Fujieda"},{"literal":"M. Okano"},{"literal":"H. Yoshida"},{"literal":"H. Morikawa"},{"literal":"K. Masuyama"},{"literal":"Y. Okamoto"},{"literal":"M. Kobayashi"}],"issued":{"date-parts":[["0000",9]]}}},{"id":90,"uris":["http://zotero.org/users/local/rNdLYwBI/items/84ZI3UP6"],"uri":["http://zotero.org/users/local/rNdLYwBI/items/84ZI3UP6"],"itemData":{"id":90,"type":"article-journal","title":"Efficacy of grass pollen sublingual immunotherapy for three consecutive seasons and after cessation of treatment: the ECRIT study.[Erratum for Allergy. 2009 Jan;64(1):179-86; PMID: 19076534]","container-title":"Allergy","page":"1394-401","volume":"64","issue":"9","source":"Ovid Technologies","archive":"MEDLINE","archive_location":"19764942","abstract":"BACKGROUND: Data supporting a carry-over effect with sublingual immunotherapy (SLIT) are scarce. This randomized, double-blind, placebo-controlled study evaluated the efficacy, carry-over effect and safety of grass pollen SLIT using co-seasonal treatment. METHODS: Patients (7.9-64.7 years) with grass pollen allergy received ultra-rush titration with increasing doses (30, 90, 150 and 300 IR) of a 5-grass pollen mixture every 20 min at the start of the pollen seasons, followed by 300 IR daily until the end of the pollen seasons. A baseline season (no SLIT) was followed by three consecutive treatment seasons and one follow-up season. Symptoms, medication and adverse events were documented and specific immunoglobulin (Ig)E and IgG(4) measured. RESULTS: Data were analysed for 183 of the 213 randomized patients. Mean treatment duration varied between seasons (81.8-92.7 days). Combined scores (symptoms and medication) improved progressively across treatment seasons (up to 44.7% improvement for SLIT compared with baseline) and fluctuated between -11.3% and -14.8% for placebo (P &lt; 0.05). Similar changes were observed for symptom scores, with a successive decrease of 39.7% (SLIT) and fluctuations between +13.6% and -1.51% for placebo (P &lt; 0.05). Combined score (P = 0.0508) and symptom score improvements (P = 0.0144) with SLIT continued during follow up. Increases in specific IgG(4) observed in the first season were sustained for SLIT vs placebo throughout treatment (P = 0.0001). Titration and daily SLIT were well tolerated. No serious systemic or anaphylactic reactions were reported. CONCLUSIONS: Seasonal SLIT with ultra-rush titration is well tolerated and effective from the first treatment season onwards. These data indicate a carry-over effect of seasonal SLIT.","DOI":"10.1111/j.1398-9995.2009.02194.x","ISSN":"1398-9995","shortTitle":"Efficacy of grass pollen sublingual immunotherapy for three consecutive seasons and after cessation of treatment: the ECRIT study.[Erratum for Allergy. 2009 Jan;64(1):179-86; PMID: 19076534]","journalAbbreviation":"Allergy","language":"English","author":[{"literal":"H. Ott"},{"literal":"J. Sieber"},{"literal":"R. Brehler"},{"literal":"R. Folster-Holst"},{"literal":"A. Kapp"},{"literal":"L. Klimek"},{"literal":"O. Pfaar"},{"literal":"H. Merk"}],"issued":{"date-parts":[["0000",9]]}}},{"id":268,"uris":["http://zotero.org/users/local/rNdLYwBI/items/UH5MPB4M"],"uri":["http://zotero.org/users/local/rNdLYwBI/items/UH5MPB4M"],"itemData":{"id":268,"type":"article-journal","title":"A double-blind, placebo-controlled evaluation of sublingual immunotherapy with standardized cat extract.","abstract":"BACKGROUND:\nIn light of the controversial status of sublingual immunotherapy in patients with allergic rhinitis, we undertook a double-blind study of this form of treatment.\nMETHODS:\nForty-one subjects with cat allergy presenting as rhinoconjunctivitis underwent 105 days of sublingual immunotherapy, with 20 subjects receiving a standardized cat extract (total dose approximately 4,500,000 allergy units) and 21 a matching placebo. Effectiveness of treatment was assessed by changes in symptoms and nasal-blockage index during 90 minutes of exposure in an apartment containing cat dander, which was performed before and after the course of treatment. Changes in cat-specific IgG and IgE levels and skin-test reactions were also monitored.\nRESULTS:\nAlthough there were fewer symptoms and less nasal obstruction on cat dander exposure at the end of the study the changes were not significantly different in those receiving active or placebo treatment. Specific IgG and IgE levels and prick skin test results did not change significantly during the course of the study.\nCONCLUSIONS:\nWe conclude that sublingual immunotherapy with high-dose standardized cat extract was no more effective than placebo in reducing symptoms or affecting immunologic measures of cat sensitivity.\nComment in\nSublingual immunotherapy for cat allergy. [J Allergy Clin Immunol. 1995]","author":[{"literal":"Nelson HS"},{"literal":"Oppenheimer J"},{"literal":"Vatsia GA"},{"literal":"Buchmeier A."}]}},{"id":154,"uris":["http://zotero.org/users/local/rNdLYwBI/items/EBT99XQK"],"uri":["http://zotero.org/users/local/rNdLYwBI/items/EBT99XQK"],"itemData":{"id":154,"type":"article-journal","title":"Impact of sublingual immunotherapy on seasonal asthma and skin reactivity in children allergic to Parietaria pollen treated with inhaled fluticasone propionate","container-title":"Clinical &amp; Experimental Allergy","page":"1641-7","volume":"33","issue":"12","source":"Ovid Technologies","archive":"MEDLINE","archive_location":"14656349","abstract":"BACKGROUND: Immunotherapy is a recognized treatment for allergic respiratory diseases. OBJECTIVE: To study the usefulness of immunotherapy in combination with optimal pharmacological therapy. METHODS: Thirty-eight children (8-14 years) suffering from seasonal asthma+/-rhinoconjunctivitis due to Parietaria poorly controlled by anti-allergic drugs treatment were selected. After randomization according to a double-blind placebo-controlled design they received active sublingual immunotherapy (15 children) or placebo (15 children) for 13 months combined with inhaled fluticasone twice a day during the pollen season. Eight children were taken as control, whereas all patients were instructed to take symptomatic drugs on need. Early and late skin response to the allergen were assessed in all patients before and after treatment. Drug and symptom scores, as well as visual analogue scores (VASs) and Parietaria pollen counts were assessed during the pollen season. RESULTS: Groups were well balanced for age, gender, early and late skin response before treatment. Four children dropped out, in one case in relationship with active sublingual immunotherapy (SLIT) administration. Chest and nose symptoms, as well as drug scores and VASs were significantly better in both the active or placebo SLIT+fluticasone (S+F) as compared to the control group (P between &lt;0.001 and 0.043). Eye symptoms were significantly better in the active S+F group as compared to control (P=0.025). The VASs were significantly better in the active S+F group as compared to the placebo S+F group (P=0.037). The early skin response decreased significantly in the active S+F group (P&lt;0.001), whereas the late skin response changed significantly in all groups, with an increase in the placebo+fluticasone group (P=0.019) and in the control group (P=0.037) and a decrease (P&lt;0.0001) in the active S+F group. CONCLUSION: The clinical efficacy of S+F is equal to that of fluticasone alone, but the addition of SLIT has effects also on non-bronchial symptoms.","ISSN":"0954-7894","shortTitle":"Impact of sublingual immunotherapy on seasonal asthma and skin reactivity in children allergic to Parietaria pollen treated with inhaled fluticasone propionate","journalAbbreviation":"Clin Exp Allergy","language":"English","author":[{"literal":"G. B. Pajno"},{"literal":"D. Vita"},{"literal":"S. Parmiani"},{"literal":"L. Caminiti"},{"literal":"S. La Grutta"},{"literal":"G. Barberio"}],"issued":{"date-parts":[["0000",12]]}}},{"id":118,"uris":["http://zotero.org/users/local/rNdLYwBI/items/7PKVKJ58"],"uri":["http://zotero.org/users/local/rNdLYwBI/items/7PKVKJ58"],"itemData":{"id":118,"type":"article-journal","title":"Clinical efficacy and safety of preseasonal sublingual immunotherapy with grass pollen carbamylated allergoid in rhinitic patients. A double-blind, placebo-controlled study","container-title":"Allergologia et Immunopathologia","page":"194-8","volume":"34","issue":"5","source":"Ovid Technologies","archive":"MEDLINE","archive_location":"17064648","abstract":"BACKGROUND: The aim of this study was to confirm the clinical efficacy and safety of a preseasonal sublingual immunotherapy (SLIT) in a group of allergic patients with seasonal rhinoconjunctivitis with or without mild intermittent or mild persistent asthma. The immunotherapy was administered through the oral mucosa with a monomeric carbamylated allergoid (allergoid SLIT) for grass pollens. A secondary endpoint was to evaluate the effect of the allergoid SLIT on nasal reactivity. METHODS AND RESULTS: A single-center, randomized, double-blind, placebo-controlled study was performed. Patients were selected and randomly allocated to two groups: one group received active treatment (allergoid SLIT) for 2 years and the other received placebo. Both groups received the necessary drug treatment throughout the trial. Thirty-three outpatients (20 men and 13 women, mean age: 30 years; range: 19-43) attending our center were enrolled in the study. Symptoms and medications were scored on diary cards during the pollen season. An allergen nasal challenge was performed at baseline and after 2 years of SLIT to evaluate nasal reactivity. Because the clinical scores were non-normally distributed, the Mann-Whitney and the Chi-square tests for intergroup comparisons and the Wilcoxon test for intragroup comparisons were used. The results were evaluated after 1 and 2 years of treatment. Between the first and second years of treatment, no changes in the scores for the placebo group were found, while for the active vaccine group significant decreases were found in rhinorrhea (p &lt; 0.03), sneezing (p &lt; 0.03), and conjunctivitis (p &lt; 0.02). Symptom scores after nasal challenge decreased (p &lt; 0.03) after 2 years' treatment. Nasal steroid use significantly decreased in the active treatment group during May and June in both the years of treatment (p &lt; 0.02). Only two mild local adverse events were reported in the active group and none was reported in the placebo group. CONCLUSIONS: The results of this study show that the allergoid SLIT is safe and effective in decreasing symptom scores and drug use in rhinitic patients allergic to grass pollen.","ISSN":"0301-0546","shortTitle":"Clinical efficacy and safety of preseasonal sublingual immunotherapy with grass pollen carbamylated allergoid in rhinitic patients. A double-blind, placebo-controlled study","journalAbbreviation":"Allergol Immunopathol (Madr)","language":"English","author":[{"literal":"A. G. Palma-Carlos"},{"literal":"A. S. Santos"},{"literal":"M. Branco-Ferreira"},{"literal":"A. L. Pregal"},{"literal":"M. L. Palma-Carlos"},{"literal":"M. E. Bruno"},{"literal":"P. Falagiani"},{"literal":"G. Riva"}],"issued":{"date-parts":[["0000",9]]}}},{"id":229,"uris":["http://zotero.org/users/local/rNdLYwBI/items/II24MZU7"],"uri":["http://zotero.org/users/local/rNdLYwBI/items/II24MZU7"],"itemData":{"id":229,"type":"article-journal","title":"Double-blind, placebo-controlled evaluation of grass pollen specific immunotherapy with oral drops administered sublingually or supralingually","container-title":"Respiratory medicine","page":"1296-304","volume":"102","issue":"9","archive_location":"CN-00706751","abstract":"Forty-one patients suffering from grass pollen allergy underwent specific immunotherapy with standardized allergen extract consisting of six grass pollens (H-Al per os) administered either sublingually or supralingually for one year. In order to investigate clinical and immunological changes induced by the administration of allergens via the oral mucosa, the double-blind, placebo-controlled, randomized design of the trial with 30 other patients enrolled in placebo groups was applied. Specific immunotherapy with oral drops administered sublingually or supralingually was performed in the same way, keeping the drops under or on the tongue, respectively, for 1-2 min before swallowing them; at the end of the trial the cumulative dose of the allergen was almost 20 times higher than that of the subcutaneous therapy with corresponding allergen preparation. Data about symptoms scores and drugs intake during grass pollen season, as well as skin reactivity, levels of specific IgG and IgE antibodies, before the study and after the study's completion, were obtained. It was found that both routes of administration are effective according to subjective clinical parameters and drug consumption, with a highly significant reduction of symptoms and drug intake favoring sublingual administration where a reduction of more than 60% was achieved. Only sublingual active group showed a significant increase in Dactylis glomerata-specific IgG serum levels. Adverse effects were limited to a small number of generally mild local and/or systemic reactions. The results suggest that the administration of allergens via the oral mucosa is safe and clinically effective, favoring the sublingual rather than supralingual route.","DOI":"10.1016/j.rmed.2008.03.024","shortTitle":"Double-blind, placebo-controlled evaluation of grass pollen specific immunotherapy with oral drops administered sublingually or supralingually","author":[{"literal":"P. Panzner"},{"literal":"M. Petrás"},{"literal":"T. Sýkora"},{"literal":"I. Lesná"}],"issued":{"date-parts":[["2008"]]}}},{"id":186,"uris":["http://zotero.org/users/local/rNdLYwBI/items/4P5VIVPJ"],"uri":["http://zotero.org/users/local/rNdLYwBI/items/4P5VIVPJ"],"itemData":{"id":186,"type":"article-journal","title":"Randomised controlled trial of local allergoid immunotherapy on allergic inflammation in mite-induced rhinoconjunctivitis","container-title":"Lancet","page":"629-32","volume":"351","issue":"9103","source":"Ovid Technologies","archive":"MEDLINE","archive_location":"9500318","abstract":"BACKGROUND: Non-injective routes of immunotherapy are thought to be valuable therapeutic options for respiratory allergy. We investigated the clinical efficacy and the effects of sublingual/oral immunotherapy on conjunctival allergic inflammation in patients with mite-induced respiratory allergy. METHODS: We used a double-blind placebo-controlled design. 20 patients with mite-induced rhinoconjunctivitis (six of whom also had mild asthma) were randomly assigned sublingual/oral immunotherapy (n=10) or placebo (n=10) for 2 years. We assessed symptom score by diary cards and inflammatory-cell infiltrate, and expression of intercellular adhesion molecule 1 (ICAM-1) in the conjunctiva after specific allergen challenge at enrollment and after 12 and 24 months of treatment. FINDINGS: We found significantly lower symptom scores in the immunotherapy group than in the placebo group in most of the winter months (p=0.05). Compared with the placebo group, inflammatory-cell infiltration after conjunctival challenge, and ICAM-1 expression on conjunctival epithelium decreased significantly in the first year of treatment in the immunotherapy group (p=0.04 and p=0.02, respectively). These effects were also seen for the minimum persistent inflammation, in symptom-free patients exposed constantly to allergens (p=0.02). Serum concentrations of eosinophil cationic protein decreased significantly (p=0.04). Immunotherapy was well tolerated and compliance was good. INTERPRETATION: Our results suggest that this immunotherapy is clinically effective in rhinoconjunctivitis and that it decreases the immune-mediated inflammatory responses to the allergen.","ISSN":"0140-6736","shortTitle":"Randomised controlled trial of local allergoid immunotherapy on allergic inflammation in mite-induced rhinoconjunctivitis","journalAbbreviation":"Lancet","language":"English","author":[{"literal":"G. Passalacqua"},{"literal":"M. Albano"},{"literal":"L. Fregonese"},{"literal":"A. Riccio"},{"literal":"C. Pronzato"},{"literal":"G. S. Mela"},{"literal":"G. W. Canonica"}],"issued":{"date-parts":[["0000",2,28]]}}},{"id":180,"uris":["http://zotero.org/users/local/rNdLYwBI/items/MR5EQZAW"],"uri":["http://zotero.org/users/local/rNdLYwBI/items/MR5EQZAW"],"itemData":{"id":180,"type":"article-journal","title":"Clinical and immunologic effects of a rush sublingual immunotherapy to Parietaria species: A double-blind, placebo-controlled trial","container-title":"Journal of Allergy &amp; Clinical Immunology","page":"964-8","volume":"104","issue":"5","source":"Ovid Technologies","archive":"MEDLINE","archive_location":"10550740","abstract":"BACKGROUND: The local (noninjection) routes of immunotherapy are presently regarded as viable therapeutic options for respiratory allergy, and their mechanisms of action are currently undergoing investigation. OBJECTIVE: We evaluated the clinical efficacy of a preseasonal rush sublingual-swallow immunotherapy and its effects on allergic inflammation in patients with seasonal rhinoconjunctivitis caused by Parietaria species. METHODS: Thirty patients with Parietaria species-induced rhinoconjunctivitis (13 with mild intermittent asthma) were randomly assigned sublingual-swallow immunotherapy or placebo in a rush preseasonal course. We assessed the seasonal symptom-drug intake score by diary card and the inflammatory infiltration and the intercellular adhesion molecule 1 expression on nasal epithelium after specific allergenic challenge before and after treatment. RESULTS: The investigated immunotherapy was well tolerated, and no side effects were recorded. A significant reduction of the symptom score (P =.016) and drug intake score (P =. 008) after immunotherapy was observed only in the active group. A decrease of the cumulative score was observed also in the placebo group (P =.046), but the significance was clearly higher (P =.006) in the active group. In the active group a reduction of neutrophils (P =.001), eosinophils (P =.01), and intercellular adhesion molecule 1 expression (P =.04) after specific nasal challenge was also detected. CONCLUSION: The present results suggest that this sublingual-swallow immunotherapy administered through a rush schedule is clinically effective and safe and that it decreases the immune-mediated inflammatory responses to the allergen.","ISSN":"0091-6749","shortTitle":"Clinical and immunologic effects of a rush sublingual immunotherapy to Parietaria species: A double-blind, placebo-controlled trial","journalAbbreviation":"J Allergy Clin Immunol","language":"English","author":[{"literal":"G. Passalacqua"},{"literal":"M. Albano"},{"literal":"A. Riccio"},{"literal":"L. Fregonese"},{"literal":"P. Puccinelli"},{"literal":"S. Parmiani"},{"literal":"G. W. Canonica"}],"issued":{"date-parts":[["0000",11]]}}},{"id":237,"uris":["http://zotero.org/users/local/rNdLYwBI/items/6EDHDJTQ"],"uri":["http://zotero.org/users/local/rNdLYwBI/items/6EDHDJTQ"],"itemData":{"id":237,"type":"article-journal","title":"Randomized double-blind controlled study with sublingual carbamylated allergoid immunotherapy in mild rhinitis due to mites","container-title":"Allergy","page":"849-54","volume":"61","issue":"7","archive_location":"CN-00570853","abstract":"BACKGROUND: The clinical efficacy of sublingual immunotherapy (SLIT) in mite allergy and in mild disease is still a matter of debate, thus we performed a long-term clinical trial. METHODS: The study was randomized, double-blind and placebo-controlled. After a 1-year assessment, 68 patients with mild rhinitis with/without asthma due to mites were randomized to drugs + placebo or drugs + SLIT for 2 years. Sublingual immunotherapy was given as soluble tablets of monomeric carbamylated allergoid. Clinical scores for asthma and rhinitis (0, absent to 3, severe) and drug consumption were assessed by diary card in the period November-February. Quality of life was assessed before and after each observation period and pharmaco-economy data were evaluated as well. RESULTS: Fifty-six patients completed the study. The rate of dropouts was similar in the two groups. No relevant side effect was reported. There was a significant reduction of total clinical scores (P &lt; 0.05) in the active group vs placebo at the first year, but not at the second whereas nasal obstruction significantly improved in both years (P &lt; 0.05). The reduction of drug intake score was significant only at the first year. No change was observed concerning most of the Short Form-36 items, because at baseline all patients displayed a normal profile. A significant change in SLIT group was seen for the item 'change in health status'. The need for extra visits was significantly lower in the active group (25%vs 43%). CONCLUSIONS: Sublingual immunotherapy was clinically effective and safe in mite-induced mild disease.","DOI":"10.1111/j.1398-9995.2006.01095.x","shortTitle":"Randomized double-blind controlled study with sublingual carbamylated allergoid immunotherapy in mild rhinitis due to mites","author":[{"literal":"G. Passalacqua"},{"literal":"M. Pasquali"},{"literal":"R. Ariano"},{"literal":"C. Lombardi"},{"literal":"A. Giardini"},{"literal":"I. Baiardini"},{"literal":"G. Majani"},{"literal":"P. Falagiani"},{"literal":"M. Bruno"},{"literal":"G. W. Canonica"}],"issued":{"date-parts":[["2006"]]}}},{"id":269,"uris":["http://zotero.org/users/local/rNdLYwBI/items/6JJHNEAI"],"uri":["http://zotero.org/users/local/rNdLYwBI/items/6JJHNEAI"],"itemData":{"id":269,"type":"article-journal","title":"Efficacy and safety of specific immunotherapy with a high-dose sublingual grass pollen preparation: a double-blind, placebo-controlled trial.","abstract":"Background: Sublingual immunotherapy (SLIT) is increasingly being used for the treatment of allergic rhinitis, but there are\nconflicting study results demonstrating clinically relevant efficacy.\nObjective: To show clinical efficacy and safety of a new high-dose grass pollen preparation for SLIT.\nMethods: In a 2-year, double-blind, placebo-controlled trial, 185 subjects with rhinitis or rhinoconjunctivitis, with or without\nasthma, were treated with a recently developed, high-dose, 6 – grass pollen mixture for SLIT once daily.\nResults: The primary end point, a combined symptom-medication score, showed almost no change in the placebo group during\na 42-day evaluation period in the grass pollen season from 2003 to 2005, whereas active treatment was associated with a\nsignificant and clinically relevant improvement (full analysis set, P  .01; main data set, P  .002). The effect was irrespective\nof asthma diagnosis. Allergen-specific IgE showed no difference in both groups, and specific IgG4 and IgG1 increased with\nactive treatment in the first and second study years compared with placebo, clearly indicating the immunogenic effect of the\nactive treatment. The SLIT was well tolerated. No serious adverse drug reactions occurred.\nConclusions: High-dose, sublingual, specific immunotherapy with an extract of a 6 – grass pollen mixture showed a significant\nand clinically relevant improvement in subjects with grass pollen–associated rhinitis or rhinoconjunctivitis, with or without\nasthma. The treatment with the sublingual solution was well tolerated.","author":[{"literal":"Pfaar O"},{"literal":"Klimek L."}]}},{"id":172,"uris":["http://zotero.org/users/local/rNdLYwBI/items/43DV5PV9"],"uri":["http://zotero.org/users/local/rNdLYwBI/items/43DV5PV9"],"itemData":{"id":172,"type":"article-journal","title":"Sublingual-swallow immunotherapy (SLIT) with a standardized five-grass-pollen extract (drops and sublingual tablets) versus placebo in seasonal rhinitis","container-title":"Allergy","page":"819-28","volume":"54","issue":"8","source":"Ovid Technologies","archive":"MEDLINE","archive_location":"10485385","abstract":"BACKGROUND: Recent studies have demonstrated the efficacy of sublingual-swallow immunotherapy (SLIT) in seasonal and perennial rhinitis. Sublingual administration of solutions is not convenient for all patients. The aim of the study was to evaluate the efficacy and safety of immunotherapy administered sublingually, initially as drops, and then as tablets during maintenance therapy. METHODS: A total of 126 patients with grass-pollen seasonal rhinitis were included in this double-blind, randomized, placebo-controlled trial. During the progression of doses phase, the five-grass extract was given as sublingual drops from 1 to 100 IR/ml. Once the 100 IR dose was reached, the drops were replaced by a single 100-IR sublingual tablet per day. RESULTS: Throughout the grass-pollen season, patients in the active treatment group had significantly lower (P &lt; 0.05) total conjunctivitis and ocular redness scores. Rhinitis symptoms were not significantly different between the two groups. Patients given the active treatment were significantly (P &lt; O.02) less likely to have asthma symptoms. The global medication score showed no significant difference between the two groups. A highly significant difference in favor of the active treatment group was seen in inhaled salbutamol use (P &lt; 0.01). CONCLUSIONS: Clinical benefits achieved during the present study included significant improvements in conjunctivitis symptoms and prevention of asthma symptoms. The overall safety profile of the active treatment (drops or tablets) was good.","ISSN":"0105-4538","shortTitle":"Sublingual-swallow immunotherapy (SLIT) with a standardized five-grass-pollen extract (drops and sublingual tablets) versus placebo in seasonal rhinitis","journalAbbreviation":"Allergy","language":"English","author":[{"literal":"A. Pradalier"},{"literal":"D. Basset"},{"literal":"A. Claudel"},{"literal":"P. Couturier"},{"literal":"F. Wessel"},{"literal":"S. Galvain"},{"literal":"C. Andre"}],"issued":{"date-parts":[["0000",8]]}}},{"id":170,"uris":["http://zotero.org/users/local/rNdLYwBI/items/W2SE23S5"],"uri":["http://zotero.org/users/local/rNdLYwBI/items/W2SE23S5"],"itemData":{"id":170,"type":"article-journal","title":"Sublingual immunotherapy: a double-blind, placebo-controlled trial with Parietaria judaica extract standardized in mass units in patients with rhinoconjunctivitis, asthma, or both","container-title":"Allergy","page":"968-73","volume":"54","issue":"9","source":"Ovid Technologies","archive":"MEDLINE","archive_location":"10505460","abstract":"BACKGROUND: New routes of administering immunotherapy in respiratory allergy are being studied as an alternative to conventional injective immunotherapy. We carried out a study to evaluate the clinical efficacy and effects of sublingual immunotherapy in patients with Parietaria judaica-induced respiratory allergy. METHODS: A double-blind, placebo-controlled design was followed. Thirty patients with P. judaica rhinoconjunctivitis, mild asthma, or both were randomly chosen for sublingual immunotherapy (14 patients) or placebo treatment (16 patients). The patients underwent preseasonal rush induction treatment followed by coseasonal maintenance treatment during the Parietaria pollen season. Symptom and drug scores, as well as specific IgE and specific IgG4, were recorded. RESULTS: Significantly lower symptom and drug scores were found (P=0.04), especially during the Parietaria pollination period, in the immunotherapy group. No significant difference in specific IgE and specific IgG4 was detected between the active and placebo groups; a statistically significant increase of specific IgE was detected in both groups (P=0.05). No patient undergoing active sublingual immunotherapy reported local or systemic side-effects. CONCLUSIONS: Our data suggest that sublingual immunotherapy is both clinically effective and safe in treating patients with Parietaria-induced rhinoconjunctivitis and mild asthma.","ISSN":"0105-4538","shortTitle":"Sublingual immunotherapy: a double-blind, placebo-controlled trial with Parietaria judaica extract standardized in mass units in patients with rhinoconjunctivitis, asthma, or both","journalAbbreviation":"Allergy","language":"English","author":[{"literal":"F. Purello-D'Ambrosio"},{"literal":"S. Gangemi"},{"literal":"S. Isola"},{"literal":"N. La Motta"},{"literal":"P. Puccinelli"},{"literal":"S. Parmiani"},{"literal":"E. Savi"},{"literal":"L. Ricciardi"}],"issued":{"date-parts":[["0000",9]]}}},{"id":28,"uris":["http://zotero.org/users/local/rNdLYwBI/items/B8P4I62C"],"uri":["http://zotero.org/users/local/rNdLYwBI/items/B8P4I62C"],"itemData":{"id":28,"type":"article-journal","title":"Modulation of mucosal/systemic antibody response after sublingual immunotherapy in mite-allergic children","container-title":"Pediatric Allergy &amp; Immunology","page":"752-61","volume":"24","issue":"8","source":"Ovid Technologies","archive":"MEDLINE","archive_location":"24299565","abstract":"BACKGROUND: There have been no data on sublingual immunotherapy (SLIT) in Brazilian patients sensitized to house dust mites. This study aimed to evaluate the mucosal/systemic antibody response changes and clinical efficacy after SLIT using Dermatophagoides pteronyssinus (Dpt) allergens with or without bacterial extracts in mite-allergic Brazilian children. METHODS: Patients with allergic rhinitis and asthma were selected for a double-blind, placebo-controlled trial randomized to three groups: DPT (Dpt extract, n = 34), DPT+MRB (Dpt plus mixed respiratory bacterial extracts, n = 36), and Placebo (n = 32). Total symptom and medication scores for rhinitis/asthma, skin prick test (SPT) to Dpt, and measurements of Dpt-, Der p 1-, Der p 2-specific serum IgE, IgG4, IgG1, and specific salivary IgA were evaluated at baseline and after 12 and 18 months of treatment. RESULTS: A significant long-term decline in total symptom/medication scores was observed only in active groups (DTP and DPT+MRB). There was no significant change in SPT results in all groups. SLIT using Dpt allergen alone induced increased levels of serum IgG4 to Dpt, Der p 1, and Der p 2, serum IgG1 and salivary IgA to Dpt and Der p 1. SLIT with Dpt plus bacterial extracts was able to decrease IgE levels, particularly to Der p 2, to increase salivary IgA levels to Der p 1, but had no changes on specific IgG4 and IgG1 levels. CONCLUSIONS: All children undergoing SLIT showed clinical improvement, but a long-term reduction in symptom/medication scores with modulation of mucosal/systemic antibody responses were seen only in active groups (DPT and DPT+MRB).Copyright © 2013 John Wiley &amp; Sons A/S. Published by John Wiley &amp; Sons Ltd.","DOI":"10.1111/pai.12163","ISSN":"1399-3038","shortTitle":"Modulation of mucosal/systemic antibody response after sublingual immunotherapy in mite-allergic children","journalAbbreviation":"Pediatr Allergy Immunol","language":"English","author":[{"literal":"M. G. Queiros"},{"literal":"D. A. Silva"},{"literal":"I. L. Siman"},{"literal":"L. H. Ynoue"},{"literal":"N. S. Araujo"},{"literal":"F. L. Pereira"},{"literal":"K. C. Almeida"},{"literal":"J. S. Miranda"},{"literal":"J. D. Pena"},{"literal":"J. P. Cunha-Junior"},{"literal":"E. A. Taketomi"}],"issued":{"date-parts":[["0000",12]]}}},{"id":116,"uris":["http://zotero.org/users/local/rNdLYwBI/items/WAT2VVBP"],"uri":["http://zotero.org/users/local/rNdLYwBI/items/WAT2VVBP"],"itemData":{"id":116,"type":"article-journal","title":"Once-daily sublingual allergen-specific immunotherapy improves quality of life in patients with grass pollen-induced allergic rhinoconjunctivitis: a double-blind, randomised study","container-title":"Quality of Life Research","page":"191-201","volume":"16","issue":"2","source":"Ovid Technologies","archive":"MEDLINE","archive_location":"17033900","abstract":"The effect of sublingual immunotherapy on quality of life (QoL) was examined in patients with grass pollen-induced rhinoconjunctivitis. Patients (n = 855) were randomised to once-daily grass allergen tablets (2,500; 25,000; or 75,000 SQ-T Phleum pratense extract; GRAZAX or placebo. Treatment was initiated 8 weeks before the start of the grass pollen season and continued throughout. If symptoms were present, patients received loratadine or placebo rescue medication. There were three major findings: in patients using loratadine, grass allergen tablets provided QOL benefits over placebo; Rhinoconjunctivitis Quality of Life Questionnaire (RQLQ) score was 17% (p = 0.006) and 20% (p = 0.020) greater with 75,000 SQ-T tablet than with placebo at first and second seasonal visit, respectively; in patients not using loratadine, grass allergen tablets improved QoL more than placebo; RQLQ score was 21% greater (p = 0.021) with 75,000 SQ-T tablet at second seasonal visit; grass tablets (without loratadine) had a greater effect on QoL than loratadine alone. RQLQ score was 26% (p = 0.014) greater with 75,000 SQ-T tablets than loratadine at second seasonal visit. These data show that sublingual immunotherapy with grass allergen tablets improves QOL in allergic rhinoconjunctivitis, reduces symptoms, and that this effect is greater than rescue antihistamine alone.","ISSN":"0962-9343","shortTitle":"Once-daily sublingual allergen-specific immunotherapy improves quality of life in patients with grass pollen-induced allergic rhinoconjunctivitis: a double-blind, randomised study","journalAbbreviation":"Qual Life Res","language":"English","author":[{"literal":"S. Rak"},{"literal":"W. H. Yang"},{"literal":"M. R. Pedersen"},{"literal":"S. R. Durham"}],"issued":{"date-parts":[["0000",3]]}}},{"id":270,"uris":["http://zotero.org/users/local/rNdLYwBI/items/DCNKP3P9"],"uri":["http://zotero.org/users/local/rNdLYwBI/items/DCNKP3P9"],"itemData":{"id":270,"type":"article-journal","title":"A prospective, randomized, double-blind, placebo-controlled multi-centre study on the efficacy and safety of sublingual immunotherapy (SLIT) in children with seasonal allergic rhino-conjuctivitis to grass pollen.","abstract":"Background:  Especially in childhood, sublingual immunotherapy (SLIT) could offer advantages over subcutaneous therapy. However, limited data on its efficacy is available.\n\nMethods:  In four German centres 97 children (age 3–14 years) with allergic rhinoconjunctivitis to grass pollen were enrolled in a prospective, double-blind trial comparing SLIT (Pangramin SLIT®; ALK-SCHERAX, 0.5 μg major allergens, three times per week, 32 months) with placebo. Primary endpoint was a multiple symptom-medication score for changes in seasonal diary entries between the first and third year of the study (SLIT n = 39; placebo n = 38).\n\nResults:  The multiple symptom-medication score was significantly reduced by SLIT to 77.3% of the placebo group (P = 0.0498). The subsequent analysis of the single endpoints did not reveal significant differences for symptom scores in favour of SLIT (85.1% of placebo group; P = 0.22). However, the medication score improved significantly (67.1% of placebo group; P = 0.0025). Furthermore, secondary endpoints assessing in vivo immune responses did not differ significantly between the groups. However, retrospective analysis showed some inhomogeneity for clinical and in vitro parameters at the beginning of the study. Allergic side effects with possible relation to the study drug were reported in both groups (SLIT 49%, placebo 27%, P = 0.026).\n\nConclusion:  Our study indicates that SLIT had a positive effect on the reduction of a multiple symptom-medication score, mainly by significantly reducing rescue medication use, but had no significant effect on symptoms alone in children with rhinoconjunctivitis to grass pollen compared with a placebo.","author":[{"literal":"Rolinck-Werninghaus C"},{"literal":"Wolf H"},{"literal":"Liebke C"},{"literal":"Baars JC"},{"literal":"Lange J"},{"literal":"Kopp MV."}]}},{"id":196,"uris":["http://zotero.org/users/local/rNdLYwBI/items/W9B6FHJS"],"uri":["http://zotero.org/users/local/rNdLYwBI/items/W9B6FHJS"],"itemData":{"id":196,"type":"article-journal","title":"A double-blind, placebo-controlled trial by the sublingual route of immunotherapy with a standardized grass pollen extract","container-title":"Allergy","page":"309-13","volume":"49","issue":"5","source":"Ovid Technologies","archive":"MEDLINE","archive_location":"8092425","abstract":"Fifty-eight patients with well-documented history of seasonal rhinoconjunctivitis caused by grass pollens were allocated randomly on a double-blind basis to receive either sublingual therapy with a solution of purified, standardized allergen preparation (Stallergenes) or a matched placebo for 17 weeks. The assessment of the effect of oral immunotherapy, done with drops of five-grass allergen extract, was on the clinical symptoms and on the medication score of the authorized rescue treatments. The actively treated patients had significantly (P &lt; 0.05 to P &lt; 0.01) fewer symptoms of rhinitis (sneezing and rhinorrhea) and of conjunctivitis (redness and tears) during the pollen season than the placebo group. Consumption of nasal solution of sodium cromoglycate and of betamethasone and dexchlorpheniramine was significantly less in the desensitized group (P &lt; 0.01). Side-effects were negligible. This study concludes that perlingual immunotherapy with grass pollen extract in grass-pollen-sensitive seasonal hay fever and conjunctivitis patients is effective, easy to perform, inexpensive, and safe.","ISSN":"0105-4538","shortTitle":"A double-blind, placebo-controlled trial by the sublingual route of immunotherapy with a standardized grass pollen extract","journalAbbreviation":"Allergy","language":"English","author":[{"literal":"A. Sabbah"},{"literal":"S. Hassoun"},{"literal":"J. Le Sellin"},{"literal":"C. Andre"},{"literal":"H. Sicard"}],"issued":{"date-parts":[["0000",5]]}}},{"id":62,"uris":["http://zotero.org/users/local/rNdLYwBI/items/8JSF8C68"],"uri":["http://zotero.org/users/local/rNdLYwBI/items/8JSF8C68"],"itemData":{"id":62,"type":"article-journal","title":"Comparative effect of pre-coseasonal and continuous grass sublingual immunotherapy in children","container-title":"Allergy","page":"312-20","volume":"67","issue":"3","source":"Ovid Technologies","archive":"MEDLINE","archive_location":"22142341","abstract":"BACKGROUND: One of the most important aspects of sublingual immunotherapy (SLIT) is the regimen of administration. The aim of the study was to compare the efficacy and the safety of SLIT given pre-coseasonally (starting before the pollen season and continuing until the end of it) and continuously (all year round, independent of the pollen season) in children allergic to grass pollen. METHODS: Sixty children aged 6-18, sensitive only to grass pollen, with rhinitis (20 patients had concomitant asthma) participated in the 2-year prospective, randomized, double-blind, placebo-controlled trial. RESULTS: Both pre-coseasonal and continuous SLIT were associated with a substantial reduction in the combined symptoms/medication score when compared with placebo; there were no significant differences between the regimens (mean difference: 18.1 +/- 12.4, P &gt; 0.05). Similar changes were observed in the total symptoms score. Pre-coseasonal therapy, compared with continuous, was more effective in the reduction of nasal symptoms (mean difference: -18.0 +/- 2.5, P = 0.006). We did not observe significant differences in medication, ocular, and asthma scores between the regimens. We did not observe changes in morning PEF, FEV1, and PD20 in any of the three groups nor between the groups throughout the study. We showed a significant decrease in FeNO level comparable in both active groups. There were no differences between groups in the induction of CD4CD25Foxp3-positive cells in peripheral blood during the study. CONCLUSION: Both protocols were effective compared with placebo and showed similar decreases for combined symptoms/medication score and all secondary endpoints, with the exception of nasal symptoms that were lower in the pre-coseasonal group.Copyright © 2011 John Wiley &amp; Sons A/S.","DOI":"10.1111/j.1398-9995.2011.02758.x","ISSN":"1398-9995","shortTitle":"Comparative effect of pre-coseasonal and continuous grass sublingual immunotherapy in children","journalAbbreviation":"Allergy","language":"English","author":[{"literal":"I. Stelmach"},{"literal":"I. Kaluzinska-Parzyszek"},{"literal":"J. Jerzynska"},{"literal":"P. Stelmach"},{"literal":"W. Stelmach"},{"literal":"P. Majak"}],"issued":{"date-parts":[["0000",3]]}}},{"id":12252,"uris":["http://zotero.org/users/local/SC6WjBX3/items/DX2UUCZX"],"uri":["http://zotero.org/users/local/SC6WjBX3/items/DX2UUCZX"],"itemData":{"id":12252,"type":"article-journal","title":"Immunotherapy in children and adolescents with allergic rhinoconjunctivitis: a systematic review (Structured abstract)","container-title":"Pediatric Allergy and Immunology","page":"197-207","volume":"19","issue":"3","archive_location":"DARE-12008106728","shortTitle":"Immunotherapy in children and adolescents with allergic rhinoconjunctivitis: a systematic review (Structured abstract)","author":[{"literal":"E. Roder"},{"literal":"M. Y. Berger"},{"literal":"H. Groot"},{"literal":"R. G. Wijk"}],"issued":{"date-parts":[["2008"]]}}},{"id":198,"uris":["http://zotero.org/users/local/rNdLYwBI/items/45QMVFBX"],"uri":["http://zotero.org/users/local/rNdLYwBI/items/45QMVFBX"],"itemData":{"id":198,"type":"article-journal","title":"Efficacy of sublingual immunotherapy in patients with rhinitis and asthma due to house dust mite. A double-blind study","container-title":"Allergologia et Immunopathologia","page":"277-84","volume":"18","issue":"5","source":"Ovid Technologies","archive":"MEDLINE","archive_location":"2097894","abstract":"Fifty eight patients under 12 years of age, positive to mites (Dermatophagoides pteronyssinus and D. farinae) according to prick, \"in vitro\" specific IgE and challenge tests, suffering from asthma and rhinitis, were randomly assigned on a double blind basis to receive per os either a biologically standardized extract of mites (active therapy TA = 30 patients) or a saline buffered solution (placebo = 28 patients). Patients took sublingually increasing doses of the solution, followed by maintenance therapy consisting of 15 drops 3 times a week. The results of the trial were assessed after 12 an 18 months, according to the following parameters: symptom scores recorded in diary cards, total and specific IgE levels, total IgG level, IgG1 and IgG4 levels, lymphocytes underpopulations, nasal challenge test, side effects. During the first 18 months, the patients on active therapy had significantly lower scores (p less than 0.001) and clear variations of rhinomanometric parameters (p less than 0.01); IgG also significantly increased. After 12 months, bronchial specific and specific challenge tests showed significantly higher threshold values in comparison to initial values (p less than 0.05). No statistically significative variation was registered in the placebo group.","ISSN":"0301-0546","shortTitle":"Efficacy of sublingual immunotherapy in patients with rhinitis and asthma due to house dust mite. A double-blind study","journalAbbreviation":"Allergol Immunopathol (Madr)","language":"English","author":[{"literal":"M. G. Tari"},{"literal":"M. Mancino"},{"literal":"G. Monti"}],"issued":{"date-parts":[["0000",9]]}}},{"id":227,"uris":["http://zotero.org/users/local/rNdLYwBI/items/PX6N8JZD"],"uri":["http://zotero.org/users/local/rNdLYwBI/items/PX6N8JZD"],"itemData":{"id":227,"type":"article-journal","title":"Clinical efficacy and safety of sublingual immunotherapy with tree pollen extract in children","container-title":"Allergy","page":"1177-83","volume":"61","issue":"10","archive_location":"CN-00571924","abstract":"BACKGROUND: Subcutaneous immunotherapy has been the principal approach of immunotherapy in the treatment of allergic diseases. Several clinical studies with birch, alder or hazel pollen extract conducted as subcutaneous immunotherapy have been published suggesting a well-tolerated and clinically effective treatment. Only a few clinical studies of sublingual immunotherapy (SLIT) with these allergens have been published. This study investigated the clinical efficacy, safety and dose-response relationship of SLIT in children suffering from rhinoconjunctivitis with/without asthma. METHODS: Eighty-eight children (5-15 years) with a history of tree pollen-induced allergic rhinoconjunctivitis with/without seasonal asthma for &gt;or=2 years were included. Allergy to tree pollen was confirmed by positive skin-prick test, positive specific IgE and positive conjunctival provocation test. The extract used was a glycerinated mixture of Betula verrucosa, Corylus avellana and Alnus glutinosa 100,000 SQ-U/ml. Children were randomized into three groups receiving SLIT 5 days a week for up to 18 months; dose group 1: accumulated weekly dose of 24,000 SQ-U; dose group 2: accumulated weekly dose of 200,000 SQ-U; and placebo. RESULTS: In the birch pollen season, dose group 2 showed a significant reduction of symptom (P = 0.01) and medication scores (P = 0.04) compared with placebo. Dose group 1 showed a significant reduction of symptom scores (P = 0.03). There were no statistical differences between dose groups 1 and 2. All children tolerated the treatment well. CONCLUSION: SLIT with tree pollen extract provided dose-dependent benefits in tree pollen-allergic children in terms of significantly reduced symptoms and medication use. The treatment was well tolerated.","DOI":"10.1111/j.1398-9995.2006.01190.x","shortTitle":"Clinical efficacy and safety of sublingual immunotherapy with tree pollen extract in children","author":[{"literal":"E. Valovirta"},{"literal":"L. Jacobsen"},{"literal":"C. Ljørring"},{"literal":"A. Koivikko"},{"literal":"J. Savolainen"}],"issued":{"date-parts":[["2006"]]}}},{"id":206,"uris":["http://zotero.org/users/local/rNdLYwBI/items/5W3VHKDZ"],"uri":["http://zotero.org/users/local/rNdLYwBI/items/5W3VHKDZ"],"itemData":{"id":206,"type":"article-journal","title":"Efficacy of grass-maize pollen oral immunotherapy in patients with seasonal hay-fever: a double-blind study","container-title":"Clinical Allergy","page":"507-13","volume":"17","issue":"6","source":"Ovid Technologies","archive":"MEDLINE","archive_location":"3436031","abstract":"Forty patients with a well-documented history of seasonal hay fever and a positive skin-prick test specific to grass pollen, including Bermuda grass and maize pollen (Zea maize), were allocated randomly on a double-blind basis to receive either an oral mixed grass-maize pollen extract or a matched placebo during the 1981/1982 grass pollen season. After 12 months the code was broken and patients on placebo were transferred to active therapy while patients on active therapy continued with maintenance therapy for another 12 months during the 1982/1983 grass pollen season. The assessment of the effect of the orally administered grass-maize pollen extract was on the clinical symptoms. During the first year the patients on active therapy had significantly fewer hay fever symptoms during the summer months compared with the placebo group. During the second study year, with all patients on active therapy, both groups had markedly milder symptoms compared with the placebo group. Side-effects were negligible. This study concludes that oral immunotherapy with grass-maize pollen extract in grass pollen-sensitive seasonal hay fever patients is safe and effective.","ISSN":"0009-9090","shortTitle":"Efficacy of grass-maize pollen oral immunotherapy in patients with seasonal hay-fever: a double-blind study","journalAbbreviation":"Clin Allergy","language":"English","author":[{"literal":"C. H. Van Niekerk"},{"literal":"J. I. De Wet"}],"issued":{"date-parts":[["0000",11]]}}},{"id":184,"uris":["http://zotero.org/users/local/rNdLYwBI/items/BBNVPITD"],"uri":["http://zotero.org/users/local/rNdLYwBI/items/BBNVPITD"],"itemData":{"id":184,"type":"article-journal","title":"Double-blind, placebo-controlled evaluation of sublingual immunotherapy with standardized olive pollen extract in pediatric patients with allergic rhinoconjunctivitis and mild asthma due to olive pollen sensitization","container-title":"Allergy","page":"662-72","volume":"53","issue":"7","source":"Ovid Technologies","archive":"MEDLINE","archive_location":"9700035","abstract":"For evaluation of the efficacy and the safety of specific sublingual immunotherapy with high allergen dose, 66 children with seasonal asthma, rhinitis, and conjunctivitis due to sensitization to olive pollen were enrolled in a double-blind, randomized, placebo-controlled study between October 1994 and October 1996 in Greece. Thirty-four patients were randomly allocated to the active group, and 32 received placebo. Immunotherapy consisted of olive-allergen extracts (Stallergenes SA) administered sublingually pre- and coseasonally from January to July for 2 consecutive years. Serial concentrations from 1 to 300 IR. were used up to the maintenance dose of 20 drops of 300 IR daily. The cumulative dose for each patient was 300 times higher than in parenteral immunotherapy, and the cumulative dose of the major allergen Ole e 1 was 8.1 mg/2 years. The patients were assessed by clinical parameters (symptom and medication scores from patients' daily diaries) and immunologic measurements (specific IgE, IgG4, eosinophil cationic protein [ECP]) were performed. The actively treated patients had a significantly lower score for dyspnea (P&lt;0.04 during the first season; P&lt;0.03 during the second season). At the pollinic peak during the second year, a lower score of conjunctivitis was recorded (P&lt;0.05) in the actively treated patients. The analysis of intragroup evolution showed that the total score of rhinitis increased significantly during the pollinic peak in the group under placebo, whereas there was no symptomatic peak for the same period in the group under active treatment. However, the difference between the groups was not significant. The medication score did not differ significantly between the groups. Oral steroids were the only variables with a P value near the significance level (P=0.06) in favor of the actively treated group. A significant decrease in skin reactivity was recorded in the active group after 2 years of treatment. No significant variation in specific IgE and IgG4 was detected. A significantly lower level of serum ECP was observed at the pollinic peak in the actively treated patients during the first pollen season (P=0.01), but this was not confirmed the second year when the ECP levels doubled in both groups without correlation to the clinical findings. Tolerance was excellent with only a few minor side-effects reported. In conclusion, high-dose specific sublingual immunotherapy appears to be safe and effective in improving mild seasonal asthma and conjunctivitis linked to olive-pollen sensitization.","ISSN":"0105-4538","shortTitle":"Double-blind, placebo-controlled evaluation of sublingual immunotherapy with standardized olive pollen extract in pediatric patients with allergic rhinoconjunctivitis and mild asthma due to olive pollen sensitization","journalAbbreviation":"Allergy","language":"English","author":[{"literal":"D. Vourdas"},{"literal":"E. Syrigou"},{"literal":"P. Potamianou"},{"literal":"F. Carat"},{"literal":"T. Batard"},{"literal":"C. Andre"},{"literal":"P. S. Papageorgiou"}],"issued":{"date-parts":[["0000",7]]}}},{"id":40,"uris":["http://zotero.org/users/local/rNdLYwBI/items/3QVN7XZV"],"uri":["http://zotero.org/users/local/rNdLYwBI/items/3QVN7XZV"],"itemData":{"id":40,"type":"article-journal","title":"Fast onset of action of sublingual immunotherapy in house dust mite-induced allergic rhinitis: a multicenter, randomized, double-blind, placebo-controlled trial","container-title":"Laryngoscope","page":"1334-40","volume":"123","issue":"6","source":"Ovid Technologies","archive":"MEDLINE","archive_location":"23616386","abstract":"OBJECTIVES/HYPOTHESIS: To investigate how quickly an allergic rhinitis (AR) patients' symptoms will improve with sublingual immunotherapy (SLIT). STUDY DESIGN: Double-blind placebo study. METHODS: This is a multicenter, randomized, double-blind, placebo-controlled study of SLIT used to treat house dust mite-induced AR. A total of 120 AR patients, aged 4 to 60 years, were treated for 6 months and randomized into two groups: 1) SLIT with Dermatophagoides pteronyssinus (D.p.) and Dermatophagoides farina (D.f.) extract (n = 60) ; and 2) matched placebo controls (n = 60). Symptom, medications received, and a visual analog scale score were recorded during the whole study. Serum-specific IgE and IgG4 to D. p. and D. f. were assessed before and after the treatment. RESULTS: Eighty-five patients (70.8%) completed the study. Twelve patients (20%) chose to withdraw from the SLIT group, but none because of serious adverse effects. The total symptom and visual analog scores VAS in the SLIT group decreased significantly when compared to the placebo controls (P &lt;0.05) after week 14, as well as for the significant (P &lt;0.05) improvement of all individual AR symptoms in the SLIT group (e.g., sneezing, nasal discharge, itching, and nasal obstruction) after week 22. There was a significant (P &lt;0.05) increase of IgG4 to both D.f. and D.p. in the SLIT, but not in the placebo group after treatment. CONCLUSION: SLIT with a mixture of D.f. and D.p. extract is an effective and safe treatment for patients with house dust mite-induced AR. Its onset of action can be observed as early as 14 weeks after treatment.Copyright © 2012 The American Laryngological, Rhinological and Otological Society, Inc.","DOI":"10.1002/lary.23935","ISSN":"1531-4995","shortTitle":"Fast onset of action of sublingual immunotherapy in house dust mite-induced allergic rhinitis: a multicenter, randomized, double-blind, placebo-controlled trial","journalAbbreviation":"Laryngoscope","language":"English","author":[{"literal":"D. H. Wang"},{"literal":"L. Chen"},{"literal":"L. Cheng"},{"literal":"K. N. Li"},{"literal":"H. Yuan"},{"literal":"J. H. Lu"},{"literal":"H. Li"}],"issued":{"date-parts":[["0000",6]]}}},{"id":56,"uris":["http://zotero.org/users/local/rNdLYwBI/items/FMWZMJSS"],"uri":["http://zotero.org/users/local/rNdLYwBI/items/FMWZMJSS"],"itemData":{"id":56,"type":"article-journal","title":"High-dose sublingual immunotherapy with single-dose aqueous grass pollen extract in children is effective and safe: a double-blind, placebo-controlled study","container-title":"Journal of Allergy &amp; Clinical Immunology","page":"886-93.e5","volume":"130","issue":"4","source":"Ovid Technologies","archive":"MEDLINE","archive_location":"22939758","abstract":"BACKGROUND: Sublingual allergen-specific immunotherapy is a viable alternative to subcutaneous immunotherapy particularly attractive for use in children. OBJECTIVE: This study investigated efficacy and safety of high-dose sublingual immunotherapy (SLIT) in children allergic to grass pollen in a randomized, double-blind, placebo-controlled trial. METHODS: After a baseline seasonal observation, 207 children aged 4 to 12 years with grass pollen-allergic rhinitis/rhinoconjunctivitis with/without bronchial asthma (Global Initiative for Asthma I/II) received either high-dose grass pollen SLIT or placebo daily for 1 pre-/co-seasonal period. The primary end point was the change of the area under the curve of the symptom-medication score (SMS) from the baseline season to the first season after start of treatment. Secondary outcomes were well days, responders, immunologic changes, and safety. RESULTS: Mean changes in the area under the curve of the SMS from the baseline to the first grass pollen season after the start of treatment were -212.5 for the active group and -97.8 for the placebo group (P = .0040). Rhinoconjunctivitis SMS (P = .0020) and separated symptom and medication scores were also statistically different between the 2 groups (P = .0121 and P = .0226, respectively). The number of well days and the percentage of responders were greater in the active group. Changes in allergen-specific IgE and IgG levels indicated a significant immunologic effect. The treatment was well tolerated, and no serious treatment-related events were reported. CONCLUSIONS: This study confirmed that this SLIT preparation significantly reduced symptoms and medication use in children with grass pollen-allergic rhinoconjunctivitis. The preparation showed significant effects on allergen-specific antibodies, was well tolerated, and appeared to be a valid therapeutic option in children allergic to grass pollen. This trial was registered at www.clinicaltrials.gov as NCT00841256.Copyright © 2012 American Academy of Allergy, Asthma &amp; Immunology. Published by Mosby, Inc. All rights reserved.","DOI":"10.1016/j.jaci.2012.06.047","ISSN":"1097-6825","shortTitle":"High-dose sublingual immunotherapy with single-dose aqueous grass pollen extract in children is effective and safe: a double-blind, placebo-controlled study","journalAbbreviation":"J Allergy Clin Immunol","language":"English","author":[{"literal":"U. Wahn"},{"literal":"L. Klimek"},{"literal":"A. Ploszczuk"},{"literal":"T. Adelt"},{"literal":"B. Sandner"},{"literal":"E. Trebas-Pietras"},{"literal":"P. Eberle"},{"literal":"A. Bufe"},{"literal":"Slit Study Group"}],"issued":{"date-parts":[["0000",10]]}}},{"id":94,"uris":["http://zotero.org/users/local/rNdLYwBI/items/8IKJI9BP"],"uri":["http://zotero.org/users/local/rNdLYwBI/items/8IKJI9BP"],"itemData":{"id":94,"type":"article-journal","title":"Efficacy and safety of 5-grass-pollen sublingual immunotherapy tablets in pediatric allergic rhinoconjunctivitis","container-title":"Journal of Allergy &amp; Clinical Immunology","page":"160-166.e3","volume":"123","issue":"1","source":"Ovid Technologies","archive":"MEDLINE","archive_location":"19046761","abstract":"BACKGROUND: The efficacy and safety of the 300-index of reactivity (IR) dose of 5-grass-pollen sublingual immunotherapy (SLIT) tablets (Stallergenes, Antony, France) have been demonstrated for the treatment of hay fever in adults. OBJECTIVE: We sought to assess the efficacy and safety of this tablet in children and adolescents with grass pollen-related allergic rhinitis. METHODS: In this multinational, randomized, double-blind, placebo-controlled study, 278 children (5-17 years of age) with grass pollen-related rhinoconjunctivitis (confirmed by means of a positive grass pollen skin prick test response and serum-specific IgE measurement) received once-daily SLIT tablets or placebo. Treatment was initiated 4 months before the estimated pollen season and continued throughout the season. The primary outcome was the rhinoconjunctivitis total symptom score (RTSS), a sum of 6 individual symptom scores: sneezing, runny nose, itchy nose, nasal congestion, watery eyes, and itchy eyes. Secondary end points included rescue medication intake, individual scores, and safety. RESULTS: The intent-to-treat population included 266 children (mean age, 10.9 +/- 3.22 years). The RTSS for the 300-IR group was highly significantly different from that of the placebo group (P = .001). The 300-IR group showed a mean improvement for the RTSS of 28.0% over that seen with placebo and a median improvement of 39.3%. Significant differences between the 300-IR and placebo groups were also observed regarding rescue medication score and proportion of days using rescue medication during the pollen season (P = .0064 and P = .0146, respectively). Adverse events were generally mild or moderate in intensity and expected. No serious side effects were reported. CONCLUSION: Five-grass-pollen SLIT tablets (300 IR) reduce both symptom scores and rescue medication use in children and adolescents with grass pollen-related rhinoconjunctivitis.","DOI":"10.1016/j.jaci.2008.10.009","ISSN":"1097-6825","shortTitle":"Efficacy and safety of 5-grass-pollen sublingual immunotherapy tablets in pediatric allergic rhinoconjunctivitis","journalAbbreviation":"J Allergy Clin Immunol","language":"English","author":[{"literal":"U. Wahn"},{"literal":"A. Tabar"},{"literal":"P. Kuna"},{"literal":"S. Halken"},{"literal":"A. Montagut"},{"literal":"O. de Beaumont"},{"literal":"M. Le Gall"},{"literal":"Slit Study Group"}],"issued":{"date-parts":[["0000",1]]}}}],"schema":"https://github.com/citation-style-language/schema/raw/master/csl-citation.json"} </w:instrText>
      </w:r>
      <w:r w:rsidR="00D20980" w:rsidRPr="00ED08BA">
        <w:rPr>
          <w:rFonts w:ascii="Garamond" w:hAnsi="Garamond" w:cs="Arial"/>
          <w:bCs/>
          <w:sz w:val="22"/>
          <w:szCs w:val="22"/>
          <w:lang w:val="en-US"/>
        </w:rPr>
        <w:fldChar w:fldCharType="separate"/>
      </w:r>
      <w:r w:rsidR="00D20980" w:rsidRPr="003D053E">
        <w:rPr>
          <w:rFonts w:ascii="Garamond" w:hAnsi="Garamond"/>
          <w:sz w:val="22"/>
        </w:rPr>
        <w:t>(82–119,119–121,121–156)</w:t>
      </w:r>
      <w:r w:rsidR="00D20980" w:rsidRPr="00ED08BA">
        <w:rPr>
          <w:rFonts w:ascii="Garamond" w:hAnsi="Garamond" w:cs="Arial"/>
          <w:bCs/>
          <w:sz w:val="22"/>
          <w:szCs w:val="22"/>
          <w:lang w:val="en-US"/>
        </w:rPr>
        <w:fldChar w:fldCharType="end"/>
      </w:r>
      <w:r w:rsidR="00D20980" w:rsidRPr="00ED08BA">
        <w:rPr>
          <w:rFonts w:ascii="Garamond" w:hAnsi="Garamond" w:cs="Arial"/>
          <w:bCs/>
          <w:sz w:val="22"/>
          <w:szCs w:val="22"/>
          <w:lang w:val="en-US"/>
        </w:rPr>
        <w:t xml:space="preserve"> including 13,636 patients and two ILIT RCTs </w:t>
      </w:r>
      <w:r w:rsidR="00D20980" w:rsidRPr="00ED08BA">
        <w:rPr>
          <w:rFonts w:ascii="Garamond" w:hAnsi="Garamond" w:cs="Arial"/>
          <w:bCs/>
          <w:sz w:val="22"/>
          <w:szCs w:val="22"/>
          <w:lang w:val="en-US"/>
        </w:rPr>
        <w:fldChar w:fldCharType="begin"/>
      </w:r>
      <w:r w:rsidR="00D20980">
        <w:rPr>
          <w:rFonts w:ascii="Garamond" w:hAnsi="Garamond" w:cs="Arial"/>
          <w:bCs/>
          <w:sz w:val="22"/>
          <w:szCs w:val="22"/>
          <w:lang w:val="en-US"/>
        </w:rPr>
        <w:instrText xml:space="preserve"> ADDIN ZOTERO_ITEM CSL_CITATION {"citationID":"hIXxJKbG","properties":{"formattedCitation":"(157,158)","plainCitation":"(157,158)"},"citationItems":[{"id":309,"uris":["http://zotero.org/users/local/rNdLYwBI/items/9SFZ3TQ2"],"uri":["http://zotero.org/users/local/rNdLYwBI/items/9SFZ3TQ2"],"itemData":{"id":309,"type":"article-journal","title":"Intralymphatic immunotherapy of pollen-induced rhinoconjunctivitis: a double-blind placebo-controlled trial","container-title":"Respiratory Research","volume":"DOI: 10.1186/s12931-016-0324-9","author":[{"family":"Hylander","given":"T"},{"family":"Larsson","given":"O"},{"family":"Petersson-Westin","given":"U"},{"family":"Eriksson","given":"M"},{"family":"Kumlien Georén","given":"S"},{"family":"Winqvist","given":"O"}],"issued":{"date-parts":[["2016"]]}}},{"id":310,"uris":["http://zotero.org/users/local/rNdLYwBI/items/Z5TN4EDW"],"uri":["http://zotero.org/users/local/rNdLYwBI/items/Z5TN4EDW"],"itemData":{"id":310,"type":"article-journal","title":"Intralymphatic immunotherapy for cat allergy induces tolerance after only 3 injections.","container-title":"J Allergy Clin Immunol.","page":"1290-6","volume":"129(5)","author":[{"family":"Senti","given":"G"},{"family":"Crameri","given":"R"},{"family":"Kuster","given":"D"},{"family":"Johansen","given":"P"},{"family":"Martinez-Gomez","given":"JM"},{"family":"Graf","given":"N"}],"issued":{"date-parts":[["2012"]]}}}],"schema":"https://github.com/citation-style-language/schema/raw/master/csl-citation.json"} </w:instrText>
      </w:r>
      <w:r w:rsidR="00D20980" w:rsidRPr="00ED08BA">
        <w:rPr>
          <w:rFonts w:ascii="Garamond" w:hAnsi="Garamond" w:cs="Arial"/>
          <w:bCs/>
          <w:sz w:val="22"/>
          <w:szCs w:val="22"/>
          <w:lang w:val="en-US"/>
        </w:rPr>
        <w:fldChar w:fldCharType="separate"/>
      </w:r>
      <w:r w:rsidR="00D20980">
        <w:rPr>
          <w:rFonts w:ascii="Garamond" w:hAnsi="Garamond"/>
          <w:sz w:val="22"/>
          <w:szCs w:val="22"/>
          <w:lang w:val="en-US"/>
        </w:rPr>
        <w:t>(157,158)</w:t>
      </w:r>
      <w:r w:rsidR="00D20980" w:rsidRPr="00ED08BA">
        <w:rPr>
          <w:rFonts w:ascii="Garamond" w:hAnsi="Garamond" w:cs="Arial"/>
          <w:bCs/>
          <w:sz w:val="22"/>
          <w:szCs w:val="22"/>
          <w:lang w:val="en-US"/>
        </w:rPr>
        <w:fldChar w:fldCharType="end"/>
      </w:r>
      <w:r w:rsidR="00D20980" w:rsidRPr="00ED08BA">
        <w:rPr>
          <w:rFonts w:ascii="Garamond" w:hAnsi="Garamond" w:cs="Arial"/>
          <w:bCs/>
          <w:sz w:val="22"/>
          <w:szCs w:val="22"/>
          <w:lang w:val="en-US"/>
        </w:rPr>
        <w:t xml:space="preserve"> including 56 patients (Tables 1a-c).  The overwhelming majority of trials only reported on short-term effectiveness (Tables 2a-c). </w:t>
      </w:r>
    </w:p>
    <w:p w14:paraId="7F9A9DB8" w14:textId="77777777" w:rsidR="00D20980" w:rsidRPr="00ED08BA" w:rsidRDefault="00D20980" w:rsidP="00D20980">
      <w:pPr>
        <w:spacing w:line="360" w:lineRule="auto"/>
        <w:jc w:val="both"/>
        <w:rPr>
          <w:rFonts w:ascii="Garamond" w:hAnsi="Garamond" w:cs="Arial"/>
          <w:b/>
          <w:i/>
          <w:iCs/>
          <w:sz w:val="22"/>
          <w:szCs w:val="22"/>
          <w:lang w:val="en-US"/>
        </w:rPr>
      </w:pPr>
    </w:p>
    <w:p w14:paraId="69A1868A" w14:textId="77777777" w:rsidR="00D20980" w:rsidRPr="00ED08BA" w:rsidRDefault="00D20980" w:rsidP="00D20980">
      <w:pPr>
        <w:spacing w:line="360" w:lineRule="auto"/>
        <w:jc w:val="both"/>
        <w:outlineLvl w:val="0"/>
        <w:rPr>
          <w:rFonts w:ascii="Garamond" w:hAnsi="Garamond" w:cs="Arial"/>
          <w:b/>
          <w:i/>
          <w:iCs/>
          <w:sz w:val="22"/>
          <w:szCs w:val="22"/>
          <w:lang w:val="en-US"/>
        </w:rPr>
      </w:pPr>
      <w:r w:rsidRPr="00ED08BA">
        <w:rPr>
          <w:rFonts w:ascii="Garamond" w:hAnsi="Garamond" w:cs="Arial"/>
          <w:b/>
          <w:i/>
          <w:iCs/>
          <w:sz w:val="22"/>
          <w:szCs w:val="22"/>
          <w:lang w:val="en-US"/>
        </w:rPr>
        <w:t>SCIT</w:t>
      </w:r>
    </w:p>
    <w:p w14:paraId="74B34F25" w14:textId="77777777" w:rsidR="00D20980" w:rsidRPr="00ED08BA" w:rsidRDefault="00D20980" w:rsidP="00D20980">
      <w:pPr>
        <w:spacing w:line="360" w:lineRule="auto"/>
        <w:jc w:val="both"/>
        <w:rPr>
          <w:rFonts w:ascii="Garamond" w:hAnsi="Garamond" w:cs="Arial"/>
          <w:bCs/>
          <w:sz w:val="22"/>
          <w:szCs w:val="22"/>
          <w:lang w:val="en-US"/>
        </w:rPr>
      </w:pPr>
      <w:r w:rsidRPr="00ED08BA">
        <w:rPr>
          <w:rFonts w:ascii="Garamond" w:hAnsi="Garamond" w:cs="Arial"/>
          <w:bCs/>
          <w:sz w:val="22"/>
          <w:szCs w:val="22"/>
          <w:lang w:val="en-US"/>
        </w:rPr>
        <w:t xml:space="preserve">The majority of trials were led by teams from the UK (n=11), followed by: France (n=7); Spain (n=7); Italy (n=6); Germany (n=5); USA (n=5); Canada (n=3); Poland (n=4); Denmark (n=2); Sweden (n=2); Germany and Austria (n=2); Austria, Denmark, France, Italy, Sweden (n=1); Austria, Spain, Germany, (n=1); Australia, Canada, UK and USA (n=1); Belgium and the Netherlands (n=1); India (n=1); Sweden and Germany (n=1), and Macedonia (n=1). </w:t>
      </w:r>
    </w:p>
    <w:p w14:paraId="1DF037AE" w14:textId="77777777" w:rsidR="00D20980" w:rsidRPr="00ED08BA" w:rsidRDefault="00D20980" w:rsidP="00D20980">
      <w:pPr>
        <w:spacing w:line="360" w:lineRule="auto"/>
        <w:jc w:val="both"/>
        <w:rPr>
          <w:rFonts w:ascii="Garamond" w:hAnsi="Garamond" w:cs="Arial"/>
          <w:bCs/>
          <w:sz w:val="22"/>
          <w:szCs w:val="22"/>
          <w:lang w:val="en-US"/>
        </w:rPr>
      </w:pPr>
    </w:p>
    <w:p w14:paraId="2394BDCB" w14:textId="77777777" w:rsidR="00D20980" w:rsidRPr="00ED08BA" w:rsidRDefault="00D20980" w:rsidP="00D20980">
      <w:pPr>
        <w:spacing w:line="360" w:lineRule="auto"/>
        <w:jc w:val="both"/>
        <w:rPr>
          <w:rFonts w:ascii="Garamond" w:eastAsia="Calibri" w:hAnsi="Garamond" w:cs="Arial"/>
          <w:sz w:val="22"/>
          <w:szCs w:val="22"/>
          <w:lang w:val="en-US"/>
        </w:rPr>
      </w:pPr>
      <w:r w:rsidRPr="00ED08BA">
        <w:rPr>
          <w:rFonts w:ascii="Garamond" w:hAnsi="Garamond" w:cs="Arial"/>
          <w:bCs/>
          <w:sz w:val="22"/>
          <w:szCs w:val="22"/>
          <w:lang w:val="en-US"/>
        </w:rPr>
        <w:t xml:space="preserve">The majority of studies included adult participants (n=42). </w:t>
      </w:r>
      <w:r w:rsidRPr="00ED08BA">
        <w:rPr>
          <w:rFonts w:ascii="Garamond" w:eastAsia="Calibri" w:hAnsi="Garamond" w:cs="Arial"/>
          <w:sz w:val="22"/>
          <w:szCs w:val="22"/>
          <w:lang w:val="en-US"/>
        </w:rPr>
        <w:t xml:space="preserve">Fifteen studies included participants of any age (i.e. children and adults) and one included children aged up to 18 years of age. Three studies did not report the age of the participants. </w:t>
      </w:r>
    </w:p>
    <w:p w14:paraId="1C41D556"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24A20DC0"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sz w:val="22"/>
          <w:szCs w:val="22"/>
          <w:lang w:val="en-US"/>
        </w:rPr>
        <w:t xml:space="preserve">The most common allergen administered in the included studies was: grass pollen(s) (n=28), followed by: weed pollens (n=19); tree pollens (n=16); HDM (n=6); molds (n=3); cat dander (n=2); dog dander (n=1); and storage mites (n=1). </w:t>
      </w:r>
    </w:p>
    <w:p w14:paraId="77F6397E"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3C088033"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sz w:val="22"/>
          <w:szCs w:val="22"/>
          <w:lang w:val="en-US"/>
        </w:rPr>
        <w:t>SCIT was performed with a single allergen (i.e. allergens from the same group e,g, grasses) in 55 studies and with multiple allergens (i.e. from different groups e.g. grass and tree pollens) in the remaining six studies.  In these trials, SCIT was compared with placebo (n=53), routine care (n=4) or active treatment (n=12); (there was more than one comparator arm in some studies).</w:t>
      </w:r>
    </w:p>
    <w:p w14:paraId="2D2AEDE2"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62F4CA45"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bCs/>
          <w:sz w:val="22"/>
          <w:szCs w:val="22"/>
          <w:lang w:val="en-US"/>
        </w:rPr>
        <w:t>SCIT was</w:t>
      </w:r>
      <w:r w:rsidRPr="00ED08BA">
        <w:rPr>
          <w:rFonts w:ascii="Garamond" w:eastAsia="Calibri" w:hAnsi="Garamond" w:cs="Arial"/>
          <w:sz w:val="22"/>
          <w:szCs w:val="22"/>
          <w:lang w:val="en-US"/>
        </w:rPr>
        <w:t xml:space="preserve"> administered continuously in 27 studies, pre-seasonally in 19 studies, pre- and co-seasonally in 11 studies, pre-seasonally and continuously in different arms in one study and co-seasonally in one trial. The remaining trials (n=2) did not report on timing of administration. </w:t>
      </w:r>
    </w:p>
    <w:p w14:paraId="6400AABB"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08A2B6D5"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sz w:val="22"/>
          <w:szCs w:val="22"/>
          <w:lang w:val="en-US"/>
        </w:rPr>
        <w:t xml:space="preserve">The protocols used were: conventional (n=45); cluster (n=9); rush (n=8); semi-rush (n=1); and ultra-rush (n=1). Two studies uses both conventional and cluster, and a further study used both rush and conventional protocols. </w:t>
      </w:r>
    </w:p>
    <w:p w14:paraId="654CB642"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4AF8FA9C"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sz w:val="22"/>
          <w:szCs w:val="22"/>
          <w:lang w:val="en-US"/>
        </w:rPr>
        <w:t xml:space="preserve">The duration of treatment was heterogeneous, ranging from a single injection to four years. It was unclearly reported in one study and not reported at all in another trial. </w:t>
      </w:r>
    </w:p>
    <w:p w14:paraId="4CB31D72"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0E7D720A" w14:textId="77777777" w:rsidR="00D20980" w:rsidRPr="00ED08BA" w:rsidRDefault="00D20980" w:rsidP="00D20980">
      <w:pPr>
        <w:spacing w:after="200" w:line="360" w:lineRule="auto"/>
        <w:contextualSpacing/>
        <w:jc w:val="both"/>
        <w:rPr>
          <w:rFonts w:ascii="Garamond" w:eastAsia="Calibri" w:hAnsi="Garamond" w:cs="Arial"/>
          <w:bCs/>
          <w:sz w:val="22"/>
          <w:szCs w:val="22"/>
          <w:lang w:val="en-US"/>
        </w:rPr>
      </w:pPr>
      <w:r w:rsidRPr="00ED08BA">
        <w:rPr>
          <w:rFonts w:ascii="Garamond" w:eastAsia="Calibri" w:hAnsi="Garamond" w:cs="Arial"/>
          <w:bCs/>
          <w:sz w:val="22"/>
          <w:szCs w:val="22"/>
          <w:lang w:val="en-US"/>
        </w:rPr>
        <w:t xml:space="preserve">Short-term effectiveness of SCIT was assessed by symptom scores (n=51), medication scores (n=46) and combined symptom and medication scores (n=20).  Long-term effectiveness of SCIT was assessed by symptom scores (n=1) and medication scores (n=1), and combined symptom and medication scores (n=1). </w:t>
      </w:r>
    </w:p>
    <w:p w14:paraId="7D8C9204"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14CA9FFD" w14:textId="77777777" w:rsidR="00D20980" w:rsidRPr="00ED08BA" w:rsidRDefault="00D20980" w:rsidP="00D20980">
      <w:pPr>
        <w:spacing w:after="200" w:line="360" w:lineRule="auto"/>
        <w:contextualSpacing/>
        <w:jc w:val="both"/>
        <w:outlineLvl w:val="0"/>
        <w:rPr>
          <w:rFonts w:ascii="Garamond" w:eastAsia="Calibri" w:hAnsi="Garamond" w:cs="Arial"/>
          <w:sz w:val="22"/>
          <w:szCs w:val="22"/>
          <w:lang w:val="en-US"/>
        </w:rPr>
      </w:pPr>
      <w:r w:rsidRPr="00ED08BA">
        <w:rPr>
          <w:rFonts w:ascii="Garamond" w:eastAsia="Calibri" w:hAnsi="Garamond" w:cs="Arial"/>
          <w:sz w:val="22"/>
          <w:szCs w:val="22"/>
          <w:lang w:val="en-US"/>
        </w:rPr>
        <w:t>See Tables 1a and 2a for further details.</w:t>
      </w:r>
    </w:p>
    <w:p w14:paraId="3C685C31"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0AA58EE2" w14:textId="77777777" w:rsidR="00D20980" w:rsidRPr="00ED08BA" w:rsidRDefault="00D20980" w:rsidP="00D20980">
      <w:pPr>
        <w:spacing w:line="360" w:lineRule="auto"/>
        <w:jc w:val="both"/>
        <w:outlineLvl w:val="0"/>
        <w:rPr>
          <w:rFonts w:ascii="Garamond" w:hAnsi="Garamond" w:cs="Arial"/>
          <w:b/>
          <w:i/>
          <w:iCs/>
          <w:sz w:val="22"/>
          <w:szCs w:val="22"/>
          <w:lang w:val="en-US"/>
        </w:rPr>
      </w:pPr>
      <w:r w:rsidRPr="00ED08BA">
        <w:rPr>
          <w:rFonts w:ascii="Garamond" w:hAnsi="Garamond" w:cs="Arial"/>
          <w:b/>
          <w:i/>
          <w:iCs/>
          <w:sz w:val="22"/>
          <w:szCs w:val="22"/>
          <w:lang w:val="en-US"/>
        </w:rPr>
        <w:t>SLIT</w:t>
      </w:r>
    </w:p>
    <w:p w14:paraId="0C6727BB" w14:textId="77777777" w:rsidR="00D20980" w:rsidRPr="00ED08BA" w:rsidRDefault="00D20980" w:rsidP="00D20980">
      <w:pPr>
        <w:spacing w:after="200" w:line="360" w:lineRule="auto"/>
        <w:contextualSpacing/>
        <w:jc w:val="both"/>
        <w:rPr>
          <w:rFonts w:ascii="Garamond" w:hAnsi="Garamond" w:cs="Arial"/>
          <w:bCs/>
          <w:sz w:val="22"/>
          <w:szCs w:val="22"/>
          <w:lang w:val="en-US"/>
        </w:rPr>
      </w:pPr>
      <w:r w:rsidRPr="00ED08BA">
        <w:rPr>
          <w:rFonts w:ascii="Garamond" w:hAnsi="Garamond" w:cs="Arial"/>
          <w:bCs/>
          <w:sz w:val="22"/>
          <w:szCs w:val="22"/>
          <w:lang w:val="en-US"/>
        </w:rPr>
        <w:t xml:space="preserve">The majority of studies were carried out in: multiple European countries (n=16); Italy (n=12);  Germany (n=7); France (n=6); Poland (n=4); US (n=3); Spain (n=3); the Netherlands (n=3); Austria (n=2); Canada (n=2); UK (n=2); Austria, Canada, Denmark, France and Germany (n=1); Brazil and the US (n=1); Canada and the US (n=1); China (n=1); Cyprus, Turkey and the UK (n=1); Czech Republic (n=1); Finland (n=1); Iran (n=1); Japan (n=1); South Africa (n=1); and Turkey (n=1). </w:t>
      </w:r>
    </w:p>
    <w:p w14:paraId="6C6BEA2D" w14:textId="77777777" w:rsidR="00D20980" w:rsidRPr="00ED08BA" w:rsidRDefault="00D20980" w:rsidP="00D20980">
      <w:pPr>
        <w:spacing w:after="200" w:line="360" w:lineRule="auto"/>
        <w:contextualSpacing/>
        <w:jc w:val="both"/>
        <w:rPr>
          <w:rFonts w:ascii="Garamond" w:hAnsi="Garamond" w:cs="Arial"/>
          <w:bCs/>
          <w:sz w:val="22"/>
          <w:szCs w:val="22"/>
          <w:lang w:val="en-US"/>
        </w:rPr>
      </w:pPr>
    </w:p>
    <w:p w14:paraId="0303B7DD" w14:textId="77777777" w:rsidR="00D20980" w:rsidRPr="00ED08BA" w:rsidRDefault="00D20980" w:rsidP="00D20980">
      <w:pPr>
        <w:spacing w:after="200" w:line="360" w:lineRule="auto"/>
        <w:contextualSpacing/>
        <w:jc w:val="both"/>
        <w:rPr>
          <w:rFonts w:ascii="Garamond" w:hAnsi="Garamond" w:cs="Arial"/>
          <w:bCs/>
          <w:sz w:val="22"/>
          <w:szCs w:val="22"/>
          <w:lang w:val="en-US"/>
        </w:rPr>
      </w:pPr>
      <w:r w:rsidRPr="00ED08BA">
        <w:rPr>
          <w:rFonts w:ascii="Garamond" w:hAnsi="Garamond" w:cs="Arial"/>
          <w:bCs/>
          <w:sz w:val="22"/>
          <w:szCs w:val="22"/>
          <w:lang w:val="en-US"/>
        </w:rPr>
        <w:t>The majority of studies were in adults (n=28), followed by children up to the age of 18 (n=25) and studies conducted in both adults and children (n=17), one study did not report the age of the participants.</w:t>
      </w:r>
      <w:r w:rsidRPr="00ED08BA">
        <w:rPr>
          <w:rFonts w:ascii="Garamond" w:hAnsi="Garamond" w:cs="Arial"/>
          <w:bCs/>
          <w:sz w:val="22"/>
          <w:szCs w:val="22"/>
          <w:lang w:val="en-US"/>
        </w:rPr>
        <w:fldChar w:fldCharType="begin"/>
      </w:r>
      <w:r>
        <w:rPr>
          <w:rFonts w:ascii="Garamond" w:hAnsi="Garamond" w:cs="Arial"/>
          <w:bCs/>
          <w:sz w:val="22"/>
          <w:szCs w:val="22"/>
          <w:lang w:val="en-US"/>
        </w:rPr>
        <w:instrText xml:space="preserve"> ADDIN ZOTERO_ITEM CSL_CITATION {"citationID":"cd64sarq8","properties":{"formattedCitation":"(40)","plainCitation":"(40)"},"citationItems":[{"id":306,"uris":["http://zotero.org/users/local/rNdLYwBI/items/AC3WGGUJ"],"uri":["http://zotero.org/users/local/rNdLYwBI/items/AC3WGGUJ"],"itemData":{"id":306,"type":"article-journal","title":"Short-term immunotherapy with tree pollen allergoids and the adjuvant monophosphoryl lipid-A - Results from a multicentre, placebo-controlled, randomised, double-blind study..[Kurzzeit-Immuntherapie mit Baumpollen- Allergoiden und dem Adjuvans Monophosphoryl Lipid-A]","container-title":"Allergologie","page":"S. 466–474.","author":[{"family":"Drachenberg","given":"KJ"},{"family":"Heinzkill","given":"M"},{"family":"Urban","given":"E"}],"issued":{"date-parts":[["2002"]],"season":"Jahrgang  , Nr. 9"}}}],"schema":"https://github.com/citation-style-language/schema/raw/master/csl-citation.json"} </w:instrText>
      </w:r>
      <w:r w:rsidRPr="00ED08BA">
        <w:rPr>
          <w:rFonts w:ascii="Garamond" w:hAnsi="Garamond" w:cs="Arial"/>
          <w:bCs/>
          <w:sz w:val="22"/>
          <w:szCs w:val="22"/>
          <w:lang w:val="en-US"/>
        </w:rPr>
        <w:fldChar w:fldCharType="separate"/>
      </w:r>
      <w:r>
        <w:rPr>
          <w:rFonts w:ascii="Garamond" w:hAnsi="Garamond"/>
          <w:sz w:val="22"/>
          <w:szCs w:val="22"/>
          <w:lang w:val="en-US"/>
        </w:rPr>
        <w:t>(40)</w:t>
      </w:r>
      <w:r w:rsidRPr="00ED08BA">
        <w:rPr>
          <w:rFonts w:ascii="Garamond" w:hAnsi="Garamond" w:cs="Arial"/>
          <w:bCs/>
          <w:sz w:val="22"/>
          <w:szCs w:val="22"/>
          <w:lang w:val="en-US"/>
        </w:rPr>
        <w:fldChar w:fldCharType="end"/>
      </w:r>
    </w:p>
    <w:p w14:paraId="40B141F9" w14:textId="77777777" w:rsidR="00D20980" w:rsidRPr="00ED08BA" w:rsidRDefault="00D20980" w:rsidP="00D20980">
      <w:pPr>
        <w:spacing w:after="200" w:line="360" w:lineRule="auto"/>
        <w:contextualSpacing/>
        <w:jc w:val="both"/>
        <w:rPr>
          <w:rFonts w:ascii="Garamond" w:hAnsi="Garamond" w:cs="Arial"/>
          <w:bCs/>
          <w:sz w:val="22"/>
          <w:szCs w:val="22"/>
          <w:lang w:val="en-US"/>
        </w:rPr>
      </w:pPr>
    </w:p>
    <w:p w14:paraId="6B3CB922"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sz w:val="22"/>
          <w:szCs w:val="22"/>
          <w:lang w:val="en-US"/>
        </w:rPr>
        <w:t xml:space="preserve">The major allergen type used in the immunotherapy was: was grass pollen(s) (n=40), followed by: HDM(s) (n=15); weed pollens (n=7); tree pollens (n=4); molds (n=3); and cat dander (n=2). </w:t>
      </w:r>
    </w:p>
    <w:p w14:paraId="13974FBB"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2EDA6E82"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sz w:val="22"/>
          <w:szCs w:val="22"/>
          <w:lang w:val="en-US"/>
        </w:rPr>
        <w:t>SLIT was performed with a single allergen in 67 studies and with multiple allergens in four studies.  It was most commonly administered in the form of drops/solution (n=46), followed by tablets (n=22) and spray (n=1); the mode of administration was not reported in two studies.  In relation to the drops/solution and tablet preparations, the SLIT was subsequently swallowed in 50 studies, expectorated in three studies and not reported in 18 studies.</w:t>
      </w:r>
    </w:p>
    <w:p w14:paraId="0CCE4633"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6067C541"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sz w:val="22"/>
          <w:szCs w:val="22"/>
          <w:lang w:val="en-US"/>
        </w:rPr>
        <w:t xml:space="preserve">SLIT was compared with placebo (n=67); routine care (n=1); or active treatment (n=5) (with some studies including more than one comparator). </w:t>
      </w:r>
    </w:p>
    <w:p w14:paraId="08072755"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157C9DC1"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sz w:val="22"/>
          <w:szCs w:val="22"/>
          <w:lang w:val="en-US"/>
        </w:rPr>
        <w:t xml:space="preserve">SLIT was administered preseasonal and co-seasonally in 22 studies, pre-seasonally in seven studies and co-seasonally in five studies. The remaining studies did not report on the season of administration. </w:t>
      </w:r>
    </w:p>
    <w:p w14:paraId="68BCBF97"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2C0EF2D3" w14:textId="77777777" w:rsidR="00D20980" w:rsidRPr="00ED08BA" w:rsidRDefault="00D20980" w:rsidP="00D20980">
      <w:pPr>
        <w:spacing w:after="200" w:line="360" w:lineRule="auto"/>
        <w:contextualSpacing/>
        <w:jc w:val="both"/>
        <w:outlineLvl w:val="0"/>
        <w:rPr>
          <w:rFonts w:ascii="Garamond" w:eastAsia="Calibri" w:hAnsi="Garamond" w:cs="Arial"/>
          <w:sz w:val="22"/>
          <w:szCs w:val="22"/>
          <w:lang w:val="en-US"/>
        </w:rPr>
      </w:pPr>
      <w:r w:rsidRPr="00ED08BA">
        <w:rPr>
          <w:rFonts w:ascii="Garamond" w:eastAsia="Calibri" w:hAnsi="Garamond" w:cs="Arial"/>
          <w:sz w:val="22"/>
          <w:szCs w:val="22"/>
          <w:lang w:val="en-US"/>
        </w:rPr>
        <w:t xml:space="preserve">The duration of treatment varied from 28 days to four years.  </w:t>
      </w:r>
    </w:p>
    <w:p w14:paraId="548662DD"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428BACCC"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r w:rsidRPr="00ED08BA">
        <w:rPr>
          <w:rFonts w:ascii="Garamond" w:eastAsia="Calibri" w:hAnsi="Garamond" w:cs="Arial"/>
          <w:sz w:val="22"/>
          <w:szCs w:val="22"/>
          <w:lang w:val="en-US"/>
        </w:rPr>
        <w:t xml:space="preserve">Short-term effectiveness was assessed by symptom scores (n=56), medication scores (n=44); and combined symptom and medication scores (n=9). Long-term effectiveness was assessed by </w:t>
      </w:r>
      <w:r w:rsidRPr="00ED08BA">
        <w:rPr>
          <w:rFonts w:ascii="Garamond" w:eastAsia="Calibri" w:hAnsi="Garamond" w:cs="Arial"/>
          <w:bCs/>
          <w:sz w:val="22"/>
          <w:szCs w:val="22"/>
          <w:lang w:val="en-US"/>
        </w:rPr>
        <w:t xml:space="preserve">symptom scores (n=4), medication scores (n=2) and </w:t>
      </w:r>
      <w:r w:rsidRPr="00ED08BA">
        <w:rPr>
          <w:rFonts w:ascii="Garamond" w:eastAsia="Calibri" w:hAnsi="Garamond" w:cs="Arial"/>
          <w:sz w:val="22"/>
          <w:szCs w:val="22"/>
          <w:lang w:val="en-US"/>
        </w:rPr>
        <w:t>combined symptom and medication scores (n=2).</w:t>
      </w:r>
    </w:p>
    <w:p w14:paraId="0370F943" w14:textId="77777777" w:rsidR="00D20980" w:rsidRPr="00ED08BA" w:rsidRDefault="00D20980" w:rsidP="00D20980">
      <w:pPr>
        <w:spacing w:after="200" w:line="360" w:lineRule="auto"/>
        <w:contextualSpacing/>
        <w:jc w:val="both"/>
        <w:rPr>
          <w:rFonts w:ascii="Garamond" w:eastAsia="Calibri" w:hAnsi="Garamond" w:cs="Arial"/>
          <w:sz w:val="22"/>
          <w:szCs w:val="22"/>
          <w:lang w:val="en-US"/>
        </w:rPr>
      </w:pPr>
    </w:p>
    <w:p w14:paraId="20172914" w14:textId="77777777" w:rsidR="00D20980" w:rsidRPr="00ED08BA" w:rsidRDefault="00D20980" w:rsidP="00D20980">
      <w:pPr>
        <w:spacing w:after="200" w:line="360" w:lineRule="auto"/>
        <w:contextualSpacing/>
        <w:jc w:val="both"/>
        <w:outlineLvl w:val="0"/>
        <w:rPr>
          <w:rFonts w:ascii="Garamond" w:eastAsia="Calibri" w:hAnsi="Garamond" w:cs="Arial"/>
          <w:b/>
          <w:i/>
          <w:iCs/>
          <w:sz w:val="22"/>
          <w:szCs w:val="22"/>
          <w:lang w:val="en-US"/>
        </w:rPr>
      </w:pPr>
      <w:r w:rsidRPr="00ED08BA">
        <w:rPr>
          <w:rFonts w:ascii="Garamond" w:eastAsia="Calibri" w:hAnsi="Garamond" w:cs="Arial"/>
          <w:sz w:val="22"/>
          <w:szCs w:val="22"/>
          <w:lang w:val="en-US"/>
        </w:rPr>
        <w:t xml:space="preserve">See Tables 1b and 2b  for further details. </w:t>
      </w:r>
    </w:p>
    <w:p w14:paraId="338F9E69" w14:textId="77777777" w:rsidR="00D20980" w:rsidRPr="00ED08BA" w:rsidRDefault="00D20980" w:rsidP="00D20980">
      <w:pPr>
        <w:spacing w:line="360" w:lineRule="auto"/>
        <w:jc w:val="both"/>
        <w:rPr>
          <w:rFonts w:ascii="Garamond" w:hAnsi="Garamond" w:cs="Arial"/>
          <w:b/>
          <w:i/>
          <w:iCs/>
          <w:sz w:val="22"/>
          <w:szCs w:val="22"/>
          <w:lang w:val="en-US"/>
        </w:rPr>
      </w:pPr>
    </w:p>
    <w:p w14:paraId="27BCFA30" w14:textId="77777777" w:rsidR="00D20980" w:rsidRPr="00ED08BA" w:rsidRDefault="00D20980" w:rsidP="00D20980">
      <w:pPr>
        <w:spacing w:line="360" w:lineRule="auto"/>
        <w:jc w:val="both"/>
        <w:outlineLvl w:val="0"/>
        <w:rPr>
          <w:rFonts w:ascii="Garamond" w:hAnsi="Garamond" w:cs="Arial"/>
          <w:b/>
          <w:i/>
          <w:iCs/>
          <w:sz w:val="22"/>
          <w:szCs w:val="22"/>
          <w:lang w:val="en-US"/>
        </w:rPr>
      </w:pPr>
      <w:r w:rsidRPr="00ED08BA">
        <w:rPr>
          <w:rFonts w:ascii="Garamond" w:hAnsi="Garamond" w:cs="Arial"/>
          <w:b/>
          <w:i/>
          <w:iCs/>
          <w:sz w:val="22"/>
          <w:szCs w:val="22"/>
          <w:lang w:val="en-US"/>
        </w:rPr>
        <w:t>ILIT</w:t>
      </w:r>
    </w:p>
    <w:p w14:paraId="17D6C753" w14:textId="77777777" w:rsidR="00D20980" w:rsidRPr="00ED08BA" w:rsidRDefault="00D20980" w:rsidP="00D20980">
      <w:pPr>
        <w:spacing w:line="360" w:lineRule="auto"/>
        <w:jc w:val="both"/>
        <w:rPr>
          <w:rFonts w:ascii="Garamond" w:hAnsi="Garamond" w:cs="Arial"/>
          <w:bCs/>
          <w:sz w:val="22"/>
          <w:szCs w:val="22"/>
          <w:lang w:val="en-US"/>
        </w:rPr>
      </w:pPr>
      <w:r w:rsidRPr="00ED08BA">
        <w:rPr>
          <w:rFonts w:ascii="Garamond" w:hAnsi="Garamond" w:cs="Arial"/>
          <w:bCs/>
          <w:sz w:val="22"/>
          <w:szCs w:val="22"/>
          <w:lang w:val="en-US"/>
        </w:rPr>
        <w:t xml:space="preserve">The two ILIT trials were conducted in Switzerland and Sweden. They both investigated single allergen therapy, delivered through a cluster protocol to cat, and grass or birch pollen versus placebo. One used a pre-seasonal administration and the other continuous. </w:t>
      </w:r>
    </w:p>
    <w:p w14:paraId="25A9845C" w14:textId="77777777" w:rsidR="00D20980" w:rsidRPr="00ED08BA" w:rsidRDefault="00D20980" w:rsidP="00D20980">
      <w:pPr>
        <w:spacing w:line="360" w:lineRule="auto"/>
        <w:jc w:val="both"/>
        <w:rPr>
          <w:rFonts w:ascii="Garamond" w:hAnsi="Garamond" w:cs="Arial"/>
          <w:bCs/>
          <w:sz w:val="22"/>
          <w:szCs w:val="22"/>
          <w:lang w:val="en-US"/>
        </w:rPr>
      </w:pPr>
    </w:p>
    <w:p w14:paraId="734782A7" w14:textId="77777777" w:rsidR="00D20980" w:rsidRPr="00ED08BA" w:rsidRDefault="00D20980" w:rsidP="00D20980">
      <w:pPr>
        <w:spacing w:line="360" w:lineRule="auto"/>
        <w:jc w:val="both"/>
        <w:outlineLvl w:val="0"/>
        <w:rPr>
          <w:rFonts w:ascii="Garamond" w:hAnsi="Garamond" w:cs="Arial"/>
          <w:bCs/>
          <w:sz w:val="22"/>
          <w:szCs w:val="22"/>
          <w:lang w:val="en-US"/>
        </w:rPr>
      </w:pPr>
      <w:r w:rsidRPr="00ED08BA">
        <w:rPr>
          <w:rFonts w:ascii="Garamond" w:hAnsi="Garamond" w:cs="Arial"/>
          <w:bCs/>
          <w:sz w:val="22"/>
          <w:szCs w:val="22"/>
          <w:lang w:val="en-US"/>
        </w:rPr>
        <w:t xml:space="preserve">Both trials reported on the short-term effectiveness by symptom scores and one reported on medication scores.  </w:t>
      </w:r>
    </w:p>
    <w:p w14:paraId="196C3A94" w14:textId="77777777" w:rsidR="00D20980" w:rsidRPr="00ED08BA" w:rsidRDefault="00D20980" w:rsidP="00D20980">
      <w:pPr>
        <w:spacing w:line="360" w:lineRule="auto"/>
        <w:jc w:val="both"/>
        <w:rPr>
          <w:rFonts w:ascii="Garamond" w:hAnsi="Garamond" w:cs="Arial"/>
          <w:bCs/>
          <w:sz w:val="22"/>
          <w:szCs w:val="22"/>
          <w:lang w:val="en-US"/>
        </w:rPr>
      </w:pPr>
    </w:p>
    <w:p w14:paraId="6810079F" w14:textId="77777777" w:rsidR="00D20980" w:rsidRPr="009A0545" w:rsidRDefault="00D20980" w:rsidP="00D20980">
      <w:pPr>
        <w:spacing w:line="360" w:lineRule="auto"/>
        <w:jc w:val="both"/>
        <w:outlineLvl w:val="0"/>
        <w:rPr>
          <w:rFonts w:ascii="Garamond" w:hAnsi="Garamond" w:cs="Arial"/>
          <w:bCs/>
          <w:sz w:val="22"/>
          <w:szCs w:val="22"/>
          <w:lang w:val="en-US"/>
        </w:rPr>
      </w:pPr>
      <w:r w:rsidRPr="00ED08BA">
        <w:rPr>
          <w:rFonts w:ascii="Garamond" w:hAnsi="Garamond" w:cs="Arial"/>
          <w:bCs/>
          <w:sz w:val="22"/>
          <w:szCs w:val="22"/>
          <w:lang w:val="en-US"/>
        </w:rPr>
        <w:t>See Tables 1c and 2c for further details.</w:t>
      </w:r>
    </w:p>
    <w:p w14:paraId="4A014005" w14:textId="77777777" w:rsidR="00D20980" w:rsidRPr="009A0545" w:rsidRDefault="00D20980" w:rsidP="00D20980">
      <w:pPr>
        <w:spacing w:after="200" w:line="360" w:lineRule="auto"/>
        <w:contextualSpacing/>
        <w:jc w:val="both"/>
        <w:rPr>
          <w:rFonts w:ascii="Garamond" w:eastAsia="Calibri" w:hAnsi="Garamond" w:cs="Arial"/>
          <w:b/>
          <w:i/>
          <w:iCs/>
          <w:sz w:val="22"/>
          <w:szCs w:val="22"/>
          <w:lang w:val="en-US"/>
        </w:rPr>
      </w:pPr>
    </w:p>
    <w:p w14:paraId="2D01D0D1" w14:textId="77777777" w:rsidR="00D20980" w:rsidRPr="009A0545" w:rsidRDefault="00D20980" w:rsidP="00D20980">
      <w:pPr>
        <w:spacing w:after="200" w:line="360" w:lineRule="auto"/>
        <w:contextualSpacing/>
        <w:jc w:val="both"/>
        <w:outlineLvl w:val="0"/>
        <w:rPr>
          <w:rFonts w:ascii="Garamond" w:eastAsia="Calibri" w:hAnsi="Garamond" w:cs="Arial"/>
          <w:b/>
          <w:iCs/>
          <w:sz w:val="22"/>
          <w:szCs w:val="22"/>
          <w:lang w:val="en-US"/>
        </w:rPr>
      </w:pPr>
      <w:r w:rsidRPr="009A0545">
        <w:rPr>
          <w:rFonts w:ascii="Garamond" w:eastAsia="Calibri" w:hAnsi="Garamond" w:cs="Arial"/>
          <w:b/>
          <w:iCs/>
          <w:sz w:val="22"/>
          <w:szCs w:val="22"/>
          <w:lang w:val="en-US"/>
        </w:rPr>
        <w:t>Primary outcomes</w:t>
      </w:r>
    </w:p>
    <w:p w14:paraId="39B4A2F7" w14:textId="77777777" w:rsidR="00D20980" w:rsidRPr="009A0545" w:rsidRDefault="00D20980" w:rsidP="00D20980">
      <w:pPr>
        <w:spacing w:after="200" w:line="360" w:lineRule="auto"/>
        <w:contextualSpacing/>
        <w:jc w:val="both"/>
        <w:outlineLvl w:val="0"/>
        <w:rPr>
          <w:rFonts w:ascii="Garamond" w:eastAsia="Calibri" w:hAnsi="Garamond" w:cs="Arial"/>
          <w:iCs/>
          <w:sz w:val="22"/>
          <w:szCs w:val="22"/>
          <w:lang w:val="en-US"/>
        </w:rPr>
      </w:pPr>
      <w:r w:rsidRPr="009A0545">
        <w:rPr>
          <w:rFonts w:ascii="Garamond" w:eastAsia="Calibri" w:hAnsi="Garamond" w:cs="Arial"/>
          <w:iCs/>
          <w:sz w:val="22"/>
          <w:szCs w:val="22"/>
          <w:lang w:val="en-US"/>
        </w:rPr>
        <w:t xml:space="preserve">Data on primary outcomes are summarized in Tables 4a-c .  </w:t>
      </w:r>
    </w:p>
    <w:p w14:paraId="61DCAAAE" w14:textId="77777777" w:rsidR="00D20980" w:rsidRPr="009A0545" w:rsidRDefault="00D20980" w:rsidP="00D20980">
      <w:pPr>
        <w:spacing w:after="200" w:line="360" w:lineRule="auto"/>
        <w:contextualSpacing/>
        <w:jc w:val="both"/>
        <w:rPr>
          <w:rFonts w:ascii="Garamond" w:eastAsia="Calibri" w:hAnsi="Garamond" w:cs="Arial"/>
          <w:iCs/>
          <w:sz w:val="22"/>
          <w:szCs w:val="22"/>
          <w:lang w:val="en-US"/>
        </w:rPr>
      </w:pPr>
    </w:p>
    <w:p w14:paraId="698CC3F4" w14:textId="77777777" w:rsidR="00D20980" w:rsidRPr="009A0545" w:rsidRDefault="00D20980" w:rsidP="00D20980">
      <w:pPr>
        <w:spacing w:after="200" w:line="360" w:lineRule="auto"/>
        <w:contextualSpacing/>
        <w:jc w:val="both"/>
        <w:outlineLvl w:val="0"/>
        <w:rPr>
          <w:rFonts w:ascii="Garamond" w:eastAsia="Calibri" w:hAnsi="Garamond" w:cs="Arial"/>
          <w:b/>
          <w:i/>
          <w:iCs/>
          <w:sz w:val="22"/>
          <w:szCs w:val="22"/>
          <w:lang w:val="en-US"/>
        </w:rPr>
      </w:pPr>
      <w:r w:rsidRPr="009A0545">
        <w:rPr>
          <w:rFonts w:ascii="Garamond" w:eastAsia="Calibri" w:hAnsi="Garamond" w:cs="Arial"/>
          <w:b/>
          <w:i/>
          <w:iCs/>
          <w:sz w:val="22"/>
          <w:szCs w:val="22"/>
          <w:lang w:val="en-US"/>
        </w:rPr>
        <w:t>Symptom scores</w:t>
      </w:r>
    </w:p>
    <w:p w14:paraId="58465350" w14:textId="77777777" w:rsidR="00D20980" w:rsidRPr="009A0545" w:rsidRDefault="00D20980" w:rsidP="00D20980">
      <w:pPr>
        <w:spacing w:line="360" w:lineRule="auto"/>
        <w:jc w:val="both"/>
        <w:outlineLvl w:val="0"/>
        <w:rPr>
          <w:rFonts w:ascii="Garamond" w:hAnsi="Garamond"/>
          <w:bCs/>
          <w:iCs/>
          <w:sz w:val="22"/>
          <w:szCs w:val="22"/>
          <w:u w:val="single"/>
          <w:lang w:val="en-US"/>
        </w:rPr>
      </w:pPr>
      <w:r w:rsidRPr="009A0545">
        <w:rPr>
          <w:rFonts w:ascii="Garamond" w:hAnsi="Garamond"/>
          <w:bCs/>
          <w:iCs/>
          <w:sz w:val="22"/>
          <w:szCs w:val="22"/>
          <w:u w:val="single"/>
          <w:lang w:val="en-US"/>
        </w:rPr>
        <w:t>Long-term</w:t>
      </w:r>
      <w:r>
        <w:rPr>
          <w:rFonts w:ascii="Garamond" w:hAnsi="Garamond"/>
          <w:bCs/>
          <w:iCs/>
          <w:sz w:val="22"/>
          <w:szCs w:val="22"/>
          <w:u w:val="single"/>
          <w:lang w:val="en-US"/>
        </w:rPr>
        <w:t xml:space="preserve"> effectiveness</w:t>
      </w:r>
    </w:p>
    <w:p w14:paraId="1CF6FE94" w14:textId="77777777" w:rsidR="00D20980" w:rsidRPr="009A0545" w:rsidRDefault="00D20980" w:rsidP="00D20980">
      <w:pPr>
        <w:spacing w:line="360" w:lineRule="auto"/>
        <w:jc w:val="both"/>
        <w:rPr>
          <w:rFonts w:ascii="Garamond" w:hAnsi="Garamond"/>
          <w:bCs/>
          <w:iCs/>
          <w:sz w:val="22"/>
          <w:szCs w:val="22"/>
          <w:lang w:val="en-US"/>
        </w:rPr>
      </w:pPr>
      <w:r w:rsidRPr="009A0545">
        <w:rPr>
          <w:rFonts w:ascii="Garamond" w:hAnsi="Garamond"/>
          <w:bCs/>
          <w:iCs/>
          <w:sz w:val="22"/>
          <w:szCs w:val="22"/>
          <w:lang w:val="en-US"/>
        </w:rPr>
        <w:t xml:space="preserve">In order to investigate long-term effectiveness, a number of investigators studied a discontinuation period following trials that involved randomization to AIT or placebo in which the superiority of AIT was confirmed.  In this longer-term phase, patients were followed-up and outcomes were then again assessed at least one year post-discontinuation of AIT. </w:t>
      </w:r>
    </w:p>
    <w:p w14:paraId="4A91376D" w14:textId="77777777" w:rsidR="00D20980" w:rsidRPr="009A0545" w:rsidRDefault="00D20980" w:rsidP="00D20980">
      <w:pPr>
        <w:spacing w:line="360" w:lineRule="auto"/>
        <w:jc w:val="both"/>
        <w:rPr>
          <w:rFonts w:ascii="Garamond" w:hAnsi="Garamond"/>
          <w:bCs/>
          <w:iCs/>
          <w:sz w:val="22"/>
          <w:szCs w:val="22"/>
          <w:lang w:val="en-US"/>
        </w:rPr>
      </w:pPr>
    </w:p>
    <w:p w14:paraId="40082B43" w14:textId="77777777" w:rsidR="00D20980" w:rsidRPr="009A0545" w:rsidRDefault="00D20980" w:rsidP="00D20980">
      <w:pPr>
        <w:spacing w:line="360" w:lineRule="auto"/>
        <w:jc w:val="both"/>
        <w:rPr>
          <w:rFonts w:ascii="Garamond" w:hAnsi="Garamond"/>
          <w:bCs/>
          <w:iCs/>
          <w:sz w:val="22"/>
          <w:szCs w:val="22"/>
          <w:lang w:val="en-US"/>
        </w:rPr>
      </w:pPr>
      <w:r w:rsidRPr="009A0545">
        <w:rPr>
          <w:rFonts w:ascii="Garamond" w:hAnsi="Garamond"/>
          <w:bCs/>
          <w:iCs/>
          <w:sz w:val="22"/>
          <w:szCs w:val="22"/>
          <w:lang w:val="en-US"/>
        </w:rPr>
        <w:t>There were four trials that studied this outcome, one SCIT and three SLIT, all of which were judged to be at low ROB.  Meta-analysis of data was not possible.  We therefore provide a descriptive summary of the main findings.</w:t>
      </w:r>
    </w:p>
    <w:p w14:paraId="14707AF1" w14:textId="77777777" w:rsidR="00D20980" w:rsidRPr="009A0545" w:rsidRDefault="00D20980" w:rsidP="00D20980">
      <w:pPr>
        <w:spacing w:line="360" w:lineRule="auto"/>
        <w:jc w:val="both"/>
        <w:rPr>
          <w:rFonts w:ascii="Garamond" w:hAnsi="Garamond"/>
          <w:bCs/>
          <w:iCs/>
          <w:sz w:val="22"/>
          <w:szCs w:val="22"/>
          <w:lang w:val="en-US"/>
        </w:rPr>
      </w:pPr>
    </w:p>
    <w:p w14:paraId="3A291B9C" w14:textId="77777777" w:rsidR="00D20980" w:rsidRPr="00ED08BA" w:rsidRDefault="00D20980" w:rsidP="00D20980">
      <w:pPr>
        <w:spacing w:line="360" w:lineRule="auto"/>
        <w:jc w:val="both"/>
        <w:rPr>
          <w:rFonts w:ascii="Garamond" w:hAnsi="Garamond"/>
          <w:bCs/>
          <w:sz w:val="22"/>
          <w:szCs w:val="22"/>
          <w:lang w:val="en-US"/>
        </w:rPr>
      </w:pPr>
      <w:r w:rsidRPr="00ED08BA">
        <w:rPr>
          <w:rFonts w:ascii="Garamond" w:hAnsi="Garamond"/>
          <w:bCs/>
          <w:sz w:val="22"/>
          <w:szCs w:val="22"/>
          <w:lang w:val="en-US"/>
        </w:rPr>
        <w:t>A trial by Durham (1999) studied discontinuation of SCIT in grass pollen allergic patients.</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14rdn65hrb","properties":{"formattedCitation":"(42)","plainCitation":"(42)"},"citationItems":[{"id":176,"uris":["http://zotero.org/users/local/rNdLYwBI/items/JJRI9CK9"],"uri":["http://zotero.org/users/local/rNdLYwBI/items/JJRI9CK9"],"itemData":{"id":176,"type":"article-journal","title":"Long-term clinical efficacy of grass-pollen immunotherapy","container-title":"New England Journal of Medicine","page":"468-75","volume":"341","issue":"7","source":"Ovid Technologies","archive":"MEDLINE","archive_location":"10441602","abstract":"BACKGROUND: Pollen immunotherapy is effective in selected patients with IgE-mediated seasonal allergic rhinitis, although it is questionable whether there is long-term benefit after the discontinuation of treatment. METHODS: We conducted a randomized, double-blind, placebo-controlled trial of the discontinuation of immunotherapy for grass-pollen allergy in patients in whom three to four years of this treatment had previously been shown to be effective. During the three years of this trial, primary outcome measures were scores for seasonal symptoms and the use of rescue medication. Objective measures included the immediate conjunctival response and the immediate and late skin responses to allergen challenge. Cutaneous-biopsy specimens obtained 24 hours after intradermal allergen challenge were examined for T-cell infiltration and the presence of cytokine-producing T helper cells (TH2 cells) (as evidenced by the presence of interleukin-4 messenger RNA). A matched group of patients with hay fever who had not received immunotherapy was followed as a control for the natural course of the disease. RESULTS: Scores for seasonal symptoms and the use of rescue antiallergic medication, which included short courses of prednisolone, remained low after the discontinuation of immunotherapy, and there was no significant difference between patients who continued immunotherapy and those who discontinued it. Symptom scores in both treatment groups (median areas under the curve in 1995, 921 for continuation of immunotherapy and 504 for discontinuation of immunotherapy; P=0.60) were markedly lower than those in the group that had not received immunotherapy (median value in 1995, 2863). Although there was a tendency for immediate sensitivity to allergen to return late after discontinuation, there was a sustained reduction in the late skin response and associated CD3+ T-cell infiltration and interleukin-4 messenger RNA expression. CONCLUSIONS: Immunotherapy for grass-pollen allergy for three to four years induces prolonged clinical remission accompanied by a persistent alteration in immunologic reactivity.","ISSN":"0028-4793","shortTitle":"Long-term clinical efficacy of grass-pollen immunotherapy","journalAbbreviation":"N Engl J Med","language":"English","author":[{"literal":"S. R. Durham"},{"literal":"S. M. Walker"},{"literal":"E. M. Varga"},{"literal":"M. R. Jacobson"},{"literal":"F. O'Brien"},{"literal":"W. Noble"},{"literal":"S. J. Till"},{"literal":"Q. A. Hamid"},{"literal":"K. T. Nouri-Aria"}],"issued":{"date-parts":[["0000",8,12]]}}}],"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42)</w:t>
      </w:r>
      <w:r w:rsidRPr="00ED08BA">
        <w:rPr>
          <w:rFonts w:ascii="Garamond" w:hAnsi="Garamond"/>
          <w:bCs/>
          <w:sz w:val="22"/>
          <w:szCs w:val="22"/>
          <w:lang w:val="en-US"/>
        </w:rPr>
        <w:fldChar w:fldCharType="end"/>
      </w:r>
      <w:r w:rsidRPr="00ED08BA">
        <w:rPr>
          <w:rFonts w:ascii="Garamond" w:hAnsi="Garamond"/>
          <w:bCs/>
          <w:sz w:val="22"/>
          <w:szCs w:val="22"/>
          <w:lang w:val="en-US"/>
        </w:rPr>
        <w:t xml:space="preserve"> Participants had previously participated in a one year RCT in which they were randomized to SCIT or placebo, which confirmed the superiority of SCIT. </w:t>
      </w:r>
      <w:r>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225srljv9o","properties":{"formattedCitation":"(42)","plainCitation":"(42)"},"citationItems":[{"id":"AijPBhLd/EVklqnOJ","uris":["http://zotero.org/users/local/rNdLYwBI/items/JJRI9CK9"],"uri":["http://zotero.org/users/local/rNdLYwBI/items/JJRI9CK9"],"itemData":{"id":"AijPBhLd/EVklqnOJ","type":"article-journal","title":"Long-term clinical efficacy of grass-pollen immunotherapy","container-title":"New England Journal of Medicine","page":"468-75","volume":"341","issue":"7","source":"Ovid Technologies","archive":"MEDLINE","archive_location":"10441602","abstract":"BACKGROUND: Pollen immunotherapy is effective in selected patients with IgE-mediated seasonal allergic rhinitis, although it is questionable whether there is long-term benefit after the discontinuation of treatment. METHODS: We conducted a randomized, double-blind, placebo-controlled trial of the discontinuation of immunotherapy for grass-pollen allergy in patients in whom three to four years of this treatment had previously been shown to be effective. During the three years of this trial, primary outcome measures were scores for seasonal symptoms and the use of rescue medication. Objective measures included the immediate conjunctival response and the immediate and late skin responses to allergen challenge. Cutaneous-biopsy specimens obtained 24 hours after intradermal allergen challenge were examined for T-cell infiltration and the presence of cytokine-producing T helper cells (TH2 cells) (as evidenced by the presence of interleukin-4 messenger RNA). A matched group of patients with hay fever who had not received immunotherapy was followed as a control for the natural course of the disease. RESULTS: Scores for seasonal symptoms and the use of rescue antiallergic medication, which included short courses of prednisolone, remained low after the discontinuation of immunotherapy, and there was no significant difference between patients who continued immunotherapy and those who discontinued it. Symptom scores in both treatment groups (median areas under the curve in 1995, 921 for continuation of immunotherapy and 504 for discontinuation of immunotherapy; P=0.60) were markedly lower than those in the group that had not received immunotherapy (median value in 1995, 2863). Although there was a tendency for immediate sensitivity to allergen to return late after discontinuation, there was a sustained reduction in the late skin response and associated CD3+ T-cell infiltration and interleukin-4 messenger RNA expression. CONCLUSIONS: Immunotherapy for grass-pollen allergy for three to four years induces prolonged clinical remission accompanied by a persistent alteration in immunologic reactivity.","ISSN":"0028-4793","shortTitle":"Long-term clinical efficacy of grass-pollen immunotherapy","journalAbbreviation":"N Engl J Med","language":"English","author":[{"literal":"S. R. Durham"},{"literal":"S. M. Walker"},{"literal":"E. M. Varga"},{"literal":"M. R. Jacobson"},{"literal":"F. O'Brien"},{"literal":"W. Noble"},{"literal":"S. J. Till"},{"literal":"Q. A. Hamid"},{"literal":"K. T. Nouri-Aria"}],"issued":{"date-parts":[["0000",8,12]]}}}],"schema":"https://github.com/citation-style-language/schema/raw/master/csl-citation.json"} </w:instrText>
      </w:r>
      <w:r>
        <w:rPr>
          <w:rFonts w:ascii="Garamond" w:hAnsi="Garamond"/>
          <w:bCs/>
          <w:sz w:val="22"/>
          <w:szCs w:val="22"/>
          <w:lang w:val="en-US"/>
        </w:rPr>
        <w:fldChar w:fldCharType="separate"/>
      </w:r>
      <w:r>
        <w:rPr>
          <w:rFonts w:ascii="Garamond" w:hAnsi="Garamond"/>
          <w:bCs/>
          <w:noProof/>
          <w:sz w:val="22"/>
          <w:szCs w:val="22"/>
          <w:lang w:val="en-US"/>
        </w:rPr>
        <w:t>(42)</w:t>
      </w:r>
      <w:r>
        <w:rPr>
          <w:rFonts w:ascii="Garamond" w:hAnsi="Garamond"/>
          <w:bCs/>
          <w:sz w:val="22"/>
          <w:szCs w:val="22"/>
          <w:lang w:val="en-US"/>
        </w:rPr>
        <w:fldChar w:fldCharType="end"/>
      </w:r>
      <w:r w:rsidRPr="00ED08BA">
        <w:rPr>
          <w:rFonts w:ascii="Garamond" w:hAnsi="Garamond"/>
          <w:bCs/>
          <w:sz w:val="22"/>
          <w:szCs w:val="22"/>
          <w:lang w:val="en-US"/>
        </w:rPr>
        <w:t xml:space="preserve"> All patients were then given SCIT for three years (i.e. four years in total for the trial intervention arm).  They were then randomized to receive either maintenance grass pollen SCIT or placebo injections for an additional three years.  The authors found no significant difference in symptom scores between the two groups and concluded that the initial three/four years of AIT had induced prolonged clinical remission. </w:t>
      </w:r>
    </w:p>
    <w:p w14:paraId="56150204" w14:textId="77777777" w:rsidR="00D20980" w:rsidRPr="00ED08BA" w:rsidRDefault="00D20980" w:rsidP="00D20980">
      <w:pPr>
        <w:spacing w:line="360" w:lineRule="auto"/>
        <w:jc w:val="both"/>
        <w:rPr>
          <w:rFonts w:ascii="Garamond" w:hAnsi="Garamond"/>
          <w:bCs/>
          <w:sz w:val="22"/>
          <w:szCs w:val="22"/>
          <w:lang w:val="en-US"/>
        </w:rPr>
      </w:pPr>
    </w:p>
    <w:p w14:paraId="7EFB4531" w14:textId="77777777" w:rsidR="00D20980" w:rsidRPr="00ED08BA" w:rsidRDefault="00D20980" w:rsidP="00D20980">
      <w:pPr>
        <w:spacing w:line="360" w:lineRule="auto"/>
        <w:jc w:val="both"/>
        <w:rPr>
          <w:rFonts w:ascii="Garamond" w:hAnsi="Garamond"/>
          <w:bCs/>
          <w:sz w:val="22"/>
          <w:szCs w:val="22"/>
          <w:lang w:val="en-US"/>
        </w:rPr>
      </w:pPr>
      <w:r w:rsidRPr="00ED08BA">
        <w:rPr>
          <w:rFonts w:ascii="Garamond" w:hAnsi="Garamond"/>
          <w:bCs/>
          <w:sz w:val="22"/>
          <w:szCs w:val="22"/>
          <w:lang w:val="en-US"/>
        </w:rPr>
        <w:t>A five year double blind placebo controlled RCT by Durham (2012) had a three year SLIT tablets or placebo treatment period in grass pollen allergic patients followed by a two year blinded observation period when no active treatment was administered.</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2eji0kq6e2","properties":{"formattedCitation":"(114)","plainCitation":"(114)"},"citationItems":[{"id":60,"uris":["http://zotero.org/users/local/rNdLYwBI/items/F5XSA9VH"],"uri":["http://zotero.org/users/local/rNdLYwBI/items/F5XSA9VH"],"itemData":{"id":60,"type":"article-journal","title":"SQ-standardized sublingual grass immunotherapy: confirmation of disease modification 2 years after 3 years of treatment in a randomized trial","container-title":"Journal of Allergy &amp; Clinical Immunology","page":"717-725.e5","volume":"129","issue":"3","source":"Ovid Technologies","archive":"MEDLINE","archive_location":"22285278","abstract":"BACKGROUND: The main aim of specific immunotherapy is sustained effect due to changes in the immune system that can be demonstrated only in long-term trials. OBJECTIVE: To investigate sustained efficacy and disease modification in a 5-year double-blind, placebo-controlled trial, including 2 years of blinded follow-up after completion of a 3-year period of treatment, with the SQ-standardized grass allergy immunotherapy tablet, Grazax (Phleum pratense 75,000 SQ-T/2,800 BAU,(*) ALK, Denmark) or placebo. METHODS: A randomized, double-blind, placebo-controlled, multinational, phase III trial included adults with a history of moderate-to-severe grass pollen-induced allergic rhinoconjunctivitis, with or without asthma, inadequately controlled by symptomatic medications. Two hundred thirty-eight participants completed the trial. End points included rhinoconjunctivitis symptom and medication scores, combined scores, asthma symptom and medication scores, quality of life, days with severe symptoms, immunologic end points, and safety parameters. RESULTS: The mean rhinoconjunctivitis daily symptom score was reduced by 25% to 36% (P &lt; .004) in the grass allergy immunotherapy tablet group compared with the placebo group over the 5 grass pollen seasons covered by the trial. The rhinoconjunctivitis DMS was reduced by 20% to 45% (P &lt; .022 for seasons 1-4; P = .114 for season 5), and the weighted rhinoconjunctivitis combined score was reduced by 27% to 41% (P &lt; .003) in favor of active treatment. The percentage of days with severe symptoms during the peak grass pollen exposure was in all seasons lower in the active group than in the placebo group, with relative differences of 49% to 63% (P &lt; .0001). Efficacy was supported by long-lasting significant effects on the allergen-specific antibody response. No safety issues were identified. CONCLUSION: The results confirm disease modification by SQ-standardized grass allergy immunotherapy tablet in addition to effective symptomatic treatment of allergic rhinoconjunctivitis.Copyright © 2012 American Academy of Allergy, Asthma &amp; Immunology. Published by Mosby, Inc. All rights reserved.","DOI":"10.1016/j.jaci.2011.12.973","ISSN":"1097-6825","shortTitle":"SQ-standardized sublingual grass immunotherapy: confirmation of disease modification 2 years after 3 years of treatment in a randomized trial","journalAbbreviation":"J Allergy Clin Immunol","language":"English","author":[{"literal":"S. R. Durham"},{"literal":"W. Emminger"},{"literal":"A. Kapp"},{"literal":"J. G. de Monchy"},{"literal":"S. Rak"},{"literal":"G. K. Scadding"},{"literal":"P. A. Wurtzen"},{"literal":"J. S. Andersen"},{"literal":"B. Tholstrup"},{"literal":"B. Riis"},{"literal":"R. Dahl"}],"issued":{"date-parts":[["0000",3]]}}}],"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114)</w:t>
      </w:r>
      <w:r w:rsidRPr="00ED08BA">
        <w:rPr>
          <w:rFonts w:ascii="Garamond" w:hAnsi="Garamond"/>
          <w:bCs/>
          <w:sz w:val="22"/>
          <w:szCs w:val="22"/>
          <w:lang w:val="en-US"/>
        </w:rPr>
        <w:fldChar w:fldCharType="end"/>
      </w:r>
      <w:r w:rsidRPr="00ED08BA">
        <w:rPr>
          <w:rFonts w:ascii="Garamond" w:hAnsi="Garamond"/>
          <w:bCs/>
          <w:sz w:val="22"/>
          <w:szCs w:val="22"/>
          <w:lang w:val="en-US"/>
        </w:rPr>
        <w:t xml:space="preserve"> Two years after discontinuing treatment, the group who had received SLIT were found to have a significant improvement in symptom scores when compared to placebo (P&lt;0.004).</w:t>
      </w:r>
    </w:p>
    <w:p w14:paraId="089A5EAB" w14:textId="77777777" w:rsidR="00D20980" w:rsidRPr="00ED08BA" w:rsidRDefault="00D20980" w:rsidP="00D20980">
      <w:pPr>
        <w:spacing w:line="360" w:lineRule="auto"/>
        <w:jc w:val="both"/>
        <w:rPr>
          <w:rFonts w:ascii="Garamond" w:hAnsi="Garamond"/>
          <w:bCs/>
          <w:sz w:val="22"/>
          <w:szCs w:val="22"/>
          <w:lang w:val="en-US"/>
        </w:rPr>
      </w:pPr>
    </w:p>
    <w:p w14:paraId="252E6EF5" w14:textId="77777777" w:rsidR="00D20980" w:rsidRPr="00ED08BA" w:rsidRDefault="00D20980" w:rsidP="00D20980">
      <w:pPr>
        <w:spacing w:line="360" w:lineRule="auto"/>
        <w:jc w:val="both"/>
        <w:rPr>
          <w:rFonts w:ascii="Garamond" w:hAnsi="Garamond"/>
          <w:bCs/>
          <w:sz w:val="22"/>
          <w:szCs w:val="22"/>
          <w:lang w:val="en-US"/>
        </w:rPr>
      </w:pPr>
    </w:p>
    <w:p w14:paraId="0163869F" w14:textId="77777777" w:rsidR="00D20980" w:rsidRPr="00ED08BA" w:rsidRDefault="00D20980" w:rsidP="00D20980">
      <w:pPr>
        <w:spacing w:line="360" w:lineRule="auto"/>
        <w:jc w:val="both"/>
        <w:rPr>
          <w:rFonts w:ascii="Garamond" w:hAnsi="Garamond"/>
          <w:bCs/>
          <w:sz w:val="22"/>
          <w:szCs w:val="22"/>
          <w:lang w:val="en-US"/>
        </w:rPr>
      </w:pPr>
    </w:p>
    <w:p w14:paraId="62303E87" w14:textId="77777777" w:rsidR="00D20980" w:rsidRPr="00ED08BA" w:rsidRDefault="00D20980" w:rsidP="00D20980">
      <w:pPr>
        <w:spacing w:line="360" w:lineRule="auto"/>
        <w:jc w:val="both"/>
        <w:rPr>
          <w:rFonts w:ascii="Garamond" w:hAnsi="Garamond"/>
          <w:bCs/>
          <w:sz w:val="22"/>
          <w:szCs w:val="22"/>
          <w:lang w:val="en-US"/>
        </w:rPr>
      </w:pPr>
    </w:p>
    <w:p w14:paraId="6FDBA6CB" w14:textId="77777777" w:rsidR="00D20980" w:rsidRPr="00ED08BA" w:rsidRDefault="00D20980" w:rsidP="00D20980">
      <w:pPr>
        <w:spacing w:line="360" w:lineRule="auto"/>
        <w:jc w:val="both"/>
        <w:rPr>
          <w:rFonts w:ascii="Garamond" w:hAnsi="Garamond"/>
          <w:bCs/>
          <w:sz w:val="22"/>
          <w:szCs w:val="22"/>
          <w:lang w:val="en-US"/>
        </w:rPr>
      </w:pPr>
      <w:r w:rsidRPr="00ED08BA">
        <w:rPr>
          <w:rFonts w:ascii="Garamond" w:hAnsi="Garamond"/>
          <w:bCs/>
          <w:sz w:val="22"/>
          <w:szCs w:val="22"/>
          <w:lang w:val="en-US"/>
        </w:rPr>
        <w:t>Bergmann (2013) followed patients for one year after discontinuing one year of HDM SLIT at two different doses (300 IR or 500 IR) compared with placebo, which found that the active treatments significantly improved symptom scores.</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15oq0t5a4","properties":{"formattedCitation":"(89)","plainCitation":"(89)"},"citationItems":[{"id":20,"uris":["http://zotero.org/users/local/rNdLYwBI/items/7XI4EXIG"],"uri":["http://zotero.org/users/local/rNdLYwBI/items/7XI4EXIG"],"itemData":{"id":20,"type":"article-journal","title":"Efficacy and safety of sublingual tablets of house dust mite allergen extracts in adults with allergic rhinitis","container-title":"Journal of Allergy &amp; Clinical Immunology","page":"1608-14.e6","volume":"133","issue":"6","source":"Ovid Technologies","archive":"MEDLINE","archive_location":"24388010","abstract":"BACKGROUND: Preliminary studies have suggested the efficacy of sublingual tablets of house dust mite (HDM) extracts in adults with allergic rhinitis. OBJECTIVES: We sought to assess the efficacy and safety of 2 doses of HDM sublingual tablets over 1 treatment year and the subsequent immunotherapy-free year. METHODS: Adults with HDM-associated allergic rhinitis were randomized in a double-blind, placebo-controlled study to receive 500 index of reactivity (IR) tablets, 300IR tablets, or placebo administered once daily for 1 year and were followed for the subsequent year. The primary efficacy variable was the Average Adjusted Symptom Score over the year 1 primary period (ie, October 1 to December 31). Symptoms and rescue medication scores, onset of action, patient-reported outcomes, and safety were secondary variables. The same end points were evaluated during the immunotherapy-free year. The primary efficacy end point was analyzed by using analysis of covariance. RESULTS: Five hundred nine participants were randomized, and 427 continued in the immunotherapy-free year. Both the 500IR and 300IR HDM sublingual tablets significantly reduced mean Average Adjusted Symptom Scores compared with placebo by -20.2% (P = .0066) and -17.9% (P = .0150), respectively. Efficacy of both doses was maintained during the treatment-free follow-up phase. The onset of action was at 4 months. Participants' global evaluation of treatment success was significantly higher in the 500IR and 300IR groups compared with the placebo group (P = .0206 and P = .0001, respectively). Adverse events were generally application-site reactions. There were no reports of anaphylaxis. CONCLUSIONS: Twelve months of treatment with 500IR and 300IR sublingual tablets of HDM allergen extracts was efficacious and well tolerated. Efficacy was maintained during the treatment-free follow-up year.Copyright © 2013 American Academy of Allergy, Asthma &amp; Immunology. Published by Mosby, Inc. All rights reserved.","DOI":"10.1016/j.jaci.2013.11.012","ISSN":"1097-6825","shortTitle":"Efficacy and safety of sublingual tablets of house dust mite allergen extracts in adults with allergic rhinitis","journalAbbreviation":"J Allergy Clin Immunol","language":"English","author":[{"literal":"K. C. Bergmann"},{"literal":"P. Demoly"},{"literal":"M. Worm"},{"literal":"W. J. Fokkens"},{"literal":"T. Carrillo"},{"literal":"A. I. Tabar"},{"literal":"H. Nguyen"},{"literal":"A. Montagut"},{"literal":"R. K. Zeldin"}],"issued":{"date-parts":[["0000",6]]}}}],"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89)</w:t>
      </w:r>
      <w:r w:rsidRPr="00ED08BA">
        <w:rPr>
          <w:rFonts w:ascii="Garamond" w:hAnsi="Garamond"/>
          <w:bCs/>
          <w:sz w:val="22"/>
          <w:szCs w:val="22"/>
          <w:lang w:val="en-US"/>
        </w:rPr>
        <w:fldChar w:fldCharType="end"/>
      </w:r>
      <w:r w:rsidRPr="00ED08BA">
        <w:rPr>
          <w:rFonts w:ascii="Garamond" w:hAnsi="Garamond"/>
          <w:bCs/>
          <w:sz w:val="22"/>
          <w:szCs w:val="22"/>
          <w:lang w:val="en-US"/>
        </w:rPr>
        <w:t xml:space="preserve"> One year after discontinuing AIT, the symptom improvements in the SLIT arms were maintained when compared to placebo. </w:t>
      </w:r>
    </w:p>
    <w:p w14:paraId="589AB8AC" w14:textId="77777777" w:rsidR="00D20980" w:rsidRPr="00ED08BA" w:rsidRDefault="00D20980" w:rsidP="00D20980">
      <w:pPr>
        <w:spacing w:line="360" w:lineRule="auto"/>
        <w:jc w:val="both"/>
        <w:rPr>
          <w:rFonts w:ascii="Garamond" w:hAnsi="Garamond"/>
          <w:bCs/>
          <w:sz w:val="22"/>
          <w:szCs w:val="22"/>
          <w:lang w:val="en-US"/>
        </w:rPr>
      </w:pPr>
    </w:p>
    <w:p w14:paraId="42AB934C" w14:textId="77777777" w:rsidR="00D20980" w:rsidRPr="000C6294" w:rsidRDefault="00D20980" w:rsidP="00D20980">
      <w:pPr>
        <w:spacing w:line="360" w:lineRule="auto"/>
        <w:jc w:val="both"/>
        <w:rPr>
          <w:rFonts w:ascii="Garamond" w:hAnsi="Garamond"/>
          <w:bCs/>
          <w:sz w:val="22"/>
          <w:szCs w:val="22"/>
          <w:lang w:val="en-US"/>
        </w:rPr>
      </w:pPr>
      <w:r w:rsidRPr="00ED08BA">
        <w:rPr>
          <w:rFonts w:ascii="Garamond" w:hAnsi="Garamond"/>
          <w:bCs/>
          <w:sz w:val="22"/>
          <w:szCs w:val="22"/>
          <w:lang w:val="en-US"/>
        </w:rPr>
        <w:t>Ott (2009) conducted a four year study which randomized patients to three years of seasonal grass pollen SLIT or placebo, followed by a one year discontinuation phase.</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2fk29oluk0","properties":{"formattedCitation":"(133)","plainCitation":"(133)"},"citationItems":[{"id":90,"uris":["http://zotero.org/users/local/rNdLYwBI/items/84ZI3UP6"],"uri":["http://zotero.org/users/local/rNdLYwBI/items/84ZI3UP6"],"itemData":{"id":90,"type":"article-journal","title":"Efficacy of grass pollen sublingual immunotherapy for three consecutive seasons and after cessation of treatment: the ECRIT study.[Erratum for Allergy. 2009 Jan;64(1):179-86; PMID: 19076534]","container-title":"Allergy","page":"1394-401","volume":"64","issue":"9","source":"Ovid Technologies","archive":"MEDLINE","archive_location":"19764942","abstract":"BACKGROUND: Data supporting a carry-over effect with sublingual immunotherapy (SLIT) are scarce. This randomized, double-blind, placebo-controlled study evaluated the efficacy, carry-over effect and safety of grass pollen SLIT using co-seasonal treatment. METHODS: Patients (7.9-64.7 years) with grass pollen allergy received ultra-rush titration with increasing doses (30, 90, 150 and 300 IR) of a 5-grass pollen mixture every 20 min at the start of the pollen seasons, followed by 300 IR daily until the end of the pollen seasons. A baseline season (no SLIT) was followed by three consecutive treatment seasons and one follow-up season. Symptoms, medication and adverse events were documented and specific immunoglobulin (Ig)E and IgG(4) measured. RESULTS: Data were analysed for 183 of the 213 randomized patients. Mean treatment duration varied between seasons (81.8-92.7 days). Combined scores (symptoms and medication) improved progressively across treatment seasons (up to 44.7% improvement for SLIT compared with baseline) and fluctuated between -11.3% and -14.8% for placebo (P &lt; 0.05). Similar changes were observed for symptom scores, with a successive decrease of 39.7% (SLIT) and fluctuations between +13.6% and -1.51% for placebo (P &lt; 0.05). Combined score (P = 0.0508) and symptom score improvements (P = 0.0144) with SLIT continued during follow up. Increases in specific IgG(4) observed in the first season were sustained for SLIT vs placebo throughout treatment (P = 0.0001). Titration and daily SLIT were well tolerated. No serious systemic or anaphylactic reactions were reported. CONCLUSIONS: Seasonal SLIT with ultra-rush titration is well tolerated and effective from the first treatment season onwards. These data indicate a carry-over effect of seasonal SLIT.","DOI":"10.1111/j.1398-9995.2009.02194.x","ISSN":"1398-9995","shortTitle":"Efficacy of grass pollen sublingual immunotherapy for three consecutive seasons and after cessation of treatment: the ECRIT study.[Erratum for Allergy. 2009 Jan;64(1):179-86; PMID: 19076534]","journalAbbreviation":"Allergy","language":"English","author":[{"literal":"H. Ott"},{"literal":"J. Sieber"},{"literal":"R. Brehler"},{"literal":"R. Folster-Holst"},{"literal":"A. Kapp"},{"literal":"L. Klimek"},{"literal":"O. Pfaar"},{"literal":"H. Merk"}],"issued":{"date-parts":[["0000",9]]}}}],"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133)</w:t>
      </w:r>
      <w:r w:rsidRPr="00ED08BA">
        <w:rPr>
          <w:rFonts w:ascii="Garamond" w:hAnsi="Garamond"/>
          <w:bCs/>
          <w:sz w:val="22"/>
          <w:szCs w:val="22"/>
          <w:lang w:val="en-US"/>
        </w:rPr>
        <w:fldChar w:fldCharType="end"/>
      </w:r>
      <w:r w:rsidRPr="00ED08BA">
        <w:rPr>
          <w:rFonts w:ascii="Garamond" w:hAnsi="Garamond"/>
          <w:bCs/>
          <w:sz w:val="22"/>
          <w:szCs w:val="22"/>
          <w:lang w:val="en-US"/>
        </w:rPr>
        <w:t xml:space="preserve"> They found that improvements in symptom scores were maintained in the SLIT group after treatment was discontinued (P=0.015).</w:t>
      </w:r>
      <w:r w:rsidRPr="000C6294">
        <w:rPr>
          <w:rFonts w:ascii="Garamond" w:hAnsi="Garamond"/>
          <w:bCs/>
          <w:sz w:val="22"/>
          <w:szCs w:val="22"/>
          <w:lang w:val="en-US"/>
        </w:rPr>
        <w:t xml:space="preserve"> </w:t>
      </w:r>
    </w:p>
    <w:p w14:paraId="4B3EAB44" w14:textId="77777777" w:rsidR="00D20980" w:rsidRPr="009A0545" w:rsidRDefault="00D20980" w:rsidP="00D20980">
      <w:pPr>
        <w:spacing w:line="360" w:lineRule="auto"/>
        <w:jc w:val="both"/>
        <w:rPr>
          <w:rFonts w:ascii="Garamond" w:hAnsi="Garamond"/>
          <w:bCs/>
          <w:sz w:val="22"/>
          <w:szCs w:val="22"/>
          <w:highlight w:val="yellow"/>
          <w:lang w:val="en-US"/>
        </w:rPr>
      </w:pPr>
    </w:p>
    <w:p w14:paraId="3E3D35AE" w14:textId="77777777" w:rsidR="00D20980" w:rsidRPr="009A0545" w:rsidRDefault="00D20980" w:rsidP="00D20980">
      <w:pPr>
        <w:spacing w:after="200" w:line="360" w:lineRule="auto"/>
        <w:contextualSpacing/>
        <w:jc w:val="both"/>
        <w:rPr>
          <w:rFonts w:ascii="Garamond" w:eastAsia="Calibri" w:hAnsi="Garamond" w:cs="Arial"/>
          <w:bCs/>
          <w:sz w:val="22"/>
          <w:szCs w:val="22"/>
          <w:lang w:val="en-US"/>
        </w:rPr>
      </w:pPr>
      <w:r w:rsidRPr="009A0545">
        <w:rPr>
          <w:rFonts w:ascii="Garamond" w:eastAsia="Calibri" w:hAnsi="Garamond" w:cs="Arial"/>
          <w:bCs/>
          <w:sz w:val="22"/>
          <w:szCs w:val="22"/>
          <w:lang w:val="en-US"/>
        </w:rPr>
        <w:t xml:space="preserve">In summary, all four trials at low ROB found a beneficial effect on the long-term effectiveness of AIT on symptom scores. </w:t>
      </w:r>
    </w:p>
    <w:p w14:paraId="4D413637" w14:textId="77777777" w:rsidR="00D20980" w:rsidRPr="009A0545" w:rsidRDefault="00D20980" w:rsidP="00D20980">
      <w:pPr>
        <w:spacing w:after="200" w:line="360" w:lineRule="auto"/>
        <w:contextualSpacing/>
        <w:jc w:val="both"/>
        <w:rPr>
          <w:rFonts w:ascii="Garamond" w:eastAsia="Calibri" w:hAnsi="Garamond" w:cs="Arial"/>
          <w:bCs/>
          <w:sz w:val="22"/>
          <w:szCs w:val="22"/>
          <w:lang w:val="en-US"/>
        </w:rPr>
      </w:pPr>
    </w:p>
    <w:p w14:paraId="59C9CC4C" w14:textId="77777777" w:rsidR="00D20980" w:rsidRPr="009A0545" w:rsidRDefault="00D20980" w:rsidP="00D20980">
      <w:pPr>
        <w:spacing w:after="200" w:line="360" w:lineRule="auto"/>
        <w:contextualSpacing/>
        <w:jc w:val="both"/>
        <w:outlineLvl w:val="0"/>
        <w:rPr>
          <w:rFonts w:ascii="Garamond" w:eastAsia="Calibri" w:hAnsi="Garamond" w:cs="Arial"/>
          <w:i/>
          <w:iCs/>
          <w:sz w:val="22"/>
          <w:szCs w:val="22"/>
          <w:lang w:val="en-US"/>
        </w:rPr>
      </w:pPr>
      <w:r w:rsidRPr="009A0545">
        <w:rPr>
          <w:rFonts w:ascii="Garamond" w:eastAsia="Calibri" w:hAnsi="Garamond" w:cs="Arial"/>
          <w:i/>
          <w:iCs/>
          <w:sz w:val="22"/>
          <w:szCs w:val="22"/>
          <w:lang w:val="en-US"/>
        </w:rPr>
        <w:t>Sensitivity and subgroup analyses and assessment of publication bias</w:t>
      </w:r>
    </w:p>
    <w:p w14:paraId="2DAF642A" w14:textId="77777777" w:rsidR="00D20980" w:rsidRPr="009A0545" w:rsidRDefault="00D20980" w:rsidP="00D20980">
      <w:pPr>
        <w:spacing w:after="200" w:line="360" w:lineRule="auto"/>
        <w:contextualSpacing/>
        <w:jc w:val="both"/>
        <w:outlineLvl w:val="0"/>
        <w:rPr>
          <w:rFonts w:ascii="Garamond" w:eastAsia="Calibri" w:hAnsi="Garamond" w:cs="Arial"/>
          <w:iCs/>
          <w:sz w:val="22"/>
          <w:szCs w:val="22"/>
          <w:lang w:val="en-US"/>
        </w:rPr>
      </w:pPr>
      <w:r w:rsidRPr="009A0545">
        <w:rPr>
          <w:rFonts w:ascii="Garamond" w:eastAsia="Calibri" w:hAnsi="Garamond" w:cs="Arial"/>
          <w:iCs/>
          <w:sz w:val="22"/>
          <w:szCs w:val="22"/>
          <w:lang w:val="en-US"/>
        </w:rPr>
        <w:t>These analyses were not possible.</w:t>
      </w:r>
    </w:p>
    <w:p w14:paraId="3CA26FF5" w14:textId="77777777" w:rsidR="00D20980" w:rsidRPr="009A0545" w:rsidRDefault="00D20980" w:rsidP="00D20980">
      <w:pPr>
        <w:spacing w:after="200" w:line="360" w:lineRule="auto"/>
        <w:contextualSpacing/>
        <w:jc w:val="both"/>
        <w:rPr>
          <w:rFonts w:ascii="Garamond" w:eastAsia="Calibri" w:hAnsi="Garamond" w:cs="Arial"/>
          <w:b/>
          <w:iCs/>
          <w:sz w:val="22"/>
          <w:szCs w:val="22"/>
          <w:lang w:val="en-US"/>
        </w:rPr>
      </w:pPr>
    </w:p>
    <w:p w14:paraId="3EADD588" w14:textId="77777777" w:rsidR="00D20980" w:rsidRDefault="00D20980" w:rsidP="00D20980">
      <w:pPr>
        <w:spacing w:line="360" w:lineRule="auto"/>
        <w:jc w:val="both"/>
        <w:rPr>
          <w:rFonts w:ascii="Garamond" w:hAnsi="Garamond" w:cs="Arial"/>
          <w:b/>
          <w:sz w:val="22"/>
          <w:szCs w:val="22"/>
          <w:lang w:val="en-US"/>
        </w:rPr>
      </w:pPr>
    </w:p>
    <w:p w14:paraId="2DE59FD8" w14:textId="77777777" w:rsidR="00D20980" w:rsidRPr="009A0545" w:rsidRDefault="00D20980" w:rsidP="00D20980">
      <w:pPr>
        <w:spacing w:after="200" w:line="360" w:lineRule="auto"/>
        <w:contextualSpacing/>
        <w:jc w:val="both"/>
        <w:outlineLvl w:val="0"/>
        <w:rPr>
          <w:rFonts w:ascii="Garamond" w:eastAsia="Calibri" w:hAnsi="Garamond" w:cs="Arial"/>
          <w:b/>
          <w:i/>
          <w:iCs/>
          <w:sz w:val="22"/>
          <w:szCs w:val="22"/>
          <w:lang w:val="en-US"/>
        </w:rPr>
      </w:pPr>
      <w:r w:rsidRPr="009A0545">
        <w:rPr>
          <w:rFonts w:ascii="Garamond" w:eastAsia="Calibri" w:hAnsi="Garamond" w:cs="Arial"/>
          <w:b/>
          <w:i/>
          <w:iCs/>
          <w:sz w:val="22"/>
          <w:szCs w:val="22"/>
          <w:lang w:val="en-US"/>
        </w:rPr>
        <w:t>Medication scores</w:t>
      </w:r>
    </w:p>
    <w:p w14:paraId="5D31E859" w14:textId="77777777" w:rsidR="00D20980" w:rsidRPr="009A0545" w:rsidRDefault="00D20980" w:rsidP="00D20980">
      <w:pPr>
        <w:spacing w:line="360" w:lineRule="auto"/>
        <w:jc w:val="both"/>
        <w:outlineLvl w:val="0"/>
        <w:rPr>
          <w:rFonts w:ascii="Garamond" w:hAnsi="Garamond"/>
          <w:bCs/>
          <w:iCs/>
          <w:sz w:val="22"/>
          <w:szCs w:val="22"/>
          <w:u w:val="single"/>
          <w:lang w:val="en-US"/>
        </w:rPr>
      </w:pPr>
      <w:r w:rsidRPr="009A0545">
        <w:rPr>
          <w:rFonts w:ascii="Garamond" w:hAnsi="Garamond"/>
          <w:bCs/>
          <w:iCs/>
          <w:sz w:val="22"/>
          <w:szCs w:val="22"/>
          <w:u w:val="single"/>
          <w:lang w:val="en-US"/>
        </w:rPr>
        <w:t>Long-term</w:t>
      </w:r>
      <w:r>
        <w:rPr>
          <w:rFonts w:ascii="Garamond" w:hAnsi="Garamond"/>
          <w:bCs/>
          <w:iCs/>
          <w:sz w:val="22"/>
          <w:szCs w:val="22"/>
          <w:u w:val="single"/>
          <w:lang w:val="en-US"/>
        </w:rPr>
        <w:t xml:space="preserve"> effectivenss</w:t>
      </w:r>
      <w:r w:rsidRPr="009A0545">
        <w:rPr>
          <w:rFonts w:ascii="Garamond" w:hAnsi="Garamond"/>
          <w:bCs/>
          <w:iCs/>
          <w:sz w:val="22"/>
          <w:szCs w:val="22"/>
          <w:u w:val="single"/>
          <w:lang w:val="en-US"/>
        </w:rPr>
        <w:t xml:space="preserve"> </w:t>
      </w:r>
    </w:p>
    <w:p w14:paraId="5EAB9817" w14:textId="77777777" w:rsidR="00D20980" w:rsidRPr="009A0545" w:rsidRDefault="00D20980" w:rsidP="00D20980">
      <w:pPr>
        <w:spacing w:line="360" w:lineRule="auto"/>
        <w:jc w:val="both"/>
        <w:rPr>
          <w:rFonts w:ascii="Garamond" w:hAnsi="Garamond"/>
          <w:bCs/>
          <w:sz w:val="22"/>
          <w:szCs w:val="22"/>
          <w:lang w:val="en-US"/>
        </w:rPr>
      </w:pPr>
      <w:r w:rsidRPr="009A0545">
        <w:rPr>
          <w:rFonts w:ascii="Garamond" w:hAnsi="Garamond"/>
          <w:bCs/>
          <w:sz w:val="22"/>
          <w:szCs w:val="22"/>
          <w:lang w:val="en-US"/>
        </w:rPr>
        <w:t>There were three low ROB trials that assessed this outcome: one SCIT and two SLIT.  These three trials are all described in more detail above when discussing long-term effects on symptom scores.</w:t>
      </w:r>
    </w:p>
    <w:p w14:paraId="77F68A8F" w14:textId="77777777" w:rsidR="00D20980" w:rsidRPr="009A0545" w:rsidRDefault="00D20980" w:rsidP="00D20980">
      <w:pPr>
        <w:spacing w:line="360" w:lineRule="auto"/>
        <w:jc w:val="both"/>
        <w:rPr>
          <w:rFonts w:ascii="Garamond" w:hAnsi="Garamond"/>
          <w:bCs/>
          <w:sz w:val="22"/>
          <w:szCs w:val="22"/>
          <w:lang w:val="en-US"/>
        </w:rPr>
      </w:pPr>
    </w:p>
    <w:p w14:paraId="482E98D8" w14:textId="77777777" w:rsidR="00D20980" w:rsidRPr="00ED08BA" w:rsidRDefault="00D20980" w:rsidP="00D20980">
      <w:pPr>
        <w:spacing w:line="360" w:lineRule="auto"/>
        <w:jc w:val="both"/>
        <w:rPr>
          <w:rFonts w:ascii="Garamond" w:hAnsi="Garamond"/>
          <w:bCs/>
          <w:sz w:val="22"/>
          <w:szCs w:val="22"/>
          <w:lang w:val="en-US"/>
        </w:rPr>
      </w:pPr>
      <w:r w:rsidRPr="00ED08BA">
        <w:rPr>
          <w:rFonts w:ascii="Garamond" w:hAnsi="Garamond"/>
          <w:bCs/>
          <w:sz w:val="22"/>
          <w:szCs w:val="22"/>
          <w:lang w:val="en-US"/>
        </w:rPr>
        <w:t>The trial by Durham (1999) in grass pollen allergic patients found that in the discontinuation RCT there was no significant difference between patients who continued SCIT when compared to those who received placebo.</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c2doqmb4","properties":{"formattedCitation":"(42)","plainCitation":"(42)"},"citationItems":[{"id":176,"uris":["http://zotero.org/users/local/rNdLYwBI/items/JJRI9CK9"],"uri":["http://zotero.org/users/local/rNdLYwBI/items/JJRI9CK9"],"itemData":{"id":176,"type":"article-journal","title":"Long-term clinical efficacy of grass-pollen immunotherapy","container-title":"New England Journal of Medicine","page":"468-75","volume":"341","issue":"7","source":"Ovid Technologies","archive":"MEDLINE","archive_location":"10441602","abstract":"BACKGROUND: Pollen immunotherapy is effective in selected patients with IgE-mediated seasonal allergic rhinitis, although it is questionable whether there is long-term benefit after the discontinuation of treatment. METHODS: We conducted a randomized, double-blind, placebo-controlled trial of the discontinuation of immunotherapy for grass-pollen allergy in patients in whom three to four years of this treatment had previously been shown to be effective. During the three years of this trial, primary outcome measures were scores for seasonal symptoms and the use of rescue medication. Objective measures included the immediate conjunctival response and the immediate and late skin responses to allergen challenge. Cutaneous-biopsy specimens obtained 24 hours after intradermal allergen challenge were examined for T-cell infiltration and the presence of cytokine-producing T helper cells (TH2 cells) (as evidenced by the presence of interleukin-4 messenger RNA). A matched group of patients with hay fever who had not received immunotherapy was followed as a control for the natural course of the disease. RESULTS: Scores for seasonal symptoms and the use of rescue antiallergic medication, which included short courses of prednisolone, remained low after the discontinuation of immunotherapy, and there was no significant difference between patients who continued immunotherapy and those who discontinued it. Symptom scores in both treatment groups (median areas under the curve in 1995, 921 for continuation of immunotherapy and 504 for discontinuation of immunotherapy; P=0.60) were markedly lower than those in the group that had not received immunotherapy (median value in 1995, 2863). Although there was a tendency for immediate sensitivity to allergen to return late after discontinuation, there was a sustained reduction in the late skin response and associated CD3+ T-cell infiltration and interleukin-4 messenger RNA expression. CONCLUSIONS: Immunotherapy for grass-pollen allergy for three to four years induces prolonged clinical remission accompanied by a persistent alteration in immunologic reactivity.","ISSN":"0028-4793","shortTitle":"Long-term clinical efficacy of grass-pollen immunotherapy","journalAbbreviation":"N Engl J Med","language":"English","author":[{"literal":"S. R. Durham"},{"literal":"S. M. Walker"},{"literal":"E. M. Varga"},{"literal":"M. R. Jacobson"},{"literal":"F. O'Brien"},{"literal":"W. Noble"},{"literal":"S. J. Till"},{"literal":"Q. A. Hamid"},{"literal":"K. T. Nouri-Aria"}],"issued":{"date-parts":[["0000",8,12]]}}}],"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42)</w:t>
      </w:r>
      <w:r w:rsidRPr="00ED08BA">
        <w:rPr>
          <w:rFonts w:ascii="Garamond" w:hAnsi="Garamond"/>
          <w:bCs/>
          <w:sz w:val="22"/>
          <w:szCs w:val="22"/>
          <w:lang w:val="en-US"/>
        </w:rPr>
        <w:fldChar w:fldCharType="end"/>
      </w:r>
    </w:p>
    <w:p w14:paraId="3EAA6AEA" w14:textId="77777777" w:rsidR="00D20980" w:rsidRPr="00ED08BA" w:rsidRDefault="00D20980" w:rsidP="00D20980">
      <w:pPr>
        <w:spacing w:line="360" w:lineRule="auto"/>
        <w:jc w:val="both"/>
        <w:rPr>
          <w:rFonts w:ascii="Garamond" w:hAnsi="Garamond"/>
          <w:bCs/>
          <w:sz w:val="22"/>
          <w:szCs w:val="22"/>
          <w:lang w:val="en-US"/>
        </w:rPr>
      </w:pPr>
    </w:p>
    <w:p w14:paraId="2AD461AF" w14:textId="77777777" w:rsidR="00D20980" w:rsidRPr="00ED08BA" w:rsidRDefault="00D20980" w:rsidP="00D20980">
      <w:pPr>
        <w:spacing w:line="360" w:lineRule="auto"/>
        <w:jc w:val="both"/>
        <w:rPr>
          <w:rFonts w:ascii="Garamond" w:hAnsi="Garamond"/>
          <w:bCs/>
          <w:sz w:val="22"/>
          <w:szCs w:val="22"/>
          <w:lang w:val="en-US"/>
        </w:rPr>
      </w:pPr>
      <w:r w:rsidRPr="00ED08BA">
        <w:rPr>
          <w:rFonts w:ascii="Garamond" w:hAnsi="Garamond"/>
          <w:bCs/>
          <w:sz w:val="22"/>
          <w:szCs w:val="22"/>
          <w:lang w:val="en-US"/>
        </w:rPr>
        <w:t>Another trial by Durham (2012) found that two years after discontinuing SLIT there was no difference in medication scores between those who had previously received SLIT compared to those who received placebo.</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2hd9cen9tt","properties":{"formattedCitation":"(114)","plainCitation":"(114)"},"citationItems":[{"id":60,"uris":["http://zotero.org/users/local/rNdLYwBI/items/F5XSA9VH"],"uri":["http://zotero.org/users/local/rNdLYwBI/items/F5XSA9VH"],"itemData":{"id":60,"type":"article-journal","title":"SQ-standardized sublingual grass immunotherapy: confirmation of disease modification 2 years after 3 years of treatment in a randomized trial","container-title":"Journal of Allergy &amp; Clinical Immunology","page":"717-725.e5","volume":"129","issue":"3","source":"Ovid Technologies","archive":"MEDLINE","archive_location":"22285278","abstract":"BACKGROUND: The main aim of specific immunotherapy is sustained effect due to changes in the immune system that can be demonstrated only in long-term trials. OBJECTIVE: To investigate sustained efficacy and disease modification in a 5-year double-blind, placebo-controlled trial, including 2 years of blinded follow-up after completion of a 3-year period of treatment, with the SQ-standardized grass allergy immunotherapy tablet, Grazax (Phleum pratense 75,000 SQ-T/2,800 BAU,(*) ALK, Denmark) or placebo. METHODS: A randomized, double-blind, placebo-controlled, multinational, phase III trial included adults with a history of moderate-to-severe grass pollen-induced allergic rhinoconjunctivitis, with or without asthma, inadequately controlled by symptomatic medications. Two hundred thirty-eight participants completed the trial. End points included rhinoconjunctivitis symptom and medication scores, combined scores, asthma symptom and medication scores, quality of life, days with severe symptoms, immunologic end points, and safety parameters. RESULTS: The mean rhinoconjunctivitis daily symptom score was reduced by 25% to 36% (P &lt; .004) in the grass allergy immunotherapy tablet group compared with the placebo group over the 5 grass pollen seasons covered by the trial. The rhinoconjunctivitis DMS was reduced by 20% to 45% (P &lt; .022 for seasons 1-4; P = .114 for season 5), and the weighted rhinoconjunctivitis combined score was reduced by 27% to 41% (P &lt; .003) in favor of active treatment. The percentage of days with severe symptoms during the peak grass pollen exposure was in all seasons lower in the active group than in the placebo group, with relative differences of 49% to 63% (P &lt; .0001). Efficacy was supported by long-lasting significant effects on the allergen-specific antibody response. No safety issues were identified. CONCLUSION: The results confirm disease modification by SQ-standardized grass allergy immunotherapy tablet in addition to effective symptomatic treatment of allergic rhinoconjunctivitis.Copyright © 2012 American Academy of Allergy, Asthma &amp; Immunology. Published by Mosby, Inc. All rights reserved.","DOI":"10.1016/j.jaci.2011.12.973","ISSN":"1097-6825","shortTitle":"SQ-standardized sublingual grass immunotherapy: confirmation of disease modification 2 years after 3 years of treatment in a randomized trial","journalAbbreviation":"J Allergy Clin Immunol","language":"English","author":[{"literal":"S. R. Durham"},{"literal":"W. Emminger"},{"literal":"A. Kapp"},{"literal":"J. G. de Monchy"},{"literal":"S. Rak"},{"literal":"G. K. Scadding"},{"literal":"P. A. Wurtzen"},{"literal":"J. S. Andersen"},{"literal":"B. Tholstrup"},{"literal":"B. Riis"},{"literal":"R. Dahl"}],"issued":{"date-parts":[["0000",3]]}}}],"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114)</w:t>
      </w:r>
      <w:r w:rsidRPr="00ED08BA">
        <w:rPr>
          <w:rFonts w:ascii="Garamond" w:hAnsi="Garamond"/>
          <w:bCs/>
          <w:sz w:val="22"/>
          <w:szCs w:val="22"/>
          <w:lang w:val="en-US"/>
        </w:rPr>
        <w:fldChar w:fldCharType="end"/>
      </w:r>
    </w:p>
    <w:p w14:paraId="30B445C6" w14:textId="77777777" w:rsidR="00D20980" w:rsidRPr="00ED08BA" w:rsidRDefault="00D20980" w:rsidP="00D20980">
      <w:pPr>
        <w:spacing w:line="360" w:lineRule="auto"/>
        <w:jc w:val="both"/>
        <w:rPr>
          <w:rFonts w:ascii="Garamond" w:hAnsi="Garamond"/>
          <w:bCs/>
          <w:sz w:val="22"/>
          <w:szCs w:val="22"/>
          <w:lang w:val="en-US"/>
        </w:rPr>
      </w:pPr>
    </w:p>
    <w:p w14:paraId="0EE5968C" w14:textId="77777777" w:rsidR="00D20980" w:rsidRPr="009A0545" w:rsidRDefault="00D20980" w:rsidP="00D20980">
      <w:pPr>
        <w:spacing w:line="360" w:lineRule="auto"/>
        <w:jc w:val="both"/>
        <w:rPr>
          <w:rFonts w:ascii="Garamond" w:hAnsi="Garamond"/>
          <w:bCs/>
          <w:sz w:val="22"/>
          <w:szCs w:val="22"/>
          <w:lang w:val="en-US"/>
        </w:rPr>
      </w:pPr>
      <w:r w:rsidRPr="00ED08BA">
        <w:rPr>
          <w:rFonts w:ascii="Garamond" w:hAnsi="Garamond"/>
          <w:bCs/>
          <w:sz w:val="22"/>
          <w:szCs w:val="22"/>
          <w:lang w:val="en-US"/>
        </w:rPr>
        <w:t>Ott (2009) found that one year after completion of a trial of three years of seasonal grass pollen SLIT or placebo there was no significant improvement in medication scores (P=0.84).</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1rd49nl96d","properties":{"formattedCitation":"(133)","plainCitation":"(133)"},"citationItems":[{"id":90,"uris":["http://zotero.org/users/local/rNdLYwBI/items/84ZI3UP6"],"uri":["http://zotero.org/users/local/rNdLYwBI/items/84ZI3UP6"],"itemData":{"id":90,"type":"article-journal","title":"Efficacy of grass pollen sublingual immunotherapy for three consecutive seasons and after cessation of treatment: the ECRIT study.[Erratum for Allergy. 2009 Jan;64(1):179-86; PMID: 19076534]","container-title":"Allergy","page":"1394-401","volume":"64","issue":"9","source":"Ovid Technologies","archive":"MEDLINE","archive_location":"19764942","abstract":"BACKGROUND: Data supporting a carry-over effect with sublingual immunotherapy (SLIT) are scarce. This randomized, double-blind, placebo-controlled study evaluated the efficacy, carry-over effect and safety of grass pollen SLIT using co-seasonal treatment. METHODS: Patients (7.9-64.7 years) with grass pollen allergy received ultra-rush titration with increasing doses (30, 90, 150 and 300 IR) of a 5-grass pollen mixture every 20 min at the start of the pollen seasons, followed by 300 IR daily until the end of the pollen seasons. A baseline season (no SLIT) was followed by three consecutive treatment seasons and one follow-up season. Symptoms, medication and adverse events were documented and specific immunoglobulin (Ig)E and IgG(4) measured. RESULTS: Data were analysed for 183 of the 213 randomized patients. Mean treatment duration varied between seasons (81.8-92.7 days). Combined scores (symptoms and medication) improved progressively across treatment seasons (up to 44.7% improvement for SLIT compared with baseline) and fluctuated between -11.3% and -14.8% for placebo (P &lt; 0.05). Similar changes were observed for symptom scores, with a successive decrease of 39.7% (SLIT) and fluctuations between +13.6% and -1.51% for placebo (P &lt; 0.05). Combined score (P = 0.0508) and symptom score improvements (P = 0.0144) with SLIT continued during follow up. Increases in specific IgG(4) observed in the first season were sustained for SLIT vs placebo throughout treatment (P = 0.0001). Titration and daily SLIT were well tolerated. No serious systemic or anaphylactic reactions were reported. CONCLUSIONS: Seasonal SLIT with ultra-rush titration is well tolerated and effective from the first treatment season onwards. These data indicate a carry-over effect of seasonal SLIT.","DOI":"10.1111/j.1398-9995.2009.02194.x","ISSN":"1398-9995","shortTitle":"Efficacy of grass pollen sublingual immunotherapy for three consecutive seasons and after cessation of treatment: the ECRIT study.[Erratum for Allergy. 2009 Jan;64(1):179-86; PMID: 19076534]","journalAbbreviation":"Allergy","language":"English","author":[{"literal":"H. Ott"},{"literal":"J. Sieber"},{"literal":"R. Brehler"},{"literal":"R. Folster-Holst"},{"literal":"A. Kapp"},{"literal":"L. Klimek"},{"literal":"O. Pfaar"},{"literal":"H. Merk"}],"issued":{"date-parts":[["0000",9]]}}}],"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133)</w:t>
      </w:r>
      <w:r w:rsidRPr="00ED08BA">
        <w:rPr>
          <w:rFonts w:ascii="Garamond" w:hAnsi="Garamond"/>
          <w:bCs/>
          <w:sz w:val="22"/>
          <w:szCs w:val="22"/>
          <w:lang w:val="en-US"/>
        </w:rPr>
        <w:fldChar w:fldCharType="end"/>
      </w:r>
    </w:p>
    <w:p w14:paraId="18CD35A1" w14:textId="77777777" w:rsidR="00D20980" w:rsidRPr="00B51867" w:rsidRDefault="00D20980" w:rsidP="00D20980">
      <w:pPr>
        <w:spacing w:line="360" w:lineRule="auto"/>
        <w:jc w:val="both"/>
        <w:rPr>
          <w:rFonts w:ascii="Garamond" w:hAnsi="Garamond"/>
          <w:bCs/>
          <w:sz w:val="22"/>
          <w:szCs w:val="22"/>
          <w:highlight w:val="yellow"/>
          <w:lang w:val="en-US"/>
        </w:rPr>
      </w:pPr>
    </w:p>
    <w:p w14:paraId="138F20E1" w14:textId="77777777" w:rsidR="00D20980" w:rsidRPr="009A0545" w:rsidRDefault="00D20980" w:rsidP="00D20980">
      <w:pPr>
        <w:spacing w:line="360" w:lineRule="auto"/>
        <w:jc w:val="both"/>
        <w:rPr>
          <w:rFonts w:ascii="Garamond" w:hAnsi="Garamond"/>
          <w:bCs/>
          <w:sz w:val="22"/>
          <w:szCs w:val="22"/>
          <w:lang w:val="en-US"/>
        </w:rPr>
      </w:pPr>
      <w:r w:rsidRPr="009A0545">
        <w:rPr>
          <w:rFonts w:ascii="Garamond" w:hAnsi="Garamond"/>
          <w:bCs/>
          <w:sz w:val="22"/>
          <w:szCs w:val="22"/>
          <w:lang w:val="en-US"/>
        </w:rPr>
        <w:t xml:space="preserve">Overall, one trial found a benefit of AIT (SCIT) on long-term medication scores; the two other SLIT trials did not show a sustained effect.  </w:t>
      </w:r>
    </w:p>
    <w:p w14:paraId="74ED24D6" w14:textId="77777777" w:rsidR="00D20980" w:rsidRDefault="00D20980" w:rsidP="00D20980">
      <w:pPr>
        <w:spacing w:line="360" w:lineRule="auto"/>
        <w:jc w:val="both"/>
        <w:rPr>
          <w:rFonts w:ascii="Garamond" w:hAnsi="Garamond" w:cs="Arial"/>
          <w:b/>
          <w:sz w:val="22"/>
          <w:szCs w:val="22"/>
          <w:lang w:val="en-US"/>
        </w:rPr>
      </w:pPr>
    </w:p>
    <w:p w14:paraId="48AB226C" w14:textId="77777777" w:rsidR="00D20980" w:rsidRPr="009A0545" w:rsidRDefault="00D20980" w:rsidP="00D20980">
      <w:pPr>
        <w:spacing w:after="200" w:line="360" w:lineRule="auto"/>
        <w:contextualSpacing/>
        <w:jc w:val="both"/>
        <w:outlineLvl w:val="0"/>
        <w:rPr>
          <w:rFonts w:ascii="Garamond" w:eastAsia="Calibri" w:hAnsi="Garamond" w:cs="Arial"/>
          <w:b/>
          <w:i/>
          <w:iCs/>
          <w:sz w:val="22"/>
          <w:szCs w:val="22"/>
          <w:lang w:val="en-US"/>
        </w:rPr>
      </w:pPr>
      <w:r w:rsidRPr="009A0545">
        <w:rPr>
          <w:rFonts w:ascii="Garamond" w:eastAsia="Calibri" w:hAnsi="Garamond" w:cs="Arial"/>
          <w:b/>
          <w:i/>
          <w:iCs/>
          <w:sz w:val="22"/>
          <w:szCs w:val="22"/>
          <w:lang w:val="en-US"/>
        </w:rPr>
        <w:t>Combined symptom and medication scores</w:t>
      </w:r>
    </w:p>
    <w:p w14:paraId="68546CA9" w14:textId="77777777" w:rsidR="00D20980" w:rsidRPr="009A0545" w:rsidRDefault="00D20980" w:rsidP="00D20980">
      <w:pPr>
        <w:spacing w:line="360" w:lineRule="auto"/>
        <w:jc w:val="both"/>
        <w:outlineLvl w:val="0"/>
        <w:rPr>
          <w:rFonts w:ascii="Garamond" w:hAnsi="Garamond"/>
          <w:bCs/>
          <w:iCs/>
          <w:sz w:val="22"/>
          <w:szCs w:val="22"/>
          <w:u w:val="single"/>
          <w:lang w:val="en-US"/>
        </w:rPr>
      </w:pPr>
      <w:r w:rsidRPr="009A0545">
        <w:rPr>
          <w:rFonts w:ascii="Garamond" w:hAnsi="Garamond"/>
          <w:bCs/>
          <w:iCs/>
          <w:sz w:val="22"/>
          <w:szCs w:val="22"/>
          <w:u w:val="single"/>
          <w:lang w:val="en-US"/>
        </w:rPr>
        <w:t>Long-term</w:t>
      </w:r>
      <w:r>
        <w:rPr>
          <w:rFonts w:ascii="Garamond" w:hAnsi="Garamond"/>
          <w:bCs/>
          <w:iCs/>
          <w:sz w:val="22"/>
          <w:szCs w:val="22"/>
          <w:u w:val="single"/>
          <w:lang w:val="en-US"/>
        </w:rPr>
        <w:t xml:space="preserve"> effectiveness</w:t>
      </w:r>
      <w:r w:rsidRPr="009A0545">
        <w:rPr>
          <w:rFonts w:ascii="Garamond" w:hAnsi="Garamond"/>
          <w:bCs/>
          <w:iCs/>
          <w:sz w:val="22"/>
          <w:szCs w:val="22"/>
          <w:u w:val="single"/>
          <w:lang w:val="en-US"/>
        </w:rPr>
        <w:t xml:space="preserve"> </w:t>
      </w:r>
    </w:p>
    <w:p w14:paraId="09D99106" w14:textId="77777777" w:rsidR="00D20980" w:rsidRPr="009A0545" w:rsidRDefault="00D20980" w:rsidP="00D20980">
      <w:pPr>
        <w:spacing w:line="360" w:lineRule="auto"/>
        <w:jc w:val="both"/>
        <w:outlineLvl w:val="0"/>
        <w:rPr>
          <w:rFonts w:ascii="Garamond" w:hAnsi="Garamond"/>
          <w:bCs/>
          <w:sz w:val="22"/>
          <w:szCs w:val="22"/>
          <w:lang w:val="en-US"/>
        </w:rPr>
      </w:pPr>
      <w:r w:rsidRPr="009A0545">
        <w:rPr>
          <w:rFonts w:ascii="Garamond" w:hAnsi="Garamond"/>
          <w:bCs/>
          <w:sz w:val="22"/>
          <w:szCs w:val="22"/>
          <w:lang w:val="en-US"/>
        </w:rPr>
        <w:t xml:space="preserve">We found one SCIT trial and two SLIT trials that reported on this outcome.  </w:t>
      </w:r>
    </w:p>
    <w:p w14:paraId="7A9D4FCB" w14:textId="77777777" w:rsidR="00D20980" w:rsidRPr="009A0545" w:rsidRDefault="00D20980" w:rsidP="00D20980">
      <w:pPr>
        <w:spacing w:line="360" w:lineRule="auto"/>
        <w:jc w:val="both"/>
        <w:rPr>
          <w:rFonts w:ascii="Garamond" w:hAnsi="Garamond"/>
          <w:bCs/>
          <w:sz w:val="22"/>
          <w:szCs w:val="22"/>
          <w:lang w:val="en-US"/>
        </w:rPr>
      </w:pPr>
    </w:p>
    <w:p w14:paraId="000B1CEE" w14:textId="77777777" w:rsidR="00D20980" w:rsidRPr="00ED08BA" w:rsidRDefault="00D20980" w:rsidP="00D20980">
      <w:pPr>
        <w:spacing w:line="360" w:lineRule="auto"/>
        <w:jc w:val="both"/>
        <w:rPr>
          <w:rFonts w:ascii="Garamond" w:hAnsi="Garamond"/>
          <w:b/>
          <w:sz w:val="22"/>
          <w:szCs w:val="22"/>
          <w:lang w:val="en-US"/>
        </w:rPr>
      </w:pPr>
      <w:r w:rsidRPr="00ED08BA">
        <w:rPr>
          <w:rFonts w:ascii="Garamond" w:hAnsi="Garamond"/>
          <w:bCs/>
          <w:sz w:val="22"/>
          <w:szCs w:val="22"/>
          <w:lang w:val="en-US"/>
        </w:rPr>
        <w:t>The trial by James (2011), at low ROB, studied grass allergic patients who were randomized to two years of SCIT or placebo.</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1rri53814r","properties":{"formattedCitation":"(53)","plainCitation":"(53)"},"citationItems":[{"id":70,"uris":["http://zotero.org/users/local/rNdLYwBI/items/HE7SSUET"],"uri":["http://zotero.org/users/local/rNdLYwBI/items/HE7SSUET"],"itemData":{"id":70,"type":"article-journal","title":"Long-term tolerance after allergen immunotherapy is accompanied by selective persistence of blocking antibodies","container-title":"Journal of Allergy &amp; Clinical Immunology","page":"509-516.e1-5","volume":"127","issue":"2","source":"Ovid Technologies","archive":"MEDLINE","archive_location":"21281875","abstract":"BACKGROUND: Grass pollen immunotherapy for allergic rhinitis is a disease-modifying treatment that results in long-term clinical tolerance lasting years after treatment discontinuation. Active treatment is associated with generation of inhibitory grass pollen-specific IgG antibodies capable of blocking allergen-IgE interactions. OBJECTIVES: We sought to investigate the involvement of IgG-associated inhibitory antibodies with long-term clinical tolerance after discontinuation of grass pollen immunotherapy. METHODS: We conducted a 4-year study in which patients who had moderate-to-severe allergic rhinitis underwent a randomized, double-blind, placebo-controlled discontinuation of subcutaneous grass pollen immunotherapy. All subjects received grass pollen immunotherapy injections for 2 years (n = 13), followed by a further 2 years of either active (n = 7) or placebo (n = 6) injections. Clinical outcomes included seasonal symptoms and use of rescue medication. Serum specimens were collected at baseline and after 2 and 4 years for quantification of allergen-specific IgG antibodies. Sera were also tested for IgG-dependent inhibitory bioactivity against IgE-allergen binding in cellular assays by using flow cytometry and confocal microscopy to detect binding of IgE-grass pollen allergen complexes to B cells. RESULTS: Clinical improvement was maintained after 2 years of discontinuation. Although immunotherapy-induced grass pollen-specific IgG1 and IgG4 levels decreased to near-preimmunotherapy levels during discontinuation, inhibitory bioactivity of allergen-specific IgG antibodies was maintained unchanged. CONCLUSION: Grass pollen immunotherapy induces a subpopulation of allergen-specific IgG antibodies with potent inhibitory activity against IgE that persists after treatment discontinuation and that could account for long-term clinical tolerance.Copyright © 2011 American Academy of Allergy, Asthma &amp; Immunology. Published by Mosby, Inc. All rights reserved.","DOI":"10.1016/j.jaci.2010.12.1080","ISSN":"1097-6825","shortTitle":"Long-term tolerance after allergen immunotherapy is accompanied by selective persistence of blocking antibodies","journalAbbreviation":"J Allergy Clin Immunol","language":"English","author":[{"literal":"L. K. James"},{"literal":"M. H. Shamji"},{"literal":"S. M. Walker"},{"literal":"D. R. Wilson"},{"literal":"P. A. Wachholz"},{"literal":"J. N. Francis"},{"literal":"M. R. Jacobson"},{"literal":"I. Kimber"},{"literal":"S. J. Till"},{"literal":"S. R. Durham"}],"issued":{"date-parts":[["0000",2]]}}}],"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53)</w:t>
      </w:r>
      <w:r w:rsidRPr="00ED08BA">
        <w:rPr>
          <w:rFonts w:ascii="Garamond" w:hAnsi="Garamond"/>
          <w:bCs/>
          <w:sz w:val="22"/>
          <w:szCs w:val="22"/>
          <w:lang w:val="en-US"/>
        </w:rPr>
        <w:fldChar w:fldCharType="end"/>
      </w:r>
      <w:r>
        <w:rPr>
          <w:rFonts w:ascii="Garamond" w:hAnsi="Garamond"/>
          <w:bCs/>
          <w:sz w:val="22"/>
          <w:szCs w:val="22"/>
          <w:lang w:val="en-US"/>
        </w:rPr>
        <w:t xml:space="preserve"> They were</w:t>
      </w:r>
      <w:r w:rsidRPr="00ED08BA">
        <w:rPr>
          <w:rFonts w:ascii="Garamond" w:hAnsi="Garamond"/>
          <w:bCs/>
          <w:sz w:val="22"/>
          <w:szCs w:val="22"/>
          <w:lang w:val="en-US"/>
        </w:rPr>
        <w:t xml:space="preserve"> randomized to receive SCIT or placebo injections during the initial trial, which found a benefit from SCIT.  Those in the active arm were then randomized to a further two years of SCIT or placebo and this found low combined symptom and medication scores in both arms, similar to the scores at the end of the initial trial. The authors concluded that clinical tolerance was maintained for at least two years after discontinuation of AIT. </w:t>
      </w:r>
    </w:p>
    <w:p w14:paraId="45618571" w14:textId="77777777" w:rsidR="00D20980" w:rsidRPr="00ED08BA" w:rsidRDefault="00D20980" w:rsidP="00D20980">
      <w:pPr>
        <w:spacing w:after="200" w:line="360" w:lineRule="auto"/>
        <w:contextualSpacing/>
        <w:jc w:val="both"/>
        <w:rPr>
          <w:rFonts w:ascii="Garamond" w:eastAsia="Calibri" w:hAnsi="Garamond" w:cs="Arial"/>
          <w:b/>
          <w:i/>
          <w:iCs/>
          <w:sz w:val="22"/>
          <w:szCs w:val="22"/>
          <w:lang w:val="en-US"/>
        </w:rPr>
      </w:pPr>
    </w:p>
    <w:p w14:paraId="4949159F" w14:textId="77777777" w:rsidR="00D20980" w:rsidRPr="00ED08BA" w:rsidRDefault="00D20980" w:rsidP="00D20980">
      <w:pPr>
        <w:spacing w:line="360" w:lineRule="auto"/>
        <w:jc w:val="both"/>
        <w:rPr>
          <w:rFonts w:ascii="Garamond" w:hAnsi="Garamond"/>
          <w:bCs/>
          <w:sz w:val="22"/>
          <w:szCs w:val="22"/>
          <w:lang w:val="en-US"/>
        </w:rPr>
      </w:pPr>
      <w:r w:rsidRPr="00ED08BA">
        <w:rPr>
          <w:rFonts w:ascii="Garamond" w:hAnsi="Garamond"/>
          <w:bCs/>
          <w:sz w:val="22"/>
          <w:szCs w:val="22"/>
          <w:lang w:val="en-US"/>
        </w:rPr>
        <w:t>Ott (2009; described above), at low ROB, failed to find a significant difference in long-term combined symptom and medication scores following discontinuation of SLIT grass pollen treatment (P=</w:t>
      </w:r>
      <w:r w:rsidRPr="00ED08BA">
        <w:rPr>
          <w:rFonts w:ascii="Garamond" w:hAnsi="Garamond"/>
          <w:sz w:val="22"/>
          <w:szCs w:val="22"/>
          <w:lang w:val="en-US"/>
        </w:rPr>
        <w:t>0.052</w:t>
      </w:r>
      <w:r w:rsidRPr="00ED08BA">
        <w:rPr>
          <w:rFonts w:ascii="Garamond" w:hAnsi="Garamond"/>
          <w:bCs/>
          <w:sz w:val="22"/>
          <w:szCs w:val="22"/>
          <w:lang w:val="en-US"/>
        </w:rPr>
        <w:t>).</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67pt7t0k","properties":{"formattedCitation":"(133)","plainCitation":"(133)"},"citationItems":[{"id":90,"uris":["http://zotero.org/users/local/rNdLYwBI/items/84ZI3UP6"],"uri":["http://zotero.org/users/local/rNdLYwBI/items/84ZI3UP6"],"itemData":{"id":90,"type":"article-journal","title":"Efficacy of grass pollen sublingual immunotherapy for three consecutive seasons and after cessation of treatment: the ECRIT study.[Erratum for Allergy. 2009 Jan;64(1):179-86; PMID: 19076534]","container-title":"Allergy","page":"1394-401","volume":"64","issue":"9","source":"Ovid Technologies","archive":"MEDLINE","archive_location":"19764942","abstract":"BACKGROUND: Data supporting a carry-over effect with sublingual immunotherapy (SLIT) are scarce. This randomized, double-blind, placebo-controlled study evaluated the efficacy, carry-over effect and safety of grass pollen SLIT using co-seasonal treatment. METHODS: Patients (7.9-64.7 years) with grass pollen allergy received ultra-rush titration with increasing doses (30, 90, 150 and 300 IR) of a 5-grass pollen mixture every 20 min at the start of the pollen seasons, followed by 300 IR daily until the end of the pollen seasons. A baseline season (no SLIT) was followed by three consecutive treatment seasons and one follow-up season. Symptoms, medication and adverse events were documented and specific immunoglobulin (Ig)E and IgG(4) measured. RESULTS: Data were analysed for 183 of the 213 randomized patients. Mean treatment duration varied between seasons (81.8-92.7 days). Combined scores (symptoms and medication) improved progressively across treatment seasons (up to 44.7% improvement for SLIT compared with baseline) and fluctuated between -11.3% and -14.8% for placebo (P &lt; 0.05). Similar changes were observed for symptom scores, with a successive decrease of 39.7% (SLIT) and fluctuations between +13.6% and -1.51% for placebo (P &lt; 0.05). Combined score (P = 0.0508) and symptom score improvements (P = 0.0144) with SLIT continued during follow up. Increases in specific IgG(4) observed in the first season were sustained for SLIT vs placebo throughout treatment (P = 0.0001). Titration and daily SLIT were well tolerated. No serious systemic or anaphylactic reactions were reported. CONCLUSIONS: Seasonal SLIT with ultra-rush titration is well tolerated and effective from the first treatment season onwards. These data indicate a carry-over effect of seasonal SLIT.","DOI":"10.1111/j.1398-9995.2009.02194.x","ISSN":"1398-9995","shortTitle":"Efficacy of grass pollen sublingual immunotherapy for three consecutive seasons and after cessation of treatment: the ECRIT study.[Erratum for Allergy. 2009 Jan;64(1):179-86; PMID: 19076534]","journalAbbreviation":"Allergy","language":"English","author":[{"literal":"H. Ott"},{"literal":"J. Sieber"},{"literal":"R. Brehler"},{"literal":"R. Folster-Holst"},{"literal":"A. Kapp"},{"literal":"L. Klimek"},{"literal":"O. Pfaar"},{"literal":"H. Merk"}],"issued":{"date-parts":[["0000",9]]}}}],"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133)</w:t>
      </w:r>
      <w:r w:rsidRPr="00ED08BA">
        <w:rPr>
          <w:rFonts w:ascii="Garamond" w:hAnsi="Garamond"/>
          <w:bCs/>
          <w:sz w:val="22"/>
          <w:szCs w:val="22"/>
          <w:lang w:val="en-US"/>
        </w:rPr>
        <w:fldChar w:fldCharType="end"/>
      </w:r>
    </w:p>
    <w:p w14:paraId="13CF4683" w14:textId="77777777" w:rsidR="00D20980" w:rsidRPr="00ED08BA" w:rsidRDefault="00D20980" w:rsidP="00D20980">
      <w:pPr>
        <w:spacing w:line="360" w:lineRule="auto"/>
        <w:jc w:val="both"/>
        <w:rPr>
          <w:rFonts w:ascii="Garamond" w:hAnsi="Garamond"/>
          <w:bCs/>
          <w:sz w:val="22"/>
          <w:szCs w:val="22"/>
          <w:lang w:val="en-US"/>
        </w:rPr>
      </w:pPr>
    </w:p>
    <w:p w14:paraId="11D0C996" w14:textId="77777777" w:rsidR="00D20980" w:rsidRPr="009A0545" w:rsidRDefault="00D20980" w:rsidP="00D20980">
      <w:pPr>
        <w:spacing w:line="360" w:lineRule="auto"/>
        <w:jc w:val="both"/>
        <w:rPr>
          <w:rFonts w:ascii="Garamond" w:hAnsi="Garamond"/>
          <w:bCs/>
          <w:sz w:val="22"/>
          <w:szCs w:val="22"/>
          <w:lang w:val="en-US"/>
        </w:rPr>
      </w:pPr>
      <w:r w:rsidRPr="00ED08BA">
        <w:rPr>
          <w:rFonts w:ascii="Garamond" w:hAnsi="Garamond"/>
          <w:bCs/>
          <w:sz w:val="22"/>
          <w:szCs w:val="22"/>
          <w:lang w:val="en-US"/>
        </w:rPr>
        <w:t>Didier (2013) conducted a  four year study, at unclear ROB, in which they randomized grass pollen allergic patients to SLIT commencing either four months pre-seasonally or two months pre-seasonally (i.e. two active groups) or placebo for three consecutive seasons.</w:t>
      </w:r>
      <w:r w:rsidRPr="00ED08BA">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1do38qs93f","properties":{"formattedCitation":"(109)","plainCitation":"(109)"},"citationItems":[{"id":46,"uris":["http://zotero.org/users/local/rNdLYwBI/items/5ICHC8U7"],"uri":["http://zotero.org/users/local/rNdLYwBI/items/5ICHC8U7"],"itemData":{"id":46,"type":"article-journal","title":"Post-treatment efficacy of discontinuous treatment with 300IR 5-grass pollen sublingual tablet in adults with grass pollen-induced allergic rhinoconjunctivitis","container-title":"Clinical &amp; Experimental Allergy","page":"568-77","volume":"43","issue":"5","source":"Ovid Technologies","archive":"MEDLINE","archive_location":"23600548","abstract":"BACKGROUND: Sustained efficacy over three pollen seasons of pre- and co-seasonal treatment with 300IR 5-grass pollen sublingual tablet has been demonstrated in adults with moderate-severe grass pollen-associated allergic rhinoconjunctivitis. OBJECTIVE: To assess the efficacy of discontinuous treatment with 300IR 5-grass pollen sublingual tablet during the post-treatment pollen season of this long-term study. METHODS: Adults aged 18-50, sensitized to grass pollen, with a history of allergic rhinoconjunctivitis for more than two pollen seasons, and a retrospective rhinoconjunctivitis total symptom score &gt; 12 (0-18 scale), were randomized to receive Placebo or a 300IR tablet daily beginning either 4 months (4M) or 2 months (2M) prior to each pollen season and continuing for its duration for three consecutive years. They were followed over the subsequent immunotherapy-free pollen season. Post-treatment efficacy was evaluated using the Average Adjusted Symptom Score (AAdSS, adjusting the Rhinoconjunctivitis Total Symptom Score for rescue medication usage) during the post-treatment pollen period. Secondary endpoints included Average Rhinoconjunctivitis Total Symptom Score (ARTSS), Average Rescue Medication Score (ARMS), overall Rhinoconjunctivitis Quality of Life Questionnaire (RQLQ) score and safety evaluation. Efficacy variables were analysed using ancova. RESULTS: Overall, 435 patients contributed to the Year 4 efficacy analyses. The Least-Squares (LS) mean differences (95% confidence interval) in AAdSS between active treatment and Placebo over the fourth pollen period were -1.14 (-2.03; -0.26) (P = 0.0114) and -1.43 (-2.32; -0.53) (P = 0.0019) in the (4M) and (2M) groups, corresponding to -22.9% and -28.5% relative LS mean differences (vs. Placebo) respectively. The active groups also showed statistically significant differences compared to Placebo in ARTSS, ARMS and overall RQLQ score. No safety risk was identified during the post-treatment period. CONCLUSIONS AND CLINICAL RELEVANCE: Pre- and co-seasonal treatment with 300IR 5-grass pollen sublingual tablet administered discontinuously for three consecutive years is efficacious post-treatment, safe and well tolerated. Benefits of treatment were meaningful to patients.Copyright © 2013 Blackwell Publishing Ltd.","DOI":"10.1111/cea.12100","ISSN":"1365-2222","shortTitle":"Post-treatment efficacy of discontinuous treatment with 300IR 5-grass pollen sublingual tablet in adults with grass pollen-induced allergic rhinoconjunctivitis","journalAbbreviation":"Clin Exp Allergy","language":"English","author":[{"literal":"A. Didier"},{"literal":"H. J. Malling"},{"literal":"M. Worm"},{"literal":"F. Horak"},{"literal":"G. Sussman"},{"literal":"M. Melac"},{"literal":"S. Soulie"},{"literal":"R. K. Zeldin"}],"issued":{"date-parts":[["0000",5]]}}}],"schema":"https://github.com/citation-style-language/schema/raw/master/csl-citation.json"} </w:instrText>
      </w:r>
      <w:r w:rsidRPr="00ED08BA">
        <w:rPr>
          <w:rFonts w:ascii="Garamond" w:hAnsi="Garamond"/>
          <w:bCs/>
          <w:sz w:val="22"/>
          <w:szCs w:val="22"/>
          <w:lang w:val="en-US"/>
        </w:rPr>
        <w:fldChar w:fldCharType="separate"/>
      </w:r>
      <w:r>
        <w:rPr>
          <w:rFonts w:ascii="Garamond" w:hAnsi="Garamond"/>
          <w:sz w:val="22"/>
          <w:szCs w:val="22"/>
          <w:lang w:val="en-US"/>
        </w:rPr>
        <w:t>(109)</w:t>
      </w:r>
      <w:r w:rsidRPr="00ED08BA">
        <w:rPr>
          <w:rFonts w:ascii="Garamond" w:hAnsi="Garamond"/>
          <w:bCs/>
          <w:sz w:val="22"/>
          <w:szCs w:val="22"/>
          <w:lang w:val="en-US"/>
        </w:rPr>
        <w:fldChar w:fldCharType="end"/>
      </w:r>
      <w:r w:rsidRPr="00ED08BA">
        <w:rPr>
          <w:rFonts w:ascii="Garamond" w:hAnsi="Garamond"/>
          <w:bCs/>
          <w:sz w:val="22"/>
          <w:szCs w:val="22"/>
          <w:lang w:val="en-US"/>
        </w:rPr>
        <w:t xml:space="preserve"> This showed that both active treatment arms were beneficial in improving combined symptom and medication scores.   They then continued to monitor patients for an additional fourth year (during which they did not receive SLIT or placebo), which found that the average adjusted symptom score (i.e. combined rhinoconjunctivitis symptom and medication score) was significantly improved in the SLIT groups when compared to placebo (two months pre-seasonal: P=0.0019; four months pre-seasonal: P=0.01)</w:t>
      </w:r>
      <w:r w:rsidRPr="00ED08BA">
        <w:rPr>
          <w:rFonts w:ascii="Garamond" w:hAnsi="Garamond"/>
          <w:sz w:val="22"/>
          <w:szCs w:val="22"/>
        </w:rPr>
        <w:t xml:space="preserve"> </w:t>
      </w:r>
      <w:r w:rsidRPr="00ED08BA">
        <w:rPr>
          <w:rFonts w:ascii="Garamond" w:hAnsi="Garamond"/>
          <w:bCs/>
          <w:sz w:val="22"/>
          <w:szCs w:val="22"/>
          <w:lang w:val="en-US"/>
        </w:rPr>
        <w:t>A further post-hoc analysis of this trial, was conducted at year five – i.e. two years after discontinuing AIT – and significant improvement was demonstrated in the four months group compared to placebo (P=0.047), but not in the two month preseasonal group.</w:t>
      </w:r>
      <w:r>
        <w:rPr>
          <w:rFonts w:ascii="Garamond" w:hAnsi="Garamond"/>
          <w:bCs/>
          <w:sz w:val="22"/>
          <w:szCs w:val="22"/>
          <w:lang w:val="en-US"/>
        </w:rPr>
        <w:fldChar w:fldCharType="begin"/>
      </w:r>
      <w:r>
        <w:rPr>
          <w:rFonts w:ascii="Garamond" w:hAnsi="Garamond"/>
          <w:bCs/>
          <w:sz w:val="22"/>
          <w:szCs w:val="22"/>
          <w:lang w:val="en-US"/>
        </w:rPr>
        <w:instrText xml:space="preserve"> ADDIN ZOTERO_ITEM CSL_CITATION {"citationID":"rgnd4inic","properties":{"formattedCitation":"(159)","plainCitation":"(159)"},"citationItems":[{"id":13572,"uris":["http://zotero.org/users/local/SC6WjBX3/items/82ANPUX6"],"uri":["http://zotero.org/users/local/SC6WjBX3/items/82ANPUX6"],"itemData":{"id":13572,"type":"article-journal","title":"Prolonged efficacy of the 300IR 5-grass pollen tablet up to 2Â years after treatment cessation, as measured by a recommended daily combined score","container-title":"Clinical and translational allergy","page":"12","volume":"5","abstract":"The 300IR (index of reactivity) 5-grass pollen tablet has favorable short-term and sustained clinical efficacy in patients with grass pollen-induced allergic rhinoconjunctivitis (ARC). Here, we report maintenance of efficacy and safety over 2Â years following treatment discontinuation.Randomized, double-blind, placebo-controlled, parallel-group, multicenter Phase 3 trial in patients aged 18-50 years with ARC. During study years 1-3, patients received a daily sublingual tablet containing either 300IR 5-grass pollen extract or placebo, according to a discontinuous pre- and coseasonal protocol. Study years 4 and 5 were treatment-free. In response to health authorities' recommendations, the daily combined score (DCS) was assessed in a post-hoc analysis as the efficacy endpoint. Components of the DCS were daily rhinoconjunctivitis total symptom score (DRTSS) and daily rescue medication score (DRMS).633 patients with ARC were randomized to placebo (nâ€‰=â€‰219) or 300IR 5-grass pollen tablet, beginning 4Â months (4Â M, nâ€‰=â€‰207) or 2Â months (2Â M, nâ€‰=â€‰207) prior to the estimated start of the grass pollen season and continuing until season's end. During the first post-treatment year, a statistically significant difference versus placebo in least squares (LS) mean DCS was noted in patients previously receiving active treatment (300IR (2Â M) point estimate: -0.16, 95% confidence interval (CI95%): [-0.26, -0.06], pâ€‰=â€‰0.0019; -31.1%; 300IR (4Â M) point estimate: -0.13, CI95%: [-0.23, -0.03], pâ€‰=â€‰0.0103, -25.3%). During the second post-treatment year, patients in the 300IR (4Â M) group, but not the 300IR (2Â M) group, showed a statistically significant difference in LS mean DCS versus placebo (point estimate: -0.11, CI95%: [-0.21; 0.00], pâ€‰=â€‰0.0478, -28.1%). This significant efficacy seen during the post-treatment years in patients previously treated with 5-grass pollen tablet compared favorably with that during the 3 prior years of active treatment. A statistically significant difference versus placebo was also noted in secondary efficacy measures in both post-treatment years (except for DRTSS in year 5). In the absence of any active treatment, the safety profile was similar in the active groups versus placebo group during either post-treatment year.In adults with grass pollen-associated ARC, 5-grass pollen tablet therapy beginning 4Â months before the pollen season and continuing to season's end demonstrated efficacy across all variables during active treatment, and this effect was prolonged for up to 2Â years post-treatment.ClinicalTrials.gov identifier: NCT00418379.","DOI":"10.1186/s13601-015-0057-8","author":[{"literal":"Alain Didier"},{"literal":"Hans-JÃ¸rgen Malling"},{"literal":"Margitta Worm"},{"literal":"Friedrich Horak"},{"literal":"Gordon L Sussman"}],"issued":{"date-parts":[["2015",5]]}}}],"schema":"https://github.com/citation-style-language/schema/raw/master/csl-citation.json"} </w:instrText>
      </w:r>
      <w:r>
        <w:rPr>
          <w:rFonts w:ascii="Garamond" w:hAnsi="Garamond"/>
          <w:bCs/>
          <w:sz w:val="22"/>
          <w:szCs w:val="22"/>
          <w:lang w:val="en-US"/>
        </w:rPr>
        <w:fldChar w:fldCharType="separate"/>
      </w:r>
      <w:r>
        <w:rPr>
          <w:rFonts w:ascii="Garamond" w:hAnsi="Garamond"/>
          <w:bCs/>
          <w:noProof/>
          <w:sz w:val="22"/>
          <w:szCs w:val="22"/>
          <w:lang w:val="en-US"/>
        </w:rPr>
        <w:t>(159)</w:t>
      </w:r>
      <w:r>
        <w:rPr>
          <w:rFonts w:ascii="Garamond" w:hAnsi="Garamond"/>
          <w:bCs/>
          <w:sz w:val="22"/>
          <w:szCs w:val="22"/>
          <w:lang w:val="en-US"/>
        </w:rPr>
        <w:fldChar w:fldCharType="end"/>
      </w:r>
    </w:p>
    <w:p w14:paraId="11D24999" w14:textId="77777777" w:rsidR="00D20980" w:rsidRPr="009A0545" w:rsidRDefault="00D20980" w:rsidP="00D20980">
      <w:pPr>
        <w:spacing w:after="200" w:line="360" w:lineRule="auto"/>
        <w:contextualSpacing/>
        <w:jc w:val="both"/>
        <w:rPr>
          <w:rFonts w:ascii="Garamond" w:eastAsia="Calibri" w:hAnsi="Garamond" w:cs="Arial"/>
          <w:iCs/>
          <w:sz w:val="22"/>
          <w:szCs w:val="22"/>
          <w:lang w:val="en-US"/>
        </w:rPr>
      </w:pPr>
    </w:p>
    <w:p w14:paraId="4B5E3EB5" w14:textId="77777777" w:rsidR="00D20980" w:rsidRPr="009A0545" w:rsidRDefault="00D20980" w:rsidP="00D20980">
      <w:pPr>
        <w:spacing w:after="200" w:line="360" w:lineRule="auto"/>
        <w:contextualSpacing/>
        <w:jc w:val="both"/>
        <w:rPr>
          <w:rFonts w:ascii="Garamond" w:eastAsia="Calibri" w:hAnsi="Garamond" w:cs="Arial"/>
          <w:iCs/>
          <w:sz w:val="22"/>
          <w:szCs w:val="22"/>
          <w:lang w:val="en-US"/>
        </w:rPr>
      </w:pPr>
      <w:r w:rsidRPr="009A0545">
        <w:rPr>
          <w:rFonts w:ascii="Garamond" w:eastAsia="Calibri" w:hAnsi="Garamond" w:cs="Arial"/>
          <w:iCs/>
          <w:sz w:val="22"/>
          <w:szCs w:val="22"/>
          <w:lang w:val="en-US"/>
        </w:rPr>
        <w:t>Overall, one of the three trials found evidence of a sustained beneficial effect on combined symptom and medication scores. The one trial at an unclear ROB (Didier 2013/2015) demonstrated a two year carry over effect of AIT in the active SLIT group that received AIT four months pre-seasonally for three consecutive seasons but not for the group which received AIT two months pre-seasonally.</w:t>
      </w:r>
    </w:p>
    <w:p w14:paraId="79989492" w14:textId="77777777" w:rsidR="00D20980" w:rsidRPr="009A0545" w:rsidRDefault="00D20980" w:rsidP="00D20980">
      <w:pPr>
        <w:spacing w:line="360" w:lineRule="auto"/>
        <w:jc w:val="both"/>
        <w:rPr>
          <w:rFonts w:ascii="Garamond" w:hAnsi="Garamond" w:cs="Arial"/>
          <w:b/>
          <w:sz w:val="22"/>
          <w:szCs w:val="22"/>
          <w:lang w:val="en-US"/>
        </w:rPr>
      </w:pPr>
    </w:p>
    <w:p w14:paraId="6D8897AD" w14:textId="05B23DBE" w:rsidR="00D20980" w:rsidRDefault="00D20980" w:rsidP="00D20980">
      <w:pPr>
        <w:spacing w:line="360" w:lineRule="auto"/>
        <w:jc w:val="both"/>
        <w:outlineLvl w:val="0"/>
        <w:rPr>
          <w:rFonts w:ascii="Garamond" w:hAnsi="Garamond" w:cs="Arial"/>
          <w:b/>
          <w:sz w:val="22"/>
          <w:szCs w:val="22"/>
          <w:lang w:val="en-US"/>
        </w:rPr>
      </w:pPr>
      <w:r>
        <w:rPr>
          <w:rFonts w:ascii="Garamond" w:hAnsi="Garamond" w:cs="Arial"/>
          <w:b/>
          <w:sz w:val="22"/>
          <w:szCs w:val="22"/>
          <w:lang w:val="en-US"/>
        </w:rPr>
        <w:t>S</w:t>
      </w:r>
      <w:r w:rsidR="00F236CA">
        <w:rPr>
          <w:rFonts w:ascii="Garamond" w:hAnsi="Garamond" w:cs="Arial"/>
          <w:b/>
          <w:sz w:val="22"/>
          <w:szCs w:val="22"/>
          <w:lang w:val="en-US"/>
        </w:rPr>
        <w:t>e</w:t>
      </w:r>
      <w:r>
        <w:rPr>
          <w:rFonts w:ascii="Garamond" w:hAnsi="Garamond" w:cs="Arial"/>
          <w:b/>
          <w:sz w:val="22"/>
          <w:szCs w:val="22"/>
          <w:lang w:val="en-US"/>
        </w:rPr>
        <w:t>condary</w:t>
      </w:r>
      <w:r w:rsidRPr="00D64F1F">
        <w:rPr>
          <w:rFonts w:ascii="Garamond" w:hAnsi="Garamond" w:cs="Arial"/>
          <w:b/>
          <w:sz w:val="22"/>
          <w:szCs w:val="22"/>
          <w:lang w:val="en-US"/>
        </w:rPr>
        <w:t xml:space="preserve"> outcomes</w:t>
      </w:r>
    </w:p>
    <w:p w14:paraId="2C2FC4C1" w14:textId="77777777" w:rsidR="00D20980" w:rsidRDefault="00D20980" w:rsidP="00D20980">
      <w:pPr>
        <w:spacing w:line="360" w:lineRule="auto"/>
        <w:jc w:val="both"/>
        <w:rPr>
          <w:rFonts w:ascii="Garamond" w:hAnsi="Garamond" w:cs="Arial"/>
          <w:b/>
          <w:sz w:val="22"/>
          <w:szCs w:val="22"/>
          <w:lang w:val="en-US"/>
        </w:rPr>
      </w:pPr>
    </w:p>
    <w:p w14:paraId="3F9BF229" w14:textId="77777777" w:rsidR="00D20980" w:rsidRPr="00ED08BA" w:rsidRDefault="00D20980" w:rsidP="00D20980">
      <w:pPr>
        <w:autoSpaceDE w:val="0"/>
        <w:autoSpaceDN w:val="0"/>
        <w:adjustRightInd w:val="0"/>
        <w:spacing w:line="360" w:lineRule="auto"/>
        <w:jc w:val="both"/>
        <w:outlineLvl w:val="0"/>
        <w:rPr>
          <w:rFonts w:ascii="Garamond" w:hAnsi="Garamond"/>
          <w:b/>
          <w:i/>
          <w:iCs/>
          <w:sz w:val="22"/>
          <w:szCs w:val="22"/>
        </w:rPr>
      </w:pPr>
      <w:r w:rsidRPr="00ED08BA">
        <w:rPr>
          <w:rFonts w:ascii="Garamond" w:hAnsi="Garamond"/>
          <w:b/>
          <w:i/>
          <w:iCs/>
          <w:sz w:val="22"/>
          <w:szCs w:val="22"/>
        </w:rPr>
        <w:t>Allergen challenge models in AIT</w:t>
      </w:r>
    </w:p>
    <w:p w14:paraId="5CA5E4C3" w14:textId="77777777" w:rsidR="00D20980" w:rsidRPr="00ED08BA" w:rsidRDefault="00D20980" w:rsidP="00D20980">
      <w:pPr>
        <w:autoSpaceDE w:val="0"/>
        <w:autoSpaceDN w:val="0"/>
        <w:adjustRightInd w:val="0"/>
        <w:spacing w:line="360" w:lineRule="auto"/>
        <w:jc w:val="both"/>
        <w:rPr>
          <w:rFonts w:ascii="Garamond" w:hAnsi="Garamond"/>
          <w:iCs/>
          <w:sz w:val="22"/>
          <w:szCs w:val="22"/>
        </w:rPr>
      </w:pPr>
      <w:r w:rsidRPr="00ED08BA">
        <w:rPr>
          <w:rFonts w:ascii="Garamond" w:hAnsi="Garamond"/>
          <w:iCs/>
          <w:sz w:val="22"/>
          <w:szCs w:val="22"/>
        </w:rPr>
        <w:t>The data for these outcomes were not reported in a format suitable for undertaking meta-analysis. We therefore provide a narrative description below with a focus on those trials judged to be at low risk of bias (ROB).</w:t>
      </w:r>
    </w:p>
    <w:p w14:paraId="6345ECD2" w14:textId="77777777" w:rsidR="00D20980" w:rsidRPr="00ED08BA" w:rsidRDefault="00D20980" w:rsidP="00D20980">
      <w:pPr>
        <w:spacing w:line="360" w:lineRule="auto"/>
        <w:jc w:val="both"/>
        <w:rPr>
          <w:rFonts w:ascii="Garamond" w:hAnsi="Garamond"/>
          <w:b/>
          <w:i/>
          <w:sz w:val="22"/>
          <w:szCs w:val="22"/>
        </w:rPr>
      </w:pPr>
    </w:p>
    <w:p w14:paraId="0C9B2848" w14:textId="77777777" w:rsidR="00D20980" w:rsidRPr="00ED08BA" w:rsidRDefault="00D20980" w:rsidP="00D20980">
      <w:pPr>
        <w:spacing w:line="360" w:lineRule="auto"/>
        <w:jc w:val="both"/>
        <w:outlineLvl w:val="0"/>
        <w:rPr>
          <w:rFonts w:ascii="Garamond" w:hAnsi="Garamond"/>
          <w:i/>
          <w:sz w:val="22"/>
          <w:szCs w:val="22"/>
          <w:u w:val="single"/>
        </w:rPr>
      </w:pPr>
      <w:r w:rsidRPr="00ED08BA">
        <w:rPr>
          <w:rFonts w:ascii="Garamond" w:hAnsi="Garamond"/>
          <w:i/>
          <w:sz w:val="22"/>
          <w:szCs w:val="22"/>
          <w:u w:val="single"/>
        </w:rPr>
        <w:t xml:space="preserve">Environmental exposure chamber </w:t>
      </w:r>
    </w:p>
    <w:p w14:paraId="37650C87"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 xml:space="preserve">Four studies were conducted with the use of an Allergen Exposure Challenge (AEC): one using SCIT and three SLIT. Two were for cat allergy one for grass pollen and one for birch pollen. </w:t>
      </w:r>
    </w:p>
    <w:p w14:paraId="3A9E5DA0" w14:textId="77777777" w:rsidR="00D20980" w:rsidRPr="00ED08BA" w:rsidRDefault="00D20980" w:rsidP="00D20980">
      <w:pPr>
        <w:spacing w:line="360" w:lineRule="auto"/>
        <w:jc w:val="both"/>
        <w:rPr>
          <w:rFonts w:ascii="Garamond" w:hAnsi="Garamond"/>
          <w:sz w:val="22"/>
          <w:szCs w:val="22"/>
        </w:rPr>
      </w:pPr>
    </w:p>
    <w:p w14:paraId="687AA102"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The SCIT study by Patel (2012) was judged to be at low ROB.</w:t>
      </w:r>
      <w:r w:rsidRPr="00ED08BA">
        <w:rPr>
          <w:rFonts w:ascii="Garamond" w:hAnsi="Garamond"/>
          <w:sz w:val="22"/>
          <w:szCs w:val="22"/>
        </w:rPr>
        <w:fldChar w:fldCharType="begin"/>
      </w:r>
      <w:r>
        <w:rPr>
          <w:rFonts w:ascii="Garamond" w:hAnsi="Garamond"/>
          <w:sz w:val="22"/>
          <w:szCs w:val="22"/>
        </w:rPr>
        <w:instrText xml:space="preserve"> ADDIN ZOTERO_ITEM CSL_CITATION {"citationID":"iuFmgh5S","properties":{"formattedCitation":"(65)","plainCitation":"(65)"},"citationItems":[{"id":52,"uris":["http://zotero.org/users/local/rNdLYwBI/items/VA98BV27"],"uri":["http://zotero.org/users/local/rNdLYwBI/items/VA98BV27"],"itemData":{"id":52,"type":"article-journal","title":"Fel d 1-derived peptide antigen desensitization shows a persistent treatment effect 1 year after the start of dosing: a randomized, placebo-controlled study","container-title":"Journal of Allergy &amp; Clinical Immunology","page":"103-9.e1-7","volume":"131","issue":"1","source":"Ovid Technologies","archive":"MEDLINE","archive_location":"22981787","abstract":"BACKGROUND: Allergic rhinoconjunctivitis is an increasingly common source of morbidity, with sensitivity to cats accounting for 10% to 15% of disease burden. Allergy to cats is also a major risk factor for the development of asthma. OBJECTIVES: We sought to probe the persistence of the treatment effect of a novel F el d 1-derived peptide antigen desensitization (Cat-PAD) 1 year after the start of treatment in subjects with cat allergy-induced rhinoconjunctivitis after standardized allergen challenge. METHODS: In a randomized, double-blind, placebo-controlled, parallel-group clinical trial, subjects attended an environmental exposure chamber in which they were exposed to cat allergen before and after treatment with 2 different regimens of Cat-PAD over a 3-month period. Clinical efficacy was assessed as a change in total rhinoconjunctivitis symptom scores 18 to 22 weeks and 50 to 54 weeks after the start of treatment. RESULTS: Treatment with Cat-PAD showed greater efficacy with 4 administrations of a 6-nmol dose 4 weeks apart than with 8 administrations of a 3-nmol dose 2 weeks apart. The treatment effect of 6 nmol persisted 1 year after the start of treatment and was significantly different from that of 3 nmol (P = .0342) and placebo (P = .0104). The treatment effect was apparent on both nasal and ocular symptoms at 1 year. CONCLUSIONS: A short course of Cat-PAD improves the ocular and nasal components of rhinoconjunctivitis symptoms in subjects with cat allergy, with the treatment effect persisting 1 year after the start of treatment.Copyright © 2012 American Academy of Allergy, Asthma &amp; Immunology. Published by Mosby, Inc. All rights reserved.","DOI":"10.1016/j.jaci.2012.07.028","ISSN":"1097-6825","shortTitle":"Fel d 1-derived peptide antigen desensitization shows a persistent treatment effect 1 year after the start of dosing: a randomized, placebo-controlled study","journalAbbreviation":"J Allergy Clin Immunol","language":"English","author":[{"literal":"D. Patel"},{"literal":"P. Couroux"},{"literal":"P. Hickey"},{"literal":"A. M. Salapatek"},{"literal":"P. Laidler"},{"literal":"M. Larche"},{"literal":"R. P. Hafner"}],"issued":{"date-parts":[["0000",1]]}}}],"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65)</w:t>
      </w:r>
      <w:r w:rsidRPr="00ED08BA">
        <w:rPr>
          <w:rFonts w:ascii="Garamond" w:hAnsi="Garamond"/>
          <w:sz w:val="22"/>
          <w:szCs w:val="22"/>
        </w:rPr>
        <w:fldChar w:fldCharType="end"/>
      </w:r>
      <w:r w:rsidRPr="00ED08BA">
        <w:rPr>
          <w:rFonts w:ascii="Garamond" w:hAnsi="Garamond"/>
          <w:sz w:val="22"/>
          <w:szCs w:val="22"/>
        </w:rPr>
        <w:t xml:space="preserve"> This exposed cat allergic patients to allergen at baseline and at 22 weeks and 52 weeks after treatment with a short course of FelD1-derived peptide antigen SCIT (CatPad) using two different dosing regimens (8x3nmol or 4x6 nmol). Each assessment was undertaken over four consecutive days with three hours exposure to allergen in the EEC. Total rhinoconjunctivitis symptom scores (TRSS) were measured at these assessments. At the assessment at 50-54 weeks, the higher dose (4x6 nmol) treated patients had a significantly improved TRSS score compared to placebo (P=0.01), but the lower dose group did not (P=0.74).</w:t>
      </w:r>
    </w:p>
    <w:p w14:paraId="437FBA6B" w14:textId="77777777" w:rsidR="00D20980" w:rsidRPr="00ED08BA" w:rsidRDefault="00D20980" w:rsidP="00D20980">
      <w:pPr>
        <w:spacing w:line="360" w:lineRule="auto"/>
        <w:jc w:val="both"/>
        <w:rPr>
          <w:rFonts w:ascii="Garamond" w:hAnsi="Garamond"/>
          <w:sz w:val="22"/>
          <w:szCs w:val="22"/>
        </w:rPr>
      </w:pPr>
    </w:p>
    <w:p w14:paraId="161F7BE8"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The high ROB SLIT study with natural cat extract by Alvarez Cuesta (2007) involved a natural exposure challenge (NCT) to cat allergen in a cat room before and after treatment.</w:t>
      </w:r>
      <w:r w:rsidRPr="00ED08BA">
        <w:rPr>
          <w:rFonts w:ascii="Garamond" w:hAnsi="Garamond"/>
          <w:sz w:val="22"/>
          <w:szCs w:val="22"/>
        </w:rPr>
        <w:fldChar w:fldCharType="begin"/>
      </w:r>
      <w:r>
        <w:rPr>
          <w:rFonts w:ascii="Garamond" w:hAnsi="Garamond"/>
          <w:sz w:val="22"/>
          <w:szCs w:val="22"/>
        </w:rPr>
        <w:instrText xml:space="preserve"> ADDIN ZOTERO_ITEM CSL_CITATION {"citationID":"aB6aGChD","properties":{"formattedCitation":"(83)","plainCitation":"(83)"},"citationItems":[{"id":112,"uris":["http://zotero.org/users/local/rNdLYwBI/items/HHCFRACM"],"uri":["http://zotero.org/users/local/rNdLYwBI/items/HHCFRACM"],"itemData":{"id":112,"type":"article-journal","title":"Sublingual immunotherapy with a standardized cat dander extract: evaluation of efficacy in a double blind placebo controlled study.[Erratum appears in Allergy. 2007 Sep;62(9):1100 Note: Mancebo, E G [corrected to Gonzalez-Mancebo, E]]","container-title":"Allergy","page":"810-7","volume":"62","issue":"7","source":"Ovid Technologies","archive":"MEDLINE","archive_location":"17573730","abstract":"BACKGROUND: Little information is available on the clinical efficacy of sublingual immunotherapy (SLIT) using extracts derived from mammalian epithelia. OBJECTIVES: To assess clinical efficacy of cat SLIT based on natural exposure challenge test (NCT). MATERIAL AND METHODS: Fifty cat allergic patients with rhinoconjunctivitis with or without asthma were included in a randomized double blind placebo controlled clinical trial of cat SLIT during 1 year. Twenty-five patients received active treatment and 25 placebo. Sublingual immunotherapy efficacy was assessed by natural exposure challenge to a cat in a cat-room and by skin tests. Airborne Fel d 1 levels, symptom scores and peak expiratory flow (PEF) values were monitored. RESULTS: Thirty-three (66%) out of 50 patients completed the treatment. Fel d 1 content of the maximum concentration was 0.51 microg per ml. During the build up phase, the accumulated dose was 1.7 mug of Fel d 1 and during the entire length of the study was 17.1. No adverse reports were reported. The active group showed a marked reduction (62%) in symptoms during the NCT (P &lt; 0.001) with no changes in placebo group. Active group also showed a reduced PEF response to cat exposure (P &lt; 0.05), and an improvement in skin test reactivity to a standardized cat extract (P &lt; 0.05), without significant changes in placebo group. Mean Fel d 1 exposure during the NCT was 6.2 +/- 2.21 ng/m(3). CONCLUSIONS: The results suggest that the cat SLIT used in this study was able to improve cat allergy based on natural exposure challenge.","ISSN":"0105-4538","shortTitle":"Sublingual immunotherapy with a standardized cat dander extract: evaluation of efficacy in a double blind placebo controlled study.[Erratum appears in Allergy. 2007 Sep;62(9):1100 Note: Mancebo, E G [corrected to Gonzalez-Mancebo, E]]","journalAbbreviation":"Allergy","language":"English","author":[{"literal":"E. Alvarez-Cuesta"},{"literal":"P. Berges-Gimeno"},{"literal":"E. Gonzalez-Mancebo"},{"literal":"E. Fernandez-Caldas"},{"literal":"J. Cuesta-Herranz"},{"literal":"M. Casanovas"}],"issued":{"date-parts":[["0000",7]]}}}],"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83)</w:t>
      </w:r>
      <w:r w:rsidRPr="00ED08BA">
        <w:rPr>
          <w:rFonts w:ascii="Garamond" w:hAnsi="Garamond"/>
          <w:sz w:val="22"/>
          <w:szCs w:val="22"/>
        </w:rPr>
        <w:fldChar w:fldCharType="end"/>
      </w:r>
      <w:r w:rsidRPr="00ED08BA">
        <w:rPr>
          <w:rFonts w:ascii="Garamond" w:hAnsi="Garamond"/>
          <w:sz w:val="22"/>
          <w:szCs w:val="22"/>
        </w:rPr>
        <w:t xml:space="preserve"> There was a significant improvement with SLIT compared to placebo (P&lt;0.001). The remaining two SLIT studies used the Vienna Challenge Chamber (VCC). The SLIT study by Horak 1998 for birch pollen administered AIT for 28 days followed by a three-month maintenance period VCC measurements of nasal air flow were taken at baseline and at the end of the maintenance period which demonstrated a significant improvement in the active group. (P=0.03)</w:t>
      </w:r>
      <w:r>
        <w:rPr>
          <w:rFonts w:ascii="Garamond" w:hAnsi="Garamond"/>
          <w:sz w:val="22"/>
          <w:szCs w:val="22"/>
        </w:rPr>
        <w:fldChar w:fldCharType="begin"/>
      </w:r>
      <w:r>
        <w:rPr>
          <w:rFonts w:ascii="Garamond" w:hAnsi="Garamond"/>
          <w:sz w:val="22"/>
          <w:szCs w:val="22"/>
        </w:rPr>
        <w:instrText xml:space="preserve"> ADDIN ZOTERO_ITEM CSL_CITATION {"citationID":"1cckpqkgi3","properties":{"formattedCitation":"(120)","plainCitation":"(120)"},"citationItems":[{"id":12289,"uris":["http://zotero.org/users/local/SC6WjBX3/items/N4KBBV69"],"uri":["http://zotero.org/users/local/SC6WjBX3/items/N4KBBV69"],"itemData":{"id":12289,"type":"article-journal","title":"Immunotherapy with sublingual birch pollen extract. A short-term double-blind placebo study","container-title":"Journal of investigational allergology &amp; clinical immunology","page":"165-71","volume":"8","issue":"3","archive_location":"CN-00687136","abstract":"The aim of this double-blind placebo-controlled study was to evaluate the efficacy and tolerability of short-term birch pollen sublingual immunotherapy. Forty-one patients suffering from allergic rhinoconjunctivitis caused by Betula alba were included. Exclusion criteria were the following: undergoing immunotherapy within the last 2 years, contraindications to immunotherapy, pregnancy and nursing. The treatment schedule comprised a 28-day basic course, followed by a 3-month maintenance treatment. The evaluation of the parameters was performed before treatment and 4 months after the last maintenance dose. Skin prick test and conjunctival provocation test (CPT) in a dilution series were carried out to determine the threshold of the reaction. The objective parameters used were the diameter of the skin wheals and the lowest concentration, of the allergen extract to induce the symptoms of itching and reddening of the eyes. The allergic reaction in general was evaluated with the help of a 2-h birch pollen challenge in the Vienna Challenge Chamber (VCC); nasal flow and resistance was measured by rhinomanometry; and nasal secretion was quantified by weighing used handkerchiefs. Bronchial reactions were objectified by spirometry; subjective symptoms of the eyes, the nose and the bronchial tract were documented by the patients via a visual analog scale. Birch pollen specific IgE and IgG were evaluated by monoclonal antibody enzyme immunoassay before (T0) and after (T1) treatment. For statistics p &lt; 0.05 was applied. At T0 there was no decisive difference in the in vitro and in vivo results between the two groups. After the treatment period (T1), actively treated patients showed a significantly higher tolerance to the birch pollen CPT (p &lt; 0.01). The skin reaction was significantly lower than in the placebo group. Furthermore, actively treated patients produced less than half of the nasal secretion of placebo-treated patients during the challenge session. The rhinomanometry analysis during the challenge showed significant differences for verum and placebo in favor of the actively treated patients (p = 0.033). There was no significant difference in the specific IgE and IgG concentrations. The side effects and compliance during the treatment were comparable in both groups. In conclusion, sublingual immunotherapy is a well tolerated and clinically effective method of treatment.","shortTitle":"Immunotherapy with sublingual birch pollen extract. A short-term double-blind placebo study","author":[{"literal":"F. Horak"},{"literal":"P. Stübner"},{"literal":"U. E. Berger"},{"literal":"B. Marks"},{"literal":"J. Toth"},{"literal":"S. Jäger"}],"issued":{"date-parts":[["1998"]]}}}],"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120)</w:t>
      </w:r>
      <w:r>
        <w:rPr>
          <w:rFonts w:ascii="Garamond" w:hAnsi="Garamond"/>
          <w:sz w:val="22"/>
          <w:szCs w:val="22"/>
        </w:rPr>
        <w:fldChar w:fldCharType="end"/>
      </w:r>
      <w:r w:rsidRPr="00ED08BA">
        <w:rPr>
          <w:rFonts w:ascii="Garamond" w:hAnsi="Garamond"/>
          <w:sz w:val="22"/>
          <w:szCs w:val="22"/>
        </w:rPr>
        <w:t xml:space="preserve"> The Horak 2009 study of 5 grass pollen SLIT showed the active group had a significantly lower average rhinoconjunctivitis symptom score than the placebo group after four months of treatment (P=0.0003)</w:t>
      </w:r>
      <w:r>
        <w:rPr>
          <w:rFonts w:ascii="Garamond" w:hAnsi="Garamond"/>
          <w:sz w:val="22"/>
          <w:szCs w:val="22"/>
        </w:rPr>
        <w:fldChar w:fldCharType="begin"/>
      </w:r>
      <w:r>
        <w:rPr>
          <w:rFonts w:ascii="Garamond" w:hAnsi="Garamond"/>
          <w:sz w:val="22"/>
          <w:szCs w:val="22"/>
        </w:rPr>
        <w:instrText xml:space="preserve"> ADDIN ZOTERO_ITEM CSL_CITATION {"citationID":"o28124sb5","properties":{"formattedCitation":"(121)","plainCitation":"(121)"},"citationItems":[{"id":4745,"uris":["http://zotero.org/users/local/SC6WjBX3/items/WGPUID7Z"],"uri":["http://zotero.org/users/local/SC6WjBX3/items/WGPUID7Z"],"itemData":{"id":4745,"type":"article-journal","title":"Early onset of action of a 5-grass-pollen 300-IR sublingual immunotherapy tablet evaluated in an allergen challenge chamber","container-title":"Journal of Allergy and Clinical Immunology","page":"471-477.e1","volume":"124","issue":"3","source":"Ovid Technologies","archive":"Embase","archive_location":"2009459024","abstract":"Background: The efficacy and safety of a 5-grass-pollen sublingual immunotherapy (SLIT) tablet (Stallergenes SA, Antony, France) have been evaluated in clinical studies during the pollen season. The allergen challenge chamber (ACC) has been developed as a pharmacodynamic assessment tool to control the environmental allergens and to avoid all problems associated with unpredictable pollen seasons. Objective: We sought to evaluate the onset of action and efficacy of 300-IR (index of reactivity) SLIT tablets by using an ACC. Methods: Patients with grass pollen-induced rhinoconjunctivitis were randomized into the active or placebo groups. A standardized allergen challenge with grass pollen and symptom evaluation every 15 minutes was performed at baseline, 1 week, and 1, 2, and 4 months of treatment. The primary end point was the average rhinoconjunctivitis total symptom score (ARTSS). Allergen-specific basophil activation, T-cell proliferation, and plasmatic IgE and IgG responses were assessed before and after treatment. Results: In the intention-to-treat population (n = 89) a significant treatment effect was achieved after the first month (P = .0042) and second month (P = .0203) and was maintained through to the fourth month (P = .0007). In the active group the ARTSS (means +/- SDs) decreased at each challenge: week 1, 7.40 +/- 2.682; month 1, 5.89 +/- 2.431; month 2, 5.09 +/- 2.088; and month 4, 4.85 +/- 1.999. An improvement (vs placebo) of 29.3% for the mean ARTSS (median, 33.3%) was observed at end point. Furthermore, the induction of grass pollen allergen-specific IgGs was associated with clinical response. The most frequent adverse reactions were local: oral pruritus, ear pruritus, and throat irritation. Conclusions: In this ACC study the 300-IR 5-grass-pollen SLIT tablets had a significant effect on rhinoconjunctivitis symptoms (vs placebo) from the first month of treatment onward. © 2009 American Academy of Allergy, Asthma &amp; Immunology.","DOI":"10.1016/j.jaci.2009.06.006","ISSN":"0091-6749","shortTitle":"Early onset of action of a 5-grass-pollen 300-IR sublingual immunotherapy tablet evaluated in an allergen challenge chamber","language":"English","author":[{"literal":"F. Horak"},{"literal":"P. Zieglmayer"},{"literal":"R. Zieglmayer"},{"literal":"P. Lemell"},{"literal":"P. Devillier"},{"literal":"A. Montagut"},{"literal":"M. Melac"},{"literal":"S. Galvain"},{"literal":"S. Jean-Alphonse"},{"literal":"L. Van Overtvelt"},{"literal":"P. Moingeon"},{"literal":"M. Le Gall"}],"issued":{"date-parts":[["0000",9]]}}}],"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121)</w:t>
      </w:r>
      <w:r>
        <w:rPr>
          <w:rFonts w:ascii="Garamond" w:hAnsi="Garamond"/>
          <w:sz w:val="22"/>
          <w:szCs w:val="22"/>
        </w:rPr>
        <w:fldChar w:fldCharType="end"/>
      </w:r>
    </w:p>
    <w:p w14:paraId="50E12F5F" w14:textId="77777777" w:rsidR="00D20980" w:rsidRPr="00ED08BA" w:rsidRDefault="00D20980" w:rsidP="00D20980">
      <w:pPr>
        <w:spacing w:line="360" w:lineRule="auto"/>
        <w:jc w:val="both"/>
        <w:rPr>
          <w:rFonts w:ascii="Garamond" w:hAnsi="Garamond"/>
          <w:sz w:val="22"/>
          <w:szCs w:val="22"/>
        </w:rPr>
      </w:pPr>
    </w:p>
    <w:p w14:paraId="69E34346" w14:textId="77777777" w:rsidR="00D20980" w:rsidRPr="00ED08BA" w:rsidRDefault="00D20980" w:rsidP="00D20980">
      <w:pPr>
        <w:spacing w:line="360" w:lineRule="auto"/>
        <w:jc w:val="both"/>
        <w:outlineLvl w:val="0"/>
        <w:rPr>
          <w:rFonts w:ascii="Garamond" w:hAnsi="Garamond"/>
          <w:sz w:val="22"/>
          <w:szCs w:val="22"/>
        </w:rPr>
      </w:pPr>
      <w:r w:rsidRPr="00ED08BA">
        <w:rPr>
          <w:rFonts w:ascii="Garamond" w:hAnsi="Garamond"/>
          <w:sz w:val="22"/>
          <w:szCs w:val="22"/>
        </w:rPr>
        <w:t xml:space="preserve">All of these studies thus demonstrate the effectiveness of AIT in an environmental exposure chamber. </w:t>
      </w:r>
    </w:p>
    <w:p w14:paraId="4E98C69F" w14:textId="77777777" w:rsidR="00D20980" w:rsidRPr="00ED08BA" w:rsidRDefault="00D20980" w:rsidP="00D20980">
      <w:pPr>
        <w:spacing w:line="360" w:lineRule="auto"/>
        <w:jc w:val="both"/>
        <w:rPr>
          <w:rFonts w:ascii="Garamond" w:hAnsi="Garamond"/>
          <w:b/>
          <w:i/>
          <w:sz w:val="22"/>
          <w:szCs w:val="22"/>
        </w:rPr>
      </w:pPr>
    </w:p>
    <w:p w14:paraId="560894B5" w14:textId="77777777" w:rsidR="00D20980" w:rsidRPr="00ED08BA" w:rsidRDefault="00D20980" w:rsidP="00D20980">
      <w:pPr>
        <w:spacing w:line="360" w:lineRule="auto"/>
        <w:jc w:val="both"/>
        <w:outlineLvl w:val="0"/>
        <w:rPr>
          <w:rFonts w:ascii="Garamond" w:hAnsi="Garamond"/>
          <w:i/>
          <w:sz w:val="22"/>
          <w:szCs w:val="22"/>
          <w:u w:val="single"/>
        </w:rPr>
      </w:pPr>
      <w:r w:rsidRPr="00ED08BA">
        <w:rPr>
          <w:rFonts w:ascii="Garamond" w:hAnsi="Garamond"/>
          <w:i/>
          <w:sz w:val="22"/>
          <w:szCs w:val="22"/>
          <w:u w:val="single"/>
        </w:rPr>
        <w:t>Nasal challenge</w:t>
      </w:r>
    </w:p>
    <w:p w14:paraId="223DC084"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 xml:space="preserve">Twenty-six studies performed nasal allergen challenge tests, 15 SCIT </w:t>
      </w:r>
      <w:r w:rsidRPr="00ED08BA">
        <w:rPr>
          <w:rFonts w:ascii="Garamond" w:hAnsi="Garamond"/>
          <w:sz w:val="22"/>
          <w:szCs w:val="22"/>
        </w:rPr>
        <w:fldChar w:fldCharType="begin"/>
      </w:r>
      <w:r>
        <w:rPr>
          <w:rFonts w:ascii="Garamond" w:hAnsi="Garamond"/>
          <w:sz w:val="22"/>
          <w:szCs w:val="22"/>
        </w:rPr>
        <w:instrText xml:space="preserve"> ADDIN ZOTERO_ITEM CSL_CITATION {"citationID":"vwaHJB0q","properties":{"formattedCitation":"{\\rtf (23,24,27,29,33,37,43,52,57\\uc0\\u8211{}59,75,162,163)}","plainCitation":"(23,24,27,29,33,37,43,52,57–59,75,162,163)"},"citationItems":[{"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208,"uris":["http://zotero.org/users/local/rNdLYwBI/items/EEMVKJTC"],"uri":["http://zotero.org/users/local/rNdLYwBI/items/EEMVKJTC"],"itemData":{"id":208,"type":"article-journal","title":"Double-blind, placebo-controlled immunotherapy with mixed grass-pollen allergoids. I. Rush immunotherapy with allergoids and standardized orchard grass-pollen extract","container-title":"Journal of Allergy &amp; Clinical Immunology","page":"591-8","volume":"80","issue":"4","source":"Ovid Technologies","archive":"MEDLINE","archive_location":"3668124","abstract":"Forty-five grass pollen-allergic patients were randomly assigned to three groups according to their skin test and RAST sensitivities and the severity of seasonal rhinitis. Eleven patients were treated with placebo (group 1), 19 patients (group 2) were treated with a six-mixed grass-pollen allergoid prepared by mild formalinization with a two-step procedure, and 15 other patients were treated with a standardized orchard grass-pollen extract (group 3). Because of a different immunotherapy schedule, only patients placed in groups 1 and 2 received the extracts in a double-blind fashion. Rush immunotherapy was performed in 3 to 6 days, and the maintenance dose was subsequently administered weekly for 4 weeks and every 2 weeks until the end of the grass-pollen season. During the season, a coseasonal treatment was administered. Systemic reactions occurred during the rush protocol in 36.8% of patients treated with allergoid and 20% of patients who received the standardized extract. Only patients treated with allergoid had systemic reactions during maintenance dose. The reactions observed with the standardized extract were more severe. Total doses of allergoid ranged from 2350 to 13,500 protein nitrogen units. Symptoms and medication scores during the peak of the season were analyzed. Patients treated with the standardized allergen had a significant reduction of the number of days of symptoms during the month of June (9.5 +/- 6.7 days; p less than 0.005) and of medication scores (1.3 +/- 1.4; p less than 0.01) compared to patients receiving placebo (19.4 +/- 8.1 days; medication score, 2.8 +/- 2.1).(ABSTRACT TRUNCATED AT 250 WORDS)","ISSN":"0091-6749","shortTitle":"Double-blind, placebo-controlled immunotherapy with mixed grass-pollen allergoids. I. Rush immunotherapy with allergoids and standardized orchard grass-pollen extract","journalAbbreviation":"J Allergy Clin Immunol","language":"English","author":[{"literal":"J. Bousquet"},{"literal":"A. Hejjaoui"},{"literal":"W. Skassa-Brociek"},{"literal":"B. Guerin"},{"literal":"H. J. Maasch"},{"literal":"H. Dhivert"},{"literal":"F. B. Michel"}],"issued":{"date-parts":[["0000",10]]}}},{"id":258,"uris":["http://zotero.org/users/local/rNdLYwBI/items/M3UQGF58"],"uri":["http://zotero.org/users/local/rNdLYwBI/items/M3UQGF58"],"itemData":{"id":258,"type":"article-journal","title":"Differences in clinical and immunologic reactivity of patients allergic to grass poflens and to multiple-pollen species  II. Efficacy of a double-blind, placebo-controlled, specific immunotherapy with standardized extracts","abstract":"The IgE response of patients only allergic to grass pollens differs from response of patients allergic to multiple-pollen species. The IgE immunoblots to orchard-grass pollens confirmed that polysensitized patients had more proteins revealed than patients only allergic to grass pollens. To determine if both groups of patients present a different response toward specific immunotherapy (IT), a double-blind, placebo-controlled study was performed in 70 patients. Patients receiving the active treatment had a rush IT with either a standardized orchard grass-pollen extract or with a standardized mixed-pollen extract prepared, depending on the sensitivity of the patients. The maintenance dose was defined as that dose effective in grass-pollen IT in previous experiments. The same equipotent maintenance dose was administered for all pollen species. Symptom-medication scores during the pollen season and nasal challenge with orchard grass-pollen grains demonstrated that grass pollen-allergic patients had a significantly improved efficacy by comparison to placebo treatment, whereas polysensitized patients had a nonsignificant improvement. Serum grass-pollen IgG was significantly increased after IT in both treated groups. This study demonstrate that the response toward specific IT differs in patients only allergic to grass pollens by comparison to polysensitized patients.","author":[{"literal":"J. Bousquet"},{"literal":"MD"},{"literal":"PhD"},{"literal":"* W. M. Becker"},{"literal":"PhD"},{"literal":"** A. Hejjaoui"},{"literal":"MD"},{"literal":"* I. Chanal"},{"literal":"MD"},{"literal":"* B. Lebel"},{"literal":"PhD"},{"literal":"*** H. Dhivert"},{"literal":"MD"},{"literal":"* and F. 6. Michel"},{"literal":"MD* Montpellier"}]}},{"id":257,"uris":["http://zotero.org/users/local/rNdLYwBI/items/9ESE9MGI"],"uri":["http://zotero.org/users/local/rNdLYwBI/items/9ESE9MGI"],"itemData":{"id":257,"type":"article-journal","title":"Allergic rhinitis to ragweed pollen  I. Reassessment of the effects of imrnunotherapy cellular and hurnoral responses","abstract":"This work presents a double-blind, placebo-controlled study of 27 patients with allergic rhinitis to ragweed who received preseasonal desensitization immunotherapy [IT] with alum-precipitated aqueous ragweed extracts. We reassessed the following parameters in relation to clinical responses: clinical scores, nasal reactivity to a provocative dose of ragweed causing a 75% fall in airflow rate (PD75), ragweed IgE and IgG, and ragweed-induced basophil histamine release (BHR). First, the nasal PD75 correlated with the severity of nasal symptoms (p less than 0.05). Second, we confirmed a significant symptomatic improvement in the IT-treated group either by clinical scores (p less than 0.05) or the prevention of the seasonal fall of the PD75 (p less than 0.005). Also, IT reduced the seasonal rise of IgE (p less than 0.02) and induced an increase in IgG (p less than 0.01) and a decrease in BHR (p less than 0.03). There was a significant correlation between IgE and BHR (r = 0.80; p less than 0.01). After selecting out the effects of IgE, the BHR was still higher in the placebo-treated group than in the IT-treated group (p less than 0.02), suggesting the involvement of other modulating factors. Symptomatic improvement after IT correlated only with the summation of both IgE and BHR (PD75; r = 0.64; p less than 0.005). This observation suggests that the severity of clinical symptoms is determined by several interacting factors and not by the antibody response alone.","author":[{"literal":"Chantal Brunet"},{"literal":"BSc"},{"literal":"Pierre-Michel B6dard"},{"literal":"MD"},{"literal":"Aubert Lavoie"},{"literal":"MD"},{"literal":"Marie Jobin"},{"literal":"BSc"},{"literal":"and Jacques Hebert"},{"literal":"MD"}]}},{"id":228,"uris":["http://zotero.org/users/local/rNdLYwBI/items/F2I9CPJ5"],"uri":["http://zotero.org/users/local/rNdLYwBI/items/F2I9CPJ5"],"itemData":{"id":228,"type":"article-journal","title":"Immunotherapy with an aluminum hydroxide-adsorbed Juniperus ashei foreign pollen extract in seasonal indigenous cypress pollen rhinoconjunctivitis. A double-blind, placebo-controlled study","container-title":"International archives of allergy and immunology","page":"83-91","volume":"143","issue":"2","archive_location":"CN-00586565","abstract":"BACKGROUND: The efficacy of standardized Juniperus ashei extract was assessed in patients with allergic rhinoconjunctivitis due to European cypress pollens. METHODS: Forty adults with European cypress-allergic rhinoconjunctivitis were randomized to receive immunotherapy or a matched placebo. Specific immunotherapy was performed with a standardized, aluminum hydroxide-adsorbed J. ashei extract with a potency of 100 IR (arbitrary index of reactivity) containing 54 microg of Jun a 1/ml (Alustal, Stallergenes, France). Subcutaneous injections started in October 2000. The maintenance dose was 0.30 ml of the 100-IR concentration per month. Rhinitis and conjunctivitis symptoms were rated according to a 4-point score. RESULTS: Seventeen patients from the treated group and 15 patients from the placebo group completed year 2001; 14 in each group completed year 2002. A statistically significant improvement (41%, p &lt; 0.02) in the conjunctivitis symptom score was observed in actively treated patients compared to the placebo group at the peak of the 2001 pollen season. Improvement in rhinitis (17%) was not significant. This significant improvement was greater at the peak of the 2002 pollen season (63%, p &lt; 0.01). CONCLUSIONS: This study therefore indirectly validates the concept of treatment by major allergen because J. ashei is absent from the region in which this study was conducted.","DOI":"10.1159/000098656","shortTitle":"Immunotherapy with an aluminum hydroxide-adsorbed Juniperus ashei foreign pollen extract in seasonal indigenous cypress pollen rhinoconjunctivitis. A double-blind, placebo-controlled study","author":[{"literal":"D. Charpin"},{"literal":"M. Gouitaa"},{"literal":"M. Dron-Gonzalvez"},{"literal":"M. F. Fardeau"},{"literal":"Y. P. Massabie-Bouchat"},{"literal":"B. Hugues"},{"literal":"C. Fabre"},{"literal":"S. Vivinus"},{"literal":"H. Pegliasco"},{"literal":"C. André"}],"issued":{"date-parts":[["2007"]]}}},{"id":130,"uris":["http://zotero.org/users/local/rNdLYwBI/items/PEKZC996"],"uri":["http://zotero.org/users/local/rNdLYwBI/items/PEKZC996"],"itemData":{"id":130,"type":"article-journal","title":"Clinical effects of specific immunotherapy: a two-year double-blind, placebo-controlled study with a one year follow-up","container-title":"Makedonska Akademija na Naukite i Umetnostite Oddelenie Za Bioloshki i Meditsinski Nauki Prilozi","page":"113-29","volume":"26","issue":"2","source":"Ovid Technologies","archive":"MEDLINE","archive_location":"16400234","abstract":"BACKGROUND: A new depot allergoid of house dust mite (Dermatophagoides pteronyssinus - D.pt) has been created in line with the principles and methodology established in the successful development of pollen allergoids. A two-year double-blind placebo-controlled clinical trial, with one further follow-up year of active treatment, has been conducted to assess clinical efficacy and tolerance. METHODS: 40 patients (20 verum and 20 placebo) with IgE-mediated mite allergy and a history of moderate to severe perennial symptoms of rhinoconjunctivitis with or without asthma participated in a 2-year randomized, double-blind, placebo-controlled trial. Actively treated patients were included in a follow-up year. Active treatment was performed with an aluminium hydroxide adsorbed house dust mite allergoid. Parameters for baseline data and clinical efficacy: nasal challenge, quantitative skin prick testing, Visual Analog Scale (VAS), patients' diaries, physician's assessment of patients? health condition, symptoms and use of anti-allergic medication as well as adverse reactions and changes in specific IgG4 and IgE antibodies. RESULTS: The trial detected superiority (p &lt; 0.05) of mite depot allergoid versus placebo with regard to VAS and symptom intensity sum score in patients who needed anti-allergic medication in the baseline period. Significant differences (p &lt; 0.05) between verum and placebo groups were also seen for patients' reactivities to nasal challenges and prick tests with allergen. The blinded assessment by the physician documented a significant difference (p &lt; 0.05) between the groups in favour of active treatment. After reaching the maximum dose as well as after 12 and 24 months, specific IgG4 antibody concentrations were significantly elevated in the verum group (p &lt; 0.05) by comparison with placebo. Local reactions were less frequent in the verum group and no systemic adverse reactions occurred. A third year of active treatment resulted in further improvement and documented the advantage of booster therapy to stabilize the clinical success. CONCLUSION: Specific immunotherapy with a mite depot allergoid induced significant clinical improvements versus placebo. Safety was assessed as excellent, and no systemic adverse reactions occurred.","ISSN":"0351-3254","shortTitle":"Clinical effects of specific immunotherapy: a two-year double-blind, placebo-controlled study with a one year follow-up","journalAbbreviation":"Pril","language":"English","author":[{"literal":"D. Dokic"},{"literal":"J. Schnitker"},{"literal":"A. Narkus"},{"literal":"O. Cromwell"},{"literal":"E. Frank"}],"issued":{"date-parts":[["0000",12]]}}},{"id":204,"uris":["http://zotero.org/users/local/rNdLYwBI/items/WUXT39N5"],"uri":["http://zotero.org/users/local/rNdLYwBI/items/WUXT39N5"],"itemData":{"id":204,"type":"article-journal","title":"Effective hyposensitization in allergic rhinitis using a potent partially purified extract of house dust mite","container-title":"Clinical Allergy","page":"501-8","volume":"18","issue":"5","source":"Ovid Technologies","archive":"MEDLINE","archive_location":"3069238","abstract":"Thirty-eight adults with allergic rhinitis have been treated with a new partially purified extract of house dust mite (Dermatophagoides pteronyssinus) in a double-blind placebo-controlled trial. Patients were randomized to active (Pharmalgen, D. pteronyssinus) and placebo (histamine) treatment by sensitivity to D. pteronyssinus on nasal challenge. In the actively treated group nasal symptoms, assessed by visual analogue score, improved (P less than 0.01), sensitivity on nasal challenge with allergen was reduced (P less than 0.05) and weal size on skin-prick test with allergen was reduced (P less than 0.01), compared with the placebo group. These results occurred after 3 months of treatment. Reduction in target organ sensitivity occurred, while the serum level of D. pteronyssinus IgE rose in the active group from 14.2 to 22.5 PRU/ml (geometric mean) but did not change significantly in the placebo group. As anticipated, because of the treatment schedule used, a number of generalized allergic reactions were induced by injections, but all responded promptly and easily to treatment. These results suggest this is an effective form of therapy, which now offers us the opportunity to study the immunological mechanisms of hyposensitization and to devise a modified schedule causing fewer reactions.","ISSN":"0009-9090","shortTitle":"Effective hyposensitization in allergic rhinitis using a potent partially purified extract of house dust mite","journalAbbreviation":"Clin Allergy","language":"English","author":[{"literal":"P. W. Ewan"},{"literal":"M. M. Alexander"},{"literal":"C. Snape"},{"literal":"P. W. Ind"},{"literal":"B. Agrell"},{"literal":"S. Dreborg"}],"issued":{"date-parts":[["0000",9]]}}},{"id":251,"uris":["http://zotero.org/users/local/rNdLYwBI/items/FE879U37"],"uri":["http://zotero.org/users/local/rNdLYwBI/items/FE879U37"],"itemData":{"id":251,"type":"article-journal","title":"Effects of immunotherapy on the early, late, and rechallenge nasal reaction to provocation with allergen: Changes in inflammatory mediators and cells","abstract":"We investigated the effects of immunotherapy (IT) on the early (ER), late (LPR), and rechallenge reactions (RCRs) to nasal challenge with antigen as well as on the cutaneous ER and LPR to intradermal skin challenge. Our expectation was that IT would have a preferential effect on the LPR, and our aim was to understand the mechanism. Twenty-one ragweed hay fever-sensitive subjects were treated with a moderate dose of antigen extract (maintenance dose of 1.94 micrograms of antigen E (Amb a I)) during a period of 8 months (total dose equivalent to 24 micrograms of antigen E), and 20 matched subjects received placebo injections in a double-blind manner. Both groups underwent identical nasal challenges and intradermal skin tests with ragweed-antigen extract both before (1985) and during (1986) IT. Symptom and medication diaries, recorded during seasonal exposure, and changes in specific serum IgE and IgG antibodies confirmed the efficacy of the administered IT dose. Between-group analysis revealed that IT significantly reduced the levels of histamine, TAME-esterase activity, and kinins, as well as symptoms of rhinorrhea and congestion generated during the ER to nasal challenge. Within-group paired analysis demonstrated ER, LPR, and RCR mediators and symptoms also to be reduced by IT. Surprisingly, the placebo-treated group demonstrated an increase in the ER. There was no decrease of the LPR without an antecedent decrease of the ER. IT did not clearly change the late cellular inflammatory response. In the case of skin challenge, IT significantly reduced the cutaneous ER. The reduction of the cutaneous LPR was more pronounced. We speculate that moderate-dose IT ameliorates seasonal symptoms of allergic rhinitis by reducing the ER, LPR, and RCR to antigen challenge but does not preferentially reduce the nasal LPR.","author":[{"literal":"Othon Iliopoulos"},{"literal":"MD"},{"literal":"David Proud"},{"literal":"PhD"},{"literal":"N. Franklin Adkinson"},{"literal":"Jr."},{"literal":"MD"},{"literal":"Peter S. Creticos"},{"literal":"MD"},{"literal":"Philip S. Norman"},{"literal":"MD"},{"literal":"Anne Kagey-Sobotka"},{"literal":"PhD"},{"literal":"Lawrence M. Lichtenstein"},{"literal":"MD"},{"literal":"* and Robert M. Naclerio"},{"literal":"MD"}]}},{"id":14,"uris":["http://zotero.org/users/local/rNdLYwBI/items/VVCXH8WX"],"uri":["http://zotero.org/users/local/rNdLYwBI/items/VVCXH8WX"],"itemData":{"id":14,"type":"article-journal","title":"A high polymerized grass pollen extract is efficacious and safe in a randomized double-blind, placebo-controlled study using a novel up-dosing cluster-protocol","container-title":"Allergy","page":"1629-38","volume":"69","issue":"12","source":"Ovid Technologies","archive":"MEDLINE","archive_location":"25130503","abstract":"BACKGROUND: Cluster immunotherapy represents an interesting alternative to conventional up-dosing schedules because it allows achieving the maintenance dose within a shorter time interval. In this study, the efficacy and safety of cluster immunotherapy with a high polymerized allergen extract of a grass/rye pollen mixture have been evaluated in a randomized, double-blind, placebo-controlled, multicenter study. METHODS: In total, 121 patients with allergic rhinoconjunctivitis due to grass pollen were randomized 1 : 1 to verum or placebo group. A short cluster up-dosing schedule of only 1 week was applied to achieve the maintenance dose which was administered monthly during the study period of 1 year. Total combined symptom and medication score (TCS) was defined as primary outcome parameter. Secondary outcome parameters were individual symptom and medication scores, 'well days,' global improvement as well as immunological effects and nasal allergen challenge. The safety profile was evaluated based on the European academy of allergy and clinical immunology grading system. RESULTS: Significant reduction in the verum compared to the placebo group (intention-to-treat, population, verum: n = 55; placebo: n = 47) was found regarding TCS (P = 0.005), rhinoconjunctivitis total symptom score (RTSS, P = 0.006), and total rescue medication score (TRMS, P = 0.002). Additionally, secondary outcomes such as 'well days,' nasal challenge results, and increase of specific IgG4 were in favor of the active treatment. All systemic adverse reactions (0.8% of all injections in the verum group) were of mild intensity. No severe reactions related to the study medication were observed. CONCLUSION: Cluster immunotherapy with high polymerized grass pollen extracts resulted in significant clinical efficacy and has been shown to be a safe treatment for grass pollen-allergic patients.Copyright © 2014 The Authors. Allergy Published by John Wiley &amp; Sons Ltd.","DOI":"10.1111/all.12513","ISSN":"1398-9995","shortTitle":"A high polymerized grass pollen extract is efficacious and safe in a randomized double-blind, placebo-controlled study using a novel up-dosing cluster-protocol","journalAbbreviation":"Allergy","language":"English","author":[{"literal":"L. Klimek"},{"literal":"J. Uhlig"},{"literal":"R. Mosges"},{"literal":"K. Rettig"},{"literal":"O. Pfaar"}],"issued":{"date-parts":[["0000",12]]}}},{"id":72,"uris":["http://zotero.org/users/local/rNdLYwBI/items/96ZXW5Q8"],"uri":["http://zotero.org/users/local/rNdLYwBI/items/96ZXW5Q8"],"itemData":{"id":72,"type":"article-journal","title":"Efficacy and safety of immunotherapy for allergies to Alternaria alternata in children","container-title":"Journal of Allergy &amp; Clinical Immunology","page":"502-508.e1-6","volume":"127","issue":"2","source":"Ovid Technologies","archive":"MEDLINE","archive_location":"21281874","abstract":"BACKGROUND: The safety and efficacy of specific immunotherapy for mold allergy are not known in children and adolescents. OBJECTIVE: We evaluated the efficacy and safety of specific immunotherapy with a standardized allergen extract in a randomized, double-blind, placebo-controlled, 3-year prospective study of patients who were allergic to only Alternaria alternata. METHODS: Fifty children and adolescents (25 girls; 5-18 years of age) with A alternata-induced seasonal allergic rhinoconjunctivitis and/or bronchial asthma were randomly assigned to groups given treatment (Novo-Helisen Depot, A alternata 100%) or placebo. The primary end point was the combined symptom medication score. Secondary end points included safety, quality of life, and sensitivity to allergen-specific nasal challenge. RESULTS: Forty-five children completed the 3-year study. Although there was no significant change in year 1, the combined symptom medication score decreased in years 2 and 3 of the study (by 38.7% and 63.5%, respectively; P &lt; .001 for each). The reduction in symptoms was associated with a significant improvement in quality of life (P &lt; .05) and decrease in sensitivity after allergen-specific nasal challenge. Side effects were observed in 7 patients; the most common (edema at the site of injection) occurred after 11 injections. CONCLUSIONS: Allergen-specific immunotherapy with standardized A alternata extract reduces symptoms of asthma and rhinoconjunctivitis in children and adolescents without serious side effects.Copyright © 2011 American Academy of Allergy, Asthma &amp; Immunology. Published by Mosby, Inc. All rights reserved.","DOI":"10.1016/j.jaci.2010.11.036","ISSN":"1097-6825","shortTitle":"Efficacy and safety of immunotherapy for allergies to Alternaria alternata in children","journalAbbreviation":"J Allergy Clin Immunol","language":"English","author":[{"literal":"P. Kuna"},{"literal":"J. Kaczmarek"},{"literal":"M. Kupczyk"}],"issued":{"date-parts":[["0000",2]]}}},{"id":233,"uris":["http://zotero.org/users/local/rNdLYwBI/items/CBCMUFV9"],"uri":["http://zotero.org/users/local/rNdLYwBI/items/CBCMUFV9"],"itemData":{"id":233,"type":"article-journal","title":"Immunotherapy with a calcium phosphate-adsorbed five-grass-pollen extract in seasonal rhinoconjunctivitis: a double-blind, placebo-controlled study","container-title":"Clinical and experimental allergy","page":"988-96","volume":"31","issue":"7","archive_location":"CN-00349628","abstract":"BACKGROUND: Calcium phosphate-adsorbed allergen extracts are used for subcutaneous immunotherapy to avoid the use of aluminium adjuvants. OBJECTIVES: A double-blind, placebo-controlled study was performed in order to confirm the safety and assess the efficacy of a standardized five-grass-pollen extract adsorbed onto calcium phosphate for specific immunotherapy (IT). METHODS: Twenty-nine patients with seasonal rhinoconjunctivitis were randomized to receive either the active preparation (16 patients) or placebo (13 patients), in a 1-year study. During the increasing dose phase, an extract ranging from 0.1 IR per ml to 50 IR per ml was administered at a rate of one subcutaneous injection per week until a maintenance dose was reached. The patients were assessed by symptom diary and rescue medications during seasonal exposure and specific nasal and skin reactivity before and after IT. Immunological parameters (specific IgE and IgG4 antibodies) were assessed before, during and after IT. RESULTS: The overall symptoms score (mean AUC) was not significantly different between the IT group and the placebo group during grass-pollen exposure (49.6 vs. 56, respectively). The total medication score (mean AUC) was significantly lower in the IT group than in the placebo group (11 vs. 41, P &lt; 0.01, Mann-Whitney U-test). The cumulative symptom/medication score was significantly lower in the IT group than in the placebo group (64.5 vs. 102.3, P &lt; 0.05, U-test). A significant increase in nasal reactivity threshold was observed after IT in the IT group (21. 4 IR/mL before IT vs. 63.4 IR/mL after IT, P &lt; 0.01, Wilcoxon), whereas no significant changes were observed in the placebo group (31.0 IR/mL before IT vs. 37.7 IR/mL after IT). IT induced a significant reduction in grass pollen cutaneous reactivity in the actively treated group (P &lt; 0.001). A significant increase in serum-specific IgG4 antibody response was observed in the IT group (3.1% before IT vs. 10.1% after IT, P &lt; 0.001). Nine patients in the IT group developed moderate immediate systemic reactions vs. two patients in the placebo group. CONCLUSION: Specific immunotherapy with calcium phosphate-adsorbed standardized grass pollen extract was safe and effective for the treatment of patients with seasonal allergic rhinoconjunctivitis.","shortTitle":"Immunotherapy with a calcium phosphate-adsorbed five-grass-pollen extract in seasonal rhinoconjunctivitis: a double-blind, placebo-controlled study","author":[{"literal":"F. Leynadier"},{"literal":"L. Banoun"},{"literal":"B. Dollois"},{"literal":"P. Terrier"},{"literal":"M. Epstein"},{"literal":"M. T. Guinnepain"},{"literal":"D. Firon"},{"literal":"C. Traube"},{"literal":"R. Fadel"},{"literal":"C. André"}],"issued":{"date-parts":[["2001"]]}}},{"id":385,"uris":["http://zotero.org/users/local/rNdLYwBI/items/GAVP9WIX"],"uri":["http://zotero.org/users/local/rNdLYwBI/items/GAVP9WIX"],"itemData":{"id":385,"type":"article-journal","title":"Grass pollen immunotherapy: a single year double-blind, placebo-controlled study in patients with grass pollen-induced asthma and rhinitis","container-title":"Journal of Allergy &amp; Clinical Immunology","page":"283-90","volume":"73","issue":"2","source":"Ovid Technologies","archive":"MEDLINE","archive_location":"6366027","abstract":"Fifteen grass pollen--sensitive asthmatic patients were selected from 200 patients with grass pollenosis on the basis of positive SPTs and RASTs that were restricted to grass pollens (except Bermuda grass), no previous IT, and residence and occupation in an area monitored by serial pollen counts. They underwent a double-blind trial of specific IT with a mixture of three grass pollen--aqueous extracts (velvet, sweet vernal, and timothy) or placebo. After 10 mo, the mean maintenance dose of pollen extract (assayed by RAST inhibition) in eight actively treated patients was 6000 RAST units (range 3000 to 8000) and the mean total dose was 18,700 RAST units (range 10,200 to 30,000). Results were assessment done by the following clinical and immunological data: (1) during the pollen season, daily symptom scores; (2) PD 20% FEV1, IgE antibody to timothy by RAST in serum and in nasal secretions, serum IgG antibody to purified timothy allergen D by solid-phase radioimmunoassay, and the four IgG subclass antibodies by enzyme immunoassay were all measured before treatment and before and after the pollen season. Symptom scores of both treated patients and controls correlated with pollen counts (R = 0.88, p less than 0.05 and R = 0.71, p less than 0.05, respectively). There was a significant difference between the mean symptom score values of treated patients versus controls (Kruskal-Wallis test, p less than 0.001). No significant differences or changes either in the PD 20% FEV1 or IgE antibody to timothy in serum and nasal secretions were found in the two groups before or after IT.(ABSTRACT TRUNCATED AT 250 WORDS)","ISSN":"0091-6749","shortTitle":"Grass pollen immunotherapy: a single year double-blind, placebo-controlled study in patients with grass pollen-induced asthma and rhinitis","journalAbbreviation":"J Allergy Clin Immunol","language":"English","author":[{"literal":"C. Ortolani"},{"literal":"E. Pastorello"},{"literal":"R. B. Moss"},{"literal":"Y. P. Hsu"},{"literal":"M. Restuccia"},{"literal":"G. Joppolo"},{"literal":"A. Miadonna"},{"literal":"U. Cornelli"},{"literal":"G. Halpern"},{"literal":"C. Zanussi"}],"issued":{"date-parts":[["0000",2]]}}},{"id":547,"uris":["http://zotero.org/users/local/rNdLYwBI/items/WNSKJV7P"],"uri":["http://zotero.org/users/local/rNdLYwBI/items/WNSKJV7P"],"itemData":{"id":547,"type":"article-journal","title":"Clinical and immunological effects of immunotherapy with alum-absorbed grass allergoid in grass-pollen-induced hay fever","container-title":"Allergy","page":"281-90","volume":"47","issue":"4","author":[{"family":"Pastorella","given":"EA"},{"family":"Pravettoni","given":"V"},{"family":"Incorvaia","given":"C"},{"family":"Mambretti","given":"M"},{"family":"Franck","given":"E"},{"family":"Wahl","given":"R"}],"issued":{"date-parts":[["1992"]]}}},{"id":192,"uris":["http://zotero.org/users/local/rNdLYwBI/items/BHXDQZIU"],"uri":["http://zotero.org/users/local/rNdLYwBI/items/BHXDQZIU"],"itemData":{"id":192,"type":"article-journal","title":"Immunotherapy with an alum-adsorbed Parietaria-pollen allergoid: a 2-year, double-blind, placebo-controlled study","container-title":"Allergy","page":"65-74","volume":"52","issue":"1","source":"Ovid Technologies","archive":"MEDLINE","archive_location":"9062631","abstract":"A double-blind, placebo-controlled study was performed in order to confirm the safety, suitability, and efficacy of an alum-adsorbed Parietaria judaica-pollen allergoid, Allergovit, for allergen-specific immunotherapy. Parietaria pollen is an important cause of pollinosis, particularly in the Mediterranean zone, where it may be encountered for up to 8-9 months of the year. It is an aggressive allergen, and the doses tolerated during immunotherapy are less than those achieved with grass pollen. This factor increases the desirability of using therapeutic preparations with minimal IgE-binding activity, such as allergoids, in order to reduce the risk of side-effects and enable patients to tolerate a higher dose of allergen, thereby increasing the chances of successful specific immunotherapy. Forty patients with rhinitis and/or asthma were allocated at random to active- or placebo-treatment groups at the beginning of the study. All patients received the active preparation during the second year of the study. Immunotherapy was well tolerated by all patients and the incidence of side-effects was low. Treatment resulted in significant reductions in specific cutaneous reactivity and increases in nasal tolerance. A progressive improvement in nasal inspiratory peak flow in association with the immunotherapy indicated a reduction in nasal inflammation. These objective assessments of efficacy endorsed the results from the patients' diary cards, which indicated significant improvements in symptoms and reductions in the use of medication. The immunologic activity of the therapeutic preparation was demonstrated by the induction of a significant specific-IgG antibody response, with increases in IgG4 during the second year of treatment. We conclude that the safety and efficacy of immunotherapy with the Parietaria allergoid make it suitable for consideration in the treatment of patients with Parietaria-pollen-induced rhinitis or asthma.","ISSN":"0105-4538","shortTitle":"Immunotherapy with an alum-adsorbed Parietaria-pollen allergoid: a 2-year, double-blind, placebo-controlled study","journalAbbreviation":"Allergy","language":"English","author":[{"literal":"M. G. Tari"},{"literal":"M. Mancino"},{"literal":"E. Ghezzi"},{"literal":"E. Frank"},{"literal":"O. Cromwell"}],"issued":{"date-parts":[["0000",1]]}}}],"schema":"https://github.com/citation-style-language/schema/raw/master/csl-citation.json"} </w:instrText>
      </w:r>
      <w:r w:rsidRPr="00ED08BA">
        <w:rPr>
          <w:rFonts w:ascii="Garamond" w:hAnsi="Garamond"/>
          <w:sz w:val="22"/>
          <w:szCs w:val="22"/>
        </w:rPr>
        <w:fldChar w:fldCharType="separate"/>
      </w:r>
      <w:r w:rsidRPr="0001214E">
        <w:rPr>
          <w:rFonts w:ascii="Garamond" w:hAnsi="Garamond"/>
          <w:sz w:val="22"/>
        </w:rPr>
        <w:t>(23,24,27,29,</w:t>
      </w:r>
      <w:r w:rsidR="00D94047">
        <w:rPr>
          <w:rFonts w:ascii="Garamond" w:hAnsi="Garamond"/>
          <w:sz w:val="22"/>
        </w:rPr>
        <w:t>30,</w:t>
      </w:r>
      <w:r w:rsidRPr="0001214E">
        <w:rPr>
          <w:rFonts w:ascii="Garamond" w:hAnsi="Garamond"/>
          <w:sz w:val="22"/>
        </w:rPr>
        <w:t>33,37,43,52,57–59,</w:t>
      </w:r>
      <w:r>
        <w:rPr>
          <w:rFonts w:ascii="Garamond" w:hAnsi="Garamond"/>
          <w:sz w:val="22"/>
        </w:rPr>
        <w:t>63,64,</w:t>
      </w:r>
      <w:r w:rsidR="00D94047">
        <w:rPr>
          <w:rFonts w:ascii="Garamond" w:hAnsi="Garamond"/>
          <w:sz w:val="22"/>
        </w:rPr>
        <w:t>75</w:t>
      </w:r>
      <w:r w:rsidRPr="0001214E">
        <w:rPr>
          <w:rFonts w:ascii="Garamond" w:hAnsi="Garamond"/>
          <w:sz w:val="22"/>
        </w:rPr>
        <w:t>)</w:t>
      </w:r>
      <w:r w:rsidRPr="00ED08BA">
        <w:rPr>
          <w:rFonts w:ascii="Garamond" w:hAnsi="Garamond"/>
          <w:sz w:val="22"/>
          <w:szCs w:val="22"/>
        </w:rPr>
        <w:fldChar w:fldCharType="end"/>
      </w:r>
      <w:r w:rsidRPr="00ED08BA">
        <w:rPr>
          <w:rFonts w:ascii="Garamond" w:hAnsi="Garamond"/>
          <w:sz w:val="22"/>
          <w:szCs w:val="22"/>
        </w:rPr>
        <w:t xml:space="preserve"> and 11 SLIT (Table 1a).</w:t>
      </w:r>
      <w:r w:rsidRPr="00ED08BA">
        <w:rPr>
          <w:rFonts w:ascii="Garamond" w:hAnsi="Garamond"/>
          <w:sz w:val="22"/>
          <w:szCs w:val="22"/>
        </w:rPr>
        <w:fldChar w:fldCharType="begin"/>
      </w:r>
      <w:r>
        <w:rPr>
          <w:rFonts w:ascii="Garamond" w:hAnsi="Garamond"/>
          <w:sz w:val="22"/>
          <w:szCs w:val="22"/>
        </w:rPr>
        <w:instrText xml:space="preserve"> ADDIN ZOTERO_ITEM CSL_CITATION {"citationID":"56M7Y9cb","properties":{"formattedCitation":"(84,86,87,93,122,128,136,139,146,150)","plainCitation":"(84,86,87,93,122,128,136,139,146,150)"},"citationItems":[{"id":92,"uris":["http://zotero.org/users/local/rNdLYwBI/items/7FWRSDHD"],"uri":["http://zotero.org/users/local/rNdLYwBI/items/7FWRSDHD"],"itemData":{"id":92,"type":"article-journal","title":"Response to sublingual immunotherapy with grass pollen extract: monotherapy versus combination in a multiallergen extract","container-title":"Journal of Allergy &amp; Clinical Immunology","page":"150-156.e1-5","volume":"124","issue":"1","source":"Ovid Technologies","archive":"MEDLINE","archive_location":"19523672","abstract":"BACKGROUND: To date, there have been no randomized, double-blind studies showing the effectiveness of sublingual immunotherapy with multiple allergens. OBJECTIVE: The purpose of this study was to examine whether the efficacy of sublingual immunotherapy (SLIT) with standardized timothy extract was reduced by combination with other allergen extracts. METHODS: A single-center, randomized, double-blind, placebo-controlled trial with SLIT was conducted. After an observational grass season, SLIT was administered for 10 months to 54 patients randomized to 1 of 3 treatment arms: placebo, timothy extract (19 microg Phl p 5 daily) as monotherapy, or the same dose of timothy extract plus 9 additional pollen extracts. Symptom and medication scores were collected and titrated nasal challenges, titrated skin prick tests, specific IgE, IgG4 and cytokines release by timothy-stimulated lymphocyte proliferation were performed. RESULTS: Perhaps because of a very low grass pollen season in 2008, there were no significant differences in medication or symptom scores in either treatment group compared with placebo. Compared with placebo, in the timothy monotherapy group, thresholds for titrated nasal challenge and skin prick tests (P = .03 and P = .001, respectively), and serum-specific IgG4 levels (P = .005) significantly increased, and IFN- gamma levels decreased (P = .02), whereas in the multiallergen group, there was significant improvement only in the titrated skin prick tests (P = .04) which was less than in the monotherapy group. There were no significant differences between the 2 active groups in any outcome measure, and both active groups experienced more adverse events than placebo. There were no systemic reactions. CONCLUSION: Improvement in multiple relevant outcomes strongly suggests that SLIT with timothy extract alone was effective; however, the results for symptom and medication scores were not significant. The differences between multiple allergen SLIT and placebo only in skin sensitivity to timothy suggest a reduction in SLIT efficacy in this group. However, further studies are required to confirm these observations.","DOI":"10.1016/j.jaci.2009.04.037","ISSN":"1097-6825","shortTitle":"Response to sublingual immunotherapy with grass pollen extract: monotherapy versus combination in a multiallergen extract","journalAbbreviation":"J Allergy Clin Immunol","language":"English","author":[{"literal":"S. M. Amar"},{"literal":"R. J. Harbeck"},{"literal":"M. Sills"},{"literal":"L. J. Silveira"},{"literal":"H. O'Brien"},{"literal":"H. S. Nelson"}],"issued":{"date-parts":[["0000",7]]}}},{"id":162,"uris":["http://zotero.org/users/local/rNdLYwBI/items/BR6TT54J"],"uri":["http://zotero.org/users/local/rNdLYwBI/items/BR6TT54J"],"itemData":{"id":162,"type":"article-journal","title":"Efficacy of sublingual specific immunotherapy in Cupressaceae allergy using an extract of Cupressus arizonica. A double blind study","container-title":"Allergologia et Immunopathologia","page":"238-44","volume":"29","issue":"6","source":"Ovid Technologies","archive":"MEDLINE","archive_location":"11834182","abstract":"BACKGROUND: non-injective routes of immunotherapy in respiratory allergy have being proposed as an alternative to conventional immunotherapy. We carried out a study to evaluate the clinical efficacy and effects sublingual immunotherapy (SLIT) in patient with Cupressaceae pollen respiratory allergy. METHODS: twenty patients with Cupressaceae pollen (C. sempervirens) rhinoconjunctivitis, mild asthma or both were randomly chosen for sublingual immunotherapy (10 patients) or placebo treatment (10 patients) using a double blind placebo controlled technique. We have used an extract of Cupressus arizonica because of its better stability in solution and its crossreactivity with Cupressus sempervirens. The patients underwent treatment for 12 months (from april 1999 to april 2000). Symptoms and drug scores as well as nasal provocation tests were recorded. The pollen counts were carried out, during all the same period. RESULTS: we found significantly lower symptom scores (p &lt; 0.05) and drug consumption scores (p &lt; 0.05) in the immunotherapy group than in the placebo group, during the pollen season, after the first year of therapy. Besides threshold of allergen reactivity in nasal provocation tests was increased in the active group (p &lt; 0.01). No untoward reactions have been observed. CONCLUSIONS: SLIT with Cupressus arizonica (pollen extracts) produced, after one year treatment, a significant improvement of allergic symptoms and a decrease of drug consumption scores and allergen-specific nasal reactivity. SLIT with Cupressus arizonica appeared to be effective and safe in the treatment of Cupressaceae pollen respiratory allergy.","ISSN":"0301-0546","shortTitle":"Efficacy of sublingual specific immunotherapy in Cupressaceae allergy using an extract of Cupressus arizonica. A double blind study","journalAbbreviation":"Allergol Immunopathol (Madr)","language":"English","author":[{"literal":"R. Ariano"},{"literal":"I. Spadolini"},{"literal":"R. C. Panzani"}],"issued":{"date-parts":[["0000",11]]}}},{"id":30,"uris":["http://zotero.org/users/local/rNdLYwBI/items/HDFEN7W5"],"uri":["http://zotero.org/users/local/rNdLYwBI/items/HDFEN7W5"],"itemData":{"id":30,"type":"article-journal","title":"Sublingual immunotherapy in children with allergic rhinoconjunctivitis mono-sensitized to house-dust-mites: a double-blind-placebo-controlled randomised trial","container-title":"Respiratory Medicine","page":"1322-9","volume":"107","issue":"9","source":"Ovid Technologies","archive":"MEDLINE","archive_location":"23886432","abstract":"BACKGROUND: Although sublingual immunotherapy (SLIT) has been demonstrated to be a safe and efficient treatment in children with seasonal allergic rhinitis (AR), there is little evidence on the efficacy of SLIT with house-dust-mite (HDM) extract in children with isolated perennial AR. OBJECTIVES: We sought to assess the clinical efficacy and safety of HDM-SLIT in children with isolated allergic rhinitis-conjunctivitis mono-sensitized to HDM without asthma symptoms. METHODS: Twenty-two children (aged 5-10 years) with perennial AR and conjunctivitis symptoms mono-sensitized to Dermatophagoides pteronyssinus and Dermatophagoides farinae were enrolled. During a 2 months run-in period, symptom and medication scores, lung functions, bronchial hyperreactivity, nasal provocation and skin prick tests were evaluated. Subjects were randomized to active or placebo using a double-blind method. A total of eighteen subjects were randomised to receive either active SLIT or placebo for 12 months. Daily symptom and medication scores, baseline lung functions, bronchial hyperreactivity, nasal provocation and skin prick tests were recorded and re-evaluated at the end of treatment. RESULTS: After one year of treatment, no significant differences were detected in the between groups and within group comparisons based on total rhinitis symptom/medication scores (p &gt; 0.05). Skin reactivity to Dermatophagoides pteronyssinus was significantly reduced in HDM-SLIT compared to placebo group (p = 0.018). A significant reduction in nasal sensitivity was observed in SLIT group after one year treatment when compared to baseline (p = 0.04). Total conjunctivitis symptoms were reduced significantly in both active and lacebo group at the end of treatment compared to baseline. The proportion of patients with non-specific bronchial hyperreactivity increased to almost 3-fold in placebo group compared to baseline. CONCLUSION: HDM-SLIT was not superior to placebo in reducing isolated rhinoconjunctivitis symptoms within 12 months of treatment. However, HDM-SLIT has a modulating effect on allergen-specific nasal and skin reactivity in isolated perennial AR children. CLINICAL TRIAL REGISTRATION: The trial was registered at Anzctr.org.au number, ACTRN12613000315718.Copyright © 2013 Elsevier Ltd. All rights reserved.","DOI":"10.1016/j.rmed.2013.06.021","ISSN":"1532-3064","shortTitle":"Sublingual immunotherapy in children with allergic rhinoconjunctivitis mono-sensitized to house-dust-mites: a double-blind-placebo-controlled randomised trial","journalAbbreviation":"Respir Med","language":"English","author":[{"literal":"M. Aydogan"},{"literal":"A. O. Eifan"},{"literal":"S. Keles"},{"literal":"T. Akkoc"},{"literal":"M. A. Nursoy"},{"literal":"N. N. Bahceciler"},{"literal":"I. B. Barlan"}],"issued":{"date-parts":[["0000",9]]}}},{"id":16,"uris":["http://zotero.org/users/local/rNdLYwBI/items/F4EB6X2D"],"uri":["http://zotero.org/users/local/rNdLYwBI/items/F4EB6X2D"],"itemData":{"id":16,"type":"article-journal","title":"Grass pollen sublingual immunotherapy: a double-blind, placebo-controlled study in elderly patients with seasonal allergic rhinitis","container-title":"American Journal of Rhinology &amp; Allergy","page":"423-7","volume":"28","issue":"5","source":"Ovid Technologies","archive":"MEDLINE","archive_location":"25198030","abstract":"BACKGROUND: This study evaluates the safety and efficacy of specific sublingual immunotherapy (SLIT) against grass pollen allergens in patients &gt;60 years of age with seasonal allergic rhinitis (SAR) and/or asthma. This study sought to assess nasal symptoms during the grass pollen season, reduce medication use, and monitor adverse reactions during immunotherapy. METHODS: Seventy-eight 60- to 70-year-old patients with SAR and a confirmed grass pollen allergy according to skin-prick tests, nasal provocation, and measurement of serum IgE were included in the study. The patients were individually randomized to the active or placebo groups using a double-blind method. A total of 41 subjects in the SLIT group (5 grass pollen mixture) and 37 subjects in the placebo group were monitored for 3 years. The patients were required to record each use of an antiallergy medication on a diary card. RESULTS: Thirty-eight patients completed 3 years (preseasonal) of SLIT, and 34 subjects finished the placebo treatment in the same time period. The total nasal symptom score decreased by 64% in the active group and 7% in the placebo group after SLIT. This difference was only significant in the active group (p &lt; 0.05). At the end of therapy, the total medication score of the active group decreased significantly by a maximum of 51% (p &lt; 0.05), whereas the total medication score of the placebo group had an insignificant decrease. None of the study participants had systemic adverse reactions during the study period. CONCLUSIONS: SLIT in elderly patients with a grass pollen allergy generated a significant clinical improvement in the active group compared with the placebo group for grass pollen season. This therapy was well tolerated.","DOI":"10.2500/ajra.2014.28.4091","ISSN":"1945-8932","shortTitle":"Grass pollen sublingual immunotherapy: a double-blind, placebo-controlled study in elderly patients with seasonal allergic rhinitis","journalAbbreviation":"Am J Rhinol Allergy","language":"English","author":[{"literal":"A. Bozek"},{"literal":"K. Kolodziejczyk"},{"literal":"B. Warkocka-Szoltysek"},{"literal":"J. Jarzab"}],"issued":{"date-parts":[["0000",9]]}}},{"id":264,"uris":["http://zotero.org/users/local/rNdLYwBI/items/V7DDTTQ8"],"uri":["http://zotero.org/users/local/rNdLYwBI/items/V7DDTTQ8"],"itemData":{"id":264,"type":"article-journal","title":"Double-blind placebo-controlled study of sublingual immunotherapy with house dust mite extract (D.pt.) in children.","abstract":"Safety and efficacy of sublingual (sublingual-swallow) immunotherapy\n(IT) with house dust mite extract were evaluated in 30 children (6 - 152/3\nyears of age) over the first 12 months of an ongoing study. The cumulative\ndose was 570 |ag Der p I (five times that administered with subcutaneous\ntherapy). Safety: One patient on active treatment dropped out after 8 weeks\nbecause of a subjective feeling of severe weakness, questionably induced\nby the therapy. Five patients on active therapy and one patient on placebo\nreported minor local side effects. Efficacy: Pulmonary symptoms were reduced\nafter 12 months in actively treated asthmatics, but this was not consistent\nwith the lack of improvement in bronchial reactivity, skin sensitivity\nand specific IgG and IgG4 against D.pt. in this group. In patients with rhinitis\nnasal sensitivity was reduced in the placebo group without concomitant\nimprovement in the nasal symptom score. Specific IgE (D.pt. and D.f.) increased\nsignificantly more in the active treatment group after 3 and 12\nmonths. We conclude that sublingual IT over 12 months with the fivefold\nDer p 1 dose of subcutaneous IT was well tolerated, but there was no consistent\nclinical or immunological benefit compared to placeboj","author":[{"literal":"Hirsch T"},{"literal":"Sahn M"},{"literal":"Leupold W."}]}},{"id":243,"uris":["http://zotero.org/users/local/rNdLYwBI/items/FXX4B8QD"],"uri":["http://zotero.org/users/local/rNdLYwBI/items/FXX4B8QD"],"itemData":{"id":243,"type":"article-journal","title":"Effects on inflammation parameters of a double-blind, placebo controlled one-year course of SLIT in children monosensitized to mites","container-title":"Allergy","page":"657-662","volume":"58","issue":"7","archive_location":"WOS:000183731000019","abstract":"Background: Clinical documentation about effects on local markers of inflammation of sublingual immunotherapy (SLIT) in children is still poor. Methods: Twenty-four children (age range 4-16 years, average 8.5 years) monosensitized to house dust mites (HDMs) were randomized to receive active or placebo SLIT for this allergen according to a double-blind, placebo-controlled design. Before treatment and 10-12 months later the following parameters were checked: ECP and tryptase in sputum and nasal secretion, serum and nasal mite-specific IgE (sIgE), allergen-specific nasal challenge test (sNCT), nasal symptoms and tryptase after sNCT. Results: Nasal tryptase and nasal IgE in basal conditions were unchanged in treated children but significantly increased in untreated children (P = 0.0156 and P = 0.0313, respectively). The threshold for sNCT was unchanged in both groups of children, but the symptom score after sNCT was unchanged in the placebo group and significantly decreased in the active group (P = 0.0084). The nasal tryptase after sNCT was unchanged in the active group and significantly increased in the placebo group (P = 0.0218). Intergroup comparison showed a significant difference in oral tryptase and nasal tryptase after sNCT in favour of the active group. Conclusions: These interim results after only 1 year of treatment show that SLIT in children monosensitized to HDMs is able to avoid the spontaneous increase in both nasal sIgE antibodies and in local allergic inflammation in basal conditions. These outcomes are confirmed and supported by the decrease of symptoms in the active group combined with the increase of nasal tryptase only in the control group in both cases after sNCT.","DOI":"10.1034/j.1398-9995.2003.00193.x","ISSN":"0105-4538","shortTitle":"Effects on inflammation parameters of a double-blind, placebo controlled one-year course of SLIT in children monosensitized to mites","author":[{"literal":"F. Marcucci"},{"literal":"L. Sensi"},{"literal":"F. Frati"},{"literal":"R. Bernardini"},{"literal":"E. Novembre"},{"literal":"A. Barbato"},{"literal":"S. Pecora"}],"issued":{"date-parts":[["0000",7]]}}},{"id":118,"uris":["http://zotero.org/users/local/rNdLYwBI/items/7PKVKJ58"],"uri":["http://zotero.org/users/local/rNdLYwBI/items/7PKVKJ58"],"itemData":{"id":118,"type":"article-journal","title":"Clinical efficacy and safety of preseasonal sublingual immunotherapy with grass pollen carbamylated allergoid in rhinitic patients. A double-blind, placebo-controlled study","container-title":"Allergologia et Immunopathologia","page":"194-8","volume":"34","issue":"5","source":"Ovid Technologies","archive":"MEDLINE","archive_location":"17064648","abstract":"BACKGROUND: The aim of this study was to confirm the clinical efficacy and safety of a preseasonal sublingual immunotherapy (SLIT) in a group of allergic patients with seasonal rhinoconjunctivitis with or without mild intermittent or mild persistent asthma. The immunotherapy was administered through the oral mucosa with a monomeric carbamylated allergoid (allergoid SLIT) for grass pollens. A secondary endpoint was to evaluate the effect of the allergoid SLIT on nasal reactivity. METHODS AND RESULTS: A single-center, randomized, double-blind, placebo-controlled study was performed. Patients were selected and randomly allocated to two groups: one group received active treatment (allergoid SLIT) for 2 years and the other received placebo. Both groups received the necessary drug treatment throughout the trial. Thirty-three outpatients (20 men and 13 women, mean age: 30 years; range: 19-43) attending our center were enrolled in the study. Symptoms and medications were scored on diary cards during the pollen season. An allergen nasal challenge was performed at baseline and after 2 years of SLIT to evaluate nasal reactivity. Because the clinical scores were non-normally distributed, the Mann-Whitney and the Chi-square tests for intergroup comparisons and the Wilcoxon test for intragroup comparisons were used. The results were evaluated after 1 and 2 years of treatment. Between the first and second years of treatment, no changes in the scores for the placebo group were found, while for the active vaccine group significant decreases were found in rhinorrhea (p &lt; 0.03), sneezing (p &lt; 0.03), and conjunctivitis (p &lt; 0.02). Symptom scores after nasal challenge decreased (p &lt; 0.03) after 2 years' treatment. Nasal steroid use significantly decreased in the active treatment group during May and June in both the years of treatment (p &lt; 0.02). Only two mild local adverse events were reported in the active group and none was reported in the placebo group. CONCLUSIONS: The results of this study show that the allergoid SLIT is safe and effective in decreasing symptom scores and drug use in rhinitic patients allergic to grass pollen.","ISSN":"0301-0546","shortTitle":"Clinical efficacy and safety of preseasonal sublingual immunotherapy with grass pollen carbamylated allergoid in rhinitic patients. A double-blind, placebo-controlled study","journalAbbreviation":"Allergol Immunopathol (Madr)","language":"English","author":[{"literal":"A. G. Palma-Carlos"},{"literal":"A. S. Santos"},{"literal":"M. Branco-Ferreira"},{"literal":"A. L. Pregal"},{"literal":"M. L. Palma-Carlos"},{"literal":"M. E. Bruno"},{"literal":"P. Falagiani"},{"literal":"G. Riva"}],"issued":{"date-parts":[["0000",9]]}}},{"id":180,"uris":["http://zotero.org/users/local/rNdLYwBI/items/MR5EQZAW"],"uri":["http://zotero.org/users/local/rNdLYwBI/items/MR5EQZAW"],"itemData":{"id":180,"type":"article-journal","title":"Clinical and immunologic effects of a rush sublingual immunotherapy to Parietaria species: A double-blind, placebo-controlled trial","container-title":"Journal of Allergy &amp; Clinical Immunology","page":"964-8","volume":"104","issue":"5","source":"Ovid Technologies","archive":"MEDLINE","archive_location":"10550740","abstract":"BACKGROUND: The local (noninjection) routes of immunotherapy are presently regarded as viable therapeutic options for respiratory allergy, and their mechanisms of action are currently undergoing investigation. OBJECTIVE: We evaluated the clinical efficacy of a preseasonal rush sublingual-swallow immunotherapy and its effects on allergic inflammation in patients with seasonal rhinoconjunctivitis caused by Parietaria species. METHODS: Thirty patients with Parietaria species-induced rhinoconjunctivitis (13 with mild intermittent asthma) were randomly assigned sublingual-swallow immunotherapy or placebo in a rush preseasonal course. We assessed the seasonal symptom-drug intake score by diary card and the inflammatory infiltration and the intercellular adhesion molecule 1 expression on nasal epithelium after specific allergenic challenge before and after treatment. RESULTS: The investigated immunotherapy was well tolerated, and no side effects were recorded. A significant reduction of the symptom score (P =.016) and drug intake score (P =. 008) after immunotherapy was observed only in the active group. A decrease of the cumulative score was observed also in the placebo group (P =.046), but the significance was clearly higher (P =.006) in the active group. In the active group a reduction of neutrophils (P =.001), eosinophils (P =.01), and intercellular adhesion molecule 1 expression (P =.04) after specific nasal challenge was also detected. CONCLUSION: The present results suggest that this sublingual-swallow immunotherapy administered through a rush schedule is clinically effective and safe and that it decreases the immune-mediated inflammatory responses to the allergen.","ISSN":"0091-6749","shortTitle":"Clinical and immunologic effects of a rush sublingual immunotherapy to Parietaria species: A double-blind, placebo-controlled trial","journalAbbreviation":"J Allergy Clin Immunol","language":"English","author":[{"literal":"G. Passalacqua"},{"literal":"M. Albano"},{"literal":"A. Riccio"},{"literal":"L. Fregonese"},{"literal":"P. Puccinelli"},{"literal":"S. Parmiani"},{"literal":"G. W. Canonica"}],"issued":{"date-parts":[["0000",11]]}}},{"id":270,"uris":["http://zotero.org/users/local/rNdLYwBI/items/DCNKP3P9"],"uri":["http://zotero.org/users/local/rNdLYwBI/items/DCNKP3P9"],"itemData":{"id":270,"type":"article-journal","title":"A prospective, randomized, double-blind, placebo-controlled multi-centre study on the efficacy and safety of sublingual immunotherapy (SLIT) in children with seasonal allergic rhino-conjuctivitis to grass pollen.","abstract":"Background:  Especially in childhood, sublingual immunotherapy (SLIT) could offer advantages over subcutaneous therapy. However, limited data on its efficacy is available.\n\nMethods:  In four German centres 97 children (age 3–14 years) with allergic rhinoconjunctivitis to grass pollen were enrolled in a prospective, double-blind trial comparing SLIT (Pangramin SLIT®; ALK-SCHERAX, 0.5 μg major allergens, three times per week, 32 months) with placebo. Primary endpoint was a multiple symptom-medication score for changes in seasonal diary entries between the first and third year of the study (SLIT n = 39; placebo n = 38).\n\nResults:  The multiple symptom-medication score was significantly reduced by SLIT to 77.3% of the placebo group (P = 0.0498). The subsequent analysis of the single endpoints did not reveal significant differences for symptom scores in favour of SLIT (85.1% of placebo group; P = 0.22). However, the medication score improved significantly (67.1% of placebo group; P = 0.0025). Furthermore, secondary endpoints assessing in vivo immune responses did not differ significantly between the groups. However, retrospective analysis showed some inhomogeneity for clinical and in vitro parameters at the beginning of the study. Allergic side effects with possible relation to the study drug were reported in both groups (SLIT 49%, placebo 27%, P = 0.026).\n\nConclusion:  Our study indicates that SLIT had a positive effect on the reduction of a multiple symptom-medication score, mainly by significantly reducing rescue medication use, but had no significant effect on symptoms alone in children with rhinoconjunctivitis to grass pollen compared with a placebo.","author":[{"literal":"Rolinck-Werninghaus C"},{"literal":"Wolf H"},{"literal":"Liebke C"},{"literal":"Baars JC"},{"literal":"Lange J"},{"literal":"Kopp MV."}]}},{"id":198,"uris":["http://zotero.org/users/local/rNdLYwBI/items/45QMVFBX"],"uri":["http://zotero.org/users/local/rNdLYwBI/items/45QMVFBX"],"itemData":{"id":198,"type":"article-journal","title":"Efficacy of sublingual immunotherapy in patients with rhinitis and asthma due to house dust mite. A double-blind study","container-title":"Allergologia et Immunopathologia","page":"277-84","volume":"18","issue":"5","source":"Ovid Technologies","archive":"MEDLINE","archive_location":"2097894","abstract":"Fifty eight patients under 12 years of age, positive to mites (Dermatophagoides pteronyssinus and D. farinae) according to prick, \"in vitro\" specific IgE and challenge tests, suffering from asthma and rhinitis, were randomly assigned on a double blind basis to receive per os either a biologically standardized extract of mites (active therapy TA = 30 patients) or a saline buffered solution (placebo = 28 patients). Patients took sublingually increasing doses of the solution, followed by maintenance therapy consisting of 15 drops 3 times a week. The results of the trial were assessed after 12 an 18 months, according to the following parameters: symptom scores recorded in diary cards, total and specific IgE levels, total IgG level, IgG1 and IgG4 levels, lymphocytes underpopulations, nasal challenge test, side effects. During the first 18 months, the patients on active therapy had significantly lower scores (p less than 0.001) and clear variations of rhinomanometric parameters (p less than 0.01); IgG also significantly increased. After 12 months, bronchial specific and specific challenge tests showed significantly higher threshold values in comparison to initial values (p less than 0.05). No statistically significative variation was registered in the placebo group.","ISSN":"0301-0546","shortTitle":"Efficacy of sublingual immunotherapy in patients with rhinitis and asthma due to house dust mite. A double-blind study","journalAbbreviation":"Allergol Immunopathol (Madr)","language":"English","author":[{"literal":"M. G. Tari"},{"literal":"M. Mancino"},{"literal":"G. Monti"}],"issued":{"date-parts":[["0000",9]]}}}],"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84,86,87,92,93,122,128,136,139,146,150)</w:t>
      </w:r>
      <w:r w:rsidRPr="00ED08BA">
        <w:rPr>
          <w:rFonts w:ascii="Garamond" w:hAnsi="Garamond"/>
          <w:sz w:val="22"/>
          <w:szCs w:val="22"/>
        </w:rPr>
        <w:fldChar w:fldCharType="end"/>
      </w:r>
      <w:r w:rsidRPr="00ED08BA">
        <w:rPr>
          <w:rFonts w:ascii="Garamond" w:hAnsi="Garamond"/>
          <w:sz w:val="22"/>
          <w:szCs w:val="22"/>
        </w:rPr>
        <w:t xml:space="preserve">. </w:t>
      </w:r>
    </w:p>
    <w:p w14:paraId="360F5CD9" w14:textId="77777777" w:rsidR="00D20980" w:rsidRPr="00ED08BA" w:rsidRDefault="00D20980" w:rsidP="00D20980">
      <w:pPr>
        <w:spacing w:line="360" w:lineRule="auto"/>
        <w:jc w:val="both"/>
        <w:rPr>
          <w:rFonts w:ascii="Garamond" w:hAnsi="Garamond"/>
          <w:b/>
          <w:sz w:val="22"/>
          <w:szCs w:val="22"/>
        </w:rPr>
      </w:pPr>
    </w:p>
    <w:p w14:paraId="0669C2F5" w14:textId="77777777" w:rsidR="00D20980" w:rsidRPr="00ED08BA" w:rsidRDefault="00D20980" w:rsidP="00D20980">
      <w:pPr>
        <w:spacing w:line="360" w:lineRule="auto"/>
        <w:jc w:val="both"/>
        <w:outlineLvl w:val="0"/>
        <w:rPr>
          <w:rFonts w:ascii="Garamond" w:hAnsi="Garamond"/>
          <w:i/>
          <w:sz w:val="22"/>
          <w:szCs w:val="22"/>
        </w:rPr>
      </w:pPr>
      <w:r w:rsidRPr="00ED08BA">
        <w:rPr>
          <w:rFonts w:ascii="Garamond" w:hAnsi="Garamond"/>
          <w:i/>
          <w:sz w:val="22"/>
          <w:szCs w:val="22"/>
        </w:rPr>
        <w:t xml:space="preserve">SCIT trials </w:t>
      </w:r>
    </w:p>
    <w:p w14:paraId="2268E77B" w14:textId="77777777" w:rsidR="00D20980" w:rsidRPr="00ED08BA" w:rsidRDefault="00D20980" w:rsidP="00D20980">
      <w:pPr>
        <w:spacing w:line="360" w:lineRule="auto"/>
        <w:jc w:val="both"/>
        <w:rPr>
          <w:rFonts w:ascii="Garamond" w:hAnsi="Garamond"/>
          <w:sz w:val="22"/>
          <w:szCs w:val="22"/>
          <w:lang w:val="it-IT"/>
        </w:rPr>
      </w:pPr>
      <w:r w:rsidRPr="00ED08BA">
        <w:rPr>
          <w:rFonts w:ascii="Garamond" w:hAnsi="Garamond"/>
          <w:sz w:val="22"/>
          <w:szCs w:val="22"/>
        </w:rPr>
        <w:t xml:space="preserve">Of the 15 SCIT studies, eight showed a significant improvement in the SCIT group compared to placebo </w:t>
      </w:r>
      <w:r w:rsidRPr="00ED08BA">
        <w:rPr>
          <w:rFonts w:ascii="Garamond" w:hAnsi="Garamond"/>
          <w:sz w:val="22"/>
          <w:szCs w:val="22"/>
        </w:rPr>
        <w:fldChar w:fldCharType="begin"/>
      </w:r>
      <w:r>
        <w:rPr>
          <w:rFonts w:ascii="Garamond" w:hAnsi="Garamond"/>
          <w:sz w:val="22"/>
          <w:szCs w:val="22"/>
        </w:rPr>
        <w:instrText xml:space="preserve"> ADDIN ZOTERO_ITEM CSL_CITATION {"citationID":"gr336641i","properties":{"formattedCitation":"(24,27,29,37,43,52,58,75)","plainCitation":"(24,27,29,37,43,52,58,75)"},"citationItems":[{"id":208,"uris":["http://zotero.org/users/local/rNdLYwBI/items/EEMVKJTC"],"uri":["http://zotero.org/users/local/rNdLYwBI/items/EEMVKJTC"],"itemData":{"id":208,"type":"article-journal","title":"Double-blind, placebo-controlled immunotherapy with mixed grass-pollen allergoids. I. Rush immunotherapy with allergoids and standardized orchard grass-pollen extract","container-title":"Journal of Allergy &amp; Clinical Immunology","page":"591-8","volume":"80","issue":"4","source":"Ovid Technologies","archive":"MEDLINE","archive_location":"3668124","abstract":"Forty-five grass pollen-allergic patients were randomly assigned to three groups according to their skin test and RAST sensitivities and the severity of seasonal rhinitis. Eleven patients were treated with placebo (group 1), 19 patients (group 2) were treated with a six-mixed grass-pollen allergoid prepared by mild formalinization with a two-step procedure, and 15 other patients were treated with a standardized orchard grass-pollen extract (group 3). Because of a different immunotherapy schedule, only patients placed in groups 1 and 2 received the extracts in a double-blind fashion. Rush immunotherapy was performed in 3 to 6 days, and the maintenance dose was subsequently administered weekly for 4 weeks and every 2 weeks until the end of the grass-pollen season. During the season, a coseasonal treatment was administered. Systemic reactions occurred during the rush protocol in 36.8% of patients treated with allergoid and 20% of patients who received the standardized extract. Only patients treated with allergoid had systemic reactions during maintenance dose. The reactions observed with the standardized extract were more severe. Total doses of allergoid ranged from 2350 to 13,500 protein nitrogen units. Symptoms and medication scores during the peak of the season were analyzed. Patients treated with the standardized allergen had a significant reduction of the number of days of symptoms during the month of June (9.5 +/- 6.7 days; p less than 0.005) and of medication scores (1.3 +/- 1.4; p less than 0.01) compared to patients receiving placebo (19.4 +/- 8.1 days; medication score, 2.8 +/- 2.1).(ABSTRACT TRUNCATED AT 250 WORDS)","ISSN":"0091-6749","shortTitle":"Double-blind, placebo-controlled immunotherapy with mixed grass-pollen allergoids. I. Rush immunotherapy with allergoids and standardized orchard grass-pollen extract","journalAbbreviation":"J Allergy Clin Immunol","language":"English","author":[{"literal":"J. Bousquet"},{"literal":"A. Hejjaoui"},{"literal":"W. Skassa-Brociek"},{"literal":"B. Guerin"},{"literal":"H. J. Maasch"},{"literal":"H. Dhivert"},{"literal":"F. B. Michel"}],"issued":{"date-parts":[["0000",10]]}}},{"id":258,"uris":["http://zotero.org/users/local/rNdLYwBI/items/M3UQGF58"],"uri":["http://zotero.org/users/local/rNdLYwBI/items/M3UQGF58"],"itemData":{"id":258,"type":"article-journal","title":"Differences in clinical and immunologic reactivity of patients allergic to grass poflens and to multiple-pollen species  II. Efficacy of a double-blind, placebo-controlled, specific immunotherapy with standardized extracts","abstract":"The IgE response of patients only allergic to grass pollens differs from response of patients allergic to multiple-pollen species. The IgE immunoblots to orchard-grass pollens confirmed that polysensitized patients had more proteins revealed than patients only allergic to grass pollens. To determine if both groups of patients present a different response toward specific immunotherapy (IT), a double-blind, placebo-controlled study was performed in 70 patients. Patients receiving the active treatment had a rush IT with either a standardized orchard grass-pollen extract or with a standardized mixed-pollen extract prepared, depending on the sensitivity of the patients. The maintenance dose was defined as that dose effective in grass-pollen IT in previous experiments. The same equipotent maintenance dose was administered for all pollen species. Symptom-medication scores during the pollen season and nasal challenge with orchard grass-pollen grains demonstrated that grass pollen-allergic patients had a significantly improved efficacy by comparison to placebo treatment, whereas polysensitized patients had a nonsignificant improvement. Serum grass-pollen IgG was significantly increased after IT in both treated groups. This study demonstrate that the response toward specific IT differs in patients only allergic to grass pollens by comparison to polysensitized patients.","author":[{"literal":"J. Bousquet"},{"literal":"MD"},{"literal":"PhD"},{"literal":"* W. M. Becker"},{"literal":"PhD"},{"literal":"** A. Hejjaoui"},{"literal":"MD"},{"literal":"* I. Chanal"},{"literal":"MD"},{"literal":"* B. Lebel"},{"literal":"PhD"},{"literal":"*** H. Dhivert"},{"literal":"MD"},{"literal":"* and F. 6. Michel"},{"literal":"MD* Montpellier"}]}},{"id":257,"uris":["http://zotero.org/users/local/rNdLYwBI/items/9ESE9MGI"],"uri":["http://zotero.org/users/local/rNdLYwBI/items/9ESE9MGI"],"itemData":{"id":257,"type":"article-journal","title":"Allergic rhinitis to ragweed pollen  I. Reassessment of the effects of imrnunotherapy cellular and hurnoral responses","abstract":"This work presents a double-blind, placebo-controlled study of 27 patients with allergic rhinitis to ragweed who received preseasonal desensitization immunotherapy [IT] with alum-precipitated aqueous ragweed extracts. We reassessed the following parameters in relation to clinical responses: clinical scores, nasal reactivity to a provocative dose of ragweed causing a 75% fall in airflow rate (PD75), ragweed IgE and IgG, and ragweed-induced basophil histamine release (BHR). First, the nasal PD75 correlated with the severity of nasal symptoms (p less than 0.05). Second, we confirmed a significant symptomatic improvement in the IT-treated group either by clinical scores (p less than 0.05) or the prevention of the seasonal fall of the PD75 (p less than 0.005). Also, IT reduced the seasonal rise of IgE (p less than 0.02) and induced an increase in IgG (p less than 0.01) and a decrease in BHR (p less than 0.03). There was a significant correlation between IgE and BHR (r = 0.80; p less than 0.01). After selecting out the effects of IgE, the BHR was still higher in the placebo-treated group than in the IT-treated group (p less than 0.02), suggesting the involvement of other modulating factors. Symptomatic improvement after IT correlated only with the summation of both IgE and BHR (PD75; r = 0.64; p less than 0.005). This observation suggests that the severity of clinical symptoms is determined by several interacting factors and not by the antibody response alone.","author":[{"literal":"Chantal Brunet"},{"literal":"BSc"},{"literal":"Pierre-Michel B6dard"},{"literal":"MD"},{"literal":"Aubert Lavoie"},{"literal":"MD"},{"literal":"Marie Jobin"},{"literal":"BSc"},{"literal":"and Jacques Hebert"},{"literal":"MD"}]}},{"id":130,"uris":["http://zotero.org/users/local/rNdLYwBI/items/PEKZC996"],"uri":["http://zotero.org/users/local/rNdLYwBI/items/PEKZC996"],"itemData":{"id":130,"type":"article-journal","title":"Clinical effects of specific immunotherapy: a two-year double-blind, placebo-controlled study with a one year follow-up","container-title":"Makedonska Akademija na Naukite i Umetnostite Oddelenie Za Bioloshki i Meditsinski Nauki Prilozi","page":"113-29","volume":"26","issue":"2","source":"Ovid Technologies","archive":"MEDLINE","archive_location":"16400234","abstract":"BACKGROUND: A new depot allergoid of house dust mite (Dermatophagoides pteronyssinus - D.pt) has been created in line with the principles and methodology established in the successful development of pollen allergoids. A two-year double-blind placebo-controlled clinical trial, with one further follow-up year of active treatment, has been conducted to assess clinical efficacy and tolerance. METHODS: 40 patients (20 verum and 20 placebo) with IgE-mediated mite allergy and a history of moderate to severe perennial symptoms of rhinoconjunctivitis with or without asthma participated in a 2-year randomized, double-blind, placebo-controlled trial. Actively treated patients were included in a follow-up year. Active treatment was performed with an aluminium hydroxide adsorbed house dust mite allergoid. Parameters for baseline data and clinical efficacy: nasal challenge, quantitative skin prick testing, Visual Analog Scale (VAS), patients' diaries, physician's assessment of patients? health condition, symptoms and use of anti-allergic medication as well as adverse reactions and changes in specific IgG4 and IgE antibodies. RESULTS: The trial detected superiority (p &lt; 0.05) of mite depot allergoid versus placebo with regard to VAS and symptom intensity sum score in patients who needed anti-allergic medication in the baseline period. Significant differences (p &lt; 0.05) between verum and placebo groups were also seen for patients' reactivities to nasal challenges and prick tests with allergen. The blinded assessment by the physician documented a significant difference (p &lt; 0.05) between the groups in favour of active treatment. After reaching the maximum dose as well as after 12 and 24 months, specific IgG4 antibody concentrations were significantly elevated in the verum group (p &lt; 0.05) by comparison with placebo. Local reactions were less frequent in the verum group and no systemic adverse reactions occurred. A third year of active treatment resulted in further improvement and documented the advantage of booster therapy to stabilize the clinical success. CONCLUSION: Specific immunotherapy with a mite depot allergoid induced significant clinical improvements versus placebo. Safety was assessed as excellent, and no systemic adverse reactions occurred.","ISSN":"0351-3254","shortTitle":"Clinical effects of specific immunotherapy: a two-year double-blind, placebo-controlled study with a one year follow-up","journalAbbreviation":"Pril","language":"English","author":[{"literal":"D. Dokic"},{"literal":"J. Schnitker"},{"literal":"A. Narkus"},{"literal":"O. Cromwell"},{"literal":"E. Frank"}],"issued":{"date-parts":[["0000",12]]}}},{"id":204,"uris":["http://zotero.org/users/local/rNdLYwBI/items/WUXT39N5"],"uri":["http://zotero.org/users/local/rNdLYwBI/items/WUXT39N5"],"itemData":{"id":204,"type":"article-journal","title":"Effective hyposensitization in allergic rhinitis using a potent partially purified extract of house dust mite","container-title":"Clinical Allergy","page":"501-8","volume":"18","issue":"5","source":"Ovid Technologies","archive":"MEDLINE","archive_location":"3069238","abstract":"Thirty-eight adults with allergic rhinitis have been treated with a new partially purified extract of house dust mite (Dermatophagoides pteronyssinus) in a double-blind placebo-controlled trial. Patients were randomized to active (Pharmalgen, D. pteronyssinus) and placebo (histamine) treatment by sensitivity to D. pteronyssinus on nasal challenge. In the actively treated group nasal symptoms, assessed by visual analogue score, improved (P less than 0.01), sensitivity on nasal challenge with allergen was reduced (P less than 0.05) and weal size on skin-prick test with allergen was reduced (P less than 0.01), compared with the placebo group. These results occurred after 3 months of treatment. Reduction in target organ sensitivity occurred, while the serum level of D. pteronyssinus IgE rose in the active group from 14.2 to 22.5 PRU/ml (geometric mean) but did not change significantly in the placebo group. As anticipated, because of the treatment schedule used, a number of generalized allergic reactions were induced by injections, but all responded promptly and easily to treatment. These results suggest this is an effective form of therapy, which now offers us the opportunity to study the immunological mechanisms of hyposensitization and to devise a modified schedule causing fewer reactions.","ISSN":"0009-9090","shortTitle":"Effective hyposensitization in allergic rhinitis using a potent partially purified extract of house dust mite","journalAbbreviation":"Clin Allergy","language":"English","author":[{"literal":"P. W. Ewan"},{"literal":"M. M. Alexander"},{"literal":"C. Snape"},{"literal":"P. W. Ind"},{"literal":"B. Agrell"},{"literal":"S. Dreborg"}],"issued":{"date-parts":[["0000",9]]}}},{"id":251,"uris":["http://zotero.org/users/local/rNdLYwBI/items/FE879U37"],"uri":["http://zotero.org/users/local/rNdLYwBI/items/FE879U37"],"itemData":{"id":251,"type":"article-journal","title":"Effects of immunotherapy on the early, late, and rechallenge nasal reaction to provocation with allergen: Changes in inflammatory mediators and cells","abstract":"We investigated the effects of immunotherapy (IT) on the early (ER), late (LPR), and rechallenge reactions (RCRs) to nasal challenge with antigen as well as on the cutaneous ER and LPR to intradermal skin challenge. Our expectation was that IT would have a preferential effect on the LPR, and our aim was to understand the mechanism. Twenty-one ragweed hay fever-sensitive subjects were treated with a moderate dose of antigen extract (maintenance dose of 1.94 micrograms of antigen E (Amb a I)) during a period of 8 months (total dose equivalent to 24 micrograms of antigen E), and 20 matched subjects received placebo injections in a double-blind manner. Both groups underwent identical nasal challenges and intradermal skin tests with ragweed-antigen extract both before (1985) and during (1986) IT. Symptom and medication diaries, recorded during seasonal exposure, and changes in specific serum IgE and IgG antibodies confirmed the efficacy of the administered IT dose. Between-group analysis revealed that IT significantly reduced the levels of histamine, TAME-esterase activity, and kinins, as well as symptoms of rhinorrhea and congestion generated during the ER to nasal challenge. Within-group paired analysis demonstrated ER, LPR, and RCR mediators and symptoms also to be reduced by IT. Surprisingly, the placebo-treated group demonstrated an increase in the ER. There was no decrease of the LPR without an antecedent decrease of the ER. IT did not clearly change the late cellular inflammatory response. In the case of skin challenge, IT significantly reduced the cutaneous ER. The reduction of the cutaneous LPR was more pronounced. We speculate that moderate-dose IT ameliorates seasonal symptoms of allergic rhinitis by reducing the ER, LPR, and RCR to antigen challenge but does not preferentially reduce the nasal LPR.","author":[{"literal":"Othon Iliopoulos"},{"literal":"MD"},{"literal":"David Proud"},{"literal":"PhD"},{"literal":"N. Franklin Adkinson"},{"literal":"Jr."},{"literal":"MD"},{"literal":"Peter S. Creticos"},{"literal":"MD"},{"literal":"Philip S. Norman"},{"literal":"MD"},{"literal":"Anne Kagey-Sobotka"},{"literal":"PhD"},{"literal":"Lawrence M. Lichtenstein"},{"literal":"MD"},{"literal":"* and Robert M. Naclerio"},{"literal":"MD"}]}},{"id":72,"uris":["http://zotero.org/users/local/rNdLYwBI/items/96ZXW5Q8"],"uri":["http://zotero.org/users/local/rNdLYwBI/items/96ZXW5Q8"],"itemData":{"id":72,"type":"article-journal","title":"Efficacy and safety of immunotherapy for allergies to Alternaria alternata in children","container-title":"Journal of Allergy &amp; Clinical Immunology","page":"502-508.e1-6","volume":"127","issue":"2","source":"Ovid Technologies","archive":"MEDLINE","archive_location":"21281874","abstract":"BACKGROUND: The safety and efficacy of specific immunotherapy for mold allergy are not known in children and adolescents. OBJECTIVE: We evaluated the efficacy and safety of specific immunotherapy with a standardized allergen extract in a randomized, double-blind, placebo-controlled, 3-year prospective study of patients who were allergic to only Alternaria alternata. METHODS: Fifty children and adolescents (25 girls; 5-18 years of age) with A alternata-induced seasonal allergic rhinoconjunctivitis and/or bronchial asthma were randomly assigned to groups given treatment (Novo-Helisen Depot, A alternata 100%) or placebo. The primary end point was the combined symptom medication score. Secondary end points included safety, quality of life, and sensitivity to allergen-specific nasal challenge. RESULTS: Forty-five children completed the 3-year study. Although there was no significant change in year 1, the combined symptom medication score decreased in years 2 and 3 of the study (by 38.7% and 63.5%, respectively; P &lt; .001 for each). The reduction in symptoms was associated with a significant improvement in quality of life (P &lt; .05) and decrease in sensitivity after allergen-specific nasal challenge. Side effects were observed in 7 patients; the most common (edema at the site of injection) occurred after 11 injections. CONCLUSIONS: Allergen-specific immunotherapy with standardized A alternata extract reduces symptoms of asthma and rhinoconjunctivitis in children and adolescents without serious side effects.Copyright © 2011 American Academy of Allergy, Asthma &amp; Immunology. Published by Mosby, Inc. All rights reserved.","DOI":"10.1016/j.jaci.2010.11.036","ISSN":"1097-6825","shortTitle":"Efficacy and safety of immunotherapy for allergies to Alternaria alternata in children","journalAbbreviation":"J Allergy Clin Immunol","language":"English","author":[{"literal":"P. Kuna"},{"literal":"J. Kaczmarek"},{"literal":"M. Kupczyk"}],"issued":{"date-parts":[["0000",2]]}}},{"id":192,"uris":["http://zotero.org/users/local/rNdLYwBI/items/BHXDQZIU"],"uri":["http://zotero.org/users/local/rNdLYwBI/items/BHXDQZIU"],"itemData":{"id":192,"type":"article-journal","title":"Immunotherapy with an alum-adsorbed Parietaria-pollen allergoid: a 2-year, double-blind, placebo-controlled study","container-title":"Allergy","page":"65-74","volume":"52","issue":"1","source":"Ovid Technologies","archive":"MEDLINE","archive_location":"9062631","abstract":"A double-blind, placebo-controlled study was performed in order to confirm the safety, suitability, and efficacy of an alum-adsorbed Parietaria judaica-pollen allergoid, Allergovit, for allergen-specific immunotherapy. Parietaria pollen is an important cause of pollinosis, particularly in the Mediterranean zone, where it may be encountered for up to 8-9 months of the year. It is an aggressive allergen, and the doses tolerated during immunotherapy are less than those achieved with grass pollen. This factor increases the desirability of using therapeutic preparations with minimal IgE-binding activity, such as allergoids, in order to reduce the risk of side-effects and enable patients to tolerate a higher dose of allergen, thereby increasing the chances of successful specific immunotherapy. Forty patients with rhinitis and/or asthma were allocated at random to active- or placebo-treatment groups at the beginning of the study. All patients received the active preparation during the second year of the study. Immunotherapy was well tolerated by all patients and the incidence of side-effects was low. Treatment resulted in significant reductions in specific cutaneous reactivity and increases in nasal tolerance. A progressive improvement in nasal inspiratory peak flow in association with the immunotherapy indicated a reduction in nasal inflammation. These objective assessments of efficacy endorsed the results from the patients' diary cards, which indicated significant improvements in symptoms and reductions in the use of medication. The immunologic activity of the therapeutic preparation was demonstrated by the induction of a significant specific-IgG antibody response, with increases in IgG4 during the second year of treatment. We conclude that the safety and efficacy of immunotherapy with the Parietaria allergoid make it suitable for consideration in the treatment of patients with Parietaria-pollen-induced rhinitis or asthma.","ISSN":"0105-4538","shortTitle":"Immunotherapy with an alum-adsorbed Parietaria-pollen allergoid: a 2-year, double-blind, placebo-controlled study","journalAbbreviation":"Allergy","language":"English","author":[{"literal":"M. G. Tari"},{"literal":"M. Mancino"},{"literal":"E. Ghezzi"},{"literal":"E. Frank"},{"literal":"O. Cromwell"}],"issued":{"date-parts":[["0000",1]]}}}],"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24,27,29,37,43,52,58,75)</w:t>
      </w:r>
      <w:r w:rsidRPr="00ED08BA">
        <w:rPr>
          <w:rFonts w:ascii="Garamond" w:hAnsi="Garamond"/>
          <w:sz w:val="22"/>
          <w:szCs w:val="22"/>
        </w:rPr>
        <w:fldChar w:fldCharType="end"/>
      </w:r>
      <w:r w:rsidRPr="00ED08BA">
        <w:rPr>
          <w:rFonts w:ascii="Garamond" w:hAnsi="Garamond"/>
          <w:sz w:val="22"/>
          <w:szCs w:val="22"/>
        </w:rPr>
        <w:t xml:space="preserve"> and four showed no significant difference between the active and control groups. </w:t>
      </w:r>
      <w:r w:rsidRPr="00ED08BA">
        <w:rPr>
          <w:rFonts w:ascii="Garamond" w:hAnsi="Garamond"/>
          <w:sz w:val="22"/>
          <w:szCs w:val="22"/>
        </w:rPr>
        <w:fldChar w:fldCharType="begin"/>
      </w:r>
      <w:r>
        <w:rPr>
          <w:rFonts w:ascii="Garamond" w:hAnsi="Garamond"/>
          <w:sz w:val="22"/>
          <w:szCs w:val="22"/>
        </w:rPr>
        <w:instrText xml:space="preserve"> ADDIN ZOTERO_ITEM CSL_CITATION {"citationID":"lhb8c8dm3","properties":{"formattedCitation":"(23,33,57,59)","plainCitation":"(23,33,57,59)"},"citationItems":[{"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228,"uris":["http://zotero.org/users/local/rNdLYwBI/items/F2I9CPJ5"],"uri":["http://zotero.org/users/local/rNdLYwBI/items/F2I9CPJ5"],"itemData":{"id":228,"type":"article-journal","title":"Immunotherapy with an aluminum hydroxide-adsorbed Juniperus ashei foreign pollen extract in seasonal indigenous cypress pollen rhinoconjunctivitis. A double-blind, placebo-controlled study","container-title":"International archives of allergy and immunology","page":"83-91","volume":"143","issue":"2","archive_location":"CN-00586565","abstract":"BACKGROUND: The efficacy of standardized Juniperus ashei extract was assessed in patients with allergic rhinoconjunctivitis due to European cypress pollens. METHODS: Forty adults with European cypress-allergic rhinoconjunctivitis were randomized to receive immunotherapy or a matched placebo. Specific immunotherapy was performed with a standardized, aluminum hydroxide-adsorbed J. ashei extract with a potency of 100 IR (arbitrary index of reactivity) containing 54 microg of Jun a 1/ml (Alustal, Stallergenes, France). Subcutaneous injections started in October 2000. The maintenance dose was 0.30 ml of the 100-IR concentration per month. Rhinitis and conjunctivitis symptoms were rated according to a 4-point score. RESULTS: Seventeen patients from the treated group and 15 patients from the placebo group completed year 2001; 14 in each group completed year 2002. A statistically significant improvement (41%, p &lt; 0.02) in the conjunctivitis symptom score was observed in actively treated patients compared to the placebo group at the peak of the 2001 pollen season. Improvement in rhinitis (17%) was not significant. This significant improvement was greater at the peak of the 2002 pollen season (63%, p &lt; 0.01). CONCLUSIONS: This study therefore indirectly validates the concept of treatment by major allergen because J. ashei is absent from the region in which this study was conducted.","DOI":"10.1159/000098656","shortTitle":"Immunotherapy with an aluminum hydroxide-adsorbed Juniperus ashei foreign pollen extract in seasonal indigenous cypress pollen rhinoconjunctivitis. A double-blind, placebo-controlled study","author":[{"literal":"D. Charpin"},{"literal":"M. Gouitaa"},{"literal":"M. Dron-Gonzalvez"},{"literal":"M. F. Fardeau"},{"literal":"Y. P. Massabie-Bouchat"},{"literal":"B. Hugues"},{"literal":"C. Fabre"},{"literal":"S. Vivinus"},{"literal":"H. Pegliasco"},{"literal":"C. André"}],"issued":{"date-parts":[["2007"]]}}},{"id":14,"uris":["http://zotero.org/users/local/rNdLYwBI/items/VVCXH8WX"],"uri":["http://zotero.org/users/local/rNdLYwBI/items/VVCXH8WX"],"itemData":{"id":14,"type":"article-journal","title":"A high polymerized grass pollen extract is efficacious and safe in a randomized double-blind, placebo-controlled study using a novel up-dosing cluster-protocol","container-title":"Allergy","page":"1629-38","volume":"69","issue":"12","source":"Ovid Technologies","archive":"MEDLINE","archive_location":"25130503","abstract":"BACKGROUND: Cluster immunotherapy represents an interesting alternative to conventional up-dosing schedules because it allows achieving the maintenance dose within a shorter time interval. In this study, the efficacy and safety of cluster immunotherapy with a high polymerized allergen extract of a grass/rye pollen mixture have been evaluated in a randomized, double-blind, placebo-controlled, multicenter study. METHODS: In total, 121 patients with allergic rhinoconjunctivitis due to grass pollen were randomized 1 : 1 to verum or placebo group. A short cluster up-dosing schedule of only 1 week was applied to achieve the maintenance dose which was administered monthly during the study period of 1 year. Total combined symptom and medication score (TCS) was defined as primary outcome parameter. Secondary outcome parameters were individual symptom and medication scores, 'well days,' global improvement as well as immunological effects and nasal allergen challenge. The safety profile was evaluated based on the European academy of allergy and clinical immunology grading system. RESULTS: Significant reduction in the verum compared to the placebo group (intention-to-treat, population, verum: n = 55; placebo: n = 47) was found regarding TCS (P = 0.005), rhinoconjunctivitis total symptom score (RTSS, P = 0.006), and total rescue medication score (TRMS, P = 0.002). Additionally, secondary outcomes such as 'well days,' nasal challenge results, and increase of specific IgG4 were in favor of the active treatment. All systemic adverse reactions (0.8% of all injections in the verum group) were of mild intensity. No severe reactions related to the study medication were observed. CONCLUSION: Cluster immunotherapy with high polymerized grass pollen extracts resulted in significant clinical efficacy and has been shown to be a safe treatment for grass pollen-allergic patients.Copyright © 2014 The Authors. Allergy Published by John Wiley &amp; Sons Ltd.","DOI":"10.1111/all.12513","ISSN":"1398-9995","shortTitle":"A high polymerized grass pollen extract is efficacious and safe in a randomized double-blind, placebo-controlled study using a novel up-dosing cluster-protocol","journalAbbreviation":"Allergy","language":"English","author":[{"literal":"L. Klimek"},{"literal":"J. Uhlig"},{"literal":"R. Mosges"},{"literal":"K. Rettig"},{"literal":"O. Pfaar"}],"issued":{"date-parts":[["0000",12]]}}},{"id":233,"uris":["http://zotero.org/users/local/rNdLYwBI/items/CBCMUFV9"],"uri":["http://zotero.org/users/local/rNdLYwBI/items/CBCMUFV9"],"itemData":{"id":233,"type":"article-journal","title":"Immunotherapy with a calcium phosphate-adsorbed five-grass-pollen extract in seasonal rhinoconjunctivitis: a double-blind, placebo-controlled study","container-title":"Clinical and experimental allergy","page":"988-96","volume":"31","issue":"7","archive_location":"CN-00349628","abstract":"BACKGROUND: Calcium phosphate-adsorbed allergen extracts are used for subcutaneous immunotherapy to avoid the use of aluminium adjuvants. OBJECTIVES: A double-blind, placebo-controlled study was performed in order to confirm the safety and assess the efficacy of a standardized five-grass-pollen extract adsorbed onto calcium phosphate for specific immunotherapy (IT). METHODS: Twenty-nine patients with seasonal rhinoconjunctivitis were randomized to receive either the active preparation (16 patients) or placebo (13 patients), in a 1-year study. During the increasing dose phase, an extract ranging from 0.1 IR per ml to 50 IR per ml was administered at a rate of one subcutaneous injection per week until a maintenance dose was reached. The patients were assessed by symptom diary and rescue medications during seasonal exposure and specific nasal and skin reactivity before and after IT. Immunological parameters (specific IgE and IgG4 antibodies) were assessed before, during and after IT. RESULTS: The overall symptoms score (mean AUC) was not significantly different between the IT group and the placebo group during grass-pollen exposure (49.6 vs. 56, respectively). The total medication score (mean AUC) was significantly lower in the IT group than in the placebo group (11 vs. 41, P &lt; 0.01, Mann-Whitney U-test). The cumulative symptom/medication score was significantly lower in the IT group than in the placebo group (64.5 vs. 102.3, P &lt; 0.05, U-test). A significant increase in nasal reactivity threshold was observed after IT in the IT group (21. 4 IR/mL before IT vs. 63.4 IR/mL after IT, P &lt; 0.01, Wilcoxon), whereas no significant changes were observed in the placebo group (31.0 IR/mL before IT vs. 37.7 IR/mL after IT). IT induced a significant reduction in grass pollen cutaneous reactivity in the actively treated group (P &lt; 0.001). A significant increase in serum-specific IgG4 antibody response was observed in the IT group (3.1% before IT vs. 10.1% after IT, P &lt; 0.001). Nine patients in the IT group developed moderate immediate systemic reactions vs. two patients in the placebo group. CONCLUSION: Specific immunotherapy with calcium phosphate-adsorbed standardized grass pollen extract was safe and effective for the treatment of patients with seasonal allergic rhinoconjunctivitis.","shortTitle":"Immunotherapy with a calcium phosphate-adsorbed five-grass-pollen extract in seasonal rhinoconjunctivitis: a double-blind, placebo-controlled study","author":[{"literal":"F. Leynadier"},{"literal":"L. Banoun"},{"literal":"B. Dollois"},{"literal":"P. Terrier"},{"literal":"M. Epstein"},{"literal":"M. T. Guinnepain"},{"literal":"D. Firon"},{"literal":"C. Traube"},{"literal":"R. Fadel"},{"literal":"C. André"}],"issued":{"date-parts":[["2001"]]}}}],"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23,33,57,59)</w:t>
      </w:r>
      <w:r w:rsidRPr="00ED08BA">
        <w:rPr>
          <w:rFonts w:ascii="Garamond" w:hAnsi="Garamond"/>
          <w:sz w:val="22"/>
          <w:szCs w:val="22"/>
        </w:rPr>
        <w:fldChar w:fldCharType="end"/>
      </w:r>
      <w:r w:rsidRPr="00ED08BA">
        <w:rPr>
          <w:rFonts w:ascii="Garamond" w:hAnsi="Garamond"/>
          <w:sz w:val="22"/>
          <w:szCs w:val="22"/>
        </w:rPr>
        <w:t xml:space="preserve"> The remaining three studies did not report a between group comparison, but both reported an improvement in the active group with a higher threshold of reactivity to allergen and no such change in the control group.</w:t>
      </w:r>
      <w:r w:rsidRPr="00ED08BA">
        <w:rPr>
          <w:rFonts w:ascii="Garamond" w:hAnsi="Garamond"/>
          <w:sz w:val="22"/>
          <w:szCs w:val="22"/>
          <w:lang w:val="it-IT"/>
        </w:rPr>
        <w:fldChar w:fldCharType="begin"/>
      </w:r>
      <w:r>
        <w:rPr>
          <w:rFonts w:ascii="Garamond" w:hAnsi="Garamond"/>
          <w:sz w:val="22"/>
          <w:szCs w:val="22"/>
          <w:lang w:val="it-IT"/>
        </w:rPr>
        <w:instrText xml:space="preserve"> ADDIN ZOTERO_ITEM CSL_CITATION {"citationID":"f22q9oklb","properties":{"formattedCitation":"(63,163)","plainCitation":"(63,163)"},"citationItems":[{"id":248,"uris":["http://zotero.org/users/local/rNdLYwBI/items/8JV5AP3E"],"uri":["http://zotero.org/users/local/rNdLYwBI/items/8JV5AP3E"],"itemData":{"id":248,"type":"article-journal","title":"A double-blind, placebo-controlled study of immunotherapy with an alginate-conjugated extract of Parietaria Judaic a in patients with Parietaria hay fever","abstract":"A double-blind, placebo-controlled study was conducted to evaluate the efficacy and safety of immunotherapy (IT) with a partially purified alginate-conjugated extract of Parietaria judaica (Conjuvac Parietaria, Dome/Hollister-Stier) in patients suffering from rhinoconjunctivitis caused by Parietaria pollen. Eighteen patients (10 women, 8 men, mean age 35 years) received active treatment and 17 (10 women, 7 men, mean age 42.5 years) received placebo. Actively treated patients had significantly lower nasal symptom/medication scores (running nose P = 0.0087 and sneezing P = 0.048) during the Parietaria pollen season. Significant decreases in specific skin (P &lt; 0.01), nasal (P &lt; 0.05), and conjunctival (P &lt; 0.01) reactivity to the Parietaria extract and significant increases of specific IgG (P &lt; 0.001), IgG1 (P &lt; 0.001), and IgG4 (P &lt; 0.001) in actively treated patients, but not in placebo, were found. IT was well tolerated, the active extract inducing five mild systemic reactions (four rhinitis and one urticaria) and placebo two (rhinitis). A significant correlation was found between low skin reactivity and high specific IgG (P = 0.0002) and IgG4 (P = 0.036). These findings indicate that IT with a partially purified P. judaica extract is an effective and safe treatment for Parietaria pollen allergy. The correlation between low immediate skin reactivity and high specific IgG and IgG4 suggests that, at least in the studied cutaneous model, these antibodies may exert a blocking effect.","author":[{"literal":"Ortolatii C"},{"literal":"Pastorcllo EA"},{"literal":"Iticorvaia C"},{"literal":"Ispatio M"},{"literal":"Farioli L"},{"literal":"Zara C"},{"literal":"Pravettoni V"},{"literal":"Zanussi C."}]}},{"id":547,"uris":["http://zotero.org/users/local/rNdLYwBI/items/WNSKJV7P"],"uri":["http://zotero.org/users/local/rNdLYwBI/items/WNSKJV7P"],"itemData":{"id":547,"type":"article-journal","title":"Clinical and immunological effects of immunotherapy with alum-absorbed grass allergoid in grass-pollen-induced hay fever","container-title":"Allergy","page":"281-90","volume":"47","issue":"4","author":[{"family":"Pastorella","given":"EA"},{"family":"Pravettoni","given":"V"},{"family":"Incorvaia","given":"C"},{"family":"Mambretti","given":"M"},{"family":"Franck","given":"E"},{"family":"Wahl","given":"R"}],"issued":{"date-parts":[["1992"]]}}}],"schema":"https://github.com/citation-style-language/schema/raw/master/csl-citation.json"} </w:instrText>
      </w:r>
      <w:r w:rsidRPr="00ED08BA">
        <w:rPr>
          <w:rFonts w:ascii="Garamond" w:hAnsi="Garamond"/>
          <w:sz w:val="22"/>
          <w:szCs w:val="22"/>
          <w:lang w:val="it-IT"/>
        </w:rPr>
        <w:fldChar w:fldCharType="separate"/>
      </w:r>
      <w:r>
        <w:rPr>
          <w:rFonts w:ascii="Garamond" w:hAnsi="Garamond"/>
          <w:sz w:val="22"/>
          <w:szCs w:val="22"/>
        </w:rPr>
        <w:t>(63,64,160)</w:t>
      </w:r>
      <w:r w:rsidRPr="00ED08BA">
        <w:rPr>
          <w:rFonts w:ascii="Garamond" w:hAnsi="Garamond"/>
          <w:sz w:val="22"/>
          <w:szCs w:val="22"/>
          <w:lang w:val="it-IT"/>
        </w:rPr>
        <w:fldChar w:fldCharType="end"/>
      </w:r>
    </w:p>
    <w:p w14:paraId="2D850F2F" w14:textId="77777777" w:rsidR="00D20980" w:rsidRPr="00ED08BA" w:rsidRDefault="00D20980" w:rsidP="00D20980">
      <w:pPr>
        <w:spacing w:line="360" w:lineRule="auto"/>
        <w:jc w:val="both"/>
        <w:rPr>
          <w:rFonts w:ascii="Garamond" w:hAnsi="Garamond"/>
          <w:i/>
          <w:sz w:val="22"/>
          <w:szCs w:val="22"/>
          <w:lang w:val="it-IT"/>
        </w:rPr>
      </w:pPr>
    </w:p>
    <w:p w14:paraId="64A44C13" w14:textId="77777777" w:rsidR="00D20980" w:rsidRPr="00ED08BA" w:rsidRDefault="00D20980" w:rsidP="00D20980">
      <w:pPr>
        <w:spacing w:line="360" w:lineRule="auto"/>
        <w:jc w:val="both"/>
        <w:rPr>
          <w:rFonts w:ascii="Garamond" w:hAnsi="Garamond"/>
          <w:sz w:val="22"/>
          <w:szCs w:val="22"/>
          <w:lang w:val="it-IT"/>
        </w:rPr>
      </w:pPr>
      <w:r w:rsidRPr="00ED08BA">
        <w:rPr>
          <w:rFonts w:ascii="Garamond" w:hAnsi="Garamond"/>
          <w:sz w:val="22"/>
          <w:szCs w:val="22"/>
          <w:lang w:val="it-IT"/>
        </w:rPr>
        <w:t xml:space="preserve">Nine SCIT studies were at low ROB; of these four showed no significant difference between SCIT and control groups </w:t>
      </w:r>
      <w:r w:rsidRPr="00ED08BA">
        <w:rPr>
          <w:rFonts w:ascii="Garamond" w:hAnsi="Garamond"/>
          <w:sz w:val="22"/>
          <w:szCs w:val="22"/>
          <w:lang w:val="it-IT"/>
        </w:rPr>
        <w:fldChar w:fldCharType="begin"/>
      </w:r>
      <w:r>
        <w:rPr>
          <w:rFonts w:ascii="Garamond" w:hAnsi="Garamond"/>
          <w:sz w:val="22"/>
          <w:szCs w:val="22"/>
          <w:lang w:val="it-IT"/>
        </w:rPr>
        <w:instrText xml:space="preserve"> ADDIN ZOTERO_ITEM CSL_CITATION {"citationID":"lukh11a4g","properties":{"formattedCitation":"(23,33,57,59)","plainCitation":"(23,33,57,59)"},"citationItems":[{"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228,"uris":["http://zotero.org/users/local/rNdLYwBI/items/F2I9CPJ5"],"uri":["http://zotero.org/users/local/rNdLYwBI/items/F2I9CPJ5"],"itemData":{"id":228,"type":"article-journal","title":"Immunotherapy with an aluminum hydroxide-adsorbed Juniperus ashei foreign pollen extract in seasonal indigenous cypress pollen rhinoconjunctivitis. A double-blind, placebo-controlled study","container-title":"International archives of allergy and immunology","page":"83-91","volume":"143","issue":"2","archive_location":"CN-00586565","abstract":"BACKGROUND: The efficacy of standardized Juniperus ashei extract was assessed in patients with allergic rhinoconjunctivitis due to European cypress pollens. METHODS: Forty adults with European cypress-allergic rhinoconjunctivitis were randomized to receive immunotherapy or a matched placebo. Specific immunotherapy was performed with a standardized, aluminum hydroxide-adsorbed J. ashei extract with a potency of 100 IR (arbitrary index of reactivity) containing 54 microg of Jun a 1/ml (Alustal, Stallergenes, France). Subcutaneous injections started in October 2000. The maintenance dose was 0.30 ml of the 100-IR concentration per month. Rhinitis and conjunctivitis symptoms were rated according to a 4-point score. RESULTS: Seventeen patients from the treated group and 15 patients from the placebo group completed year 2001; 14 in each group completed year 2002. A statistically significant improvement (41%, p &lt; 0.02) in the conjunctivitis symptom score was observed in actively treated patients compared to the placebo group at the peak of the 2001 pollen season. Improvement in rhinitis (17%) was not significant. This significant improvement was greater at the peak of the 2002 pollen season (63%, p &lt; 0.01). CONCLUSIONS: This study therefore indirectly validates the concept of treatment by major allergen because J. ashei is absent from the region in which this study was conducted.","DOI":"10.1159/000098656","shortTitle":"Immunotherapy with an aluminum hydroxide-adsorbed Juniperus ashei foreign pollen extract in seasonal indigenous cypress pollen rhinoconjunctivitis. A double-blind, placebo-controlled study","author":[{"literal":"D. Charpin"},{"literal":"M. Gouitaa"},{"literal":"M. Dron-Gonzalvez"},{"literal":"M. F. Fardeau"},{"literal":"Y. P. Massabie-Bouchat"},{"literal":"B. Hugues"},{"literal":"C. Fabre"},{"literal":"S. Vivinus"},{"literal":"H. Pegliasco"},{"literal":"C. André"}],"issued":{"date-parts":[["2007"]]}}},{"id":14,"uris":["http://zotero.org/users/local/rNdLYwBI/items/VVCXH8WX"],"uri":["http://zotero.org/users/local/rNdLYwBI/items/VVCXH8WX"],"itemData":{"id":14,"type":"article-journal","title":"A high polymerized grass pollen extract is efficacious and safe in a randomized double-blind, placebo-controlled study using a novel up-dosing cluster-protocol","container-title":"Allergy","page":"1629-38","volume":"69","issue":"12","source":"Ovid Technologies","archive":"MEDLINE","archive_location":"25130503","abstract":"BACKGROUND: Cluster immunotherapy represents an interesting alternative to conventional up-dosing schedules because it allows achieving the maintenance dose within a shorter time interval. In this study, the efficacy and safety of cluster immunotherapy with a high polymerized allergen extract of a grass/rye pollen mixture have been evaluated in a randomized, double-blind, placebo-controlled, multicenter study. METHODS: In total, 121 patients with allergic rhinoconjunctivitis due to grass pollen were randomized 1 : 1 to verum or placebo group. A short cluster up-dosing schedule of only 1 week was applied to achieve the maintenance dose which was administered monthly during the study period of 1 year. Total combined symptom and medication score (TCS) was defined as primary outcome parameter. Secondary outcome parameters were individual symptom and medication scores, 'well days,' global improvement as well as immunological effects and nasal allergen challenge. The safety profile was evaluated based on the European academy of allergy and clinical immunology grading system. RESULTS: Significant reduction in the verum compared to the placebo group (intention-to-treat, population, verum: n = 55; placebo: n = 47) was found regarding TCS (P = 0.005), rhinoconjunctivitis total symptom score (RTSS, P = 0.006), and total rescue medication score (TRMS, P = 0.002). Additionally, secondary outcomes such as 'well days,' nasal challenge results, and increase of specific IgG4 were in favor of the active treatment. All systemic adverse reactions (0.8% of all injections in the verum group) were of mild intensity. No severe reactions related to the study medication were observed. CONCLUSION: Cluster immunotherapy with high polymerized grass pollen extracts resulted in significant clinical efficacy and has been shown to be a safe treatment for grass pollen-allergic patients.Copyright © 2014 The Authors. Allergy Published by John Wiley &amp; Sons Ltd.","DOI":"10.1111/all.12513","ISSN":"1398-9995","shortTitle":"A high polymerized grass pollen extract is efficacious and safe in a randomized double-blind, placebo-controlled study using a novel up-dosing cluster-protocol","journalAbbreviation":"Allergy","language":"English","author":[{"literal":"L. Klimek"},{"literal":"J. Uhlig"},{"literal":"R. Mosges"},{"literal":"K. Rettig"},{"literal":"O. Pfaar"}],"issued":{"date-parts":[["0000",12]]}}},{"id":233,"uris":["http://zotero.org/users/local/rNdLYwBI/items/CBCMUFV9"],"uri":["http://zotero.org/users/local/rNdLYwBI/items/CBCMUFV9"],"itemData":{"id":233,"type":"article-journal","title":"Immunotherapy with a calcium phosphate-adsorbed five-grass-pollen extract in seasonal rhinoconjunctivitis: a double-blind, placebo-controlled study","container-title":"Clinical and experimental allergy","page":"988-96","volume":"31","issue":"7","archive_location":"CN-00349628","abstract":"BACKGROUND: Calcium phosphate-adsorbed allergen extracts are used for subcutaneous immunotherapy to avoid the use of aluminium adjuvants. OBJECTIVES: A double-blind, placebo-controlled study was performed in order to confirm the safety and assess the efficacy of a standardized five-grass-pollen extract adsorbed onto calcium phosphate for specific immunotherapy (IT). METHODS: Twenty-nine patients with seasonal rhinoconjunctivitis were randomized to receive either the active preparation (16 patients) or placebo (13 patients), in a 1-year study. During the increasing dose phase, an extract ranging from 0.1 IR per ml to 50 IR per ml was administered at a rate of one subcutaneous injection per week until a maintenance dose was reached. The patients were assessed by symptom diary and rescue medications during seasonal exposure and specific nasal and skin reactivity before and after IT. Immunological parameters (specific IgE and IgG4 antibodies) were assessed before, during and after IT. RESULTS: The overall symptoms score (mean AUC) was not significantly different between the IT group and the placebo group during grass-pollen exposure (49.6 vs. 56, respectively). The total medication score (mean AUC) was significantly lower in the IT group than in the placebo group (11 vs. 41, P &lt; 0.01, Mann-Whitney U-test). The cumulative symptom/medication score was significantly lower in the IT group than in the placebo group (64.5 vs. 102.3, P &lt; 0.05, U-test). A significant increase in nasal reactivity threshold was observed after IT in the IT group (21. 4 IR/mL before IT vs. 63.4 IR/mL after IT, P &lt; 0.01, Wilcoxon), whereas no significant changes were observed in the placebo group (31.0 IR/mL before IT vs. 37.7 IR/mL after IT). IT induced a significant reduction in grass pollen cutaneous reactivity in the actively treated group (P &lt; 0.001). A significant increase in serum-specific IgG4 antibody response was observed in the IT group (3.1% before IT vs. 10.1% after IT, P &lt; 0.001). Nine patients in the IT group developed moderate immediate systemic reactions vs. two patients in the placebo group. CONCLUSION: Specific immunotherapy with calcium phosphate-adsorbed standardized grass pollen extract was safe and effective for the treatment of patients with seasonal allergic rhinoconjunctivitis.","shortTitle":"Immunotherapy with a calcium phosphate-adsorbed five-grass-pollen extract in seasonal rhinoconjunctivitis: a double-blind, placebo-controlled study","author":[{"literal":"F. Leynadier"},{"literal":"L. Banoun"},{"literal":"B. Dollois"},{"literal":"P. Terrier"},{"literal":"M. Epstein"},{"literal":"M. T. Guinnepain"},{"literal":"D. Firon"},{"literal":"C. Traube"},{"literal":"R. Fadel"},{"literal":"C. André"}],"issued":{"date-parts":[["2001"]]}}}],"schema":"https://github.com/citation-style-language/schema/raw/master/csl-citation.json"} </w:instrText>
      </w:r>
      <w:r w:rsidRPr="00ED08BA">
        <w:rPr>
          <w:rFonts w:ascii="Garamond" w:hAnsi="Garamond"/>
          <w:sz w:val="22"/>
          <w:szCs w:val="22"/>
          <w:lang w:val="it-IT"/>
        </w:rPr>
        <w:fldChar w:fldCharType="separate"/>
      </w:r>
      <w:r>
        <w:rPr>
          <w:rFonts w:ascii="Garamond" w:hAnsi="Garamond"/>
          <w:sz w:val="22"/>
          <w:szCs w:val="22"/>
        </w:rPr>
        <w:t>(23,33,57,59)</w:t>
      </w:r>
      <w:r w:rsidRPr="00ED08BA">
        <w:rPr>
          <w:rFonts w:ascii="Garamond" w:hAnsi="Garamond"/>
          <w:sz w:val="22"/>
          <w:szCs w:val="22"/>
          <w:lang w:val="it-IT"/>
        </w:rPr>
        <w:fldChar w:fldCharType="end"/>
      </w:r>
      <w:r w:rsidRPr="00ED08BA">
        <w:rPr>
          <w:rFonts w:ascii="Garamond" w:hAnsi="Garamond"/>
          <w:sz w:val="22"/>
          <w:szCs w:val="22"/>
        </w:rPr>
        <w:t xml:space="preserve"> and three studies showed a significant difference between active and control groups. </w:t>
      </w:r>
      <w:r w:rsidRPr="00ED08BA">
        <w:rPr>
          <w:rFonts w:ascii="Garamond" w:hAnsi="Garamond"/>
          <w:sz w:val="22"/>
          <w:szCs w:val="22"/>
        </w:rPr>
        <w:fldChar w:fldCharType="begin"/>
      </w:r>
      <w:r>
        <w:rPr>
          <w:rFonts w:ascii="Garamond" w:hAnsi="Garamond"/>
          <w:sz w:val="22"/>
          <w:szCs w:val="22"/>
        </w:rPr>
        <w:instrText xml:space="preserve"> ADDIN ZOTERO_ITEM CSL_CITATION {"citationID":"1c0abd6ujc","properties":{"formattedCitation":"(29,37,43)","plainCitation":"(29,37,43)"},"citationItems":[{"id":257,"uris":["http://zotero.org/users/local/rNdLYwBI/items/9ESE9MGI"],"uri":["http://zotero.org/users/local/rNdLYwBI/items/9ESE9MGI"],"itemData":{"id":257,"type":"article-journal","title":"Allergic rhinitis to ragweed pollen  I. Reassessment of the effects of imrnunotherapy cellular and hurnoral responses","abstract":"This work presents a double-blind, placebo-controlled study of 27 patients with allergic rhinitis to ragweed who received preseasonal desensitization immunotherapy [IT] with alum-precipitated aqueous ragweed extracts. We reassessed the following parameters in relation to clinical responses: clinical scores, nasal reactivity to a provocative dose of ragweed causing a 75% fall in airflow rate (PD75), ragweed IgE and IgG, and ragweed-induced basophil histamine release (BHR). First, the nasal PD75 correlated with the severity of nasal symptoms (p less than 0.05). Second, we confirmed a significant symptomatic improvement in the IT-treated group either by clinical scores (p less than 0.05) or the prevention of the seasonal fall of the PD75 (p less than 0.005). Also, IT reduced the seasonal rise of IgE (p less than 0.02) and induced an increase in IgG (p less than 0.01) and a decrease in BHR (p less than 0.03). There was a significant correlation between IgE and BHR (r = 0.80; p less than 0.01). After selecting out the effects of IgE, the BHR was still higher in the placebo-treated group than in the IT-treated group (p less than 0.02), suggesting the involvement of other modulating factors. Symptomatic improvement after IT correlated only with the summation of both IgE and BHR (PD75; r = 0.64; p less than 0.005). This observation suggests that the severity of clinical symptoms is determined by several interacting factors and not by the antibody response alone.","author":[{"literal":"Chantal Brunet"},{"literal":"BSc"},{"literal":"Pierre-Michel B6dard"},{"literal":"MD"},{"literal":"Aubert Lavoie"},{"literal":"MD"},{"literal":"Marie Jobin"},{"literal":"BSc"},{"literal":"and Jacques Hebert"},{"literal":"MD"}]}},{"id":130,"uris":["http://zotero.org/users/local/rNdLYwBI/items/PEKZC996"],"uri":["http://zotero.org/users/local/rNdLYwBI/items/PEKZC996"],"itemData":{"id":130,"type":"article-journal","title":"Clinical effects of specific immunotherapy: a two-year double-blind, placebo-controlled study with a one year follow-up","container-title":"Makedonska Akademija na Naukite i Umetnostite Oddelenie Za Bioloshki i Meditsinski Nauki Prilozi","page":"113-29","volume":"26","issue":"2","source":"Ovid Technologies","archive":"MEDLINE","archive_location":"16400234","abstract":"BACKGROUND: A new depot allergoid of house dust mite (Dermatophagoides pteronyssinus - D.pt) has been created in line with the principles and methodology established in the successful development of pollen allergoids. A two-year double-blind placebo-controlled clinical trial, with one further follow-up year of active treatment, has been conducted to assess clinical efficacy and tolerance. METHODS: 40 patients (20 verum and 20 placebo) with IgE-mediated mite allergy and a history of moderate to severe perennial symptoms of rhinoconjunctivitis with or without asthma participated in a 2-year randomized, double-blind, placebo-controlled trial. Actively treated patients were included in a follow-up year. Active treatment was performed with an aluminium hydroxide adsorbed house dust mite allergoid. Parameters for baseline data and clinical efficacy: nasal challenge, quantitative skin prick testing, Visual Analog Scale (VAS), patients' diaries, physician's assessment of patients? health condition, symptoms and use of anti-allergic medication as well as adverse reactions and changes in specific IgG4 and IgE antibodies. RESULTS: The trial detected superiority (p &lt; 0.05) of mite depot allergoid versus placebo with regard to VAS and symptom intensity sum score in patients who needed anti-allergic medication in the baseline period. Significant differences (p &lt; 0.05) between verum and placebo groups were also seen for patients' reactivities to nasal challenges and prick tests with allergen. The blinded assessment by the physician documented a significant difference (p &lt; 0.05) between the groups in favour of active treatment. After reaching the maximum dose as well as after 12 and 24 months, specific IgG4 antibody concentrations were significantly elevated in the verum group (p &lt; 0.05) by comparison with placebo. Local reactions were less frequent in the verum group and no systemic adverse reactions occurred. A third year of active treatment resulted in further improvement and documented the advantage of booster therapy to stabilize the clinical success. CONCLUSION: Specific immunotherapy with a mite depot allergoid induced significant clinical improvements versus placebo. Safety was assessed as excellent, and no systemic adverse reactions occurred.","ISSN":"0351-3254","shortTitle":"Clinical effects of specific immunotherapy: a two-year double-blind, placebo-controlled study with a one year follow-up","journalAbbreviation":"Pril","language":"English","author":[{"literal":"D. Dokic"},{"literal":"J. Schnitker"},{"literal":"A. Narkus"},{"literal":"O. Cromwell"},{"literal":"E. Frank"}],"issued":{"date-parts":[["0000",12]]}}},{"id":204,"uris":["http://zotero.org/users/local/rNdLYwBI/items/WUXT39N5"],"uri":["http://zotero.org/users/local/rNdLYwBI/items/WUXT39N5"],"itemData":{"id":204,"type":"article-journal","title":"Effective hyposensitization in allergic rhinitis using a potent partially purified extract of house dust mite","container-title":"Clinical Allergy","page":"501-8","volume":"18","issue":"5","source":"Ovid Technologies","archive":"MEDLINE","archive_location":"3069238","abstract":"Thirty-eight adults with allergic rhinitis have been treated with a new partially purified extract of house dust mite (Dermatophagoides pteronyssinus) in a double-blind placebo-controlled trial. Patients were randomized to active (Pharmalgen, D. pteronyssinus) and placebo (histamine) treatment by sensitivity to D. pteronyssinus on nasal challenge. In the actively treated group nasal symptoms, assessed by visual analogue score, improved (P less than 0.01), sensitivity on nasal challenge with allergen was reduced (P less than 0.05) and weal size on skin-prick test with allergen was reduced (P less than 0.01), compared with the placebo group. These results occurred after 3 months of treatment. Reduction in target organ sensitivity occurred, while the serum level of D. pteronyssinus IgE rose in the active group from 14.2 to 22.5 PRU/ml (geometric mean) but did not change significantly in the placebo group. As anticipated, because of the treatment schedule used, a number of generalized allergic reactions were induced by injections, but all responded promptly and easily to treatment. These results suggest this is an effective form of therapy, which now offers us the opportunity to study the immunological mechanisms of hyposensitization and to devise a modified schedule causing fewer reactions.","ISSN":"0009-9090","shortTitle":"Effective hyposensitization in allergic rhinitis using a potent partially purified extract of house dust mite","journalAbbreviation":"Clin Allergy","language":"English","author":[{"literal":"P. W. Ewan"},{"literal":"M. M. Alexander"},{"literal":"C. Snape"},{"literal":"P. W. Ind"},{"literal":"B. Agrell"},{"literal":"S. Dreborg"}],"issued":{"date-parts":[["0000",9]]}}}],"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29,37,43)</w:t>
      </w:r>
      <w:r w:rsidRPr="00ED08BA">
        <w:rPr>
          <w:rFonts w:ascii="Garamond" w:hAnsi="Garamond"/>
          <w:sz w:val="22"/>
          <w:szCs w:val="22"/>
        </w:rPr>
        <w:fldChar w:fldCharType="end"/>
      </w:r>
      <w:r w:rsidRPr="00ED08BA">
        <w:rPr>
          <w:rFonts w:ascii="Garamond" w:hAnsi="Garamond"/>
          <w:sz w:val="22"/>
          <w:szCs w:val="22"/>
        </w:rPr>
        <w:t xml:space="preserve"> The remaining two studies did not report a between group comparison, but both reported a higher allergen threshold of reactivity in the active group and no such improvement in the control group.</w:t>
      </w:r>
      <w:r w:rsidRPr="00ED08BA">
        <w:rPr>
          <w:rFonts w:ascii="Garamond" w:hAnsi="Garamond"/>
          <w:sz w:val="22"/>
          <w:szCs w:val="22"/>
        </w:rPr>
        <w:fldChar w:fldCharType="begin"/>
      </w:r>
      <w:r>
        <w:rPr>
          <w:rFonts w:ascii="Garamond" w:hAnsi="Garamond"/>
          <w:sz w:val="22"/>
          <w:szCs w:val="22"/>
        </w:rPr>
        <w:instrText xml:space="preserve"> ADDIN ZOTERO_ITEM CSL_CITATION {"citationID":"1f9ge7feko","properties":{"formattedCitation":"(63,163)","plainCitation":"(63,163)"},"citationItems":[{"id":248,"uris":["http://zotero.org/users/local/rNdLYwBI/items/8JV5AP3E"],"uri":["http://zotero.org/users/local/rNdLYwBI/items/8JV5AP3E"],"itemData":{"id":248,"type":"article-journal","title":"A double-blind, placebo-controlled study of immunotherapy with an alginate-conjugated extract of Parietaria Judaic a in patients with Parietaria hay fever","abstract":"A double-blind, placebo-controlled study was conducted to evaluate the efficacy and safety of immunotherapy (IT) with a partially purified alginate-conjugated extract of Parietaria judaica (Conjuvac Parietaria, Dome/Hollister-Stier) in patients suffering from rhinoconjunctivitis caused by Parietaria pollen. Eighteen patients (10 women, 8 men, mean age 35 years) received active treatment and 17 (10 women, 7 men, mean age 42.5 years) received placebo. Actively treated patients had significantly lower nasal symptom/medication scores (running nose P = 0.0087 and sneezing P = 0.048) during the Parietaria pollen season. Significant decreases in specific skin (P &lt; 0.01), nasal (P &lt; 0.05), and conjunctival (P &lt; 0.01) reactivity to the Parietaria extract and significant increases of specific IgG (P &lt; 0.001), IgG1 (P &lt; 0.001), and IgG4 (P &lt; 0.001) in actively treated patients, but not in placebo, were found. IT was well tolerated, the active extract inducing five mild systemic reactions (four rhinitis and one urticaria) and placebo two (rhinitis). A significant correlation was found between low skin reactivity and high specific IgG (P = 0.0002) and IgG4 (P = 0.036). These findings indicate that IT with a partially purified P. judaica extract is an effective and safe treatment for Parietaria pollen allergy. The correlation between low immediate skin reactivity and high specific IgG and IgG4 suggests that, at least in the studied cutaneous model, these antibodies may exert a blocking effect.","author":[{"literal":"Ortolatii C"},{"literal":"Pastorcllo EA"},{"literal":"Iticorvaia C"},{"literal":"Ispatio M"},{"literal":"Farioli L"},{"literal":"Zara C"},{"literal":"Pravettoni V"},{"literal":"Zanussi C."}]}},{"id":547,"uris":["http://zotero.org/users/local/rNdLYwBI/items/WNSKJV7P"],"uri":["http://zotero.org/users/local/rNdLYwBI/items/WNSKJV7P"],"itemData":{"id":547,"type":"article-journal","title":"Clinical and immunological effects of immunotherapy with alum-absorbed grass allergoid in grass-pollen-induced hay fever","container-title":"Allergy","page":"281-90","volume":"47","issue":"4","author":[{"family":"Pastorella","given":"EA"},{"family":"Pravettoni","given":"V"},{"family":"Incorvaia","given":"C"},{"family":"Mambretti","given":"M"},{"family":"Franck","given":"E"},{"family":"Wahl","given":"R"}],"issued":{"date-parts":[["1992"]]}}}],"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63,64)</w:t>
      </w:r>
      <w:r w:rsidRPr="00ED08BA">
        <w:rPr>
          <w:rFonts w:ascii="Garamond" w:hAnsi="Garamond"/>
          <w:sz w:val="22"/>
          <w:szCs w:val="22"/>
        </w:rPr>
        <w:fldChar w:fldCharType="end"/>
      </w:r>
    </w:p>
    <w:p w14:paraId="0E07521E" w14:textId="77777777" w:rsidR="00D20980" w:rsidRPr="00ED08BA" w:rsidRDefault="00D20980" w:rsidP="00D20980">
      <w:pPr>
        <w:spacing w:line="360" w:lineRule="auto"/>
        <w:jc w:val="both"/>
        <w:rPr>
          <w:rFonts w:ascii="Garamond" w:hAnsi="Garamond"/>
          <w:b/>
          <w:sz w:val="22"/>
          <w:szCs w:val="22"/>
        </w:rPr>
      </w:pPr>
    </w:p>
    <w:p w14:paraId="49E5FAE0" w14:textId="77777777" w:rsidR="00D20980" w:rsidRPr="00ED08BA" w:rsidRDefault="00D20980" w:rsidP="00D20980">
      <w:pPr>
        <w:spacing w:line="360" w:lineRule="auto"/>
        <w:jc w:val="both"/>
        <w:outlineLvl w:val="0"/>
        <w:rPr>
          <w:rFonts w:ascii="Garamond" w:hAnsi="Garamond"/>
          <w:i/>
          <w:sz w:val="22"/>
          <w:szCs w:val="22"/>
        </w:rPr>
      </w:pPr>
      <w:r w:rsidRPr="00ED08BA">
        <w:rPr>
          <w:rFonts w:ascii="Garamond" w:hAnsi="Garamond"/>
          <w:i/>
          <w:sz w:val="22"/>
          <w:szCs w:val="22"/>
        </w:rPr>
        <w:t>SLIT trials</w:t>
      </w:r>
    </w:p>
    <w:p w14:paraId="16D64323"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 xml:space="preserve">Eleven SLIT studies reported on this outcome of which three studies showed no significant difference between active and control groups </w:t>
      </w:r>
      <w:r w:rsidRPr="00ED08BA">
        <w:rPr>
          <w:rFonts w:ascii="Garamond" w:hAnsi="Garamond"/>
          <w:sz w:val="22"/>
          <w:szCs w:val="22"/>
        </w:rPr>
        <w:fldChar w:fldCharType="begin"/>
      </w:r>
      <w:r>
        <w:rPr>
          <w:rFonts w:ascii="Garamond" w:hAnsi="Garamond"/>
          <w:sz w:val="22"/>
          <w:szCs w:val="22"/>
        </w:rPr>
        <w:instrText xml:space="preserve"> ADDIN ZOTERO_ITEM CSL_CITATION {"citationID":"28ruefko7h","properties":{"formattedCitation":"(87,128,146)","plainCitation":"(87,128,146)"},"citationItems":[{"id":30,"uris":["http://zotero.org/users/local/rNdLYwBI/items/HDFEN7W5"],"uri":["http://zotero.org/users/local/rNdLYwBI/items/HDFEN7W5"],"itemData":{"id":30,"type":"article-journal","title":"Sublingual immunotherapy in children with allergic rhinoconjunctivitis mono-sensitized to house-dust-mites: a double-blind-placebo-controlled randomised trial","container-title":"Respiratory Medicine","page":"1322-9","volume":"107","issue":"9","source":"Ovid Technologies","archive":"MEDLINE","archive_location":"23886432","abstract":"BACKGROUND: Although sublingual immunotherapy (SLIT) has been demonstrated to be a safe and efficient treatment in children with seasonal allergic rhinitis (AR), there is little evidence on the efficacy of SLIT with house-dust-mite (HDM) extract in children with isolated perennial AR. OBJECTIVES: We sought to assess the clinical efficacy and safety of HDM-SLIT in children with isolated allergic rhinitis-conjunctivitis mono-sensitized to HDM without asthma symptoms. METHODS: Twenty-two children (aged 5-10 years) with perennial AR and conjunctivitis symptoms mono-sensitized to Dermatophagoides pteronyssinus and Dermatophagoides farinae were enrolled. During a 2 months run-in period, symptom and medication scores, lung functions, bronchial hyperreactivity, nasal provocation and skin prick tests were evaluated. Subjects were randomized to active or placebo using a double-blind method. A total of eighteen subjects were randomised to receive either active SLIT or placebo for 12 months. Daily symptom and medication scores, baseline lung functions, bronchial hyperreactivity, nasal provocation and skin prick tests were recorded and re-evaluated at the end of treatment. RESULTS: After one year of treatment, no significant differences were detected in the between groups and within group comparisons based on total rhinitis symptom/medication scores (p &gt; 0.05). Skin reactivity to Dermatophagoides pteronyssinus was significantly reduced in HDM-SLIT compared to placebo group (p = 0.018). A significant reduction in nasal sensitivity was observed in SLIT group after one year treatment when compared to baseline (p = 0.04). Total conjunctivitis symptoms were reduced significantly in both active and lacebo group at the end of treatment compared to baseline. The proportion of patients with non-specific bronchial hyperreactivity increased to almost 3-fold in placebo group compared to baseline. CONCLUSION: HDM-SLIT was not superior to placebo in reducing isolated rhinoconjunctivitis symptoms within 12 months of treatment. However, HDM-SLIT has a modulating effect on allergen-specific nasal and skin reactivity in isolated perennial AR children. CLINICAL TRIAL REGISTRATION: The trial was registered at Anzctr.org.au number, ACTRN12613000315718.Copyright © 2013 Elsevier Ltd. All rights reserved.","DOI":"10.1016/j.rmed.2013.06.021","ISSN":"1532-3064","shortTitle":"Sublingual immunotherapy in children with allergic rhinoconjunctivitis mono-sensitized to house-dust-mites: a double-blind-placebo-controlled randomised trial","journalAbbreviation":"Respir Med","language":"English","author":[{"literal":"M. Aydogan"},{"literal":"A. O. Eifan"},{"literal":"S. Keles"},{"literal":"T. Akkoc"},{"literal":"M. A. Nursoy"},{"literal":"N. N. Bahceciler"},{"literal":"I. B. Barlan"}],"issued":{"date-parts":[["0000",9]]}}},{"id":243,"uris":["http://zotero.org/users/local/rNdLYwBI/items/FXX4B8QD"],"uri":["http://zotero.org/users/local/rNdLYwBI/items/FXX4B8QD"],"itemData":{"id":243,"type":"article-journal","title":"Effects on inflammation parameters of a double-blind, placebo controlled one-year course of SLIT in children monosensitized to mites","container-title":"Allergy","page":"657-662","volume":"58","issue":"7","archive_location":"WOS:000183731000019","abstract":"Background: Clinical documentation about effects on local markers of inflammation of sublingual immunotherapy (SLIT) in children is still poor. Methods: Twenty-four children (age range 4-16 years, average 8.5 years) monosensitized to house dust mites (HDMs) were randomized to receive active or placebo SLIT for this allergen according to a double-blind, placebo-controlled design. Before treatment and 10-12 months later the following parameters were checked: ECP and tryptase in sputum and nasal secretion, serum and nasal mite-specific IgE (sIgE), allergen-specific nasal challenge test (sNCT), nasal symptoms and tryptase after sNCT. Results: Nasal tryptase and nasal IgE in basal conditions were unchanged in treated children but significantly increased in untreated children (P = 0.0156 and P = 0.0313, respectively). The threshold for sNCT was unchanged in both groups of children, but the symptom score after sNCT was unchanged in the placebo group and significantly decreased in the active group (P = 0.0084). The nasal tryptase after sNCT was unchanged in the active group and significantly increased in the placebo group (P = 0.0218). Intergroup comparison showed a significant difference in oral tryptase and nasal tryptase after sNCT in favour of the active group. Conclusions: These interim results after only 1 year of treatment show that SLIT in children monosensitized to HDMs is able to avoid the spontaneous increase in both nasal sIgE antibodies and in local allergic inflammation in basal conditions. These outcomes are confirmed and supported by the decrease of symptoms in the active group combined with the increase of nasal tryptase only in the control group in both cases after sNCT.","DOI":"10.1034/j.1398-9995.2003.00193.x","ISSN":"0105-4538","shortTitle":"Effects on inflammation parameters of a double-blind, placebo controlled one-year course of SLIT in children monosensitized to mites","author":[{"literal":"F. Marcucci"},{"literal":"L. Sensi"},{"literal":"F. Frati"},{"literal":"R. Bernardini"},{"literal":"E. Novembre"},{"literal":"A. Barbato"},{"literal":"S. Pecora"}],"issued":{"date-parts":[["0000",7]]}}},{"id":270,"uris":["http://zotero.org/users/local/rNdLYwBI/items/DCNKP3P9"],"uri":["http://zotero.org/users/local/rNdLYwBI/items/DCNKP3P9"],"itemData":{"id":270,"type":"article-journal","title":"A prospective, randomized, double-blind, placebo-controlled multi-centre study on the efficacy and safety of sublingual immunotherapy (SLIT) in children with seasonal allergic rhino-conjuctivitis to grass pollen.","abstract":"Background:  Especially in childhood, sublingual immunotherapy (SLIT) could offer advantages over subcutaneous therapy. However, limited data on its efficacy is available.\n\nMethods:  In four German centres 97 children (age 3–14 years) with allergic rhinoconjunctivitis to grass pollen were enrolled in a prospective, double-blind trial comparing SLIT (Pangramin SLIT®; ALK-SCHERAX, 0.5 μg major allergens, three times per week, 32 months) with placebo. Primary endpoint was a multiple symptom-medication score for changes in seasonal diary entries between the first and third year of the study (SLIT n = 39; placebo n = 38).\n\nResults:  The multiple symptom-medication score was significantly reduced by SLIT to 77.3% of the placebo group (P = 0.0498). The subsequent analysis of the single endpoints did not reveal significant differences for symptom scores in favour of SLIT (85.1% of placebo group; P = 0.22). However, the medication score improved significantly (67.1% of placebo group; P = 0.0025). Furthermore, secondary endpoints assessing in vivo immune responses did not differ significantly between the groups. However, retrospective analysis showed some inhomogeneity for clinical and in vitro parameters at the beginning of the study. Allergic side effects with possible relation to the study drug were reported in both groups (SLIT 49%, placebo 27%, P = 0.026).\n\nConclusion:  Our study indicates that SLIT had a positive effect on the reduction of a multiple symptom-medication score, mainly by significantly reducing rescue medication use, but had no significant effect on symptoms alone in children with rhinoconjunctivitis to grass pollen compared with a placebo.","author":[{"literal":"Rolinck-Werninghaus C"},{"literal":"Wolf H"},{"literal":"Liebke C"},{"literal":"Baars JC"},{"literal":"Lange J"},{"literal":"Kopp MV."}]}}],"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87,128,146)</w:t>
      </w:r>
      <w:r w:rsidRPr="00ED08BA">
        <w:rPr>
          <w:rFonts w:ascii="Garamond" w:hAnsi="Garamond"/>
          <w:sz w:val="22"/>
          <w:szCs w:val="22"/>
        </w:rPr>
        <w:fldChar w:fldCharType="end"/>
      </w:r>
      <w:r w:rsidRPr="00ED08BA">
        <w:rPr>
          <w:rFonts w:ascii="Garamond" w:hAnsi="Garamond"/>
          <w:sz w:val="22"/>
          <w:szCs w:val="22"/>
        </w:rPr>
        <w:t xml:space="preserve"> and five studies showed a significant reduction in nasal reactivity in the SLIT group compared to controls.</w:t>
      </w:r>
      <w:r w:rsidRPr="00ED08BA">
        <w:rPr>
          <w:rFonts w:ascii="Garamond" w:hAnsi="Garamond"/>
          <w:sz w:val="22"/>
          <w:szCs w:val="22"/>
        </w:rPr>
        <w:fldChar w:fldCharType="begin"/>
      </w:r>
      <w:r>
        <w:rPr>
          <w:rFonts w:ascii="Garamond" w:hAnsi="Garamond"/>
          <w:sz w:val="22"/>
          <w:szCs w:val="22"/>
        </w:rPr>
        <w:instrText xml:space="preserve"> ADDIN ZOTERO_ITEM CSL_CITATION {"citationID":"13j6ikgqvo","properties":{"formattedCitation":"(86,93,122,139,150)","plainCitation":"(86,93,122,139,150)"},"citationItems":[{"id":162,"uris":["http://zotero.org/users/local/rNdLYwBI/items/BR6TT54J"],"uri":["http://zotero.org/users/local/rNdLYwBI/items/BR6TT54J"],"itemData":{"id":162,"type":"article-journal","title":"Efficacy of sublingual specific immunotherapy in Cupressaceae allergy using an extract of Cupressus arizonica. A double blind study","container-title":"Allergologia et Immunopathologia","page":"238-44","volume":"29","issue":"6","source":"Ovid Technologies","archive":"MEDLINE","archive_location":"11834182","abstract":"BACKGROUND: non-injective routes of immunotherapy in respiratory allergy have being proposed as an alternative to conventional immunotherapy. We carried out a study to evaluate the clinical efficacy and effects sublingual immunotherapy (SLIT) in patient with Cupressaceae pollen respiratory allergy. METHODS: twenty patients with Cupressaceae pollen (C. sempervirens) rhinoconjunctivitis, mild asthma or both were randomly chosen for sublingual immunotherapy (10 patients) or placebo treatment (10 patients) using a double blind placebo controlled technique. We have used an extract of Cupressus arizonica because of its better stability in solution and its crossreactivity with Cupressus sempervirens. The patients underwent treatment for 12 months (from april 1999 to april 2000). Symptoms and drug scores as well as nasal provocation tests were recorded. The pollen counts were carried out, during all the same period. RESULTS: we found significantly lower symptom scores (p &lt; 0.05) and drug consumption scores (p &lt; 0.05) in the immunotherapy group than in the placebo group, during the pollen season, after the first year of therapy. Besides threshold of allergen reactivity in nasal provocation tests was increased in the active group (p &lt; 0.01). No untoward reactions have been observed. CONCLUSIONS: SLIT with Cupressus arizonica (pollen extracts) produced, after one year treatment, a significant improvement of allergic symptoms and a decrease of drug consumption scores and allergen-specific nasal reactivity. SLIT with Cupressus arizonica appeared to be effective and safe in the treatment of Cupressaceae pollen respiratory allergy.","ISSN":"0301-0546","shortTitle":"Efficacy of sublingual specific immunotherapy in Cupressaceae allergy using an extract of Cupressus arizonica. A double blind study","journalAbbreviation":"Allergol Immunopathol (Madr)","language":"English","author":[{"literal":"R. Ariano"},{"literal":"I. Spadolini"},{"literal":"R. C. Panzani"}],"issued":{"date-parts":[["0000",11]]}}},{"id":16,"uris":["http://zotero.org/users/local/rNdLYwBI/items/F4EB6X2D"],"uri":["http://zotero.org/users/local/rNdLYwBI/items/F4EB6X2D"],"itemData":{"id":16,"type":"article-journal","title":"Grass pollen sublingual immunotherapy: a double-blind, placebo-controlled study in elderly patients with seasonal allergic rhinitis","container-title":"American Journal of Rhinology &amp; Allergy","page":"423-7","volume":"28","issue":"5","source":"Ovid Technologies","archive":"MEDLINE","archive_location":"25198030","abstract":"BACKGROUND: This study evaluates the safety and efficacy of specific sublingual immunotherapy (SLIT) against grass pollen allergens in patients &gt;60 years of age with seasonal allergic rhinitis (SAR) and/or asthma. This study sought to assess nasal symptoms during the grass pollen season, reduce medication use, and monitor adverse reactions during immunotherapy. METHODS: Seventy-eight 60- to 70-year-old patients with SAR and a confirmed grass pollen allergy according to skin-prick tests, nasal provocation, and measurement of serum IgE were included in the study. The patients were individually randomized to the active or placebo groups using a double-blind method. A total of 41 subjects in the SLIT group (5 grass pollen mixture) and 37 subjects in the placebo group were monitored for 3 years. The patients were required to record each use of an antiallergy medication on a diary card. RESULTS: Thirty-eight patients completed 3 years (preseasonal) of SLIT, and 34 subjects finished the placebo treatment in the same time period. The total nasal symptom score decreased by 64% in the active group and 7% in the placebo group after SLIT. This difference was only significant in the active group (p &lt; 0.05). At the end of therapy, the total medication score of the active group decreased significantly by a maximum of 51% (p &lt; 0.05), whereas the total medication score of the placebo group had an insignificant decrease. None of the study participants had systemic adverse reactions during the study period. CONCLUSIONS: SLIT in elderly patients with a grass pollen allergy generated a significant clinical improvement in the active group compared with the placebo group for grass pollen season. This therapy was well tolerated.","DOI":"10.2500/ajra.2014.28.4091","ISSN":"1945-8932","shortTitle":"Grass pollen sublingual immunotherapy: a double-blind, placebo-controlled study in elderly patients with seasonal allergic rhinitis","journalAbbreviation":"Am J Rhinol Allergy","language":"English","author":[{"literal":"A. Bozek"},{"literal":"K. Kolodziejczyk"},{"literal":"B. Warkocka-Szoltysek"},{"literal":"J. Jarzab"}],"issued":{"date-parts":[["0000",9]]}}},{"id":264,"uris":["http://zotero.org/users/local/rNdLYwBI/items/V7DDTTQ8"],"uri":["http://zotero.org/users/local/rNdLYwBI/items/V7DDTTQ8"],"itemData":{"id":264,"type":"article-journal","title":"Double-blind placebo-controlled study of sublingual immunotherapy with house dust mite extract (D.pt.) in children.","abstract":"Safety and efficacy of sublingual (sublingual-swallow) immunotherapy\n(IT) with house dust mite extract were evaluated in 30 children (6 - 152/3\nyears of age) over the first 12 months of an ongoing study. The cumulative\ndose was 570 |ag Der p I (five times that administered with subcutaneous\ntherapy). Safety: One patient on active treatment dropped out after 8 weeks\nbecause of a subjective feeling of severe weakness, questionably induced\nby the therapy. Five patients on active therapy and one patient on placebo\nreported minor local side effects. Efficacy: Pulmonary symptoms were reduced\nafter 12 months in actively treated asthmatics, but this was not consistent\nwith the lack of improvement in bronchial reactivity, skin sensitivity\nand specific IgG and IgG4 against D.pt. in this group. In patients with rhinitis\nnasal sensitivity was reduced in the placebo group without concomitant\nimprovement in the nasal symptom score. Specific IgE (D.pt. and D.f.) increased\nsignificantly more in the active treatment group after 3 and 12\nmonths. We conclude that sublingual IT over 12 months with the fivefold\nDer p 1 dose of subcutaneous IT was well tolerated, but there was no consistent\nclinical or immunological benefit compared to placeboj","author":[{"literal":"Hirsch T"},{"literal":"Sahn M"},{"literal":"Leupold W."}]}},{"id":180,"uris":["http://zotero.org/users/local/rNdLYwBI/items/MR5EQZAW"],"uri":["http://zotero.org/users/local/rNdLYwBI/items/MR5EQZAW"],"itemData":{"id":180,"type":"article-journal","title":"Clinical and immunologic effects of a rush sublingual immunotherapy to Parietaria species: A double-blind, placebo-controlled trial","container-title":"Journal of Allergy &amp; Clinical Immunology","page":"964-8","volume":"104","issue":"5","source":"Ovid Technologies","archive":"MEDLINE","archive_location":"10550740","abstract":"BACKGROUND: The local (noninjection) routes of immunotherapy are presently regarded as viable therapeutic options for respiratory allergy, and their mechanisms of action are currently undergoing investigation. OBJECTIVE: We evaluated the clinical efficacy of a preseasonal rush sublingual-swallow immunotherapy and its effects on allergic inflammation in patients with seasonal rhinoconjunctivitis caused by Parietaria species. METHODS: Thirty patients with Parietaria species-induced rhinoconjunctivitis (13 with mild intermittent asthma) were randomly assigned sublingual-swallow immunotherapy or placebo in a rush preseasonal course. We assessed the seasonal symptom-drug intake score by diary card and the inflammatory infiltration and the intercellular adhesion molecule 1 expression on nasal epithelium after specific allergenic challenge before and after treatment. RESULTS: The investigated immunotherapy was well tolerated, and no side effects were recorded. A significant reduction of the symptom score (P =.016) and drug intake score (P =. 008) after immunotherapy was observed only in the active group. A decrease of the cumulative score was observed also in the placebo group (P =.046), but the significance was clearly higher (P =.006) in the active group. In the active group a reduction of neutrophils (P =.001), eosinophils (P =.01), and intercellular adhesion molecule 1 expression (P =.04) after specific nasal challenge was also detected. CONCLUSION: The present results suggest that this sublingual-swallow immunotherapy administered through a rush schedule is clinically effective and safe and that it decreases the immune-mediated inflammatory responses to the allergen.","ISSN":"0091-6749","shortTitle":"Clinical and immunologic effects of a rush sublingual immunotherapy to Parietaria species: A double-blind, placebo-controlled trial","journalAbbreviation":"J Allergy Clin Immunol","language":"English","author":[{"literal":"G. Passalacqua"},{"literal":"M. Albano"},{"literal":"A. Riccio"},{"literal":"L. Fregonese"},{"literal":"P. Puccinelli"},{"literal":"S. Parmiani"},{"literal":"G. W. Canonica"}],"issued":{"date-parts":[["0000",11]]}}},{"id":198,"uris":["http://zotero.org/users/local/rNdLYwBI/items/45QMVFBX"],"uri":["http://zotero.org/users/local/rNdLYwBI/items/45QMVFBX"],"itemData":{"id":198,"type":"article-journal","title":"Efficacy of sublingual immunotherapy in patients with rhinitis and asthma due to house dust mite. A double-blind study","container-title":"Allergologia et Immunopathologia","page":"277-84","volume":"18","issue":"5","source":"Ovid Technologies","archive":"MEDLINE","archive_location":"2097894","abstract":"Fifty eight patients under 12 years of age, positive to mites (Dermatophagoides pteronyssinus and D. farinae) according to prick, \"in vitro\" specific IgE and challenge tests, suffering from asthma and rhinitis, were randomly assigned on a double blind basis to receive per os either a biologically standardized extract of mites (active therapy TA = 30 patients) or a saline buffered solution (placebo = 28 patients). Patients took sublingually increasing doses of the solution, followed by maintenance therapy consisting of 15 drops 3 times a week. The results of the trial were assessed after 12 an 18 months, according to the following parameters: symptom scores recorded in diary cards, total and specific IgE levels, total IgG level, IgG1 and IgG4 levels, lymphocytes underpopulations, nasal challenge test, side effects. During the first 18 months, the patients on active therapy had significantly lower scores (p less than 0.001) and clear variations of rhinomanometric parameters (p less than 0.01); IgG also significantly increased. After 12 months, bronchial specific and specific challenge tests showed significantly higher threshold values in comparison to initial values (p less than 0.05). No statistically significative variation was registered in the placebo group.","ISSN":"0301-0546","shortTitle":"Efficacy of sublingual immunotherapy in patients with rhinitis and asthma due to house dust mite. A double-blind study","journalAbbreviation":"Allergol Immunopathol (Madr)","language":"English","author":[{"literal":"M. G. Tari"},{"literal":"M. Mancino"},{"literal":"G. Monti"}],"issued":{"date-parts":[["0000",9]]}}}],"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86,93,122,139,150)</w:t>
      </w:r>
      <w:r w:rsidRPr="00ED08BA">
        <w:rPr>
          <w:rFonts w:ascii="Garamond" w:hAnsi="Garamond"/>
          <w:sz w:val="22"/>
          <w:szCs w:val="22"/>
        </w:rPr>
        <w:fldChar w:fldCharType="end"/>
      </w:r>
      <w:r w:rsidRPr="00ED08BA">
        <w:rPr>
          <w:rFonts w:ascii="Garamond" w:hAnsi="Garamond"/>
          <w:sz w:val="22"/>
          <w:szCs w:val="22"/>
        </w:rPr>
        <w:t xml:space="preserve"> Of the remaining three studies, two reported no between group data </w:t>
      </w:r>
      <w:r w:rsidRPr="00ED08BA">
        <w:rPr>
          <w:rFonts w:ascii="Garamond" w:hAnsi="Garamond"/>
          <w:sz w:val="22"/>
          <w:szCs w:val="22"/>
        </w:rPr>
        <w:fldChar w:fldCharType="begin"/>
      </w:r>
      <w:r>
        <w:rPr>
          <w:rFonts w:ascii="Garamond" w:hAnsi="Garamond"/>
          <w:sz w:val="22"/>
          <w:szCs w:val="22"/>
        </w:rPr>
        <w:instrText xml:space="preserve"> ADDIN ZOTERO_ITEM CSL_CITATION {"citationID":"1vm8s9jc4l","properties":{"formattedCitation":"(136)","plainCitation":"(136)"},"citationItems":[{"id":118,"uris":["http://zotero.org/users/local/rNdLYwBI/items/7PKVKJ58"],"uri":["http://zotero.org/users/local/rNdLYwBI/items/7PKVKJ58"],"itemData":{"id":118,"type":"article-journal","title":"Clinical efficacy and safety of preseasonal sublingual immunotherapy with grass pollen carbamylated allergoid in rhinitic patients. A double-blind, placebo-controlled study","container-title":"Allergologia et Immunopathologia","page":"194-8","volume":"34","issue":"5","source":"Ovid Technologies","archive":"MEDLINE","archive_location":"17064648","abstract":"BACKGROUND: The aim of this study was to confirm the clinical efficacy and safety of a preseasonal sublingual immunotherapy (SLIT) in a group of allergic patients with seasonal rhinoconjunctivitis with or without mild intermittent or mild persistent asthma. The immunotherapy was administered through the oral mucosa with a monomeric carbamylated allergoid (allergoid SLIT) for grass pollens. A secondary endpoint was to evaluate the effect of the allergoid SLIT on nasal reactivity. METHODS AND RESULTS: A single-center, randomized, double-blind, placebo-controlled study was performed. Patients were selected and randomly allocated to two groups: one group received active treatment (allergoid SLIT) for 2 years and the other received placebo. Both groups received the necessary drug treatment throughout the trial. Thirty-three outpatients (20 men and 13 women, mean age: 30 years; range: 19-43) attending our center were enrolled in the study. Symptoms and medications were scored on diary cards during the pollen season. An allergen nasal challenge was performed at baseline and after 2 years of SLIT to evaluate nasal reactivity. Because the clinical scores were non-normally distributed, the Mann-Whitney and the Chi-square tests for intergroup comparisons and the Wilcoxon test for intragroup comparisons were used. The results were evaluated after 1 and 2 years of treatment. Between the first and second years of treatment, no changes in the scores for the placebo group were found, while for the active vaccine group significant decreases were found in rhinorrhea (p &lt; 0.03), sneezing (p &lt; 0.03), and conjunctivitis (p &lt; 0.02). Symptom scores after nasal challenge decreased (p &lt; 0.03) after 2 years' treatment. Nasal steroid use significantly decreased in the active treatment group during May and June in both the years of treatment (p &lt; 0.02). Only two mild local adverse events were reported in the active group and none was reported in the placebo group. CONCLUSIONS: The results of this study show that the allergoid SLIT is safe and effective in decreasing symptom scores and drug use in rhinitic patients allergic to grass pollen.","ISSN":"0301-0546","shortTitle":"Clinical efficacy and safety of preseasonal sublingual immunotherapy with grass pollen carbamylated allergoid in rhinitic patients. A double-blind, placebo-controlled study","journalAbbreviation":"Allergol Immunopathol (Madr)","language":"English","author":[{"literal":"A. G. Palma-Carlos"},{"literal":"A. S. Santos"},{"literal":"M. Branco-Ferreira"},{"literal":"A. L. Pregal"},{"literal":"M. L. Palma-Carlos"},{"literal":"M. E. Bruno"},{"literal":"P. Falagiani"},{"literal":"G. Riva"}],"issued":{"date-parts":[["0000",9]]}}}],"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92,136)</w:t>
      </w:r>
      <w:r w:rsidRPr="00ED08BA">
        <w:rPr>
          <w:rFonts w:ascii="Garamond" w:hAnsi="Garamond"/>
          <w:sz w:val="22"/>
          <w:szCs w:val="22"/>
        </w:rPr>
        <w:fldChar w:fldCharType="end"/>
      </w:r>
      <w:r w:rsidRPr="00ED08BA">
        <w:rPr>
          <w:rFonts w:ascii="Garamond" w:hAnsi="Garamond"/>
          <w:sz w:val="22"/>
          <w:szCs w:val="22"/>
        </w:rPr>
        <w:t xml:space="preserve"> and the other had two active groups: the single allergen SLIT group had a significant difference between placebo in nasal reactivity, but this was not the case for the multiple allergen SLIT group.</w:t>
      </w:r>
      <w:r w:rsidRPr="00ED08BA">
        <w:rPr>
          <w:rFonts w:ascii="Garamond" w:hAnsi="Garamond"/>
          <w:sz w:val="22"/>
          <w:szCs w:val="22"/>
        </w:rPr>
        <w:fldChar w:fldCharType="begin"/>
      </w:r>
      <w:r>
        <w:rPr>
          <w:rFonts w:ascii="Garamond" w:hAnsi="Garamond"/>
          <w:sz w:val="22"/>
          <w:szCs w:val="22"/>
        </w:rPr>
        <w:instrText xml:space="preserve"> ADDIN ZOTERO_ITEM CSL_CITATION {"citationID":"2dp2rq7fhn","properties":{"formattedCitation":"(84)","plainCitation":"(84)"},"citationItems":[{"id":92,"uris":["http://zotero.org/users/local/rNdLYwBI/items/7FWRSDHD"],"uri":["http://zotero.org/users/local/rNdLYwBI/items/7FWRSDHD"],"itemData":{"id":92,"type":"article-journal","title":"Response to sublingual immunotherapy with grass pollen extract: monotherapy versus combination in a multiallergen extract","container-title":"Journal of Allergy &amp; Clinical Immunology","page":"150-156.e1-5","volume":"124","issue":"1","source":"Ovid Technologies","archive":"MEDLINE","archive_location":"19523672","abstract":"BACKGROUND: To date, there have been no randomized, double-blind studies showing the effectiveness of sublingual immunotherapy with multiple allergens. OBJECTIVE: The purpose of this study was to examine whether the efficacy of sublingual immunotherapy (SLIT) with standardized timothy extract was reduced by combination with other allergen extracts. METHODS: A single-center, randomized, double-blind, placebo-controlled trial with SLIT was conducted. After an observational grass season, SLIT was administered for 10 months to 54 patients randomized to 1 of 3 treatment arms: placebo, timothy extract (19 microg Phl p 5 daily) as monotherapy, or the same dose of timothy extract plus 9 additional pollen extracts. Symptom and medication scores were collected and titrated nasal challenges, titrated skin prick tests, specific IgE, IgG4 and cytokines release by timothy-stimulated lymphocyte proliferation were performed. RESULTS: Perhaps because of a very low grass pollen season in 2008, there were no significant differences in medication or symptom scores in either treatment group compared with placebo. Compared with placebo, in the timothy monotherapy group, thresholds for titrated nasal challenge and skin prick tests (P = .03 and P = .001, respectively), and serum-specific IgG4 levels (P = .005) significantly increased, and IFN- gamma levels decreased (P = .02), whereas in the multiallergen group, there was significant improvement only in the titrated skin prick tests (P = .04) which was less than in the monotherapy group. There were no significant differences between the 2 active groups in any outcome measure, and both active groups experienced more adverse events than placebo. There were no systemic reactions. CONCLUSION: Improvement in multiple relevant outcomes strongly suggests that SLIT with timothy extract alone was effective; however, the results for symptom and medication scores were not significant. The differences between multiple allergen SLIT and placebo only in skin sensitivity to timothy suggest a reduction in SLIT efficacy in this group. However, further studies are required to confirm these observations.","DOI":"10.1016/j.jaci.2009.04.037","ISSN":"1097-6825","shortTitle":"Response to sublingual immunotherapy with grass pollen extract: monotherapy versus combination in a multiallergen extract","journalAbbreviation":"J Allergy Clin Immunol","language":"English","author":[{"literal":"S. M. Amar"},{"literal":"R. J. Harbeck"},{"literal":"M. Sills"},{"literal":"L. J. Silveira"},{"literal":"H. O'Brien"},{"literal":"H. S. Nelson"}],"issued":{"date-parts":[["0000",7]]}}}],"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84)</w:t>
      </w:r>
      <w:r w:rsidRPr="00ED08BA">
        <w:rPr>
          <w:rFonts w:ascii="Garamond" w:hAnsi="Garamond"/>
          <w:sz w:val="22"/>
          <w:szCs w:val="22"/>
        </w:rPr>
        <w:fldChar w:fldCharType="end"/>
      </w:r>
    </w:p>
    <w:p w14:paraId="34DA4E70" w14:textId="77777777" w:rsidR="00D20980" w:rsidRPr="00ED08BA" w:rsidRDefault="00D20980" w:rsidP="00D20980">
      <w:pPr>
        <w:spacing w:line="360" w:lineRule="auto"/>
        <w:jc w:val="both"/>
        <w:rPr>
          <w:rFonts w:ascii="Garamond" w:hAnsi="Garamond"/>
          <w:sz w:val="22"/>
          <w:szCs w:val="22"/>
        </w:rPr>
      </w:pPr>
    </w:p>
    <w:p w14:paraId="35FFE56C"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Of these, three SLIT studies were at low ROB with variying conclusions. The Amar (2009) study showed a significant improvement in the single allergen SLIT group, but not in the multiple allergen group compared to placebo (P=0.03 and P=0.11, respectively).</w:t>
      </w:r>
      <w:r w:rsidRPr="00ED08BA">
        <w:rPr>
          <w:rFonts w:ascii="Garamond" w:hAnsi="Garamond"/>
          <w:sz w:val="22"/>
          <w:szCs w:val="22"/>
        </w:rPr>
        <w:fldChar w:fldCharType="begin"/>
      </w:r>
      <w:r>
        <w:rPr>
          <w:rFonts w:ascii="Garamond" w:hAnsi="Garamond"/>
          <w:sz w:val="22"/>
          <w:szCs w:val="22"/>
        </w:rPr>
        <w:instrText xml:space="preserve"> ADDIN ZOTERO_ITEM CSL_CITATION {"citationID":"1vmd3d1q8b","properties":{"formattedCitation":"(84)","plainCitation":"(84)"},"citationItems":[{"id":92,"uris":["http://zotero.org/users/local/rNdLYwBI/items/7FWRSDHD"],"uri":["http://zotero.org/users/local/rNdLYwBI/items/7FWRSDHD"],"itemData":{"id":92,"type":"article-journal","title":"Response to sublingual immunotherapy with grass pollen extract: monotherapy versus combination in a multiallergen extract","container-title":"Journal of Allergy &amp; Clinical Immunology","page":"150-156.e1-5","volume":"124","issue":"1","source":"Ovid Technologies","archive":"MEDLINE","archive_location":"19523672","abstract":"BACKGROUND: To date, there have been no randomized, double-blind studies showing the effectiveness of sublingual immunotherapy with multiple allergens. OBJECTIVE: The purpose of this study was to examine whether the efficacy of sublingual immunotherapy (SLIT) with standardized timothy extract was reduced by combination with other allergen extracts. METHODS: A single-center, randomized, double-blind, placebo-controlled trial with SLIT was conducted. After an observational grass season, SLIT was administered for 10 months to 54 patients randomized to 1 of 3 treatment arms: placebo, timothy extract (19 microg Phl p 5 daily) as monotherapy, or the same dose of timothy extract plus 9 additional pollen extracts. Symptom and medication scores were collected and titrated nasal challenges, titrated skin prick tests, specific IgE, IgG4 and cytokines release by timothy-stimulated lymphocyte proliferation were performed. RESULTS: Perhaps because of a very low grass pollen season in 2008, there were no significant differences in medication or symptom scores in either treatment group compared with placebo. Compared with placebo, in the timothy monotherapy group, thresholds for titrated nasal challenge and skin prick tests (P = .03 and P = .001, respectively), and serum-specific IgG4 levels (P = .005) significantly increased, and IFN- gamma levels decreased (P = .02), whereas in the multiallergen group, there was significant improvement only in the titrated skin prick tests (P = .04) which was less than in the monotherapy group. There were no significant differences between the 2 active groups in any outcome measure, and both active groups experienced more adverse events than placebo. There were no systemic reactions. CONCLUSION: Improvement in multiple relevant outcomes strongly suggests that SLIT with timothy extract alone was effective; however, the results for symptom and medication scores were not significant. The differences between multiple allergen SLIT and placebo only in skin sensitivity to timothy suggest a reduction in SLIT efficacy in this group. However, further studies are required to confirm these observations.","DOI":"10.1016/j.jaci.2009.04.037","ISSN":"1097-6825","shortTitle":"Response to sublingual immunotherapy with grass pollen extract: monotherapy versus combination in a multiallergen extract","journalAbbreviation":"J Allergy Clin Immunol","language":"English","author":[{"literal":"S. M. Amar"},{"literal":"R. J. Harbeck"},{"literal":"M. Sills"},{"literal":"L. J. Silveira"},{"literal":"H. O'Brien"},{"literal":"H. S. Nelson"}],"issued":{"date-parts":[["0000",7]]}}}],"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84)</w:t>
      </w:r>
      <w:r w:rsidRPr="00ED08BA">
        <w:rPr>
          <w:rFonts w:ascii="Garamond" w:hAnsi="Garamond"/>
          <w:sz w:val="22"/>
          <w:szCs w:val="22"/>
        </w:rPr>
        <w:fldChar w:fldCharType="end"/>
      </w:r>
      <w:r w:rsidRPr="00ED08BA">
        <w:rPr>
          <w:rFonts w:ascii="Garamond" w:hAnsi="Garamond"/>
          <w:sz w:val="22"/>
          <w:szCs w:val="22"/>
        </w:rPr>
        <w:t xml:space="preserve">  Aydogan (2013) showed no significant improvement in the SLIT group compared to placebo following one year of house dust mite (HDM) SLIT (P&gt;0.05).</w:t>
      </w:r>
      <w:r w:rsidRPr="00ED08BA">
        <w:rPr>
          <w:rFonts w:ascii="Garamond" w:hAnsi="Garamond"/>
          <w:sz w:val="22"/>
          <w:szCs w:val="22"/>
        </w:rPr>
        <w:fldChar w:fldCharType="begin"/>
      </w:r>
      <w:r>
        <w:rPr>
          <w:rFonts w:ascii="Garamond" w:hAnsi="Garamond"/>
          <w:sz w:val="22"/>
          <w:szCs w:val="22"/>
        </w:rPr>
        <w:instrText xml:space="preserve"> ADDIN ZOTERO_ITEM CSL_CITATION {"citationID":"6movvv248","properties":{"formattedCitation":"(87)","plainCitation":"(87)"},"citationItems":[{"id":30,"uris":["http://zotero.org/users/local/rNdLYwBI/items/HDFEN7W5"],"uri":["http://zotero.org/users/local/rNdLYwBI/items/HDFEN7W5"],"itemData":{"id":30,"type":"article-journal","title":"Sublingual immunotherapy in children with allergic rhinoconjunctivitis mono-sensitized to house-dust-mites: a double-blind-placebo-controlled randomised trial","container-title":"Respiratory Medicine","page":"1322-9","volume":"107","issue":"9","source":"Ovid Technologies","archive":"MEDLINE","archive_location":"23886432","abstract":"BACKGROUND: Although sublingual immunotherapy (SLIT) has been demonstrated to be a safe and efficient treatment in children with seasonal allergic rhinitis (AR), there is little evidence on the efficacy of SLIT with house-dust-mite (HDM) extract in children with isolated perennial AR. OBJECTIVES: We sought to assess the clinical efficacy and safety of HDM-SLIT in children with isolated allergic rhinitis-conjunctivitis mono-sensitized to HDM without asthma symptoms. METHODS: Twenty-two children (aged 5-10 years) with perennial AR and conjunctivitis symptoms mono-sensitized to Dermatophagoides pteronyssinus and Dermatophagoides farinae were enrolled. During a 2 months run-in period, symptom and medication scores, lung functions, bronchial hyperreactivity, nasal provocation and skin prick tests were evaluated. Subjects were randomized to active or placebo using a double-blind method. A total of eighteen subjects were randomised to receive either active SLIT or placebo for 12 months. Daily symptom and medication scores, baseline lung functions, bronchial hyperreactivity, nasal provocation and skin prick tests were recorded and re-evaluated at the end of treatment. RESULTS: After one year of treatment, no significant differences were detected in the between groups and within group comparisons based on total rhinitis symptom/medication scores (p &gt; 0.05). Skin reactivity to Dermatophagoides pteronyssinus was significantly reduced in HDM-SLIT compared to placebo group (p = 0.018). A significant reduction in nasal sensitivity was observed in SLIT group after one year treatment when compared to baseline (p = 0.04). Total conjunctivitis symptoms were reduced significantly in both active and lacebo group at the end of treatment compared to baseline. The proportion of patients with non-specific bronchial hyperreactivity increased to almost 3-fold in placebo group compared to baseline. CONCLUSION: HDM-SLIT was not superior to placebo in reducing isolated rhinoconjunctivitis symptoms within 12 months of treatment. However, HDM-SLIT has a modulating effect on allergen-specific nasal and skin reactivity in isolated perennial AR children. CLINICAL TRIAL REGISTRATION: The trial was registered at Anzctr.org.au number, ACTRN12613000315718.Copyright © 2013 Elsevier Ltd. All rights reserved.","DOI":"10.1016/j.rmed.2013.06.021","ISSN":"1532-3064","shortTitle":"Sublingual immunotherapy in children with allergic rhinoconjunctivitis mono-sensitized to house-dust-mites: a double-blind-placebo-controlled randomised trial","journalAbbreviation":"Respir Med","language":"English","author":[{"literal":"M. Aydogan"},{"literal":"A. O. Eifan"},{"literal":"S. Keles"},{"literal":"T. Akkoc"},{"literal":"M. A. Nursoy"},{"literal":"N. N. Bahceciler"},{"literal":"I. B. Barlan"}],"issued":{"date-parts":[["0000",9]]}}}],"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87)</w:t>
      </w:r>
      <w:r w:rsidRPr="00ED08BA">
        <w:rPr>
          <w:rFonts w:ascii="Garamond" w:hAnsi="Garamond"/>
          <w:sz w:val="22"/>
          <w:szCs w:val="22"/>
        </w:rPr>
        <w:fldChar w:fldCharType="end"/>
      </w:r>
      <w:r w:rsidRPr="00ED08BA">
        <w:rPr>
          <w:rFonts w:ascii="Garamond" w:hAnsi="Garamond"/>
          <w:sz w:val="22"/>
          <w:szCs w:val="22"/>
        </w:rPr>
        <w:t xml:space="preserve"> Finally, Hirsch (1997) demonstrated a significant improvement in PC40 nasal flow in the SLIT group compared to placebo (P&lt;0.05).</w:t>
      </w:r>
      <w:r w:rsidRPr="00ED08BA">
        <w:rPr>
          <w:rFonts w:ascii="Garamond" w:hAnsi="Garamond"/>
          <w:sz w:val="22"/>
          <w:szCs w:val="22"/>
        </w:rPr>
        <w:fldChar w:fldCharType="begin"/>
      </w:r>
      <w:r>
        <w:rPr>
          <w:rFonts w:ascii="Garamond" w:hAnsi="Garamond"/>
          <w:sz w:val="22"/>
          <w:szCs w:val="22"/>
        </w:rPr>
        <w:instrText xml:space="preserve"> ADDIN ZOTERO_ITEM CSL_CITATION {"citationID":"2lr7ig849f","properties":{"formattedCitation":"(122)","plainCitation":"(122)"},"citationItems":[{"id":264,"uris":["http://zotero.org/users/local/rNdLYwBI/items/V7DDTTQ8"],"uri":["http://zotero.org/users/local/rNdLYwBI/items/V7DDTTQ8"],"itemData":{"id":264,"type":"article-journal","title":"Double-blind placebo-controlled study of sublingual immunotherapy with house dust mite extract (D.pt.) in children.","abstract":"Safety and efficacy of sublingual (sublingual-swallow) immunotherapy\n(IT) with house dust mite extract were evaluated in 30 children (6 - 152/3\nyears of age) over the first 12 months of an ongoing study. The cumulative\ndose was 570 |ag Der p I (five times that administered with subcutaneous\ntherapy). Safety: One patient on active treatment dropped out after 8 weeks\nbecause of a subjective feeling of severe weakness, questionably induced\nby the therapy. Five patients on active therapy and one patient on placebo\nreported minor local side effects. Efficacy: Pulmonary symptoms were reduced\nafter 12 months in actively treated asthmatics, but this was not consistent\nwith the lack of improvement in bronchial reactivity, skin sensitivity\nand specific IgG and IgG4 against D.pt. in this group. In patients with rhinitis\nnasal sensitivity was reduced in the placebo group without concomitant\nimprovement in the nasal symptom score. Specific IgE (D.pt. and D.f.) increased\nsignificantly more in the active treatment group after 3 and 12\nmonths. We conclude that sublingual IT over 12 months with the fivefold\nDer p 1 dose of subcutaneous IT was well tolerated, but there was no consistent\nclinical or immunological benefit compared to placeboj","author":[{"literal":"Hirsch T"},{"literal":"Sahn M"},{"literal":"Leupold W."}]}}],"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122)</w:t>
      </w:r>
      <w:r w:rsidRPr="00ED08BA">
        <w:rPr>
          <w:rFonts w:ascii="Garamond" w:hAnsi="Garamond"/>
          <w:sz w:val="22"/>
          <w:szCs w:val="22"/>
        </w:rPr>
        <w:fldChar w:fldCharType="end"/>
      </w:r>
    </w:p>
    <w:p w14:paraId="351125B2" w14:textId="77777777" w:rsidR="00D20980" w:rsidRPr="00ED08BA" w:rsidRDefault="00D20980" w:rsidP="00D20980">
      <w:pPr>
        <w:spacing w:line="360" w:lineRule="auto"/>
        <w:jc w:val="both"/>
        <w:rPr>
          <w:rFonts w:ascii="Garamond" w:hAnsi="Garamond"/>
          <w:i/>
          <w:sz w:val="22"/>
          <w:szCs w:val="22"/>
        </w:rPr>
      </w:pPr>
    </w:p>
    <w:p w14:paraId="6DDFDFC0" w14:textId="77777777" w:rsidR="00D20980" w:rsidRPr="00ED08BA" w:rsidRDefault="00D20980" w:rsidP="00D20980">
      <w:pPr>
        <w:spacing w:line="360" w:lineRule="auto"/>
        <w:jc w:val="both"/>
        <w:outlineLvl w:val="0"/>
        <w:rPr>
          <w:rFonts w:ascii="Garamond" w:hAnsi="Garamond"/>
          <w:i/>
          <w:sz w:val="22"/>
          <w:szCs w:val="22"/>
        </w:rPr>
      </w:pPr>
      <w:r w:rsidRPr="00ED08BA">
        <w:rPr>
          <w:rFonts w:ascii="Garamond" w:hAnsi="Garamond"/>
          <w:i/>
          <w:sz w:val="22"/>
          <w:szCs w:val="22"/>
        </w:rPr>
        <w:t>Nasal challenge: Overall interpretation</w:t>
      </w:r>
    </w:p>
    <w:p w14:paraId="4097AA88"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 xml:space="preserve">Due to the conflicting results from higher quality SCIT and SLIT trials it is difficult to draw any clear conclusions in relation to this outcome. </w:t>
      </w:r>
    </w:p>
    <w:p w14:paraId="1575FEE6" w14:textId="77777777" w:rsidR="00D20980" w:rsidRPr="00ED08BA" w:rsidRDefault="00D20980" w:rsidP="00D20980">
      <w:pPr>
        <w:spacing w:line="360" w:lineRule="auto"/>
        <w:jc w:val="both"/>
        <w:rPr>
          <w:rFonts w:ascii="Garamond" w:hAnsi="Garamond"/>
          <w:b/>
          <w:i/>
          <w:sz w:val="22"/>
          <w:szCs w:val="22"/>
        </w:rPr>
      </w:pPr>
    </w:p>
    <w:p w14:paraId="6AC068B6" w14:textId="77777777" w:rsidR="00D20980" w:rsidRPr="00ED08BA" w:rsidRDefault="00D20980" w:rsidP="00D20980">
      <w:pPr>
        <w:spacing w:line="360" w:lineRule="auto"/>
        <w:jc w:val="both"/>
        <w:outlineLvl w:val="0"/>
        <w:rPr>
          <w:rFonts w:ascii="Garamond" w:hAnsi="Garamond"/>
          <w:i/>
          <w:sz w:val="22"/>
          <w:szCs w:val="22"/>
          <w:u w:val="single"/>
        </w:rPr>
      </w:pPr>
      <w:r w:rsidRPr="00ED08BA">
        <w:rPr>
          <w:rFonts w:ascii="Garamond" w:hAnsi="Garamond"/>
          <w:i/>
          <w:sz w:val="22"/>
          <w:szCs w:val="22"/>
          <w:u w:val="single"/>
        </w:rPr>
        <w:t>Conjunctival challenge</w:t>
      </w:r>
    </w:p>
    <w:p w14:paraId="727DFFEE"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 xml:space="preserve">Conjunctival challenges were undertaken in 16 studies: SCIT (n=12) </w:t>
      </w:r>
      <w:r w:rsidRPr="00ED08BA">
        <w:rPr>
          <w:rFonts w:ascii="Garamond" w:hAnsi="Garamond"/>
          <w:sz w:val="22"/>
          <w:szCs w:val="22"/>
        </w:rPr>
        <w:fldChar w:fldCharType="begin"/>
      </w:r>
      <w:r>
        <w:rPr>
          <w:rFonts w:ascii="Garamond" w:hAnsi="Garamond"/>
          <w:sz w:val="22"/>
          <w:szCs w:val="22"/>
        </w:rPr>
        <w:instrText xml:space="preserve"> ADDIN ZOTERO_ITEM CSL_CITATION {"citationID":"T0Xy6rpo","properties":{"formattedCitation":"(21,23,35,38,42,45,55,62,70,72,162,164)","plainCitation":"(21,23,35,38,42,45,55,62,70,72,162,164)"},"citationItems":[{"id":218,"uris":["http://zotero.org/users/local/rNdLYwBI/items/JRR4ZKVB"],"uri":["http://zotero.org/users/local/rNdLYwBI/items/JRR4ZKVB"],"itemData":{"id":218,"type":"article-journal","title":"Effect of 2-year placebo-controlled immunotherapy on airway symptoms and medication in patients with birch pollen allergy","container-title":"Journal of Allergy and Clinical Immunology","page":"777-783","volume":"109","issue":"5","source":"Ovid Technologies","archive":"Embase","archive_location":"2002172833","abstract":"Background: Birch pollen is a common allergen in northern, central, and eastern Europe. Earlier studies of specific immunotherapy using birch pollen extract were not placebo-controlled or were only preseasonal. Long-term, placebo-controlled studies with subcutaneously administered standardized birch pollen extract are lacking. Objective: The aim of this study was to evaluate the effect of immunotherapy with birch pollen extract on airway symptoms and use of medication in adult birch pollen-allergic patients in a double-blind, placebo-controlled trial. Methods: Forty-nine patients with histories of birch pollen allergy from the upper and lower airways, positive skin prick test and conjunctival provocation test results, and in vitro specific IgE to birch pollen (Betula verrucosa) extract were included. Immunotherapy with birch pollen extract was given during 2 consecutive years in a double-blind, randomized, placebo-controlled study. Clinical symptom scores from the upper and lower airways and use of rescue medication were registered throughout the pollen season. Results: Forty-six patients reached the maintenance dose and were maintained on that dose during the 2-year study. The median symptom scores during the 1997 and 1998 seasons were 1.3 and 2.6, respectively, in the specific immunotherapy group and 2.1 and 4.3, respectively, in the placebo group. The differences between the groups were significant (P = .05 in 1997 and P = .005 in 1998). The placebo group used significantly more rescue medication during both seasons than the specific immunotherapy group (P = .004 for 1997 and P = .004 for 1998). Conclusion: Specific immunotherapy with birch pollen extract is an effective and safe treatment for reducing clinical allergy symptoms and medication use in birch pollen-allergic patients during the pollen season.","DOI":"10.1067/mai.2002.123868","ISSN":"0091-6749","shortTitle":"Effect of 2-year placebo-controlled immunotherapy on airway symptoms and medication in patients with birch pollen allergy","language":"English","author":[{"literal":"M. B. Arvidsson"},{"literal":"O. Lowhagen"},{"literal":"S. Rak"}],"issued":{"date-parts":[["2002"]]}}},{"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256,"uris":["http://zotero.org/users/local/rNdLYwBI/items/FD2PM8Q8"],"uri":["http://zotero.org/users/local/rNdLYwBI/items/FD2PM8Q8"],"itemData":{"id":256,"type":"article-journal","title":"E</w:instrText>
      </w:r>
      <w:r>
        <w:rPr>
          <w:rFonts w:ascii="Calibri" w:eastAsia="Calibri" w:hAnsi="Calibri" w:cs="Calibri"/>
          <w:sz w:val="22"/>
          <w:szCs w:val="22"/>
        </w:rPr>
        <w:instrText>ﬃ</w:instrText>
      </w:r>
      <w:r>
        <w:rPr>
          <w:rFonts w:ascii="Garamond" w:hAnsi="Garamond"/>
          <w:sz w:val="22"/>
          <w:szCs w:val="22"/>
        </w:rPr>
        <w:instrText xml:space="preserve">cacy and safety of preseasonal-speciﬁc immunotherapy with an aluminium-adsorbed six-grass pollen allergoid","abstract":"BACKGROUND:\nThe clinical efficacy and safety of a six-grass pollen allergoid has been studied. The advent of more exacting clinical guidelines and a better appreciation of the possible mechanisms of treatment prompted this reappraisal.\nMETHODS:\nA 2-year double-blind multicentre placebo-controlled phase 3 clinical trial was undertaken in 154 patients suffering symptoms of rhinoconjunctivitis with or without asthma (GINA I or II). Therapy comprised two consecutive preseasonal short-courses of subcutaneous injections using a grass pollen allergoid adsorbed to aluminium hydroxide.\nRESULTS:\nA combined symptom and medication score (SMS) was used as the primary end-point for clinical efficacy. SMS from the first year showed a significant difference of 26.6% between the two study groups (P=0.026) and this was improved after the second year when there was a 48.4% difference in SMS between active and placebo treatment in favour of the allergoid (P = 0.018). Highly significant increases in grass pollen allergen-specific IgG1 and IgG4 antibody concentrations were measured in association with active treatment. Allergen tolerance was increased as judged by a conjunctival provocation test and significant improvements in quality of life were documented using a standardized questionnaire. The allergoid was well tolerated.\nCONCLUSIONS:\nThe grass pollen allergoid was shown to be safe and clinically efficacious in the management of hay fever with or without asthma (GINA I or II).","author":[{"literal":"C. J. Corrigan1 for the Study Group*"},{"literal":"J. Kettner2"},{"literal":"C. Doemer2"},{"literal":"O. Cromwell2"},{"literal":"A. Narkus2"}]}},{"id":194,"uris":["http://zotero.org/users/local/rNdLYwBI/items/PNFEVD5C"],"uri":["http://zotero.org/users/local/rNdLYwBI/items/PNFEVD5C"],"itemData":{"id":194,"type":"article-journal","title":"A double-blind, placebo-controlled study of immunotherapy with grass-pollen extract Alutard SQ during a 3-year period with initial rush immunotherapy","container-title":"Allergy","page":"489-500","volume":"51","issue":"7","source":"Ovid Technologies","archive":"MEDLINE","archive_location":"8863926","abstract":"Thirty patients with asthma and/or monosensitized allergic rhinitis caused by grass pollen whose ages ranged from 15 to 35 years were selected. Two groups were established at random: an active group and a placebo group, and a double-blind study was done on treatment with immunotherapy for a period of 3 continuous years, with initiation doses administered according to the rush immunotherapy technique. Grass-pollen allergen extract Alutard SQ and histamine as a placebo were used. The objective parameters of efficacy evaluated were end-point cutaneous tests, conjunctival provocation, bronchial provocation, and symptom/medication scores, as well as specific immunoglobulin determinations. The statistical evaluation of the results was significant for the differences existing between the initial and final time of the active group, and there were significant differences between the two groups for all of the parameters considered. We found no relationship between clinical improvement and the range of specific immunoglobulin E values. Regarding the safety of the treatment, systemic adverse effects were manifested only in the initial phase (rush immunotherapy), and were easily controlled by treatment. We conclude that the efficacy and safety of immunotherapy with grass pollen make it possible to consider this treatment fundamental in these patients.","ISSN":"0105-4538","shortTitle":"A double-blind, placebo-controlled study of immunotherapy with grass-pollen extract Alutard SQ during a 3-year period with initial rush immunotherapy","journalAbbreviation":"Allergy","language":"English","author":[{"literal":"I. Dolz"},{"literal":"C. Martinez-Cocera"},{"literal":"J. M. Bartolome"},{"literal":"M. Cimarra"}],"issued":{"date-parts":[["0000",7]]}}},{"id":176,"uris":["http://zotero.org/users/local/rNdLYwBI/items/JJRI9CK9"],"uri":["http://zotero.org/users/local/rNdLYwBI/items/JJRI9CK9"],"itemData":{"id":176,"type":"article-journal","title":"Long-term clinical efficacy of grass-pollen immunotherapy","container-title":"New England Journal of Medicine","page":"468-75","volume":"341","issue":"7","source":"Ovid Technologies","archive":"MEDLINE","archive_location":"10441602","abstract":"BACKGROUND: Pollen immunotherapy is effective in selected patients with IgE-mediated seasonal allergic rhinitis, although it is questionable whether there is long-term benefit after the discontinuation of treatment. METHODS: We conducted a randomized, double-blind, placebo-controlled trial of the discontinuation of immunotherapy for grass-pollen allergy in patients in whom three to four years of this treatment had previously been shown to be effective. During the three years of this trial, primary outcome measures were scores for seasonal symptoms and the use of rescue medication. Objective measures included the immediate conjunctival response and the immediate and late skin responses to allergen challenge. Cutaneous-biopsy specimens obtained 24 hours after intradermal allergen challenge were examined for T-cell infiltration and the presence of cytokine-producing T helper cells (TH2 cells) (as evidenced by the presence of interleukin-4 messenger RNA). A matched group of patients with hay fever who had not received immunotherapy was followed as a control for the natural course of the disease. RESULTS: Scores for seasonal symptoms and the use of rescue antiallergic medication, which included short courses of prednisolone, remained low after the discontinuation of immunotherapy, and there was no significant difference between patients who continued immunotherapy and those who discontinued it. Symptom scores in both treatment groups (median areas under the curve in 1995, 921 for continuation of immunotherapy and 504 for discontinuation of immunotherapy; P=0.60) were markedly lower than those in the group that had not received immunotherapy (median value in 1995, 2863). Although there was a tendency for immediate sensitivity to allergen to return late after discontinuation, there was a sustained reduction in the late skin response and associated CD3+ T-cell infiltration and interleukin-4 messenger RNA expression. CONCLUSIONS: Immunotherapy for grass-pollen allergy for three to four years induces prolonged clinical remission accompanied by a persistent alteration in immunologic reactivity.","ISSN":"0028-4793","shortTitle":"Long-term clinical efficacy of grass-pollen immunotherapy","journalAbbreviation":"N Engl J Med","language":"English","author":[{"literal":"S. R. Durham"},{"literal":"S. M. Walker"},{"literal":"E. M. Varga"},{"literal":"M. R. Jacobson"},{"literal":"F. O'Brien"},{"literal":"W. Noble"},{"literal":"S. J. Till"},{"literal":"Q. A. Hamid"},{"literal":"K. T. Nouri-Aria"}],"issued":{"date-parts":[["0000",8,12]]}}},{"id":254,"uris":["http://zotero.org/users/local/rNdLYwBI/items/TG3SFKH7"],"uri":["http://zotero.org/users/local/rNdLYwBI/items/TG3SFKH7"],"itemData":{"id":254,"type":"article-journal","title":"Double-blind, placebo-controlled study of immunotherapy with Parietaria judaica: Clinical efficacy and tolerance","abstract":"Allergy to Parietaria causes significant morbidity in most Mediterranean areas. The aim of this study is to investigate the efficacy and tolerance of Parietaria depot extract at 25 BU/mL (1.5 microg/mL Par j 1). We performed a multicenter double-blind, placebo-controlled study in rhinitic patients with/without asthma, sensitized to Parietaria. 42 patients followed 20-month immunotherapy. Clinical efficacy was based on symptom and medication scores and the percentage of healthy days (days without symptoms or medication). Severity of asthma/rhinitis scales, visual analogue scale, evaluation of the treatment by doctors and patients, immediate and delayed cutaneous response and quality of life questionnaires were also studied. The active group showed a sustained decrease in symptoms (p = 0.008), medication (p = 0.009) and both (p = 0.001), and an increase in healthy days (p = 0.001) throughout the study, with a threefold increase of healthy days and almost a three time reduction in medication only after one year of treatment. Asthma and rhinitis severity scales also decreased after immunotherapy, and blinded clinical evaluation by physicians confirmed efficacy in 85% and 77% of the active patients. Patient's self-evaluation returned similar results. None of these changes were observed with placebo. Immediate cutaneous response was significantly reduced at the maintenance phase in the active group and remained reduced throughout the study. Late-phase response after intradermal testing also showed a statistical decrease in actively treated patients. Immunotherapy was well tolerated and every systemic reaction reported was mild. In conclusion, immunotherapy with Parietaria 25 BU/mL is an effective and safe treatment for patients with respiratory allergies.","author":[{"literal":"M. Ferrer1"},{"literal":"E. Burches1"},{"literal":"A. Peláez1"},{"literal":"A. Muñoz2"},{"literal":"D. Hernández2"},{"literal":"A. Basomba2"},{"literal":"E. Enrique3"},{"literal":"R. Alonso3"},{"literal":"A. Cisteró-Bahima3"},{"literal":"S. Martín4"},{"literal":"P. Rico4"},{"literal":"B. Gandarias4"}]}},{"id":132,"uris":["http://zotero.org/users/local/rNdLYwBI/items/R56NVC9I"],"uri":["http://zotero.org/users/local/rNdLYwBI/items/R56NVC9I"],"itemData":{"id":132,"type":"article-journal","title":"Allergen-specific immunotherapy with recombinant grass pollen allergens","container-title":"Journal of Allergy &amp; Clinical Immunology","page":"608-13","volume":"116","issue":"3","source":"Ovid Technologies","archive":"MEDLINE","archive_location":"16159631","abstract":"BACKGROUND: Allergen-specific immunotherapy uses aqueous extracts of natural source materials as a basis for preparations to down regulate the allergic response. Recombinant DNA technology has enabled the cloning of many allergens, thus facilitating investigations aimed at improving efficacy and safety of immunotherapy. OBJECTIVE: To determine the effectiveness of a mixture of 5 recombinant grass pollen allergens in reducing symptoms and need for symptomatic medication in patients allergic to grass pollen. METHODS: A randomized, double-blind, placebo-controlled study of subcutaneous injection immunotherapy was performed in subjects with allergic rhinoconjunctivitis, with or without asthma. Primary endpoint was a symptom medication score compiled from separate symptom and medication scores. Secondary endpoints included a rhinitis quality of life questionnaire, conjunctival provocation, and specific antibody responses. RESULTS: The symptom medication score showed significant improvements in subjects receiving recombinant allergens as opposed to placebo, with reductions in both symptoms and medication usage. The rhinitis quality of life questionnaire revealed clinically relevant significant improvements in overall assessment and in 5 of 7 separate domains, and conjunctival provocation showed a clear trend in favor of active treatment. All treated subjects developed strong allergen-specific IgG(1) and IgG(4) antibody responses. Some patients were not sensitized to Ph l p 5 but nevertheless developed strong IgG antibody responses to that allergen. CONCLUSION: A recombinant allergen vaccine can be a effective and safe treatment to ameliorate symptoms of allergic rhinitis. The clinical benefit is associated with modification of the specific immune response with promotion of IgG(4) and reduction of IgE antibodies consistent with the induction of IL-10-producing regulatory T cells.","ISSN":"0091-6749","shortTitle":"Allergen-specific immunotherapy with recombinant grass pollen allergens","journalAbbreviation":"J Allergy Clin Immunol","language":"English","author":[{"literal":"M. Jutel"},{"literal":"L. Jaeger"},{"literal":"R. Suck"},{"literal":"H. Meyer"},{"literal":"H. Fiebig"},{"literal":"O. Cromwell"}],"issued":{"date-parts":[["0000",9]]}}},{"id":239,"uris":["http://zotero.org/users/local/rNdLYwBI/items/6229E6K8"],"uri":["http://zotero.org/users/local/rNdLYwBI/items/6229E6K8"],"itemData":{"id":239,"type":"article-journal","title":"A double-blind, randomized study investigating the efficacy and specificity of immunotherapy with Artemisia vulgaris or Phleum pratense/betula verrucosa","container-title":"Allergologia et immunopathologia","page":"73-8","volume":"23","issue":"2","archive_location":"CN-00119942","abstract":"This study investigated the specificity and efficacy of immunotherapy with Artemisia vulgaris (Artemisia) extract. We studied 25 patients with a more than two year lasting history of seasonal rhinoconjunctivitis and who had only two clinically important allergies, either to Artemisia and Betula verrucosa (Betula) or to Artemisia and Phleum pratense (Phleum). Patient selection was randomized and evaluation of results was conducted in double blind fashion. Twenty patients completed two years of specific immunotherapy. Nine patients were treated with extracts of Artemisia and 11 with extracts of either Betula (n = 3) or Phleum (n = 8). Treatment with Artemisia was followed by a significant decrease in skin sensitivity (p &lt; 0.05) and eye sensitivity (p &lt; 0.01) to Artemisia but not to Betula/phleum. No significant decrease was observed in medicine consumption or symptom scores. Patients treated with Betula or Phleum experienced a significant decrease in skin sensitivity to Betula or Phleum (p &lt; 0.001), and eye sensitivity to Betula or Phleum (p &lt; 0.05), but not to Artemisia and had significant decreases in medicine and symptom scores (p &lt; 0.05) in Betula/phleum seasons but not in the Artemisia season. The treatment was both effective and specific with the one unexplained exception that both patient groups (Artemisia and Betula/Phleum) decreased their skin sensitivity to Artemisia.","shortTitle":"A double-blind, randomized study investigating the efficacy and specificity of immunotherapy with Artemisia vulgaris or Phleum pratense/betula verrucosa","author":[{"literal":"O. T. Olsen"},{"literal":"L. Frølund"},{"literal":"J. Heinig"},{"literal":"L. Jacobsen"},{"literal":"U. G. Svendsen"}],"issued":{"date-parts":[["1995"]]}}},{"id":385,"uris":["http://zotero.org/users/local/rNdLYwBI/items/GAVP9WIX"],"uri":["http://zotero.org/users/local/rNdLYwBI/items/GAVP9WIX"],"itemData":{"id":385,"type":"article-journal","title":"Grass pollen immunotherapy: a single year double-blind, placebo-controlled study in patients with grass pollen-induced asthma and rhinitis","container-title":"Journal of Allergy &amp; Clinical Immunology","page":"283-90","volume":"73","issue":"2","source":"Ovid Technologies","archive":"MEDLINE","archive_location":"6366027","abstract":"Fifteen grass pollen--sensitive asthmatic patients were selected from 200 patients with grass pollenosis on the basis of positive SPTs and RASTs that were restricted to grass pollens (except Bermuda grass), no previous IT, and residence and occupation in an area monitored by serial pollen counts. They underwent a double-blind trial of specific IT with a mixture of three grass pollen--aqueous extracts (velvet, sweet vernal, and timothy) or placebo. After 10 mo, the mean maintenance dose of pollen extract (assayed by RAST inhibition) in eight actively treated patients was 6000 RAST units (range 3000 to 8000) and the mean total dose was 18,700 RAST units (range 10,200 to 30,000). Results were assessment done by the following clinical and immunological data: (1) during the pollen season, daily symptom scores; (2) PD 20% FEV1, IgE antibody to timothy by RAST in serum and in nasal secretions, serum IgG antibody to purified timothy allergen D by solid-phase radioimmunoassay, and the four IgG subclass antibodies by enzyme immunoassay were all measured before treatment and before and after the pollen season. Symptom scores of both treated patients and controls correlated with pollen counts (R = 0.88, p less than 0.05 and R = 0.71, p less than 0.05, respectively). There was a significant difference between the mean symptom score values of treated patients versus controls (Kruskal-Wallis test, p less than 0.001). No significant differences or changes either in the PD 20% FEV1 or IgE antibody to timothy in serum and nasal secretions were found in the two groups before or after IT.(ABSTRACT TRUNCATED AT 250 WORDS)","ISSN":"0091-6749","shortTitle":"Grass pollen immunotherapy: a single year double-blind, placebo-controlled study in patients with grass pollen-induced asthma and rhinitis","journalAbbreviation":"J Allergy Clin Immunol","language":"English","author":[{"literal":"C. Ortolani"},{"literal":"E. Pastorello"},{"literal":"R. B. Moss"},{"literal":"Y. P. Hsu"},{"literal":"M. Restuccia"},{"literal":"G. Joppolo"},{"literal":"A. Miadonna"},{"literal":"U. Cornelli"},{"literal":"G. Halpern"},{"literal":"C. Zanussi"}],"issued":{"date-parts":[["0000",2]]}}},{"id":232,"uris":["http://zotero.org/users/local/rNdLYwBI/items/B8WRVPEX"],"uri":["http://zotero.org/users/local/rNdLYwBI/items/B8WRVPEX"],"itemData":{"id":232,"type":"article-journal","title":"Enzyme potentiated desensitisation in treatment of seasonal allergic rhinitis: double blind randomised controlled study","container-title":"BMJ (Clinical research ed.)","page":"251-4","volume":"327","issue":"7409","archive_location":"CN-00439756","abstract":"OBJECTIVE: To assess the efficacy of enzyme potentiated desensitisation in the treatment of severe summer hay fever poorly controlled by pharmacotherapy. DESIGN: Double blind randomised placebo controlled parallel group study. SETTING: Hospital in Hampshire. PARTICIPANTS: 183 participants aged between 18 and 64 with a history of severe summer hay fever for at least two years; all were skin prick test positive to timothy grass pollen. 90 randomised to active treatment; 93 randomised to placebo. INTERVENTIONS: Active treatment: two injections of enzyme potentiated desensitisation, given between eight and 11 weeks apart, each comprising 200 Fishman units of beta glucuronidase, 50 pg 1,3-cyclohexanediol, 50 ng protamine sulphate, and a mixed inhaled allergen extract (pollen mixes for trees, grasses, and weeds; allergenic fungal spores; cat and dog danders; dust and storage mites) in a total volume of 0.05 ml of buffered saline. Placebo: two injections of 0.05 ml buffered saline solution. MAIN OUTCOME MEASURES: Proportion of problem-free days; global rhinoconjunctivitis quality of life scores assessed weekly during pollen season. RESULTS: The active treatment group and the placebo group did not differ in the proportion of problem-free days, quality of life scores, symptom severity scores, change in quantitative skin prick provocation threshold, or change in conjunctival provocation threshold. No clinically significant adverse reactions occurred. CONCLUSIONS: Enzyme potentiated desensitisation showed no treatment effect in this study.","DOI":"10.1136/bmj.327.7409.251","shortTitle":"Enzyme potentiated desensitisation in treatment of seasonal allergic rhinitis: double blind randomised controlled study","author":[{"literal":"M. J. Radcliffe"},{"literal":"G. T. Lewith"},{"literal":"R. G. Turner"},{"literal":"P. Prescott"},{"literal":"M. K. Church"},{"literal":"S. T. Holgate"}],"issued":{"date-parts":[["2003"]]}}},{"id":74,"uris":["http://zotero.org/users/local/rNdLYwBI/items/WVFAP9NX"],"uri":["http://zotero.org/users/local/rNdLYwBI/items/WVFAP9NX"],"itemData":{"id":74,"type":"article-journal","title":"Efficacy and safety of a glutaraldehyde-modified house dust mite extract in allergic rhinitis","container-title":"American Journal of Rhinology &amp; Allergy","page":"e104-9","volume":"24","issue":"5","source":"Ovid Technologies","archive":"MEDLINE","archive_location":"21244725","abstract":"BACKGROUND: Modification of allergens by glutaraldehyde in extracts used for immunotherapy reduces the risk for side effects, but therapeutic efficacy of such extracts requires further evaluation. The aim of this study was to evaluate the efficacy and safety of immunotherapy with PURETHAL Mites (PM), a single-strength glutaraldehyde-modified aluminum hydroxide-adsorbed extract of house-dust mites (HDM). METHODS: In a multicenter, randomized, placebo-controlled double-blind setting, HDM-allergic subjects (n = 140) were treated with modified allergen extract or placebo over a 1-year period. The primary outcome parameter was a combined symptom and medication score (clinical index score [CIS]). Secondary efficacy parameters were the result of a titrated conjunctival provocation test (CPT), rhinitis/rhinoconjunctivitis quality of life (RQL) score, and serum concentrations of IgE and IgG against specific HDM allergens and a documentation of adverse events (AE). RESULTS: We evaluated 140 patients (66 treatment and 74 placebo) for clinical efficacy. The allergoid treatment for 1 year resulted in significantly greater CIS improvement and higher RQL scores. The response threshold in the titrated CPT (p = 0.009) and the serum concentrations of IgG4 (p &lt; 0.001) against Dermatophagoides pteronyssinus allergens after treatment were also significantly different between groups. In total, 88 patients (46 PM/42 placebo) out of a safety population of 145 reported 278 (158 PM/120 placebo) AE. Except for local reactions, no specific AE appeared to be associated with PURETHAL Mites (HAL-Allergy, Leiden, The Netherlands). CONCLUSION: The findings of this study indicate that allergen injection therapy with modified HDM extract is superior to placebo in allergic rhinitis therapy. The treatment was well tolerated and no serious drug-related AE were observed.","DOI":"10.2500/ajra.2010.24.3508","ISSN":"1945-8932","shortTitle":"Efficacy and safety of a glutaraldehyde-modified house dust mite extract in allergic rhinitis","journalAbbreviation":"Am J Rhinol Allergy","language":"English","author":[{"literal":"H. Riechelmann"},{"literal":"J. Schmutzhard"},{"literal":"J. F. van der Werf"},{"literal":"A. Distler"},{"literal":"H. A. Kleinjans"}],"issued":{"date-parts":[["0000",9]]}}},{"id":337,"uris":["http://zotero.org/users/local/rNdLYwBI/items/UNBWZUI2"],"uri":["http://zotero.org/users/local/rNdLYwBI/items/UNBWZUI2"],"itemData":{"id":337,"type":"article-journal","title":"Usefulness of specific immunotherapy in patients with severe perennial allergic rhinitis induced by house dust mite: a double-blind, randomized, placebo-controlled trial","container-title":"Clinical &amp; Experimental Allergy","page":"1076-82","volume":"33","issue":"8","source":"Ovid Technologies","archive":"MEDLINE","archive_location":"12911781","abstract":"OBJECTIVES: To evaluate the effectiveness of specific immunotherapy (SIT) in patients with severe house dust mite (HDM)-induced perennial allergic rhinitis using diary cards and objective endpoints. PATIENTS AND METHODS: Thirty-six adult patients were selected with moderate to severe allergic rhinitis due to HDM allergy uncontrolled by regular anti-allergic drugs. Twenty-eight patients completed the study, 22 of these patients also had mild asthma. Subjects were stratified for HDM sensitivity on the basis of their 4-week diary card score and the size of their immediate and late-phase skin reaction to HDM. The groups were well matched for all relevant parameters. Patients were randomized to receive active preparation (Alutard(R)-SQ, ALK, Dermatophagoides pteronyssinus extract) or an identical placebo preparation. Increasing doses were administered until the maintenance dose was reached. This dose was then given once a month for 12 months. RESULTS: Clinical efficacy was evaluated by symptom medication diary cards recorded for 4 weeks after 12 months of continuous treatment and compared with pre-treatment scores. Skin test reactivity was re-measured after 12 months of treatment to HDM, cat dander and codeine phosphate. After 1 year of treatment, the actively treated group showed a 58% reduction in diary card symptom scores (P&lt;0.002) and a 20% reduction in the use of rescue medication. The placebo group had a 32% reduction in symptom scores (P=NS), but no reduction in rescue medication requirements. The active group showed 36% reduction in skin prick test sensitivity to D. pteronyssinus (P=0.006), while the placebo group values were unchanged. Skin reactivity to codeine was unchanged in both groups. No significant adverse reactions to SIT were encountered. CONCLUSIONS: One year of SIT for D. pteronyssinus in patients with poorly controlled rhinitis (+/-mild asthma) produced clinically useful improvement as shown by symptom-medication diary cards and reductions in immediate skin reactions compared with placebo treatment.","ISSN":"0954-7894","shortTitle":"Usefulness of specific immunotherapy in patients with severe perennial allergic rhinitis induced by house dust mite: a double-blind, randomized, placebo-controlled trial","journalAbbreviation":"Clin Exp Allergy","language":"English","author":[{"literal":"V. A. Varney"},{"literal":"K. Tabbah"},{"literal":"G. Mavroleon"},{"literal":"A. J. Frew"}],"issued":{"date-parts":[["0000",8]]}}}],"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21,23,35,38,42,45,55,62,63,70,72,77)</w:t>
      </w:r>
      <w:r w:rsidRPr="00ED08BA">
        <w:rPr>
          <w:rFonts w:ascii="Garamond" w:hAnsi="Garamond"/>
          <w:sz w:val="22"/>
          <w:szCs w:val="22"/>
        </w:rPr>
        <w:fldChar w:fldCharType="end"/>
      </w:r>
      <w:r w:rsidRPr="00ED08BA">
        <w:rPr>
          <w:rFonts w:ascii="Garamond" w:hAnsi="Garamond"/>
          <w:sz w:val="22"/>
          <w:szCs w:val="22"/>
        </w:rPr>
        <w:t xml:space="preserve"> and SLIT (n=4) (Table 1b).</w:t>
      </w:r>
      <w:r w:rsidRPr="00ED08BA">
        <w:rPr>
          <w:rFonts w:ascii="Garamond" w:hAnsi="Garamond"/>
          <w:sz w:val="22"/>
          <w:szCs w:val="22"/>
        </w:rPr>
        <w:fldChar w:fldCharType="begin"/>
      </w:r>
      <w:r>
        <w:rPr>
          <w:rFonts w:ascii="Garamond" w:hAnsi="Garamond"/>
          <w:sz w:val="22"/>
          <w:szCs w:val="22"/>
        </w:rPr>
        <w:instrText xml:space="preserve"> ADDIN ZOTERO_ITEM CSL_CITATION {"citationID":"LohgSFZ7","properties":{"formattedCitation":"(127,138,146)","plainCitation":"(127,138,146)"},"citationItems":[{"id":174,"uris":["http://zotero.org/users/local/rNdLYwBI/items/ZVXG5WPV"],"uri":["http://zotero.org/users/local/rNdLYwBI/items/ZVXG5WPV"],"itemData":{"id":174,"type":"article-journal","title":"Double-blind placebo-controlled evaluation of sublingual-swallow immunotherapy with standardized Parietaria judaica extract in children with allergic rhinoconjunctivitis","container-title":"Journal of Allergy &amp; Clinical Immunology","page":"425-32","volume":"104","issue":"2 Pt 1","source":"Ovid Technologies","archive":"MEDLINE","archive_location":"10452766","abstract":"BACKGROUND: Sublingual-swallow immunotherapy was recently recognized in the World Health Organization Position Paper (Allergen immunotherapy: therapeutic vaccines for allergic diseases) \"as a viable alternative to parenteral injection therapy to treat allergic diseases\" in adults. More controlled studies were required to assess the efficacy and safety of this treatment in children. OBJECTIVE: This study was carried out to assess the clinical efficacy and safety profile of sublingual-swallow immunotherapy with high-dose allergen in children with allergies. METHODS: We used a double-blind placebo-controlled design. Forty-one children with Parietaria -induced rhinoconjunctivitis were randomized to receive sublingual standardized Parietaria judaica extract (n = 20) or placebo (n = 21) for 2 years. The cumulative dose of allergen was 375 times higher than that used in parenteral immunotherapy and the cumulative dose of Par j 1 major allergen was 52.5 mg over 2 years. The main efficacy assessment criteria were symptoms and rescue medication scores recorded on the patients' diary cards. Secondary criteria were changes in skin and conjunctival specific reactivity as well as blood parameters, analyzed after 1 and 2 years of immunotherapy. The safety of the treatment was assessed by evaluating the frequency and severity of adverse effects. RESULTS: A significant reduction in rhinitis symptoms was observed in the active treatment group during the second season (P =.02), with no difference in medication scores. A significant decrease in skin reactivity (P =.002 after 2 years of treatment) and an increase in the threshold dose for conjunctival allergen provocation test (P =.02) were observed in the active treatment group compared with the group receiving placebo. A significant increase in specific IgG(4 ) levels (P =.02) was also observed in the active group. Immunotherapy was well tolerated. CONCLUSION: Sublingual-swallow immunotherapy in Parietaria -allergic children provided a clinical benefit and a decreased specific reactivity to the allergen. The safety profile of this treatment, which constitutes an important issue, indicated good tolerance and compliance.","ISSN":"0091-6749","shortTitle":"Double-blind placebo-controlled evaluation of sublingual-swallow immunotherapy with standardized Parietaria judaica extract in children with allergic rhinoconjunctivitis","journalAbbreviation":"J Allergy Clin Immunol","language":"English","author":[{"literal":"M. La Rosa"},{"literal":"C. Ranno"},{"literal":"C. Andre"},{"literal":"F. Carat"},{"literal":"M. A. Tosca"},{"literal":"G. W. Canonica"}],"issued":{"date-parts":[["0000",8]]}}},{"id":186,"uris":["http://zotero.org/users/local/rNdLYwBI/items/4P5VIVPJ"],"uri":["http://zotero.org/users/local/rNdLYwBI/items/4P5VIVPJ"],"itemData":{"id":186,"type":"article-journal","title":"Randomised controlled trial of local allergoid immunotherapy on allergic inflammation in mite-induced rhinoconjunctivitis","container-title":"Lancet","page":"629-32","volume":"351","issue":"9103","source":"Ovid Technologies","archive":"MEDLINE","archive_location":"9500318","abstract":"BACKGROUND: Non-injective routes of immunotherapy are thought to be valuable therapeutic options for respiratory allergy. We investigated the clinical efficacy and the effects of sublingual/oral immunotherapy on conjunctival allergic inflammation in patients with mite-induced respiratory allergy. METHODS: We used a double-blind placebo-controlled design. 20 patients with mite-induced rhinoconjunctivitis (six of whom also had mild asthma) were randomly assigned sublingual/oral immunotherapy (n=10) or placebo (n=10) for 2 years. We assessed symptom score by diary cards and inflammatory-cell infiltrate, and expression of intercellular adhesion molecule 1 (ICAM-1) in the conjunctiva after specific allergen challenge at enrollment and after 12 and 24 months of treatment. FINDINGS: We found significantly lower symptom scores in the immunotherapy group than in the placebo group in most of the winter months (p=0.05). Compared with the placebo group, inflammatory-cell infiltration after conjunctival challenge, and ICAM-1 expression on conjunctival epithelium decreased significantly in the first year of treatment in the immunotherapy group (p=0.04 and p=0.02, respectively). These effects were also seen for the minimum persistent inflammation, in symptom-free patients exposed constantly to allergens (p=0.02). Serum concentrations of eosinophil cationic protein decreased significantly (p=0.04). Immunotherapy was well tolerated and compliance was good. INTERPRETATION: Our results suggest that this immunotherapy is clinically effective in rhinoconjunctivitis and that it decreases the immune-mediated inflammatory responses to the allergen.","ISSN":"0140-6736","shortTitle":"Randomised controlled trial of local allergoid immunotherapy on allergic inflammation in mite-induced rhinoconjunctivitis","journalAbbreviation":"Lancet","language":"English","author":[{"literal":"G. Passalacqua"},{"literal":"M. Albano"},{"literal":"L. Fregonese"},{"literal":"A. Riccio"},{"literal":"C. Pronzato"},{"literal":"G. S. Mela"},{"literal":"G. W. Canonica"}],"issued":{"date-parts":[["0000",2,28]]}}},{"id":270,"uris":["http://zotero.org/users/local/rNdLYwBI/items/DCNKP3P9"],"uri":["http://zotero.org/users/local/rNdLYwBI/items/DCNKP3P9"],"itemData":{"id":270,"type":"article-journal","title":"A prospective, randomized, double-blind, placebo-controlled multi-centre study on the efficacy and safety of sublingual immunotherapy (SLIT) in children with seasonal allergic rhino-conjuctivitis to grass pollen.","abstract":"Background:  Especially in childhood, sublingual immunotherapy (SLIT) could offer advantages over subcutaneous therapy. However, limited data on its efficacy is available.\n\nMethods:  In four German centres 97 children (age 3–14 years) with allergic rhinoconjunctivitis to grass pollen were enrolled in a prospective, double-blind trial comparing SLIT (Pangramin SLIT®; ALK-SCHERAX, 0.5 μg major allergens, three times per week, 32 months) with placebo. Primary endpoint was a multiple symptom-medication score for changes in seasonal diary entries between the first and third year of the study (SLIT n = 39; placebo n = 38).\n\nResults:  The multiple symptom-medication score was significantly reduced by SLIT to 77.3% of the placebo group (P = 0.0498). The subsequent analysis of the single endpoints did not reveal significant differences for symptom scores in favour of SLIT (85.1% of placebo group; P = 0.22). However, the medication score improved significantly (67.1% of placebo group; P = 0.0025). Furthermore, secondary endpoints assessing in vivo immune responses did not differ significantly between the groups. However, retrospective analysis showed some inhomogeneity for clinical and in vitro parameters at the beginning of the study. Allergic side effects with possible relation to the study drug were reported in both groups (SLIT 49%, placebo 27%, P = 0.026).\n\nConclusion:  Our study indicates that SLIT had a positive effect on the reduction of a multiple symptom-medication score, mainly by significantly reducing rescue medication use, but had no significant effect on symptoms alone in children with rhinoconjunctivitis to grass pollen compared with a placebo.","author":[{"literal":"Rolinck-Werninghaus C"},{"literal":"Wolf H"},{"literal":"Liebke C"},{"literal":"Baars JC"},{"literal":"Lange J"},{"literal":"Kopp MV."}]}}],"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120,127,138,146)</w:t>
      </w:r>
      <w:r w:rsidRPr="00ED08BA">
        <w:rPr>
          <w:rFonts w:ascii="Garamond" w:hAnsi="Garamond"/>
          <w:sz w:val="22"/>
          <w:szCs w:val="22"/>
        </w:rPr>
        <w:fldChar w:fldCharType="end"/>
      </w:r>
    </w:p>
    <w:p w14:paraId="66D04A4A" w14:textId="77777777" w:rsidR="00D20980" w:rsidRPr="00ED08BA" w:rsidRDefault="00D20980" w:rsidP="00D20980">
      <w:pPr>
        <w:spacing w:line="360" w:lineRule="auto"/>
        <w:jc w:val="both"/>
        <w:rPr>
          <w:rFonts w:ascii="Garamond" w:hAnsi="Garamond"/>
          <w:sz w:val="22"/>
          <w:szCs w:val="22"/>
        </w:rPr>
      </w:pPr>
    </w:p>
    <w:p w14:paraId="5FBEEA66" w14:textId="77777777" w:rsidR="00D20980" w:rsidRPr="00ED08BA" w:rsidRDefault="00D20980" w:rsidP="00D20980">
      <w:pPr>
        <w:spacing w:line="360" w:lineRule="auto"/>
        <w:jc w:val="both"/>
        <w:outlineLvl w:val="0"/>
        <w:rPr>
          <w:rFonts w:ascii="Garamond" w:hAnsi="Garamond"/>
          <w:i/>
          <w:sz w:val="22"/>
          <w:szCs w:val="22"/>
        </w:rPr>
      </w:pPr>
      <w:r w:rsidRPr="00ED08BA">
        <w:rPr>
          <w:rFonts w:ascii="Garamond" w:hAnsi="Garamond"/>
          <w:i/>
          <w:sz w:val="22"/>
          <w:szCs w:val="22"/>
        </w:rPr>
        <w:t>SCIT studies</w:t>
      </w:r>
    </w:p>
    <w:p w14:paraId="3A332C03"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 xml:space="preserve">Of the 12 SCIT studies that reported on this outcome, one showed graphical information only </w:t>
      </w:r>
      <w:r w:rsidRPr="00ED08BA">
        <w:rPr>
          <w:rFonts w:ascii="Garamond" w:hAnsi="Garamond"/>
          <w:sz w:val="22"/>
          <w:szCs w:val="22"/>
        </w:rPr>
        <w:fldChar w:fldCharType="begin"/>
      </w:r>
      <w:r>
        <w:rPr>
          <w:rFonts w:ascii="Garamond" w:hAnsi="Garamond"/>
          <w:sz w:val="22"/>
          <w:szCs w:val="22"/>
        </w:rPr>
        <w:instrText xml:space="preserve"> ADDIN ZOTERO_ITEM CSL_CITATION {"citationID":"22jnqg855l","properties":{"formattedCitation":"(62)","plainCitation":"(62)"},"citationItems":[{"id":239,"uris":["http://zotero.org/users/local/rNdLYwBI/items/6229E6K8"],"uri":["http://zotero.org/users/local/rNdLYwBI/items/6229E6K8"],"itemData":{"id":239,"type":"article-journal","title":"A double-blind, randomized study investigating the efficacy and specificity of immunotherapy with Artemisia vulgaris or Phleum pratense/betula verrucosa","container-title":"Allergologia et immunopathologia","page":"73-8","volume":"23","issue":"2","archive_location":"CN-00119942","abstract":"This study investigated the specificity and efficacy of immunotherapy with Artemisia vulgaris (Artemisia) extract. We studied 25 patients with a more than two year lasting history of seasonal rhinoconjunctivitis and who had only two clinically important allergies, either to Artemisia and Betula verrucosa (Betula) or to Artemisia and Phleum pratense (Phleum). Patient selection was randomized and evaluation of results was conducted in double blind fashion. Twenty patients completed two years of specific immunotherapy. Nine patients were treated with extracts of Artemisia and 11 with extracts of either Betula (n = 3) or Phleum (n = 8). Treatment with Artemisia was followed by a significant decrease in skin sensitivity (p &lt; 0.05) and eye sensitivity (p &lt; 0.01) to Artemisia but not to Betula/phleum. No significant decrease was observed in medicine consumption or symptom scores. Patients treated with Betula or Phleum experienced a significant decrease in skin sensitivity to Betula or Phleum (p &lt; 0.001), and eye sensitivity to Betula or Phleum (p &lt; 0.05), but not to Artemisia and had significant decreases in medicine and symptom scores (p &lt; 0.05) in Betula/phleum seasons but not in the Artemisia season. The treatment was both effective and specific with the one unexplained exception that both patient groups (Artemisia and Betula/Phleum) decreased their skin sensitivity to Artemisia.","shortTitle":"A double-blind, randomized study investigating the efficacy and specificity of immunotherapy with Artemisia vulgaris or Phleum pratense/betula verrucosa","author":[{"literal":"O. T. Olsen"},{"literal":"L. Frølund"},{"literal":"J. Heinig"},{"literal":"L. Jacobsen"},{"literal":"U. G. Svendsen"}],"issued":{"date-parts":[["1995"]]}}}],"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62)</w:t>
      </w:r>
      <w:r w:rsidRPr="00ED08BA">
        <w:rPr>
          <w:rFonts w:ascii="Garamond" w:hAnsi="Garamond"/>
          <w:sz w:val="22"/>
          <w:szCs w:val="22"/>
        </w:rPr>
        <w:fldChar w:fldCharType="end"/>
      </w:r>
      <w:r w:rsidRPr="00ED08BA">
        <w:rPr>
          <w:rFonts w:ascii="Garamond" w:hAnsi="Garamond"/>
          <w:sz w:val="22"/>
          <w:szCs w:val="22"/>
        </w:rPr>
        <w:t xml:space="preserve"> and four reported no between group results.</w:t>
      </w:r>
      <w:r w:rsidRPr="00ED08BA">
        <w:rPr>
          <w:rFonts w:ascii="Garamond" w:hAnsi="Garamond"/>
          <w:sz w:val="22"/>
          <w:szCs w:val="22"/>
        </w:rPr>
        <w:fldChar w:fldCharType="begin"/>
      </w:r>
      <w:r>
        <w:rPr>
          <w:rFonts w:ascii="Garamond" w:hAnsi="Garamond"/>
          <w:sz w:val="22"/>
          <w:szCs w:val="22"/>
        </w:rPr>
        <w:instrText xml:space="preserve"> ADDIN ZOTERO_ITEM CSL_CITATION {"citationID":"28tisqb1dd","properties":{"formattedCitation":"(38,72,112,162)","plainCitation":"(38,72,112,162)"},"citationItems":[{"id":194,"uris":["http://zotero.org/users/local/rNdLYwBI/items/PNFEVD5C"],"uri":["http://zotero.org/users/local/rNdLYwBI/items/PNFEVD5C"],"itemData":{"id":194,"type":"article-journal","title":"A double-blind, placebo-controlled study of immunotherapy with grass-pollen extract Alutard SQ during a 3-year period with initial rush immunotherapy","container-title":"Allergy","page":"489-500","volume":"51","issue":"7","source":"Ovid Technologies","archive":"MEDLINE","archive_location":"8863926","abstract":"Thirty patients with asthma and/or monosensitized allergic rhinitis caused by grass pollen whose ages ranged from 15 to 35 years were selected. Two groups were established at random: an active group and a placebo group, and a double-blind study was done on treatment with immunotherapy for a period of 3 continuous years, with initiation doses administered according to the rush immunotherapy technique. Grass-pollen allergen extract Alutard SQ and histamine as a placebo were used. The objective parameters of efficacy evaluated were end-point cutaneous tests, conjunctival provocation, bronchial provocation, and symptom/medication scores, as well as specific immunoglobulin determinations. The statistical evaluation of the results was significant for the differences existing between the initial and final time of the active group, and there were significant differences between the two groups for all of the parameters considered. We found no relationship between clinical improvement and the range of specific immunoglobulin E values. Regarding the safety of the treatment, systemic adverse effects were manifested only in the initial phase (rush immunotherapy), and were easily controlled by treatment. We conclude that the efficacy and safety of immunotherapy with grass pollen make it possible to consider this treatment fundamental in these patients.","ISSN":"0105-4538","shortTitle":"A double-blind, placebo-controlled study of immunotherapy with grass-pollen extract Alutard SQ during a 3-year period with initial rush immunotherapy","journalAbbreviation":"Allergy","language":"English","author":[{"literal":"I. Dolz"},{"literal":"C. Martinez-Cocera"},{"literal":"J. M. Bartolome"},{"literal":"M. Cimarra"}],"issued":{"date-parts":[["0000",7]]}}},{"id":86,"uris":["http://zotero.org/users/local/rNdLYwBI/items/HMHH2EMV"],"uri":["http://zotero.org/users/local/rNdLYwBI/items/HMHH2EMV"],"itemData":{"id":86,"type":"article-journal","title":"Long-term clinical efficacy in grass pollen-induced rhinoconjunctivitis after treatment with SQ-standardized grass allergy immunotherapy tablet","container-title":"Journal of Allergy &amp; Clinical Immunology","page":"131-8.e1-7","volume":"125","issue":"1","source":"Ovid Technologies","archive":"MEDLINE","archive_location":"20109743","abstract":"BACKGROUND: Sustained and disease-modifying effects of sublingual immunotherapy have never before been confirmed in a large-scale randomized, double-blind, placebo-controlled trial. OBJECTIVE: We sought to investigate sustained efficacy 1 year after a 3-year period of daily treatment with the SQ-standardized grass allergy immunotherapy tablet Grazax (Phleum pratense 75,000 SQ-T/2,800 BAU; ALK-Abello, Horsholm, Denmark). METHODS: A randomized, double-blind, placebo-controlled, phase III trial including adults with a history of moderate-to-severe grass pollen induced rhinoconjunctivitis inadequately controlled by symptomatic medications. The analysis set comprised 257 subjects at the follow-up. Efficacy end points were rhinoconjunctivitis symptom and medication scores, quality of life, and percentages of symptom and medication free days. Immunologic end points included grass pollen-specific serum IgG4 and IgE-blocking factor. Safety was assessed based on adverse events. RESULTS: Significant improvements in efficacy were consistently shown during 3 years' treatment. One year after treatment, the active group showed sustained reductions in mean rhinoconjunctivitis symptom scores (26%, P &lt; .001) and medication scores (29%, P = .022) when compared with placebo. This level was similar to the efficacy observed during the 3-year treatment period. The differences in percentages of symptom- and medication-free days were significant during and 1 year after treatment. The active group also reported sustained and significant improvements in quality of life. Sustained clinical benefit was accompanied by immunologic changes. No safety issues were identified. CONCLUSION: Three years of treatment with the SQ-standardized grass allergy immunotherapy tablet resulted in consistent clinical improvement and accompanying immunologic changes that were sustained 1 year after treatment, which is indicative of disease modification and associated long-term benefits.Copyright 2010 American Academy of Allergy, Asthma &amp; Immunology. Published by Mosby, Inc. All rights reserved.","DOI":"10.1016/j.jaci.2009.10.035","ISSN":"1097-6825","shortTitle":"Long-term clinical efficacy in grass pollen-induced rhinoconjunctivitis after treatment with SQ-standardized grass allergy immunotherapy tablet","journalAbbreviation":"J Allergy Clin Immunol","language":"English","author":[{"literal":"S. R. Durham"},{"literal":"W. Emminger"},{"literal":"A. Kapp"},{"literal":"G. Colombo"},{"literal":"J. G. de Monchy"},{"literal":"S. Rak"},{"literal":"G. K. Scadding"},{"literal":"J. S. Andersen"},{"literal":"B. Riis"},{"literal":"R. Dahl"}],"issued":{"date-parts":[["0000",1]]}}},{"id":385,"uris":["http://zotero.org/users/local/rNdLYwBI/items/GAVP9WIX"],"uri":["http://zotero.org/users/local/rNdLYwBI/items/GAVP9WIX"],"itemData":{"id":385,"type":"article-journal","title":"Grass pollen immunotherapy: a single year double-blind, placebo-controlled study in patients with grass pollen-induced asthma and rhinitis","container-title":"Journal of Allergy &amp; Clinical Immunology","page":"283-90","volume":"73","issue":"2","source":"Ovid Technologies","archive":"MEDLINE","archive_location":"6366027","abstract":"Fifteen grass pollen--sensitive asthmatic patients were selected from 200 patients with grass pollenosis on the basis of positive SPTs and RASTs that were restricted to grass pollens (except Bermuda grass), no previous IT, and residence and occupation in an area monitored by serial pollen counts. They underwent a double-blind trial of specific IT with a mixture of three grass pollen--aqueous extracts (velvet, sweet vernal, and timothy) or placebo. After 10 mo, the mean maintenance dose of pollen extract (assayed by RAST inhibition) in eight actively treated patients was 6000 RAST units (range 3000 to 8000) and the mean total dose was 18,700 RAST units (range 10,200 to 30,000). Results were assessment done by the following clinical and immunological data: (1) during the pollen season, daily symptom scores; (2) PD 20% FEV1, IgE antibody to timothy by RAST in serum and in nasal secretions, serum IgG antibody to purified timothy allergen D by solid-phase radioimmunoassay, and the four IgG subclass antibodies by enzyme immunoassay were all measured before treatment and before and after the pollen season. Symptom scores of both treated patients and controls correlated with pollen counts (R = 0.88, p less than 0.05 and R = 0.71, p less than 0.05, respectively). There was a significant difference between the mean symptom score values of treated patients versus controls (Kruskal-Wallis test, p less than 0.001). No significant differences or changes either in the PD 20% FEV1 or IgE antibody to timothy in serum and nasal secretions were found in the two groups before or after IT.(ABSTRACT TRUNCATED AT 250 WORDS)","ISSN":"0091-6749","shortTitle":"Grass pollen immunotherapy: a single year double-blind, placebo-controlled study in patients with grass pollen-induced asthma and rhinitis","journalAbbreviation":"J Allergy Clin Immunol","language":"English","author":[{"literal":"C. Ortolani"},{"literal":"E. Pastorello"},{"literal":"R. B. Moss"},{"literal":"Y. P. Hsu"},{"literal":"M. Restuccia"},{"literal":"G. Joppolo"},{"literal":"A. Miadonna"},{"literal":"U. Cornelli"},{"literal":"G. Halpern"},{"literal":"C. Zanussi"}],"issued":{"date-parts":[["0000",2]]}}},{"id":74,"uris":["http://zotero.org/users/local/rNdLYwBI/items/WVFAP9NX"],"uri":["http://zotero.org/users/local/rNdLYwBI/items/WVFAP9NX"],"itemData":{"id":74,"type":"article-journal","title":"Efficacy and safety of a glutaraldehyde-modified house dust mite extract in allergic rhinitis","container-title":"American Journal of Rhinology &amp; Allergy","page":"e104-9","volume":"24","issue":"5","source":"Ovid Technologies","archive":"MEDLINE","archive_location":"21244725","abstract":"BACKGROUND: Modification of allergens by glutaraldehyde in extracts used for immunotherapy reduces the risk for side effects, but therapeutic efficacy of such extracts requires further evaluation. The aim of this study was to evaluate the efficacy and safety of immunotherapy with PURETHAL Mites (PM), a single-strength glutaraldehyde-modified aluminum hydroxide-adsorbed extract of house-dust mites (HDM). METHODS: In a multicenter, randomized, placebo-controlled double-blind setting, HDM-allergic subjects (n = 140) were treated with modified allergen extract or placebo over a 1-year period. The primary outcome parameter was a combined symptom and medication score (clinical index score [CIS]). Secondary efficacy parameters were the result of a titrated conjunctival provocation test (CPT), rhinitis/rhinoconjunctivitis quality of life (RQL) score, and serum concentrations of IgE and IgG against specific HDM allergens and a documentation of adverse events (AE). RESULTS: We evaluated 140 patients (66 treatment and 74 placebo) for clinical efficacy. The allergoid treatment for 1 year resulted in significantly greater CIS improvement and higher RQL scores. The response threshold in the titrated CPT (p = 0.009) and the serum concentrations of IgG4 (p &lt; 0.001) against Dermatophagoides pteronyssinus allergens after treatment were also significantly different between groups. In total, 88 patients (46 PM/42 placebo) out of a safety population of 145 reported 278 (158 PM/120 placebo) AE. Except for local reactions, no specific AE appeared to be associated with PURETHAL Mites (HAL-Allergy, Leiden, The Netherlands). CONCLUSION: The findings of this study indicate that allergen injection therapy with modified HDM extract is superior to placebo in allergic rhinitis therapy. The treatment was well tolerated and no serious drug-related AE were observed.","DOI":"10.2500/ajra.2010.24.3508","ISSN":"1945-8932","shortTitle":"Efficacy and safety of a glutaraldehyde-modified house dust mite extract in allergic rhinitis","journalAbbreviation":"Am J Rhinol Allergy","language":"English","author":[{"literal":"H. Riechelmann"},{"literal":"J. Schmutzhard"},{"literal":"J. F. van der Werf"},{"literal":"A. Distler"},{"literal":"H. A. Kleinjans"}],"issued":{"date-parts":[["0000",9]]}}}],"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38,63,72,112)</w:t>
      </w:r>
      <w:r w:rsidRPr="00ED08BA">
        <w:rPr>
          <w:rFonts w:ascii="Garamond" w:hAnsi="Garamond"/>
          <w:sz w:val="22"/>
          <w:szCs w:val="22"/>
        </w:rPr>
        <w:fldChar w:fldCharType="end"/>
      </w:r>
      <w:r w:rsidRPr="00ED08BA">
        <w:rPr>
          <w:rFonts w:ascii="Garamond" w:hAnsi="Garamond"/>
          <w:sz w:val="22"/>
          <w:szCs w:val="22"/>
        </w:rPr>
        <w:t xml:space="preserve"> These studies will therefore not be considered further. Of the remaining seven studies, five showed no significant improvement in conjunctival provocation tests (CPT) between active and control groups</w:t>
      </w:r>
      <w:r w:rsidRPr="00ED08BA">
        <w:rPr>
          <w:rFonts w:ascii="Garamond" w:hAnsi="Garamond"/>
          <w:sz w:val="22"/>
          <w:szCs w:val="22"/>
        </w:rPr>
        <w:fldChar w:fldCharType="begin"/>
      </w:r>
      <w:r>
        <w:rPr>
          <w:rFonts w:ascii="Garamond" w:hAnsi="Garamond"/>
          <w:sz w:val="22"/>
          <w:szCs w:val="22"/>
        </w:rPr>
        <w:instrText xml:space="preserve"> ADDIN ZOTERO_ITEM CSL_CITATION {"citationID":"2mfkfjkoo8","properties":{"formattedCitation":"(21,23,45,55,70)","plainCitation":"(21,23,45,55,70)"},"citationItems":[{"id":218,"uris":["http://zotero.org/users/local/rNdLYwBI/items/JRR4ZKVB"],"uri":["http://zotero.org/users/local/rNdLYwBI/items/JRR4ZKVB"],"itemData":{"id":218,"type":"article-journal","title":"Effect of 2-year placebo-controlled immunotherapy on airway symptoms and medication in patients with birch pollen allergy","container-title":"Journal of Allergy and Clinical Immunology","page":"777-783","volume":"109","issue":"5","source":"Ovid Technologies","archive":"Embase","archive_location":"2002172833","abstract":"Background: Birch pollen is a common allergen in northern, central, and eastern Europe. Earlier studies of specific immunotherapy using birch pollen extract were not placebo-controlled or were only preseasonal. Long-term, placebo-controlled studies with subcutaneously administered standardized birch pollen extract are lacking. Objective: The aim of this study was to evaluate the effect of immunotherapy with birch pollen extract on airway symptoms and use of medication in adult birch pollen-allergic patients in a double-blind, placebo-controlled trial. Methods: Forty-nine patients with histories of birch pollen allergy from the upper and lower airways, positive skin prick test and conjunctival provocation test results, and in vitro specific IgE to birch pollen (Betula verrucosa) extract were included. Immunotherapy with birch pollen extract was given during 2 consecutive years in a double-blind, randomized, placebo-controlled study. Clinical symptom scores from the upper and lower airways and use of rescue medication were registered throughout the pollen season. Results: Forty-six patients reached the maintenance dose and were maintained on that dose during the 2-year study. The median symptom scores during the 1997 and 1998 seasons were 1.3 and 2.6, respectively, in the specific immunotherapy group and 2.1 and 4.3, respectively, in the placebo group. The differences between the groups were significant (P = .05 in 1997 and P = .005 in 1998). The placebo group used significantly more rescue medication during both seasons than the specific immunotherapy group (P = .004 for 1997 and P = .004 for 1998). Conclusion: Specific immunotherapy with birch pollen extract is an effective and safe treatment for reducing clinical allergy symptoms and medication use in birch pollen-allergic patients during the pollen season.","DOI":"10.1067/mai.2002.123868","ISSN":"0091-6749","shortTitle":"Effect of 2-year placebo-controlled immunotherapy on airway symptoms and medication in patients with birch pollen allergy","language":"English","author":[{"literal":"M. B. Arvidsson"},{"literal":"O. Lowhagen"},{"literal":"S. Rak"}],"issued":{"date-parts":[["2002"]]}}},{"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254,"uris":["http://zotero.org/users/local/rNdLYwBI/items/TG3SFKH7"],"uri":["http://zotero.org/users/local/rNdLYwBI/items/TG3SFKH7"],"itemData":{"id":254,"type":"article-journal","title":"Double-blind, placebo-controlled study of immunotherapy with Parietaria judaica: Clinical efficacy and tolerance","abstract":"Allergy to Parietaria causes significant morbidity in most Mediterranean areas. The aim of this study is to investigate the efficacy and tolerance of Parietaria depot extract at 25 BU/mL (1.5 microg/mL Par j 1). We performed a multicenter double-blind, placebo-controlled study in rhinitic patients with/without asthma, sensitized to Parietaria. 42 patients followed 20-month immunotherapy. Clinical efficacy was based on symptom and medication scores and the percentage of healthy days (days without symptoms or medication). Severity of asthma/rhinitis scales, visual analogue scale, evaluation of the treatment by doctors and patients, immediate and delayed cutaneous response and quality of life questionnaires were also studied. The active group showed a sustained decrease in symptoms (p = 0.008), medication (p = 0.009) and both (p = 0.001), and an increase in healthy days (p = 0.001) throughout the study, with a threefold increase of healthy days and almost a three time reduction in medication only after one year of treatment. Asthma and rhinitis severity scales also decreased after immunotherapy, and blinded clinical evaluation by physicians confirmed efficacy in 85% and 77% of the active patients. Patient's self-evaluation returned similar results. None of these changes were observed with placebo. Immediate cutaneous response was significantly reduced at the maintenance phase in the active group and remained reduced throughout the study. Late-phase response after intradermal testing also showed a statistical decrease in actively treated patients. Immunotherapy was well tolerated and every systemic reaction reported was mild. In conclusion, immunotherapy with Parietaria 25 BU/mL is an effective and safe treatment for patients with respiratory allergies.","author":[{"literal":"M. Ferrer1"},{"literal":"E. Burches1"},{"literal":"A. Peláez1"},{"literal":"A. Muñoz2"},{"literal":"D. Hernández2"},{"literal":"A. Basomba2"},{"literal":"E. Enrique3"},{"literal":"R. Alonso3"},{"literal":"A. Cisteró-Bahima3"},{"literal":"S. Martín4"},{"literal":"P. Rico4"},{"literal":"B. Gandarias4"}]}},{"id":132,"uris":["http://zotero.org/users/local/rNdLYwBI/items/R56NVC9I"],"uri":["http://zotero.org/users/local/rNdLYwBI/items/R56NVC9I"],"itemData":{"id":132,"type":"article-journal","title":"Allergen-specific immunotherapy with recombinant grass pollen allergens","container-title":"Journal of Allergy &amp; Clinical Immunology","page":"608-13","volume":"116","issue":"3","source":"Ovid Technologies","archive":"MEDLINE","archive_location":"16159631","abstract":"BACKGROUND: Allergen-specific immunotherapy uses aqueous extracts of natural source materials as a basis for preparations to down regulate the allergic response. Recombinant DNA technology has enabled the cloning of many allergens, thus facilitating investigations aimed at improving efficacy and safety of immunotherapy. OBJECTIVE: To determine the effectiveness of a mixture of 5 recombinant grass pollen allergens in reducing symptoms and need for symptomatic medication in patients allergic to grass pollen. METHODS: A randomized, double-blind, placebo-controlled study of subcutaneous injection immunotherapy was performed in subjects with allergic rhinoconjunctivitis, with or without asthma. Primary endpoint was a symptom medication score compiled from separate symptom and medication scores. Secondary endpoints included a rhinitis quality of life questionnaire, conjunctival provocation, and specific antibody responses. RESULTS: The symptom medication score showed significant improvements in subjects receiving recombinant allergens as opposed to placebo, with reductions in both symptoms and medication usage. The rhinitis quality of life questionnaire revealed clinically relevant significant improvements in overall assessment and in 5 of 7 separate domains, and conjunctival provocation showed a clear trend in favor of active treatment. All treated subjects developed strong allergen-specific IgG(1) and IgG(4) antibody responses. Some patients were not sensitized to Ph l p 5 but nevertheless developed strong IgG antibody responses to that allergen. CONCLUSION: A recombinant allergen vaccine can be a effective and safe treatment to ameliorate symptoms of allergic rhinitis. The clinical benefit is associated with modification of the specific immune response with promotion of IgG(4) and reduction of IgE antibodies consistent with the induction of IL-10-producing regulatory T cells.","ISSN":"0091-6749","shortTitle":"Allergen-specific immunotherapy with recombinant grass pollen allergens","journalAbbreviation":"J Allergy Clin Immunol","language":"English","author":[{"literal":"M. Jutel"},{"literal":"L. Jaeger"},{"literal":"R. Suck"},{"literal":"H. Meyer"},{"literal":"H. Fiebig"},{"literal":"O. Cromwell"}],"issued":{"date-parts":[["0000",9]]}}},{"id":232,"uris":["http://zotero.org/users/local/rNdLYwBI/items/B8WRVPEX"],"uri":["http://zotero.org/users/local/rNdLYwBI/items/B8WRVPEX"],"itemData":{"id":232,"type":"article-journal","title":"Enzyme potentiated desensitisation in treatment of seasonal allergic rhinitis: double blind randomised controlled study","container-title":"BMJ (Clinical research ed.)","page":"251-4","volume":"327","issue":"7409","archive_location":"CN-00439756","abstract":"OBJECTIVE: To assess the efficacy of enzyme potentiated desensitisation in the treatment of severe summer hay fever poorly controlled by pharmacotherapy. DESIGN: Double blind randomised placebo controlled parallel group study. SETTING: Hospital in Hampshire. PARTICIPANTS: 183 participants aged between 18 and 64 with a history of severe summer hay fever for at least two years; all were skin prick test positive to timothy grass pollen. 90 randomised to active treatment; 93 randomised to placebo. INTERVENTIONS: Active treatment: two injections of enzyme potentiated desensitisation, given between eight and 11 weeks apart, each comprising 200 Fishman units of beta glucuronidase, 50 pg 1,3-cyclohexanediol, 50 ng protamine sulphate, and a mixed inhaled allergen extract (pollen mixes for trees, grasses, and weeds; allergenic fungal spores; cat and dog danders; dust and storage mites) in a total volume of 0.05 ml of buffered saline. Placebo: two injections of 0.05 ml buffered saline solution. MAIN OUTCOME MEASURES: Proportion of problem-free days; global rhinoconjunctivitis quality of life scores assessed weekly during pollen season. RESULTS: The active treatment group and the placebo group did not differ in the proportion of problem-free days, quality of life scores, symptom severity scores, change in quantitative skin prick provocation threshold, or change in conjunctival provocation threshold. No clinically significant adverse reactions occurred. CONCLUSIONS: Enzyme potentiated desensitisation showed no treatment effect in this study.","DOI":"10.1136/bmj.327.7409.251","shortTitle":"Enzyme potentiated desensitisation in treatment of seasonal allergic rhinitis: double blind randomised controlled study","author":[{"literal":"M. J. Radcliffe"},{"literal":"G. T. Lewith"},{"literal":"R. G. Turner"},{"literal":"P. Prescott"},{"literal":"M. K. Church"},{"literal":"S. T. Holgate"}],"issued":{"date-parts":[["2003"]]}}}],"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21,23,45,55,70)</w:t>
      </w:r>
      <w:r w:rsidRPr="00ED08BA">
        <w:rPr>
          <w:rFonts w:ascii="Garamond" w:hAnsi="Garamond"/>
          <w:sz w:val="22"/>
          <w:szCs w:val="22"/>
        </w:rPr>
        <w:fldChar w:fldCharType="end"/>
      </w:r>
      <w:r w:rsidRPr="00ED08BA">
        <w:rPr>
          <w:rFonts w:ascii="Garamond" w:hAnsi="Garamond"/>
          <w:sz w:val="22"/>
          <w:szCs w:val="22"/>
        </w:rPr>
        <w:t xml:space="preserve"> and two showed an improvement.</w:t>
      </w:r>
      <w:r w:rsidRPr="00ED08BA">
        <w:rPr>
          <w:rFonts w:ascii="Garamond" w:hAnsi="Garamond"/>
          <w:sz w:val="22"/>
          <w:szCs w:val="22"/>
        </w:rPr>
        <w:fldChar w:fldCharType="begin"/>
      </w:r>
      <w:r>
        <w:rPr>
          <w:rFonts w:ascii="Garamond" w:hAnsi="Garamond"/>
          <w:sz w:val="22"/>
          <w:szCs w:val="22"/>
        </w:rPr>
        <w:instrText xml:space="preserve"> ADDIN ZOTERO_ITEM CSL_CITATION {"citationID":"1pp9g52nsf","properties":{"formattedCitation":"(35,164)","plainCitation":"(35,164)"},"citationItems":[{"id":256,"uris":["http://zotero.org/users/local/rNdLYwBI/items/FD2PM8Q8"],"uri":["http://zotero.org/users/local/rNdLYwBI/items/FD2PM8Q8"],"itemData":{"id":256,"type":"article-journal","title":"E</w:instrText>
      </w:r>
      <w:r>
        <w:rPr>
          <w:rFonts w:ascii="Calibri" w:eastAsia="Calibri" w:hAnsi="Calibri" w:cs="Calibri"/>
          <w:sz w:val="22"/>
          <w:szCs w:val="22"/>
        </w:rPr>
        <w:instrText>ﬃ</w:instrText>
      </w:r>
      <w:r>
        <w:rPr>
          <w:rFonts w:ascii="Garamond" w:hAnsi="Garamond"/>
          <w:sz w:val="22"/>
          <w:szCs w:val="22"/>
        </w:rPr>
        <w:instrText xml:space="preserve">cacy and safety of preseasonal-speciﬁc immunotherapy with an aluminium-adsorbed six-grass pollen allergoid","abstract":"BACKGROUND:\nThe clinical efficacy and safety of a six-grass pollen allergoid has been studied. The advent of more exacting clinical guidelines and a better appreciation of the possible mechanisms of treatment prompted this reappraisal.\nMETHODS:\nA 2-year double-blind multicentre placebo-controlled phase 3 clinical trial was undertaken in 154 patients suffering symptoms of rhinoconjunctivitis with or without asthma (GINA I or II). Therapy comprised two consecutive preseasonal short-courses of subcutaneous injections using a grass pollen allergoid adsorbed to aluminium hydroxide.\nRESULTS:\nA combined symptom and medication score (SMS) was used as the primary end-point for clinical efficacy. SMS from the first year showed a significant difference of 26.6% between the two study groups (P=0.026) and this was improved after the second year when there was a 48.4% difference in SMS between active and placebo treatment in favour of the allergoid (P = 0.018). Highly significant increases in grass pollen allergen-specific IgG1 and IgG4 antibody concentrations were measured in association with active treatment. Allergen tolerance was increased as judged by a conjunctival provocation test and significant improvements in quality of life were documented using a standardized questionnaire. The allergoid was well tolerated.\nCONCLUSIONS:\nThe grass pollen allergoid was shown to be safe and clinically efficacious in the management of hay fever with or without asthma (GINA I or II).","author":[{"literal":"C. J. Corrigan1 for the Study Group*"},{"literal":"J. Kettner2"},{"literal":"C. Doemer2"},{"literal":"O. Cromwell2"},{"literal":"A. Narkus2"}]}},{"id":337,"uris":["http://zotero.org/users/local/rNdLYwBI/items/UNBWZUI2"],"uri":["http://zotero.org/users/local/rNdLYwBI/items/UNBWZUI2"],"itemData":{"id":337,"type":"article-journal","title":"Usefulness of specific immunotherapy in patients with severe perennial allergic rhinitis induced by house dust mite: a double-blind, randomized, placebo-controlled trial","container-title":"Clinical &amp; Experimental Allergy","page":"1076-82","volume":"33","issue":"8","source":"Ovid Technologies","archive":"MEDLINE","archive_location":"12911781","abstract":"OBJECTIVES: To evaluate the effectiveness of specific immunotherapy (SIT) in patients with severe house dust mite (HDM)-induced perennial allergic rhinitis using diary cards and objective endpoints. PATIENTS AND METHODS: Thirty-six adult patients were selected with moderate to severe allergic rhinitis due to HDM allergy uncontrolled by regular anti-allergic drugs. Twenty-eight patients completed the study, 22 of these patients also had mild asthma. Subjects were stratified for HDM sensitivity on the basis of their 4-week diary card score and the size of their immediate and late-phase skin reaction to HDM. The groups were well matched for all relevant parameters. Patients were randomized to receive active preparation (Alutard(R)-SQ, ALK, Dermatophagoides pteronyssinus extract) or an identical placebo preparation. Increasing doses were administered until the maintenance dose was reached. This dose was then given once a month for 12 months. RESULTS: Clinical efficacy was evaluated by symptom medication diary cards recorded for 4 weeks after 12 months of continuous treatment and compared with pre-treatment scores. Skin test reactivity was re-measured after 12 months of treatment to HDM, cat dander and codeine phosphate. After 1 year of treatment, the actively treated group showed a 58% reduction in diary card symptom scores (P&lt;0.002) and a 20% reduction in the use of rescue medication. The placebo group had a 32% reduction in symptom scores (P=NS), but no reduction in rescue medication requirements. The active group showed 36% reduction in skin prick test sensitivity to D. pteronyssinus (P=0.006), while the placebo group values were unchanged. Skin reactivity to codeine was unchanged in both groups. No significant adverse reactions to SIT were encountered. CONCLUSIONS: One year of SIT for D. pteronyssinus in patients with poorly controlled rhinitis (+/-mild asthma) produced clinically useful improvement as shown by symptom-medication diary cards and reductions in immediate skin reactions compared with placebo treatment.","ISSN":"0954-7894","shortTitle":"Usefulness of specific immunotherapy in patients with severe perennial allergic rhinitis induced by house dust mite: a double-blind, randomized, placebo-controlled trial","journalAbbreviation":"Clin Exp Allergy","language":"English","author":[{"literal":"V. A. Varney"},{"literal":"K. Tabbah"},{"literal":"G. Mavroleon"},{"literal":"A. J. Frew"}],"issued":{"date-parts":[["0000",8]]}}}],"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35,77)</w:t>
      </w:r>
      <w:r w:rsidRPr="00ED08BA">
        <w:rPr>
          <w:rFonts w:ascii="Garamond" w:hAnsi="Garamond"/>
          <w:sz w:val="22"/>
          <w:szCs w:val="22"/>
        </w:rPr>
        <w:fldChar w:fldCharType="end"/>
      </w:r>
    </w:p>
    <w:p w14:paraId="582C4A93" w14:textId="77777777" w:rsidR="00D20980" w:rsidRPr="00ED08BA" w:rsidRDefault="00D20980" w:rsidP="00D20980">
      <w:pPr>
        <w:spacing w:line="360" w:lineRule="auto"/>
        <w:jc w:val="both"/>
        <w:rPr>
          <w:rFonts w:ascii="Garamond" w:hAnsi="Garamond"/>
          <w:sz w:val="22"/>
          <w:szCs w:val="22"/>
        </w:rPr>
      </w:pPr>
    </w:p>
    <w:p w14:paraId="3635E14A"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 xml:space="preserve">Concentrating on the five low ROB SCIT studies, four studies showed no significant improvement in CPT in the SCIT group compared to control </w:t>
      </w:r>
      <w:r w:rsidRPr="00ED08BA">
        <w:rPr>
          <w:rFonts w:ascii="Garamond" w:hAnsi="Garamond"/>
          <w:sz w:val="22"/>
          <w:szCs w:val="22"/>
        </w:rPr>
        <w:fldChar w:fldCharType="begin"/>
      </w:r>
      <w:r>
        <w:rPr>
          <w:rFonts w:ascii="Garamond" w:hAnsi="Garamond"/>
          <w:sz w:val="22"/>
          <w:szCs w:val="22"/>
        </w:rPr>
        <w:instrText xml:space="preserve"> ADDIN ZOTERO_ITEM CSL_CITATION {"citationID":"LT8T2XgE","properties":{"formattedCitation":"(21,23,45,70)","plainCitation":"(21,23,45,70)"},"citationItems":[{"id":218,"uris":["http://zotero.org/users/local/rNdLYwBI/items/JRR4ZKVB"],"uri":["http://zotero.org/users/local/rNdLYwBI/items/JRR4ZKVB"],"itemData":{"id":218,"type":"article-journal","title":"Effect of 2-year placebo-controlled immunotherapy on airway symptoms and medication in patients with birch pollen allergy","container-title":"Journal of Allergy and Clinical Immunology","page":"777-783","volume":"109","issue":"5","source":"Ovid Technologies","archive":"Embase","archive_location":"2002172833","abstract":"Background: Birch pollen is a common allergen in northern, central, and eastern Europe. Earlier studies of specific immunotherapy using birch pollen extract were not placebo-controlled or were only preseasonal. Long-term, placebo-controlled studies with subcutaneously administered standardized birch pollen extract are lacking. Objective: The aim of this study was to evaluate the effect of immunotherapy with birch pollen extract on airway symptoms and use of medication in adult birch pollen-allergic patients in a double-blind, placebo-controlled trial. Methods: Forty-nine patients with histories of birch pollen allergy from the upper and lower airways, positive skin prick test and conjunctival provocation test results, and in vitro specific IgE to birch pollen (Betula verrucosa) extract were included. Immunotherapy with birch pollen extract was given during 2 consecutive years in a double-blind, randomized, placebo-controlled study. Clinical symptom scores from the upper and lower airways and use of rescue medication were registered throughout the pollen season. Results: Forty-six patients reached the maintenance dose and were maintained on that dose during the 2-year study. The median symptom scores during the 1997 and 1998 seasons were 1.3 and 2.6, respectively, in the specific immunotherapy group and 2.1 and 4.3, respectively, in the placebo group. The differences between the groups were significant (P = .05 in 1997 and P = .005 in 1998). The placebo group used significantly more rescue medication during both seasons than the specific immunotherapy group (P = .004 for 1997 and P = .004 for 1998). Conclusion: Specific immunotherapy with birch pollen extract is an effective and safe treatment for reducing clinical allergy symptoms and medication use in birch pollen-allergic patients during the pollen season.","DOI":"10.1067/mai.2002.123868","ISSN":"0091-6749","shortTitle":"Effect of 2-year placebo-controlled immunotherapy on airway symptoms and medication in patients with birch pollen allergy","language":"English","author":[{"literal":"M. B. Arvidsson"},{"literal":"O. Lowhagen"},{"literal":"S. Rak"}],"issued":{"date-parts":[["2002"]]}}},{"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254,"uris":["http://zotero.org/users/local/rNdLYwBI/items/TG3SFKH7"],"uri":["http://zotero.org/users/local/rNdLYwBI/items/TG3SFKH7"],"itemData":{"id":254,"type":"article-journal","title":"Double-blind, placebo-controlled study of immunotherapy with Parietaria judaica: Clinical efficacy and tolerance","abstract":"Allergy to Parietaria causes significant morbidity in most Mediterranean areas. The aim of this study is to investigate the efficacy and tolerance of Parietaria depot extract at 25 BU/mL (1.5 microg/mL Par j 1). We performed a multicenter double-blind, placebo-controlled study in rhinitic patients with/without asthma, sensitized to Parietaria. 42 patients followed 20-month immunotherapy. Clinical efficacy was based on symptom and medication scores and the percentage of healthy days (days without symptoms or medication). Severity of asthma/rhinitis scales, visual analogue scale, evaluation of the treatment by doctors and patients, immediate and delayed cutaneous response and quality of life questionnaires were also studied. The active group showed a sustained decrease in symptoms (p = 0.008), medication (p = 0.009) and both (p = 0.001), and an increase in healthy days (p = 0.001) throughout the study, with a threefold increase of healthy days and almost a three time reduction in medication only after one year of treatment. Asthma and rhinitis severity scales also decreased after immunotherapy, and blinded clinical evaluation by physicians confirmed efficacy in 85% and 77% of the active patients. Patient's self-evaluation returned similar results. None of these changes were observed with placebo. Immediate cutaneous response was significantly reduced at the maintenance phase in the active group and remained reduced throughout the study. Late-phase response after intradermal testing also showed a statistical decrease in actively treated patients. Immunotherapy was well tolerated and every systemic reaction reported was mild. In conclusion, immunotherapy with Parietaria 25 BU/mL is an effective and safe treatment for patients with respiratory allergies.","author":[{"literal":"M. Ferrer1"},{"literal":"E. Burches1"},{"literal":"A. Peláez1"},{"literal":"A. Muñoz2"},{"literal":"D. Hernández2"},{"literal":"A. Basomba2"},{"literal":"E. Enrique3"},{"literal":"R. Alonso3"},{"literal":"A. Cisteró-Bahima3"},{"literal":"S. Martín4"},{"literal":"P. Rico4"},{"literal":"B. Gandarias4"}]}},{"id":232,"uris":["http://zotero.org/users/local/rNdLYwBI/items/B8WRVPEX"],"uri":["http://zotero.org/users/local/rNdLYwBI/items/B8WRVPEX"],"itemData":{"id":232,"type":"article-journal","title":"Enzyme potentiated desensitisation in treatment of seasonal allergic rhinitis: double blind randomised controlled study","container-title":"BMJ (Clinical research ed.)","page":"251-4","volume":"327","issue":"7409","archive_location":"CN-00439756","abstract":"OBJECTIVE: To assess the efficacy of enzyme potentiated desensitisation in the treatment of severe summer hay fever poorly controlled by pharmacotherapy. DESIGN: Double blind randomised placebo controlled parallel group study. SETTING: Hospital in Hampshire. PARTICIPANTS: 183 participants aged between 18 and 64 with a history of severe summer hay fever for at least two years; all were skin prick test positive to timothy grass pollen. 90 randomised to active treatment; 93 randomised to placebo. INTERVENTIONS: Active treatment: two injections of enzyme potentiated desensitisation, given between eight and 11 weeks apart, each comprising 200 Fishman units of beta glucuronidase, 50 pg 1,3-cyclohexanediol, 50 ng protamine sulphate, and a mixed inhaled allergen extract (pollen mixes for trees, grasses, and weeds; allergenic fungal spores; cat and dog danders; dust and storage mites) in a total volume of 0.05 ml of buffered saline. Placebo: two injections of 0.05 ml buffered saline solution. MAIN OUTCOME MEASURES: Proportion of problem-free days; global rhinoconjunctivitis quality of life scores assessed weekly during pollen season. RESULTS: The active treatment group and the placebo group did not differ in the proportion of problem-free days, quality of life scores, symptom severity scores, change in quantitative skin prick provocation threshold, or change in conjunctival provocation threshold. No clinically significant adverse reactions occurred. CONCLUSIONS: Enzyme potentiated desensitisation showed no treatment effect in this study.","DOI":"10.1136/bmj.327.7409.251","shortTitle":"Enzyme potentiated desensitisation in treatment of seasonal allergic rhinitis: double blind randomised controlled study","author":[{"literal":"M. J. Radcliffe"},{"literal":"G. T. Lewith"},{"literal":"R. G. Turner"},{"literal":"P. Prescott"},{"literal":"M. K. Church"},{"literal":"S. T. Holgate"}],"issued":{"date-parts":[["2003"]]}}}],"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21,23,45,70)</w:t>
      </w:r>
      <w:r w:rsidRPr="00ED08BA">
        <w:rPr>
          <w:rFonts w:ascii="Garamond" w:hAnsi="Garamond"/>
          <w:sz w:val="22"/>
          <w:szCs w:val="22"/>
        </w:rPr>
        <w:fldChar w:fldCharType="end"/>
      </w:r>
      <w:r w:rsidRPr="00ED08BA">
        <w:rPr>
          <w:rFonts w:ascii="Garamond" w:hAnsi="Garamond"/>
          <w:sz w:val="22"/>
          <w:szCs w:val="22"/>
        </w:rPr>
        <w:t xml:space="preserve"> whereas one demonstrated an improvement.</w:t>
      </w:r>
      <w:r w:rsidRPr="00ED08BA">
        <w:rPr>
          <w:rFonts w:ascii="Garamond" w:hAnsi="Garamond"/>
          <w:sz w:val="22"/>
          <w:szCs w:val="22"/>
        </w:rPr>
        <w:fldChar w:fldCharType="begin"/>
      </w:r>
      <w:r>
        <w:rPr>
          <w:rFonts w:ascii="Garamond" w:hAnsi="Garamond"/>
          <w:sz w:val="22"/>
          <w:szCs w:val="22"/>
        </w:rPr>
        <w:instrText xml:space="preserve"> ADDIN ZOTERO_ITEM CSL_CITATION {"citationID":"2591th076o","properties":{"formattedCitation":"(164)","plainCitation":"(164)"},"citationItems":[{"id":337,"uris":["http://zotero.org/users/local/rNdLYwBI/items/UNBWZUI2"],"uri":["http://zotero.org/users/local/rNdLYwBI/items/UNBWZUI2"],"itemData":{"id":337,"type":"article-journal","title":"Usefulness of specific immunotherapy in patients with severe perennial allergic rhinitis induced by house dust mite: a double-blind, randomized, placebo-controlled trial","container-title":"Clinical &amp; Experimental Allergy","page":"1076-82","volume":"33","issue":"8","source":"Ovid Technologies","archive":"MEDLINE","archive_location":"12911781","abstract":"OBJECTIVES: To evaluate the effectiveness of specific immunotherapy (SIT) in patients with severe house dust mite (HDM)-induced perennial allergic rhinitis using diary cards and objective endpoints. PATIENTS AND METHODS: Thirty-six adult patients were selected with moderate to severe allergic rhinitis due to HDM allergy uncontrolled by regular anti-allergic drugs. Twenty-eight patients completed the study, 22 of these patients also had mild asthma. Subjects were stratified for HDM sensitivity on the basis of their 4-week diary card score and the size of their immediate and late-phase skin reaction to HDM. The groups were well matched for all relevant parameters. Patients were randomized to receive active preparation (Alutard(R)-SQ, ALK, Dermatophagoides pteronyssinus extract) or an identical placebo preparation. Increasing doses were administered until the maintenance dose was reached. This dose was then given once a month for 12 months. RESULTS: Clinical efficacy was evaluated by symptom medication diary cards recorded for 4 weeks after 12 months of continuous treatment and compared with pre-treatment scores. Skin test reactivity was re-measured after 12 months of treatment to HDM, cat dander and codeine phosphate. After 1 year of treatment, the actively treated group showed a 58% reduction in diary card symptom scores (P&lt;0.002) and a 20% reduction in the use of rescue medication. The placebo group had a 32% reduction in symptom scores (P=NS), but no reduction in rescue medication requirements. The active group showed 36% reduction in skin prick test sensitivity to D. pteronyssinus (P=0.006), while the placebo group values were unchanged. Skin reactivity to codeine was unchanged in both groups. No significant adverse reactions to SIT were encountered. CONCLUSIONS: One year of SIT for D. pteronyssinus in patients with poorly controlled rhinitis (+/-mild asthma) produced clinically useful improvement as shown by symptom-medication diary cards and reductions in immediate skin reactions compared with placebo treatment.","ISSN":"0954-7894","shortTitle":"Usefulness of specific immunotherapy in patients with severe perennial allergic rhinitis induced by house dust mite: a double-blind, randomized, placebo-controlled trial","journalAbbreviation":"Clin Exp Allergy","language":"English","author":[{"literal":"V. A. Varney"},{"literal":"K. Tabbah"},{"literal":"G. Mavroleon"},{"literal":"A. J. Frew"}],"issued":{"date-parts":[["0000",8]]}}}],"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77)</w:t>
      </w:r>
      <w:r w:rsidRPr="00ED08BA">
        <w:rPr>
          <w:rFonts w:ascii="Garamond" w:hAnsi="Garamond"/>
          <w:sz w:val="22"/>
          <w:szCs w:val="22"/>
        </w:rPr>
        <w:fldChar w:fldCharType="end"/>
      </w:r>
    </w:p>
    <w:p w14:paraId="4C109F56" w14:textId="77777777" w:rsidR="00D20980" w:rsidRPr="00ED08BA" w:rsidRDefault="00D20980" w:rsidP="00D20980">
      <w:pPr>
        <w:spacing w:line="360" w:lineRule="auto"/>
        <w:jc w:val="both"/>
        <w:rPr>
          <w:rFonts w:ascii="Garamond" w:hAnsi="Garamond"/>
          <w:sz w:val="22"/>
          <w:szCs w:val="22"/>
        </w:rPr>
      </w:pPr>
    </w:p>
    <w:p w14:paraId="34BD7CB6" w14:textId="77777777" w:rsidR="00D20980" w:rsidRPr="00ED08BA" w:rsidRDefault="00D20980" w:rsidP="00D20980">
      <w:pPr>
        <w:spacing w:line="360" w:lineRule="auto"/>
        <w:jc w:val="both"/>
        <w:outlineLvl w:val="0"/>
        <w:rPr>
          <w:rFonts w:ascii="Garamond" w:hAnsi="Garamond"/>
          <w:i/>
          <w:sz w:val="22"/>
          <w:szCs w:val="22"/>
        </w:rPr>
      </w:pPr>
      <w:r w:rsidRPr="00ED08BA">
        <w:rPr>
          <w:rFonts w:ascii="Garamond" w:hAnsi="Garamond"/>
          <w:i/>
          <w:sz w:val="22"/>
          <w:szCs w:val="22"/>
        </w:rPr>
        <w:t>SLIT studies</w:t>
      </w:r>
    </w:p>
    <w:p w14:paraId="64661D1E" w14:textId="77777777" w:rsidR="00D20980" w:rsidRPr="00ED08BA" w:rsidRDefault="00D20980" w:rsidP="00D20980">
      <w:pPr>
        <w:spacing w:line="360" w:lineRule="auto"/>
        <w:jc w:val="both"/>
        <w:rPr>
          <w:rFonts w:ascii="Garamond" w:hAnsi="Garamond"/>
          <w:sz w:val="22"/>
          <w:szCs w:val="22"/>
        </w:rPr>
      </w:pPr>
      <w:r w:rsidRPr="00ED08BA">
        <w:rPr>
          <w:rFonts w:ascii="Garamond" w:hAnsi="Garamond"/>
          <w:sz w:val="22"/>
          <w:szCs w:val="22"/>
        </w:rPr>
        <w:t xml:space="preserve">Four SLIT studies reported on this outcome: two were at high ROB </w:t>
      </w:r>
      <w:r w:rsidRPr="00ED08BA">
        <w:rPr>
          <w:rFonts w:ascii="Garamond" w:hAnsi="Garamond"/>
          <w:sz w:val="22"/>
          <w:szCs w:val="22"/>
        </w:rPr>
        <w:fldChar w:fldCharType="begin"/>
      </w:r>
      <w:r>
        <w:rPr>
          <w:rFonts w:ascii="Garamond" w:hAnsi="Garamond"/>
          <w:sz w:val="22"/>
          <w:szCs w:val="22"/>
        </w:rPr>
        <w:instrText xml:space="preserve"> ADDIN ZOTERO_ITEM CSL_CITATION {"citationID":"1s7gj2e9f4","properties":{"formattedCitation":"(127,146)","plainCitation":"(127,146)"},"citationItems":[{"id":174,"uris":["http://zotero.org/users/local/rNdLYwBI/items/ZVXG5WPV"],"uri":["http://zotero.org/users/local/rNdLYwBI/items/ZVXG5WPV"],"itemData":{"id":174,"type":"article-journal","title":"Double-blind placebo-controlled evaluation of sublingual-swallow immunotherapy with standardized Parietaria judaica extract in children with allergic rhinoconjunctivitis","container-title":"Journal of Allergy &amp; Clinical Immunology","page":"425-32","volume":"104","issue":"2 Pt 1","source":"Ovid Technologies","archive":"MEDLINE","archive_location":"10452766","abstract":"BACKGROUND: Sublingual-swallow immunotherapy was recently recognized in the World Health Organization Position Paper (Allergen immunotherapy: therapeutic vaccines for allergic diseases) \"as a viable alternative to parenteral injection therapy to treat allergic diseases\" in adults. More controlled studies were required to assess the efficacy and safety of this treatment in children. OBJECTIVE: This study was carried out to assess the clinical efficacy and safety profile of sublingual-swallow immunotherapy with high-dose allergen in children with allergies. METHODS: We used a double-blind placebo-controlled design. Forty-one children with Parietaria -induced rhinoconjunctivitis were randomized to receive sublingual standardized Parietaria judaica extract (n = 20) or placebo (n = 21) for 2 years. The cumulative dose of allergen was 375 times higher than that used in parenteral immunotherapy and the cumulative dose of Par j 1 major allergen was 52.5 mg over 2 years. The main efficacy assessment criteria were symptoms and rescue medication scores recorded on the patients' diary cards. Secondary criteria were changes in skin and conjunctival specific reactivity as well as blood parameters, analyzed after 1 and 2 years of immunotherapy. The safety of the treatment was assessed by evaluating the frequency and severity of adverse effects. RESULTS: A significant reduction in rhinitis symptoms was observed in the active treatment group during the second season (P =.02), with no difference in medication scores. A significant decrease in skin reactivity (P =.002 after 2 years of treatment) and an increase in the threshold dose for conjunctival allergen provocation test (P =.02) were observed in the active treatment group compared with the group receiving placebo. A significant increase in specific IgG(4 ) levels (P =.02) was also observed in the active group. Immunotherapy was well tolerated. CONCLUSION: Sublingual-swallow immunotherapy in Parietaria -allergic children provided a clinical benefit and a decreased specific reactivity to the allergen. The safety profile of this treatment, which constitutes an important issue, indicated good tolerance and compliance.","ISSN":"0091-6749","shortTitle":"Double-blind placebo-controlled evaluation of sublingual-swallow immunotherapy with standardized Parietaria judaica extract in children with allergic rhinoconjunctivitis","journalAbbreviation":"J Allergy Clin Immunol","language":"English","author":[{"literal":"M. La Rosa"},{"literal":"C. Ranno"},{"literal":"C. Andre"},{"literal":"F. Carat"},{"literal":"M. A. Tosca"},{"literal":"G. W. Canonica"}],"issued":{"date-parts":[["0000",8]]}}},{"id":270,"uris":["http://zotero.org/users/local/rNdLYwBI/items/DCNKP3P9"],"uri":["http://zotero.org/users/local/rNdLYwBI/items/DCNKP3P9"],"itemData":{"id":270,"type":"article-journal","title":"A prospective, randomized, double-blind, placebo-controlled multi-centre study on the efficacy and safety of sublingual immunotherapy (SLIT) in children with seasonal allergic rhino-conjuctivitis to grass pollen.","abstract":"Background:  Especially in childhood, sublingual immunotherapy (SLIT) could offer advantages over subcutaneous therapy. However, limited data on its efficacy is available.\n\nMethods:  In four German centres 97 children (age 3–14 years) with allergic rhinoconjunctivitis to grass pollen were enrolled in a prospective, double-blind trial comparing SLIT (Pangramin SLIT®; ALK-SCHERAX, 0.5 μg major allergens, three times per week, 32 months) with placebo. Primary endpoint was a multiple symptom-medication score for changes in seasonal diary entries between the first and third year of the study (SLIT n = 39; placebo n = 38).\n\nResults:  The multiple symptom-medication score was significantly reduced by SLIT to 77.3% of the placebo group (P = 0.0498). The subsequent analysis of the single endpoints did not reveal significant differences for symptom scores in favour of SLIT (85.1% of placebo group; P = 0.22). However, the medication score improved significantly (67.1% of placebo group; P = 0.0025). Furthermore, secondary endpoints assessing in vivo immune responses did not differ significantly between the groups. However, retrospective analysis showed some inhomogeneity for clinical and in vitro parameters at the beginning of the study. Allergic side effects with possible relation to the study drug were reported in both groups (SLIT 49%, placebo 27%, P = 0.026).\n\nConclusion:  Our study indicates that SLIT had a positive effect on the reduction of a multiple symptom-medication score, mainly by significantly reducing rescue medication use, but had no significant effect on symptoms alone in children with rhinoconjunctivitis to grass pollen compared with a placebo.","author":[{"literal":"Rolinck-Werninghaus C"},{"literal":"Wolf H"},{"literal":"Liebke C"},{"literal":"Baars JC"},{"literal":"Lange J"},{"literal":"Kopp MV."}]}}],"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127,146)</w:t>
      </w:r>
      <w:r w:rsidRPr="00ED08BA">
        <w:rPr>
          <w:rFonts w:ascii="Garamond" w:hAnsi="Garamond"/>
          <w:sz w:val="22"/>
          <w:szCs w:val="22"/>
        </w:rPr>
        <w:fldChar w:fldCharType="end"/>
      </w:r>
      <w:r w:rsidRPr="00ED08BA">
        <w:rPr>
          <w:rFonts w:ascii="Garamond" w:hAnsi="Garamond"/>
          <w:sz w:val="22"/>
          <w:szCs w:val="22"/>
        </w:rPr>
        <w:t xml:space="preserve"> and two at an unclear ROB.</w:t>
      </w:r>
      <w:r w:rsidRPr="00ED08BA">
        <w:rPr>
          <w:rFonts w:ascii="Garamond" w:hAnsi="Garamond"/>
          <w:sz w:val="22"/>
          <w:szCs w:val="22"/>
        </w:rPr>
        <w:fldChar w:fldCharType="begin"/>
      </w:r>
      <w:r>
        <w:rPr>
          <w:rFonts w:ascii="Garamond" w:hAnsi="Garamond"/>
          <w:sz w:val="22"/>
          <w:szCs w:val="22"/>
        </w:rPr>
        <w:instrText xml:space="preserve"> ADDIN ZOTERO_ITEM CSL_CITATION {"citationID":"ym4MPaLm","properties":{"formattedCitation":"(120,138)","plainCitation":"(120,138)"},"citationItems":[{"id":186,"uris":["http://zotero.org/users/local/rNdLYwBI/items/4P5VIVPJ"],"uri":["http://zotero.org/users/local/rNdLYwBI/items/4P5VIVPJ"],"itemData":{"id":186,"type":"article-journal","title":"Randomised controlled trial of local allergoid immunotherapy on allergic inflammation in mite-induced rhinoconjunctivitis","container-title":"Lancet","page":"629-32","volume":"351","issue":"9103","source":"Ovid Technologies","archive":"MEDLINE","archive_location":"9500318","abstract":"BACKGROUND: Non-injective routes of immunotherapy are thought to be valuable therapeutic options for respiratory allergy. We investigated the clinical efficacy and the effects of sublingual/oral immunotherapy on conjunctival allergic inflammation in patients with mite-induced respiratory allergy. METHODS: We used a double-blind placebo-controlled design. 20 patients with mite-induced rhinoconjunctivitis (six of whom also had mild asthma) were randomly assigned sublingual/oral immunotherapy (n=10) or placebo (n=10) for 2 years. We assessed symptom score by diary cards and inflammatory-cell infiltrate, and expression of intercellular adhesion molecule 1 (ICAM-1) in the conjunctiva after specific allergen challenge at enrollment and after 12 and 24 months of treatment. FINDINGS: We found significantly lower symptom scores in the immunotherapy group than in the placebo group in most of the winter months (p=0.05). Compared with the placebo group, inflammatory-cell infiltration after conjunctival challenge, and ICAM-1 expression on conjunctival epithelium decreased significantly in the first year of treatment in the immunotherapy group (p=0.04 and p=0.02, respectively). These effects were also seen for the minimum persistent inflammation, in symptom-free patients exposed constantly to allergens (p=0.02). Serum concentrations of eosinophil cationic protein decreased significantly (p=0.04). Immunotherapy was well tolerated and compliance was good. INTERPRETATION: Our results suggest that this immunotherapy is clinically effective in rhinoconjunctivitis and that it decreases the immune-mediated inflammatory responses to the allergen.","ISSN":"0140-6736","shortTitle":"Randomised controlled trial of local allergoid immunotherapy on allergic inflammation in mite-induced rhinoconjunctivitis","journalAbbreviation":"Lancet","language":"English","author":[{"literal":"G. Passalacqua"},{"literal":"M. Albano"},{"literal":"L. Fregonese"},{"literal":"A. Riccio"},{"literal":"C. Pronzato"},{"literal":"G. S. Mela"},{"literal":"G. W. Canonica"}],"issued":{"date-parts":[["0000",2,28]]}}},{"id":12289,"uris":["http://zotero.org/users/local/SC6WjBX3/items/N4KBBV69"],"uri":["http://zotero.org/users/local/SC6WjBX3/items/N4KBBV69"],"itemData":{"id":12289,"type":"article-journal","title":"Immunotherapy with sublingual birch pollen extract. A short-term double-blind placebo study","container-title":"Journal of investigational allergology &amp; clinical immunology","page":"165-71","volume":"8","issue":"3","archive_location":"CN-00687136","abstract":"The aim of this double-blind placebo-controlled study was to evaluate the efficacy and tolerability of short-term birch pollen sublingual immunotherapy. Forty-one patients suffering from allergic rhinoconjunctivitis caused by Betula alba were included. Exclusion criteria were the following: undergoing immunotherapy within the last 2 years, contraindications to immunotherapy, pregnancy and nursing. The treatment schedule comprised a 28-day basic course, followed by a 3-month maintenance treatment. The evaluation of the parameters was performed before treatment and 4 months after the last maintenance dose. Skin prick test and conjunctival provocation test (CPT) in a dilution series were carried out to determine the threshold of the reaction. The objective parameters used were the diameter of the skin wheals and the lowest concentration, of the allergen extract to induce the symptoms of itching and reddening of the eyes. The allergic reaction in general was evaluated with the help of a 2-h birch pollen challenge in the Vienna Challenge Chamber (VCC); nasal flow and resistance was measured by rhinomanometry; and nasal secretion was quantified by weighing used handkerchiefs. Bronchial reactions were objectified by spirometry; subjective symptoms of the eyes, the nose and the bronchial tract were documented by the patients via a visual analog scale. Birch pollen specific IgE and IgG were evaluated by monoclonal antibody enzyme immunoassay before (T0) and after (T1) treatment. For statistics p &lt; 0.05 was applied. At T0 there was no decisive difference in the in vitro and in vivo results between the two groups. After the treatment period (T1), actively treated patients showed a significantly higher tolerance to the birch pollen CPT (p &lt; 0.01). The skin reaction was significantly lower than in the placebo group. Furthermore, actively treated patients produced less than half of the nasal secretion of placebo-treated patients during the challenge session. The rhinomanometry analysis during the challenge showed significant differences for verum and placebo in favor of the actively treated patients (p = 0.033). There was no significant difference in the specific IgE and IgG concentrations. The side effects and compliance during the treatment were comparable in both groups. In conclusion, sublingual immunotherapy is a well tolerated and clinically effective method of treatment.","shortTitle":"Immunotherapy with sublingual birch pollen extract. A short-term double-blind placebo study","author":[{"literal":"F. Horak"},{"literal":"P. Stübner"},{"literal":"U. E. Berger"},{"literal":"B. Marks"},{"literal":"J. Toth"},{"literal":"S. Jäger"}],"issued":{"date-parts":[["1998"]]}}}],"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120,138)</w:t>
      </w:r>
      <w:r w:rsidRPr="00ED08BA">
        <w:rPr>
          <w:rFonts w:ascii="Garamond" w:hAnsi="Garamond"/>
          <w:sz w:val="22"/>
          <w:szCs w:val="22"/>
        </w:rPr>
        <w:fldChar w:fldCharType="end"/>
      </w:r>
      <w:r w:rsidRPr="00ED08BA">
        <w:rPr>
          <w:rFonts w:ascii="Garamond" w:hAnsi="Garamond"/>
          <w:sz w:val="22"/>
          <w:szCs w:val="22"/>
        </w:rPr>
        <w:t xml:space="preserve"> Two studies demonstrated a significant improvement in CPT in the SLIT group compared to placebo </w:t>
      </w:r>
      <w:r w:rsidRPr="00ED08BA">
        <w:rPr>
          <w:rFonts w:ascii="Garamond" w:hAnsi="Garamond"/>
          <w:sz w:val="22"/>
          <w:szCs w:val="22"/>
        </w:rPr>
        <w:fldChar w:fldCharType="begin"/>
      </w:r>
      <w:r>
        <w:rPr>
          <w:rFonts w:ascii="Garamond" w:hAnsi="Garamond"/>
          <w:sz w:val="22"/>
          <w:szCs w:val="22"/>
        </w:rPr>
        <w:instrText xml:space="preserve"> ADDIN ZOTERO_ITEM CSL_CITATION {"citationID":"vpoc6hbpo","properties":{"formattedCitation":"(127,138)","plainCitation":"(127,138)"},"citationItems":[{"id":174,"uris":["http://zotero.org/users/local/rNdLYwBI/items/ZVXG5WPV"],"uri":["http://zotero.org/users/local/rNdLYwBI/items/ZVXG5WPV"],"itemData":{"id":174,"type":"article-journal","title":"Double-blind placebo-controlled evaluation of sublingual-swallow immunotherapy with standardized Parietaria judaica extract in children with allergic rhinoconjunctivitis","container-title":"Journal of Allergy &amp; Clinical Immunology","page":"425-32","volume":"104","issue":"2 Pt 1","source":"Ovid Technologies","archive":"MEDLINE","archive_location":"10452766","abstract":"BACKGROUND: Sublingual-swallow immunotherapy was recently recognized in the World Health Organization Position Paper (Allergen immunotherapy: therapeutic vaccines for allergic diseases) \"as a viable alternative to parenteral injection therapy to treat allergic diseases\" in adults. More controlled studies were required to assess the efficacy and safety of this treatment in children. OBJECTIVE: This study was carried out to assess the clinical efficacy and safety profile of sublingual-swallow immunotherapy with high-dose allergen in children with allergies. METHODS: We used a double-blind placebo-controlled design. Forty-one children with Parietaria -induced rhinoconjunctivitis were randomized to receive sublingual standardized Parietaria judaica extract (n = 20) or placebo (n = 21) for 2 years. The cumulative dose of allergen was 375 times higher than that used in parenteral immunotherapy and the cumulative dose of Par j 1 major allergen was 52.5 mg over 2 years. The main efficacy assessment criteria were symptoms and rescue medication scores recorded on the patients' diary cards. Secondary criteria were changes in skin and conjunctival specific reactivity as well as blood parameters, analyzed after 1 and 2 years of immunotherapy. The safety of the treatment was assessed by evaluating the frequency and severity of adverse effects. RESULTS: A significant reduction in rhinitis symptoms was observed in the active treatment group during the second season (P =.02), with no difference in medication scores. A significant decrease in skin reactivity (P =.002 after 2 years of treatment) and an increase in the threshold dose for conjunctival allergen provocation test (P =.02) were observed in the active treatment group compared with the group receiving placebo. A significant increase in specific IgG(4 ) levels (P =.02) was also observed in the active group. Immunotherapy was well tolerated. CONCLUSION: Sublingual-swallow immunotherapy in Parietaria -allergic children provided a clinical benefit and a decreased specific reactivity to the allergen. The safety profile of this treatment, which constitutes an important issue, indicated good tolerance and compliance.","ISSN":"0091-6749","shortTitle":"Double-blind placebo-controlled evaluation of sublingual-swallow immunotherapy with standardized Parietaria judaica extract in children with allergic rhinoconjunctivitis","journalAbbreviation":"J Allergy Clin Immunol","language":"English","author":[{"literal":"M. La Rosa"},{"literal":"C. Ranno"},{"literal":"C. Andre"},{"literal":"F. Carat"},{"literal":"M. A. Tosca"},{"literal":"G. W. Canonica"}],"issued":{"date-parts":[["0000",8]]}}},{"id":186,"uris":["http://zotero.org/users/local/rNdLYwBI/items/4P5VIVPJ"],"uri":["http://zotero.org/users/local/rNdLYwBI/items/4P5VIVPJ"],"itemData":{"id":186,"type":"article-journal","title":"Randomised controlled trial of local allergoid immunotherapy on allergic inflammation in mite-induced rhinoconjunctivitis","container-title":"Lancet","page":"629-32","volume":"351","issue":"9103","source":"Ovid Technologies","archive":"MEDLINE","archive_location":"9500318","abstract":"BACKGROUND: Non-injective routes of immunotherapy are thought to be valuable therapeutic options for respiratory allergy. We investigated the clinical efficacy and the effects of sublingual/oral immunotherapy on conjunctival allergic inflammation in patients with mite-induced respiratory allergy. METHODS: We used a double-blind placebo-controlled design. 20 patients with mite-induced rhinoconjunctivitis (six of whom also had mild asthma) were randomly assigned sublingual/oral immunotherapy (n=10) or placebo (n=10) for 2 years. We assessed symptom score by diary cards and inflammatory-cell infiltrate, and expression of intercellular adhesion molecule 1 (ICAM-1) in the conjunctiva after specific allergen challenge at enrollment and after 12 and 24 months of treatment. FINDINGS: We found significantly lower symptom scores in the immunotherapy group than in the placebo group in most of the winter months (p=0.05). Compared with the placebo group, inflammatory-cell infiltration after conjunctival challenge, and ICAM-1 expression on conjunctival epithelium decreased significantly in the first year of treatment in the immunotherapy group (p=0.04 and p=0.02, respectively). These effects were also seen for the minimum persistent inflammation, in symptom-free patients exposed constantly to allergens (p=0.02). Serum concentrations of eosinophil cationic protein decreased significantly (p=0.04). Immunotherapy was well tolerated and compliance was good. INTERPRETATION: Our results suggest that this immunotherapy is clinically effective in rhinoconjunctivitis and that it decreases the immune-mediated inflammatory responses to the allergen.","ISSN":"0140-6736","shortTitle":"Randomised controlled trial of local allergoid immunotherapy on allergic inflammation in mite-induced rhinoconjunctivitis","journalAbbreviation":"Lancet","language":"English","author":[{"literal":"G. Passalacqua"},{"literal":"M. Albano"},{"literal":"L. Fregonese"},{"literal":"A. Riccio"},{"literal":"C. Pronzato"},{"literal":"G. S. Mela"},{"literal":"G. W. Canonica"}],"issued":{"date-parts":[["0000",2,28]]}}}],"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127,138)</w:t>
      </w:r>
      <w:r w:rsidRPr="00ED08BA">
        <w:rPr>
          <w:rFonts w:ascii="Garamond" w:hAnsi="Garamond"/>
          <w:sz w:val="22"/>
          <w:szCs w:val="22"/>
        </w:rPr>
        <w:fldChar w:fldCharType="end"/>
      </w:r>
      <w:r w:rsidRPr="00ED08BA">
        <w:rPr>
          <w:rFonts w:ascii="Garamond" w:hAnsi="Garamond"/>
          <w:sz w:val="22"/>
          <w:szCs w:val="22"/>
        </w:rPr>
        <w:t xml:space="preserve"> one reported no significant improvement</w:t>
      </w:r>
      <w:r w:rsidRPr="00ED08BA">
        <w:rPr>
          <w:rFonts w:ascii="Garamond" w:hAnsi="Garamond"/>
          <w:sz w:val="22"/>
          <w:szCs w:val="22"/>
        </w:rPr>
        <w:fldChar w:fldCharType="begin"/>
      </w:r>
      <w:r>
        <w:rPr>
          <w:rFonts w:ascii="Garamond" w:hAnsi="Garamond"/>
          <w:sz w:val="22"/>
          <w:szCs w:val="22"/>
        </w:rPr>
        <w:instrText xml:space="preserve"> ADDIN ZOTERO_ITEM CSL_CITATION {"citationID":"3nroer32o","properties":{"formattedCitation":"(146)","plainCitation":"(146)"},"citationItems":[{"id":270,"uris":["http://zotero.org/users/local/rNdLYwBI/items/DCNKP3P9"],"uri":["http://zotero.org/users/local/rNdLYwBI/items/DCNKP3P9"],"itemData":{"id":270,"type":"article-journal","title":"A prospective, randomized, double-blind, placebo-controlled multi-centre study on the efficacy and safety of sublingual immunotherapy (SLIT) in children with seasonal allergic rhino-conjuctivitis to grass pollen.","abstract":"Background:  Especially in childhood, sublingual immunotherapy (SLIT) could offer advantages over subcutaneous therapy. However, limited data on its efficacy is available.\n\nMethods:  In four German centres 97 children (age 3–14 years) with allergic rhinoconjunctivitis to grass pollen were enrolled in a prospective, double-blind trial comparing SLIT (Pangramin SLIT®; ALK-SCHERAX, 0.5 μg major allergens, three times per week, 32 months) with placebo. Primary endpoint was a multiple symptom-medication score for changes in seasonal diary entries between the first and third year of the study (SLIT n = 39; placebo n = 38).\n\nResults:  The multiple symptom-medication score was significantly reduced by SLIT to 77.3% of the placebo group (P = 0.0498). The subsequent analysis of the single endpoints did not reveal significant differences for symptom scores in favour of SLIT (85.1% of placebo group; P = 0.22). However, the medication score improved significantly (67.1% of placebo group; P = 0.0025). Furthermore, secondary endpoints assessing in vivo immune responses did not differ significantly between the groups. However, retrospective analysis showed some inhomogeneity for clinical and in vitro parameters at the beginning of the study. Allergic side effects with possible relation to the study drug were reported in both groups (SLIT 49%, placebo 27%, P = 0.026).\n\nConclusion:  Our study indicates that SLIT had a positive effect on the reduction of a multiple symptom-medication score, mainly by significantly reducing rescue medication use, but had no significant effect on symptoms alone in children with rhinoconjunctivitis to grass pollen compared with a placebo.","author":[{"literal":"Rolinck-Werninghaus C"},{"literal":"Wolf H"},{"literal":"Liebke C"},{"literal":"Baars JC"},{"literal":"Lange J"},{"literal":"Kopp MV."}]}}],"schema":"https://github.com/citation-style-language/schema/raw/master/csl-citation.json"} </w:instrText>
      </w:r>
      <w:r w:rsidRPr="00ED08BA">
        <w:rPr>
          <w:rFonts w:ascii="Garamond" w:hAnsi="Garamond"/>
          <w:sz w:val="22"/>
          <w:szCs w:val="22"/>
        </w:rPr>
        <w:fldChar w:fldCharType="separate"/>
      </w:r>
      <w:r>
        <w:rPr>
          <w:rFonts w:ascii="Garamond" w:hAnsi="Garamond"/>
          <w:sz w:val="22"/>
          <w:szCs w:val="22"/>
        </w:rPr>
        <w:t>(146)</w:t>
      </w:r>
      <w:r w:rsidRPr="00ED08BA">
        <w:rPr>
          <w:rFonts w:ascii="Garamond" w:hAnsi="Garamond"/>
          <w:sz w:val="22"/>
          <w:szCs w:val="22"/>
        </w:rPr>
        <w:fldChar w:fldCharType="end"/>
      </w:r>
      <w:r w:rsidRPr="00ED08BA">
        <w:rPr>
          <w:rFonts w:ascii="Garamond" w:hAnsi="Garamond"/>
          <w:sz w:val="22"/>
          <w:szCs w:val="22"/>
        </w:rPr>
        <w:t xml:space="preserve"> and one reported no between group comparison. </w:t>
      </w:r>
      <w:r>
        <w:rPr>
          <w:rFonts w:ascii="Garamond" w:hAnsi="Garamond"/>
          <w:sz w:val="22"/>
          <w:szCs w:val="22"/>
        </w:rPr>
        <w:fldChar w:fldCharType="begin"/>
      </w:r>
      <w:r>
        <w:rPr>
          <w:rFonts w:ascii="Garamond" w:hAnsi="Garamond"/>
          <w:sz w:val="22"/>
          <w:szCs w:val="22"/>
        </w:rPr>
        <w:instrText xml:space="preserve"> ADDIN ZOTERO_ITEM CSL_CITATION {"citationID":"c2nrfs2jh","properties":{"formattedCitation":"(120)","plainCitation":"(120)"},"citationItems":[{"id":12289,"uris":["http://zotero.org/users/local/SC6WjBX3/items/N4KBBV69"],"uri":["http://zotero.org/users/local/SC6WjBX3/items/N4KBBV69"],"itemData":{"id":12289,"type":"article-journal","title":"Immunotherapy with sublingual birch pollen extract. A short-term double-blind placebo study","container-title":"Journal of investigational allergology &amp; clinical immunology","page":"165-71","volume":"8","issue":"3","archive_location":"CN-00687136","abstract":"The aim of this double-blind placebo-controlled study was to evaluate the efficacy and tolerability of short-term birch pollen sublingual immunotherapy. Forty-one patients suffering from allergic rhinoconjunctivitis caused by Betula alba were included. Exclusion criteria were the following: undergoing immunotherapy within the last 2 years, contraindications to immunotherapy, pregnancy and nursing. The treatment schedule comprised a 28-day basic course, followed by a 3-month maintenance treatment. The evaluation of the parameters was performed before treatment and 4 months after the last maintenance dose. Skin prick test and conjunctival provocation test (CPT) in a dilution series were carried out to determine the threshold of the reaction. The objective parameters used were the diameter of the skin wheals and the lowest concentration, of the allergen extract to induce the symptoms of itching and reddening of the eyes. The allergic reaction in general was evaluated with the help of a 2-h birch pollen challenge in the Vienna Challenge Chamber (VCC); nasal flow and resistance was measured by rhinomanometry; and nasal secretion was quantified by weighing used handkerchiefs. Bronchial reactions were objectified by spirometry; subjective symptoms of the eyes, the nose and the bronchial tract were documented by the patients via a visual analog scale. Birch pollen specific IgE and IgG were evaluated by monoclonal antibody enzyme immunoassay before (T0) and after (T1) treatment. For statistics p &lt; 0.05 was applied. At T0 there was no decisive difference in the in vitro and in vivo results between the two groups. After the treatment period (T1), actively treated patients showed a significantly higher tolerance to the birch pollen CPT (p &lt; 0.01). The skin reaction was significantly lower than in the placebo group. Furthermore, actively treated patients produced less than half of the nasal secretion of placebo-treated patients during the challenge session. The rhinomanometry analysis during the challenge showed significant differences for verum and placebo in favor of the actively treated patients (p = 0.033). There was no significant difference in the specific IgE and IgG concentrations. The side effects and compliance during the treatment were comparable in both groups. In conclusion, sublingual immunotherapy is a well tolerated and clinically effective method of treatment.","shortTitle":"Immunotherapy with sublingual birch pollen extract. A short-term double-blind placebo study","author":[{"literal":"F. Horak"},{"literal":"P. Stübner"},{"literal":"U. E. Berger"},{"literal":"B. Marks"},{"literal":"J. Toth"},{"literal":"S. Jäger"}],"issued":{"date-parts":[["1998"]]}}}],"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120)</w:t>
      </w:r>
      <w:r>
        <w:rPr>
          <w:rFonts w:ascii="Garamond" w:hAnsi="Garamond"/>
          <w:sz w:val="22"/>
          <w:szCs w:val="22"/>
        </w:rPr>
        <w:fldChar w:fldCharType="end"/>
      </w:r>
    </w:p>
    <w:p w14:paraId="3C780148" w14:textId="77777777" w:rsidR="00D20980" w:rsidRPr="00ED08BA" w:rsidRDefault="00D20980" w:rsidP="00D20980">
      <w:pPr>
        <w:spacing w:line="360" w:lineRule="auto"/>
        <w:jc w:val="both"/>
        <w:rPr>
          <w:rFonts w:ascii="Garamond" w:hAnsi="Garamond"/>
          <w:sz w:val="22"/>
          <w:szCs w:val="22"/>
        </w:rPr>
      </w:pPr>
    </w:p>
    <w:p w14:paraId="62D60AE2" w14:textId="77777777" w:rsidR="00D20980" w:rsidRPr="00ED08BA" w:rsidRDefault="00D20980" w:rsidP="00D20980">
      <w:pPr>
        <w:spacing w:line="360" w:lineRule="auto"/>
        <w:jc w:val="both"/>
        <w:outlineLvl w:val="0"/>
        <w:rPr>
          <w:rFonts w:ascii="Garamond" w:hAnsi="Garamond"/>
          <w:i/>
          <w:sz w:val="22"/>
          <w:szCs w:val="22"/>
        </w:rPr>
      </w:pPr>
      <w:r w:rsidRPr="00ED08BA">
        <w:rPr>
          <w:rFonts w:ascii="Garamond" w:hAnsi="Garamond"/>
          <w:i/>
          <w:sz w:val="22"/>
          <w:szCs w:val="22"/>
        </w:rPr>
        <w:t xml:space="preserve">Conjunctival challenge: Overall interpretation </w:t>
      </w:r>
    </w:p>
    <w:p w14:paraId="486C773D" w14:textId="77777777" w:rsidR="00D20980" w:rsidRPr="00F27C66" w:rsidRDefault="00D20980" w:rsidP="00D20980">
      <w:pPr>
        <w:spacing w:line="360" w:lineRule="auto"/>
        <w:jc w:val="both"/>
        <w:rPr>
          <w:rFonts w:ascii="Garamond" w:hAnsi="Garamond"/>
          <w:sz w:val="22"/>
          <w:szCs w:val="22"/>
        </w:rPr>
      </w:pPr>
      <w:r w:rsidRPr="00ED08BA">
        <w:rPr>
          <w:rFonts w:ascii="Garamond" w:hAnsi="Garamond"/>
          <w:sz w:val="22"/>
          <w:szCs w:val="22"/>
        </w:rPr>
        <w:t>Four SCIT studies of high quality demonstrated that AIT is not effective in improving conjunctival provocation to allergen. There were no high quality SLIT studies that reported on this outcome, which makes it difficult to draw any firm conclusions.</w:t>
      </w:r>
      <w:r w:rsidRPr="00F27C66">
        <w:rPr>
          <w:rFonts w:ascii="Garamond" w:hAnsi="Garamond"/>
          <w:sz w:val="22"/>
          <w:szCs w:val="22"/>
        </w:rPr>
        <w:t xml:space="preserve"> </w:t>
      </w:r>
    </w:p>
    <w:p w14:paraId="042731A9" w14:textId="77777777" w:rsidR="00D20980" w:rsidRDefault="00D20980" w:rsidP="00D20980">
      <w:pPr>
        <w:spacing w:line="360" w:lineRule="auto"/>
        <w:jc w:val="both"/>
        <w:rPr>
          <w:rFonts w:ascii="Garamond" w:hAnsi="Garamond" w:cs="Arial"/>
          <w:b/>
          <w:sz w:val="22"/>
          <w:szCs w:val="22"/>
          <w:lang w:val="en-US"/>
        </w:rPr>
      </w:pPr>
    </w:p>
    <w:p w14:paraId="6EA8D358" w14:textId="77777777" w:rsidR="00D20980" w:rsidRPr="00E15E0D" w:rsidRDefault="00D20980" w:rsidP="00D20980">
      <w:pPr>
        <w:spacing w:line="360" w:lineRule="auto"/>
        <w:jc w:val="both"/>
        <w:outlineLvl w:val="0"/>
        <w:rPr>
          <w:rFonts w:ascii="Garamond" w:hAnsi="Garamond" w:cs="Arial"/>
          <w:b/>
          <w:i/>
          <w:sz w:val="22"/>
          <w:szCs w:val="22"/>
          <w:lang w:val="en-US"/>
        </w:rPr>
      </w:pPr>
      <w:r w:rsidRPr="00E15E0D">
        <w:rPr>
          <w:rFonts w:ascii="Garamond" w:hAnsi="Garamond" w:cs="Arial"/>
          <w:b/>
          <w:i/>
          <w:sz w:val="22"/>
          <w:szCs w:val="22"/>
          <w:lang w:val="en-US"/>
        </w:rPr>
        <w:t>Cost-effectiveness</w:t>
      </w:r>
    </w:p>
    <w:p w14:paraId="5DC0C496" w14:textId="77777777" w:rsidR="00D20980" w:rsidRPr="00ED08BA" w:rsidRDefault="00D20980" w:rsidP="00D20980">
      <w:pPr>
        <w:spacing w:line="360" w:lineRule="auto"/>
        <w:jc w:val="both"/>
        <w:outlineLvl w:val="0"/>
        <w:rPr>
          <w:rFonts w:ascii="Garamond" w:hAnsi="Garamond"/>
          <w:sz w:val="22"/>
          <w:szCs w:val="22"/>
          <w:u w:val="single"/>
          <w:lang w:val="en-US"/>
        </w:rPr>
      </w:pPr>
      <w:r w:rsidRPr="00ED08BA">
        <w:rPr>
          <w:rFonts w:ascii="Garamond" w:hAnsi="Garamond"/>
          <w:sz w:val="22"/>
          <w:szCs w:val="22"/>
          <w:u w:val="single"/>
          <w:lang w:val="en-US"/>
        </w:rPr>
        <w:t xml:space="preserve">Characteristics of studies  </w:t>
      </w:r>
    </w:p>
    <w:p w14:paraId="4742A4CE" w14:textId="77777777" w:rsidR="00D20980" w:rsidRPr="00ED08BA" w:rsidRDefault="00D20980" w:rsidP="00D20980">
      <w:pPr>
        <w:spacing w:line="360" w:lineRule="auto"/>
        <w:jc w:val="both"/>
        <w:rPr>
          <w:rFonts w:ascii="Garamond" w:hAnsi="Garamond"/>
          <w:sz w:val="22"/>
          <w:szCs w:val="22"/>
          <w:lang w:val="en-US"/>
        </w:rPr>
      </w:pPr>
      <w:r w:rsidRPr="00ED08BA">
        <w:rPr>
          <w:rFonts w:ascii="Garamond" w:hAnsi="Garamond"/>
          <w:sz w:val="22"/>
          <w:szCs w:val="22"/>
          <w:lang w:val="en-US"/>
        </w:rPr>
        <w:t>We identified 19 eligible studies that reported on health economic evaluations of SCIT and SLIT in both children and adults (Table 2).</w:t>
      </w:r>
      <w:r w:rsidRPr="00ED08BA">
        <w:rPr>
          <w:rFonts w:ascii="Garamond" w:hAnsi="Garamond"/>
          <w:sz w:val="22"/>
          <w:szCs w:val="22"/>
          <w:lang w:val="en-US"/>
        </w:rPr>
        <w:fldChar w:fldCharType="begin"/>
      </w:r>
      <w:r>
        <w:rPr>
          <w:rFonts w:ascii="Garamond" w:hAnsi="Garamond"/>
          <w:sz w:val="22"/>
          <w:szCs w:val="22"/>
          <w:lang w:val="en-US"/>
        </w:rPr>
        <w:instrText xml:space="preserve"> ADDIN ZOTERO_ITEM CSL_CITATION {"citationID":"AbWoGOWX","properties":{"formattedCitation":"{\\rtf (165\\uc0\\u8211{}183)}","plainCitation":"(165–183)"},"citationItems":[{"id":36,"uris":["http://zotero.org/users/local/rNdLYwBI/items/TV89DZMZ"],"uri":["http://zotero.org/users/local/rNdLYwBI/items/TV89DZMZ"],"itemData":{"id":36,"type":"article-journal","title":"A systematic review and economic evaluation of subcutaneous and sublingual allergen immunotherapy in adults and children with seasonal allergic rhinitis","container-title":"Health Technology Assessment (Winchester, England)","page":"vi, xi-xiv, 1-322","volume":"17","issue":"27","source":"Ovid Technologies","archive":"MEDLINE","archive_location":"23827204","abstract":"BACKGROUND: Severe allergic rhinitis uncontrolled by conventional medication can substantially affect quality of life. Immunotherapy involves administering increasing doses of a specific allergen, with the aim of reducing sensitivity and symptomatic reactions. Recent meta-analyses have concluded that both subcutaneous immunotherapy (SCIT) and sublingual immunotherapy (SLIT) are more effective than placebo in reducing symptoms. It is uncertain which route of administration is more effective and whether or not treatment is cost-effective. OBJECTIVE: To determine the comparative clinical effectiveness and cost-effectiveness of SCIT and SLIT for seasonal allergic rhinitis in adults and children. DATA SOURCES: Electronic databases {MEDLINE, EMBASE, The Cochrane Library [Cochrane Central Register of Controlled Trials (CENTRAL)], NHS Economic Evaluation Database (NHS EED)} and trial registries (from inception up to April 2011). REVIEW METHODS: Standard systematic review methods were used for study selection, data extraction and quality assessment. Double-blind randomised, placebo-controlled trials of SCIT or SLIT, or of SCIT compared with SLIT, and economic evaluations were included. Meta-analysis and indirect comparison meta-analysis and meta-regression were carried out. A new economic model was constructed to estimate cost-utility. RESULTS: Meta-analyses found statistically significant effects for SCIT and SLIT compared with placebo across a number of outcome measures and for the vast majority of subgroup analyses (type and amount of allergen, duration of treatment). There was less evidence for children, but some results in favour of SLIT were statistically significant. Indirect comparisons did not provide conclusive results in favour of either SCIT or SLIT. Economic modelling suggested that, when compared with symptomatic treatment (ST), both SCIT and SLIT may become cost-effective at a threshold of 20,000-30,000 per quality-adjusted life-year (QALY) from around 6 years, or 5 years for SCIT compared with SLIT (NHS and patient perspective). LIMITATIONS: It is uncertain to what extent changes in the outcome measures used in the trials translate into clinically meaningful benefits. Cost-effectiveness estimates are based on a simple model, limited data and a number of assumptions, and should be seen as indicative only. CONCLUSIONS: A benefit from both SCIT and SLIT compared with placebo has been consistently demonstrated, but the extent of this effectiveness in terms of clinical benefit is unclear. Both SCIT and SLIT may be cost-effective compared with ST from around 6 years (threshold of 20,000-30,000 per QALY). Further research is needed to establish the comparative effectiveness of SCIT compared with SLIT and to provide more robust cost-effectiveness estimates. FUNDING: The National Institute for Health Research Health Technology Assessment programme.","DOI":"10.3310/hta17270","ISSN":"2046-4924","shortTitle":"A systematic review and economic evaluation of subcutaneous and sublingual allergen immunotherapy in adults and children with seasonal allergic rhinitis","journalAbbreviation":"Health Technol Assess","language":"English","author":[{"literal":"A. Meadows"},{"literal":"B. Kaambwa"},{"literal":"N. Novielli"},{"literal":"A. Huissoon"},{"literal":"A. Fry-Smith"},{"literal":"C. Meads"},{"literal":"P. Barton"},{"literal":"J. Dretzke"}],"issued":{"date-parts":[["0000",7]]}}},{"id":555,"uris":["http://zotero.org/users/local/rNdLYwBI/items/EVIZXFVA"],"uri":["http://zotero.org/users/local/rNdLYwBI/items/EVIZXFVA"],"itemData":{"id":555,"type":"article-journal","title":"Cost-effectiveness of GRAZAX for prevention of grass pollen induced rhinoconjunctivitis in Southern Europe","container-title":"Respiratory Medicine","page":"1885-94","volume":"101","issue":"9","source":"Ovid Technologies","archive":"MEDLINE","archive_location":"17611095","abstract":"BACKGROUND: Allergic rhinoconjunctivitis is a global health problem. Around 14 million people in Spain, France, Italy, and Austria suffer from grass pollen induced allergic rhinitis. Standard care only provides symptoms relief, while allergen specific immunotherapy (SIT) treats the underlying cause of the disease. Grazax from ALK-Abello is a new, tablet-based, effective route of SIT for home treatment. The objective was to assess the cost-effectiveness of Grazax in four Southern European countries. METHODS: A prospective pharmacoeconomic analyses was carried out alongside a multinational, clinical trial measuring the efficacy of Grazax. Pooled data on resource use and health outcomes were collected. A societal perspective was adopted, and the analysis had a nine-year time horizon. The primary outcome measure was quality adjusted life years (QALYs). RESULTS: Grazax was superior to standard care for all efficacy endpoints, including QALYs gained, and resulted in significantly less use of rescue medication and fewer hours missed from work. Grazax was cost-effective for all countries for an annual price in the range of 1500 euros - 1900 euros. The result was improved by inclusion of future costs of asthma and exclusion of Spanish trial centers which experienced an exceptionally low pollen season. CONCLUSION: The analysis illustrates that allergen SIT with Grazax for grass pollen induced rhinoconjunctivitis is a cost-effective intervention in Southern Europe.","ISSN":"0954-6111","shortTitle":"Cost-effectiveness of GRAZAX for prevention of grass pollen induced rhinoconjunctivitis in Southern Europe","journalAbbreviation":"Respir Med","language":"English","author":[{"literal":"G. W. Canonica"},{"literal":"P. B. Poulsen"},{"literal":"U. Vestenbaek"}],"issued":{"date-parts":[["0000",9]]}}},{"id":573,"uris":["http://zotero.org/users/local/rNdLYwBI/items/NKJ76C2W"],"uri":["http://zotero.org/users/local/rNdLYwBI/items/NKJ76C2W"],"itemData":{"id":573,"type":"article-journal","title":"A cost-effectiveness analysis of immunotherapy with SQ allergen extract for patients with seasonal allergic rhinoconjunctivitis in selected European countries","container-title":"Current Medical Research and Opinion","page":"1113-1120","volume":"23","issue":"5","archive_location":"WOS:000248757500019","abstract":"Background: Seasonal allergic rhinoconjunctivitis can, for some people, reduce quality of life and the ability to cope with everyday tasks. Scope: In this paper we investigate the cost-effectiveness of immunization therapy with Alutard SO (ASQ) and compare the cost-effectiveness in countries where the therapy has been in use in order to assess the impact of national therapeutic practices on the results of health economic assessments. Data are obtained from a clinical trial carried out in 2001-2002. To evaluate the cost-effectiveness of immunization we have added data on resource use in Austria, Denmark, Finland, Germany, the Netherlands, and Sweden. Findings:The computations result in cost-effectiveness ratios for allergen immunization between (sic) 0 000 and (sic) 20 000 per QALY even without provision for indirect costs, and achieving dominance in most countries where indirect costs have also been taken into account. The country comparisons show that the direct cost of administrating the up-dosing and maintenance differs considerably between countries, and that the cost of medical staff is substantial, constituting in most cases more than half of the direct costs of the immunization therapy. Conclusion: The study shows that immunotherapy with SO allergen extract is cost-effective in a wide range of national environments, and that cost-effectiveness differences by country are largely a result of different practices in the up-dosing phase.","DOI":"10.1185/030079907x187865","ISSN":"0300-7995","shortTitle":"A cost-effectiveness analysis of immunotherapy with SQ allergen extract for patients with seasonal allergic rhinoconjunctivitis in selected European countries","author":[{"literal":"H. Keiding"},{"literal":"K. P. Jorgensen"}],"issued":{"date-parts":[["0000",5]]}}},{"id":559,"uris":["http://zotero.org/users/local/rNdLYwBI/items/N984H3S5"],"uri":["http://zotero.org/users/local/rNdLYwBI/items/N984H3S5"],"itemData":{"id":559,"type":"article-journal","title":"Cost-effectiveness of grass allergen tablet (GRAZAX) for the prevention of seasonal grass pollen induced rhinoconjunctivitis - a Northern European perspective","container-title":"Clinical &amp; Experimental Allergy","page":"772-9","volume":"37","issue":"5","source":"Ovid Technologies","archive":"MEDLINE","archive_location":"17456225","abstract":"BACKGROUND: The prevalence of allergic rhinoconjunctivitis has increased dramatically. Seventeen million people in the United Kingdom, Germany, the Netherlands, Sweden, Denmark, Norway and Finland suffer from grass pollen induced allergic rhinitis. Symptomatic therapy with antihistamines and topical steroids is partially effective but allergen-specific immunotherapy by injection or sublingual routes is superior. The grass allergen tablet (GRAZAX) is a new allergen-specific immunotherapy for home administration. OBJECTIVE: To assess the cost-effectiveness of the grass allergen tablet compared with symptomatic medication in seven Northern European countries. METHODS: A prospective pharmacoeconomic analysis was carried out alongside a multinational clinical trial. Pooled data on resource use and health outcomes were collected. A societal perspective was adopted, and the analysis had a 9-year time horizon. The outcome measure was Quality Adjusted Life Years (QALYs). RESULTS: The grass allergen tablet was clinically superior to symptomatic treatment, producing statistically significant differences for all efficacy end-points, including the number of QALYs gained - 0.976 vs. 0.947 QALYs gained. There was a significantly higher usage of the rescue medications loratadine and budesonide, and more hours missed from work (production loss), in the symptomatic treatment group. The cost per QALY gained in the grass allergen tablet group was similar in the seven countries (euro 12,930 to euro 18,263 for an annual cost of the grass allergen tablet of euro 1500). The analysis showed that the grass allergen tablet was cost-effective for all countries for an annual treatment cost below euro 2200. CONCLUSION: The pharmacoeconomic analysis illustrated that allergen-specific immunotherapy with the grass allergen tablet is a cost-effective intervention for the prevention of grass pollen induced rhinoconjunctivitis in Northern European countries, for a tablet price below euro 6. In Germany for example the price of the tablet is euro 2.95 corresponding to a yearly treatment cost of euro 358 - based on a 9-year time horizon.","ISSN":"0954-7894","shortTitle":"Cost-effectiveness of grass allergen tablet (GRAZAX) for the prevention of seasonal grass pollen induced rhinoconjunctivitis - a Northern European perspective","journalAbbreviation":"Clin Exp Allergy","language":"English","author":[{"literal":"C. Bachert"},{"literal":"U. Vestenbaek"},{"literal":"J. Christensen"},{"literal":"U. K. Griffiths"},{"literal":"P. B. Poulsen"}],"issued":{"date-parts":[["0000",5]]}}},{"id":553,"uris":["http://zotero.org/users/local/rNdLYwBI/items/KCIHVZ8J"],"uri":["http://zotero.org/users/local/rNdLYwBI/items/KCIHVZ8J"],"itemData":{"id":553,"type":"article-journal","title":"[Economic evaluation of a tablet-based vaccination against hay fever in Denmark]","container-title":"Ugeskrift for Laeger","page":"138-42","volume":"170","issue":"3","source":"Ovid Technologies","archive":"MEDLINE","archive_location":"18208729","abstract":"INTRODUCTION: Hay fever (allergic rhinoconjunctivitis) is a frequent disease and 12% of the Danish adult population suffer from grass-pollen induced hay fever. Symptomatic medication is the traditional treatment, while immunotherapy with sustained effect is an alternative. Grazax (Phleum pratense, ALK-Abello) is a new tablet-based vaccination against grass-pollen induced hay fever. The aim was to investigate the cost-effectiveness of the tablet-based vaccination of grass-pollen induced hay fever in Denmark. MATERIALS AND METHODS: Based on a prospective collection of data as part of a clinical trial cost and quality of life (QALY) data for 493 patients, the tablet-based vaccine (Grazax) was compared in a cost-utility analysis (societal perspective) with symptomatic treatment. The analysis was based on three years of immunotherapy followed by six years of sustained effect. RESULTS: Significant more QALYs were gained from using the tablet-based vaccine (0.9799) compared with traditional symptomatic treatment (0.9567), which with a nine-year time horizon corresponds to 0.19 extra QALYs. The costs of vaccination against hay fever were DKK 34,498. With a nine-year time horizon, the cost per extra QALY from using the tablet-based vaccine was DKK 52,646 or DKK 134,105, focussing on direct costs alone. These results are below the unofficial thresholds for what the costs of a QALY should be. CONCLUSION: The analysis has shown that tablet-based immunotherapy (Grazax) for the treatment of hay fever results in an improved quality of life and that it is a cost-effective choice.","ISSN":"1603-6824","shortTitle":"[Economic evaluation of a tablet-based vaccination against hay fever in Denmark]","journalAbbreviation":"Ugeskr Laeger","language":"Danish","author":[{"literal":"P. B. Poulsen"},{"literal":"K. M. Pedersen"},{"literal":"J. Christensen"},{"literal":"U. Vestenbaek"}],"issued":{"date-parts":[["0000",1,14]]}}},{"id":567,"uris":["http://zotero.org/users/local/rNdLYwBI/items/4FNNX565"],"uri":["http://zotero.org/users/local/rNdLYwBI/items/4FNNX565"],"itemData":{"id":567,"type":"article-journal","title":"Sublingual or subcutaneous immunotherapy for seasonal allergic rhinitis: an indirect analysis of efficacy, safety and cost","container-title":"Journal of Evaluation in Clinical Practice","page":"225-238","volume":"20","issue":"3","archive_location":"WOS:000335987300004","abstract":"Rationale, aims and objectivesThe standard of preventive care for poorly controlled seasonal allergic rhinitis (AR) is subcutaneous immunotherapy (SCIT) with allergen extracts, administered in a physician's office. As an alternative to SCIT, sublingual immunotherapy (SLIT) is now an option for patients with seasonal AR. Oralair, a SLIT tablet containing freeze-dried allergen extracts of five grasses [cocksfoot (Dactylis glomerata), meadow grass (Poa pratensis), rye grass (Lolium perenne), sweet vernal grass (Anthoxanthum odoratum) and timothy grass (Phleum pratense)], and Grazax, a SLIT tablet containing a standardized extract of grass pollen allergen from timothy grass (Ppratenase), are two such agents currently available in many countries. However, head-to-head comparative data are not available. In this study, an indirect comparison on efficacy, safety and cost was undertaken between Oralair, Grazax and SCIT. MethodsA systematic review was conducted for double-blind placebo-controlled randomized trials evaluating Oralair, Grazax or SCIT in patients with grass-induced seasonal AR. Using placebo as the common control, an indirect statistical comparison between treatments was performed using meta regression analysis with active drug as the primary independent variable. An economic analysis, which included both direct and indirect costs for the Canadian setting, was also undertaken. ResultsOverall, 20 placebo-controlled trials met the study inclusion criteria. The indirect analysis suggested improved efficacy with Oralair over SCIT [standardized mean difference (SMD) in AR symptom control=-0.21; P=0.007] and Grazax (SMD=-0.18; P=0.018). In addition, there were no significant differences in the risk of discontinuation due to adverse events between therapies. Oralair was associated with cost savings against year-round SCIT ($2471), seasonal SCIT ($948) and Grazax ($1168) during the first year of therapy. ConclusionsOralair has at least non-inferior efficacy and comparable safety against SCIT and Grazax at a lower annual cost.","DOI":"10.1111/jep.12112","ISSN":"1356-1294","shortTitle":"Sublingual or subcutaneous immunotherapy for seasonal allergic rhinitis: an indirect analysis of efficacy, safety and cost","author":[{"literal":"G. Dranitsaris"},{"literal":"A. K. Ellis"}],"issued":{"date-parts":[["0000",6]]}}},{"id":563,"uris":["http://zotero.org/users/local/rNdLYwBI/items/8QR6B47T"],"uri":["http://zotero.org/users/local/rNdLYwBI/items/8QR6B47T"],"itemData":{"id":563,"type":"article-journal","title":"Economic evaluation of SQ-standardized grass allergy immunotherapy tablet (Grazax) in children","container-title":"ClinicoEconomics and Outcomes Research","page":"187-196","volume":"6","issue":"1","source":"Ovid Technologies","archive":"Embase","archive_location":"2014247180","abstract":"Background: Grass pollen-induced rhinoconjunctivitis is a common allergic respiratory disorder affecting over 20% of the UK population in terms of quality of life and sleep, work, and school patterns. The SQ-standardized grass allergy immunotherapy tablet (AIT) has been demonstrated as a disease-modifying treatment which gives a sustained effect even after completion of a treatment course. The objective of this study was to provide an economic assessment of whether treatment with the SQ-standardized grass AIT, Grazax (Phleum pratense) in combination with symptomatic medications is preferable to the standard of care using symptomatic medications only. The analysis was performed for children with grass pollen-induced rhinoconjunctivitis, with or without concomitant asthma, in the UK. Methods: The model evaluated the two treatment regimens in a cohort of 1,000 children from a payer's perspective. Treatment was modeled in terms of management of symptoms, impact on resource use, and development of allergic asthma. The analysis modeled the use of SQ-standardized grass AIT and the sustained effects of treatment over a 9-year time horizon (ie, 3 years of treatment, with modeled long-term benefits). Data inputs were drawn from a recent clinical trial, published studies, and databases. Results: SQ-standardized grass AIT improves patient outcomes, generating an incremental cost per quality-adjusted life year gained of 12,168. This is below commonly accepted thresholds in the UK. Conclusion: The resulting incremental cost per QALY falls below commonly accepted willingness to pay thresholds. Therefore, the SQ-standardized grass AIT is a cost-effective option for the treatment of grass pollen-induced rhinoconjunctivitis in the UK pediatric population. © 2014 Ronaldson et al.","DOI":"10.2147/CEOR.S44079","ISSN":"1178-6981","shortTitle":"Economic evaluation of SQ-standardized grass allergy immunotherapy tablet (Grazax) in children","language":"English","author":[{"literal":"S. Ronaldson"},{"literal":"M. Taylor"},{"literal":"P. G. Bech"},{"literal":"R. Shenton"},{"literal":"A. Bufe"}],"issued":{"date-parts":[["0000",4]]}}},{"id":579,"uris":["http://zotero.org/users/local/rNdLYwBI/items/6W39TTRP"],"uri":["http://zotero.org/users/local/rNdLYwBI/items/6W39TTRP"],"itemData":{"id":579,"type":"article-journal","title":"Cost effectiveness analysis of immunotherapy in patients with grass pollen allergic rhinoconjunctivitis in Germany","container-title":"Journal of Medical Economics","page":"906-917 12p","volume":"15","issue":"5","source":"EBSCOhost","archive":"jlh","archive_location":"107989997. Language: English. Entry Date: 20130329. Revision Date: 20150712. Publication Type: Journal Article","abstract":"OBJECTIVES: An economic evaluation was conducted to assess the outcomes and costs as well as cost-effectiveness of the following grass-pollen immunotherapies: OA (Oralair; Stallergenes S.A., Antony, France) vs GRZ (Grazax; ALK-Abelló, Hørsholm, Denmark), and ALD (Alk Depot SQ; ALK-Abelló) (immunotherapy agents alongside symptomatic medication) and symptomatic treatment alone for grass pollen allergic rhinoconjunctivitis. METHODS: The costs and outcomes of 3-year treatment were assessed for a period of 9 years using a Markov model. Treatment efficacy was estimated using an indirect comparison of available clinical trials with placebo as a common comparator. Estimates for immunotherapy discontinuation, occurrence of asthma, health state utilities, drug costs, resource use, and healthcare costs were derived from published sources. The analysis was conducted from the insurant's perspective including public and private health insurance payments and co-payments by insurants. Outcomes were reported as quality-adjusted life years (QALYs) and symptom-free days. The uncertainty around incremental model results was tested by means of extensive deterministic univariate and probabilistic multivariate sensitivity analyses. RESULTS: In the base case analysis the model predicted a cost-utility ratio of OA vs symptomatic treatment of 14,728 per QALY; incremental costs were 1356 (95%CI: 1230; 1484) and incremental QALYs 0.092 (95%CI: 0.052; 0.140). OA was the dominant strategy compared to GRZ and ALD, with estimated incremental costs of -1142 (95%CI: -1255; -1038) and -54 (95%CI: -188; 85) and incremental QALYs of 0.015 (95%CI: -0.025; 0.056) and 0.027 (95%CI: -0.022; 0.075), respectively. At a willingness-to-pay threshold of 20,000, the probability of OA being the most cost-effective treatment was predicted to be 79%. Univariate sensitivity analyses show that incremental outcomes were moderately sensitive to changes in efficacy estimates. The main study limitation was the requirement of an indirect comparison involving several steps to assess relative treatment effects. CONCLUSION: The analysis suggests OA to be cost-effective compared to GRZ and ALD, and a symptomatic treatment. Sensitivity analyses showed that uncertainty surrounding treatment efficacy estimates affected the model outcomes.","DOI":"10.3111/13696998.2012.688904","ISSN":"1369-6998","shortTitle":"Cost effectiveness analysis of immunotherapy in patients with grass pollen allergic rhinoconjunctivitis in Germany","author":[{"literal":"K. Y. Westerhout"},{"literal":"B. G. Verheggen"},{"literal":"C. H. Schreder"},{"literal":"M. Augustin"}],"issued":{"date-parts":[["2012"]]}}},{"id":593,"uris":["http://zotero.org/users/local/rNdLYwBI/items/U9XE89EH"],"uri":["http://zotero.org/users/local/rNdLYwBI/items/U9XE89EH"],"itemData":{"id":593,"type":"article-journal","title":"Health economic comparison of SLIT allergen and SCIT allergoid immunotherapy in patients with seasonal grass-allergic rhinoconjunctivitis in Germany.","container-title":"Clin Transl Allergy","volume":"5","issue":"1","author":[{"family":"Verheggen","given":"BG"},{"family":"Westerhout","given":"KY"},{"family":"Schreder","given":"CH"},{"family":"Augustin","given":"M"}],"issued":{"date-parts":[["2015"]]}}},{"id":594,"uris":["http://zotero.org/users/local/rNdLYwBI/items/89ICNZT3"],"uri":["http://zotero.org/users/local/rNdLYwBI/items/89ICNZT3"],"itemData":{"id":594,"type":"article-journal","title":"Cost-effectiveness of grass pollen SCIT compared with SLIT and symptomatic treatment.","container-title":"Allergo Journal International.","author":[{"family":"Reinhold","given":"T"},{"family":"Brüggenjürgen","given":"B"}]}},{"id":565,"uris":["http://zotero.org/users/local/rNdLYwBI/items/266S754T"],"uri":["http://zotero.org/users/local/rNdLYwBI/items/266S754T"],"itemData":{"id":565,"type":"article-journal","title":"Economic evaluation of 5-grass pollen tablets versus placebo in the treatment of allergic rhinitis in adults","container-title":"Clinical drug investigation","page":"343-9","volume":"33","issue":"5","archive_location":"CN-00916860","abstract":"Background: Allergen immunotherapy (AIT) is aimed at modifying the immune response to a causative allergen, thereby reducing clinical symptoms and symptomatic medication intake and improving quality of life. Long-term AIT research has led to the development of 5-grass pollen tablets, currently indicated for the treatment of grass pollen-induced allergic rhinitis (AR). Methods: A post-hoc analysis was conducted using the Average Adjusted Symptom Score (AAdSS) to compare the effect of treatment of AR with 5-grass pollen tablets versus placebo treatment. Using the results of the VO34.04 and VO53.06 trials and economic data, cost-effectiveness analysis of 5-grass pollen tablet treatment was performed from the Italian third-party payer perspective with cost data derived from a study of 2008 updated to 2011. Also a societal perspective was considered by using the costs related to the losses of productivity by following the human capital approach. Using the results of the analysis, the estimated receiver-operating characteristic curve was plotted to evaluate medication effectiveness in terms of quality-adjusted life years (QALYs) and a decision tree constructed to model the possible outcomes and costs for adults and paediatric patients with a low, medium, and high AAdSS. Finally, probabilistic sensitivity analysis was conducted to test the robustness of the results as well as their consistency at an assumed cost-effectiveness threshold of 30,000/QALY. Results: The results indicate that compared to the placebo, the 5-grass pollen tablet treatment provides a benefit of 0.127 QALYs in medium AAdSS patients and of 0.143 QALYs in high AAdSS patients. The 5-grass pollen tablet treatment was found to cost 1,024/QALY for patients with a medium AAdSS and 1,035/QALY for patients with a high AAdSS. Of all the simulations performed in the probabilistic sensitivity analysis, 99 % indicated that the incremental cost-effectiveness ratio of the 5-grass pollen tablet treatment was below the threshold of 30,000/QALY in patients with medium and high AAdSS, whereas it was found to be dominated in 67 % of simulations related to patients with low AAdSS. Conclusion: The 5-grass pollen tablet is a cost-effective treatment for adult AR patients with a medium or high AAdSS. This finding should be carefully considered when deciding the management strategy for these patients. 2013 The Author(s).","DOI":"10.1007/s40261-013-0067-z","shortTitle":"Economic evaluation of 5-grass pollen tablets versus placebo in the treatment of allergic rhinitis in adults","author":[{"literal":"M. Ruggeri"},{"literal":"M. Oradei"},{"literal":"F. Frati"},{"literal":"P. Puccinelli"},{"literal":"C. Romao"},{"literal":"I. Dell'Albani"},{"literal":"C. Incorvaia"},{"literal":"A. Cicchetti"}],"issued":{"date-parts":[["2013"]]}}},{"id":575,"uris":["http://zotero.org/users/local/rNdLYwBI/items/BT5TWJ38"],"uri":["http://zotero.org/users/local/rNdLYwBI/items/BT5TWJ38"],"itemData":{"id":575,"type":"article-journal","title":"Economic evaluation of sublingual immunotherapy vs symptomatic treatment in adults with pollen-induced respiratory allergy: the Sublingual Immunotherapy Pollen Allergy Italy (SPAI) study","container-title":"Annals of Allergy Asthma &amp; Immunology","page":"615-621","volume":"97","issue":"5","archive_location":"WOS:000242278200009","abstract":"Background: Few data are available on the pharmacoeconomic aspects of immunotherapy. Objective: To evaluate, from the health care system and societal perspectives, the costs and consequences of sublingual immunotherapy (SLIT) added to pharmacotherapy compared with drugs alone for respiratory allergy. Methods: This study compared costs, clinical outcomes, and cost-effectiveness ratios of 2 strategies in the management of allergic rhinitis and asthma, namely, SLIT associated with pharmacotherapy and pharmacotherapy alone (no SLIT). A decision tree was developed and populated with epidemiologic and resource utilization data concerning approximately 2,200 patients. Direct costs included visits, tests, pharmacotherapy, immunotherapy, and hospitalizations. Indirect costs and out-of-pocket drugs were also included. Outcome was calculated as the number of improved patients and asthma cases avoided at 6 years. Sensitivity analysis was performed by varying costs and epidemiologic data. Results: SLIT improved the symptoms of 399 of 1,000 patients and prevented asthma in 229 of 1,000 patients compared with drugs alone. For SLIT added to pharmacotherapy and pharmacotherapy alone, the direct cost per patient at more than 6 years was EURO2,400 and EURO3,026, whereas the indirect cost was EURO1,913 and EURO3,400. Conclusion: From both perspectives and for both effectiveness end points, SLIT is less expensive and more effective than pharmacotherapy alone.","ISSN":"1081-1206","shortTitle":"Economic evaluation of sublingual immunotherapy vs symptomatic treatment in adults with pollen-induced respiratory allergy: the Sublingual Immunotherapy Pollen Allergy Italy (SPAI) study","author":[{"literal":"P. Berto"},{"literal":"G. Passalacqua"},{"literal":"N. Crimi"},{"literal":"F. Frati"},{"literal":"C. Ortolani"},{"literal":"G. Senna"},{"literal":"G. W. Canonica"},{"literal":"Spai Study Group Italian"}],"issued":{"date-parts":[["0000",11]]}}},{"id":571,"uris":["http://zotero.org/users/local/rNdLYwBI/items/B76P4BA8"],"uri":["http://zotero.org/users/local/rNdLYwBI/items/B76P4BA8"],"itemData":{"id":571,"type":"article-journal","title":"Cost-effectiveness of specific subcutaneous immunotherapy in patients with allergic rhinitis and allergic asthma","container-title":"Annals of Allergy Asthma &amp; Immunology","page":"316-324","volume":"101","issue":"3","archive_location":"WOS:000259056300015","abstract":"Background: Specific immunotherapy is the only potentially curative treatment in patients with allergic rhinitis and allergic asthma. Health economic evaluations on this treatment, particularly in a German context, are sparse. Objective: To evaluate the cost-effectiveness of specific subcutaneous immunotherapy (SCIT) in addition to symptomatic treatment (ST) compared with ST alone in a German health care setting. Methods: The analysis was performed as a health economic model calculation based on Markov models. In addition, we performed a concomitant expert board composed of allergy experts in pediatrics, dermatology, pneumology, and otolaryngology. The primary perspective of the study was societal. Additional sensitivity analyses were performed to prove our results for robustness. Results: The SCIT and ST combination was associated with annual cost savings of (sic)140 per patient. After 10 years of disease duration, SCIT and ST reach the breakeven point. The overall incremental cost-effectiveness ratio (ICER) was (sic)-19,787 per quality-adjusted life-year (QALY), with a range that depended on patient age (adults, (sic)-22,196; adolescents, (sic)-14,747; children, (sic)-12,750). From a third-party payer's perspective, SCIT was associated with slightly additional costs. Thus, the resulting ICER was (sci)8,308 per QALY for all patients. Conclusions: Additional SCIT was associated with improved medical outcomes and cost savings compared with symptomatic treatment alone according to a societal perspective. Taking a European accepted ICER threshold of up to (sic)50,000 per QALY into account, additional SCIT is considered clearly cost-effective compared with routine care in Germany. The degree of cost-effectiveness is strongly affected by costs related to SCIT and the target population receiving such treatment.","ISSN":"1081-1206","shortTitle":"Cost-effectiveness of specific subcutaneous immunotherapy in patients with allergic rhinitis and allergic asthma","author":[{"literal":"B. Bruggenjurgen"},{"literal":"T. Reinhold"},{"literal":"R. Brehler"},{"literal":"E. Laake"},{"literal":"G. Wiese"},{"literal":"U. Machate"},{"literal":"S. N. Willich"}],"issued":{"date-parts":[["0000",9]]}}},{"id":577,"uris":["http://zotero.org/users/local/rNdLYwBI/items/ISGZPWSD"],"uri":["http://zotero.org/users/local/rNdLYwBI/items/ISGZPWSD"],"itemData":{"id":577,"type":"article-journal","title":"Economic evaluation of specific immunotherapy versus symptomatic treatment of allergic rhinitis in Germany","container-title":"Pharmacoeconomics","page":"37-52","volume":"17","issue":"1","archive_location":"WOS:000084910700003","abstract":"Objective: To use published data to compare the economic consequences of specific immunotherapy (SIT) lasting 3 years with those of continuous symptomatic treatment in patients with either pollen or mite allergy. Design and setting: The evaluation was conducted from the following 3 perspectives in Germany: (i) society; (ii) healthcare system; and (iii) statutory health insurance (SHI) provider. A modelling approach was used which was based on secondary analysis of existing data. The follow-up period was 10 years. The break-even point of cumulated costs, their difference per patient and the additional cost per additional patient free from asthma symptoms [incremental cost-effectiveness ratio (ICER)] were used as target variables, each from the viewpoint of SIT. The types of costs were direct and indirect (society), direct (healthcare system) and those incurred by SHI (i.e. expenses). In the base-case analysis, the average values of the clinical parameters and average case-related costs/expenses were applied. Main outcome measures and results: The break-even point was reached between year 6 and year 8 after the start of therapy, resulting in net savings of between 650 and 1190 deutschmarks (DM) per patient after 10 years. The ICERs of SIT were between -DM3640 and -DM7410, depending on study perspective and nature of the allergy (1990 values for symptomatic treatment and treatment of asthma, 1995 values for SIT; DM 1 approximate to $US0.58). The sensitivity analysis demonstrated the robustness of the model and its results. First, all the independent variables of the model were varied. Secondly, the influence of the model variables was quantified using a deterministic model. SIT was more likely to result in net savings than in additional costs. An economic parameter (cost for symptomatic treatment) had the highest influence on the results. Conclusions: This evaluation showed that SIT for 3 years is economically advantageous in patients who are allergic to pollen or mites and whose symptoms are inadequately controlled by continuous symptomatic treatment. After 10 years, the administration of SIT leads to net savings from the perspectives of society, the healthcare system and SHI (third-party payer) in Germany.","ISSN":"1170-7690","shortTitle":"Economic evaluation of specific immunotherapy versus symptomatic treatment of allergic rhinitis in Germany","author":[{"literal":"P. K. Schadlich"},{"literal":"J. G. Brecht"}],"issued":{"date-parts":[["0000",1]]}}},{"id":557,"uris":["http://zotero.org/users/local/rNdLYwBI/items/K3KX3HCC"],"uri":["http://zotero.org/users/local/rNdLYwBI/items/K3KX3HCC"],"itemData":{"id":557,"type":"article-journal","title":"Pharmacoeconomic assessment of specific immunotherapy versus current symptomatic treatment for allergic rhinitis and asthma in France","container-title":"European Annals of Allergy &amp; Clinical Immunology","page":"148-56","volume":"39","issue":"5","source":"Ovid Technologies","archive":"MEDLINE","archive_location":"17626329","abstract":"OBJECTIVES: The therapeutic benefit of specific immunotherapy (SIT) in allergic rhinitis and asthma has been endorsed by expert consensus. This study compared the cost/efficacy (C/E) of SIT with current symptomatic treatments (CST) for allergic rhinitis and asthma. METHODS: A C/E analysis was performed using a decision tree model. The decision tree and medical and economic hypotheses were defined by a panel of experts. The perspective adopted was that of the French Social Security. The costs and efficacy of SIT and CST were compared for dust-mite and pollen allergies, in adults and children. Direct medical costs included diagnosis and follow-up, consultations, CST and SIT. End-point economic criteria were cost per stabilised patient and cost per asthma case avoided. A sensitivity analysis was performed for each model. RESULTS: In adults, the incremental costs per asthma case avoided with injectable SIT were 393 Euro and 1327 Euro for dust-mite and pollen allergy, respectively, over a 6-year period. For sublingual SIT, the costs per asthma case avoided were 3158 Euro and 1708 Euro, respectively. In children, over a 7-year period, the incremental costs per asthma case avoided with injectable SIT were 583 Euro and 597 Euro for dust-mite and pollen allergy, respectively. For sublingual SIT the incremental costs were 3938 Euro and 824 Euro. CONCLUSION: Compared to CST, SIT is a cost-effective treatment in pollen and dust-mite-induced allergic rhinitis and asthma. Sublingual SIT is an attractive option in pollen-induced rhinitis, particularly in children. SIT appears to be an economically relevant strategy compared to CST.","ISSN":"1764-1489","shortTitle":"Pharmacoeconomic assessment of specific immunotherapy versus current symptomatic treatment for allergic rhinitis and asthma in France","journalAbbreviation":"Eur Ann Allergy Clin Immunol","language":"English","author":[{"literal":"L. F. Omnes"},{"literal":"J. Bousquet"},{"literal":"P. Scheinmann"},{"literal":"F. Neukirch"},{"literal":"G. Jasso-Mosqueda"},{"literal":"A. Chicoye"},{"literal":"L. Champion"},{"literal":"R. Fadel"}],"issued":{"date-parts":[["0000",5]]}}},{"id":582,"uris":["http://zotero.org/users/local/rNdLYwBI/items/H7VIG8Q9"],"uri":["http://zotero.org/users/local/rNdLYwBI/items/H7VIG8Q9"],"itemData":{"id":582,"type":"article-journal","title":"Health-economic analyses of subcutaneous specific immunotherapy for grass pollen and mite allergy.","container-title":"Allergologia et immunopathologia","page":"296-302","volume":"33","issue":"6","author":[{"family":"Peterson","given":"KD"},{"family":"Gyrd-Hansen","given":"D"},{"family":"Dahl","given":"R"}],"issued":{"date-parts":[["2005"]]}}},{"id":583,"uris":["http://zotero.org/users/local/rNdLYwBI/items/PRS94KFN"],"uri":["http://zotero.org/users/local/rNdLYwBI/items/PRS94KFN"],"itemData":{"id":583,"type":"article-journal","title":"Economic evaluation of sublingual vs subcutaneous allergen immunotherapy.","container-title":"Annals of Allergy, Asthma &amp; Immunology","page":"482-9","volume":"100","issue":"5","author":[{"family":"Pokladnikova","given":"J"},{"family":"Krcmova","given":"I"},{"family":"Vlcek","given":"J"}],"issued":{"date-parts":[["2008"]]}}},{"id":"AijPBhLd/jWFZ2GDp","uris":["http://zotero.org/users/local/rNdLYwBI/items/D62HPNB9"],"uri":["http://zotero.org/users/local/rNdLYwBI/items/D62HPNB9"],"itemData":{"id":"AijPBhLd/jWFZ2GDp","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id":"AijPBhLd/WX53UeTG","uris":["http://zotero.org/users/local/rNdLYwBI/items/PIKKBWNA"],"uri":["http://zotero.org/users/local/rNdLYwBI/items/PIKKBWNA"],"itemData":{"id":"AijPBhLd/WX53UeTG","type":"article-journal","title":"Economic evaluation of sublingual immunotherapy vs symptomatic treatment in allergic asthma.","container-title":"Annals of Allergy, Asthma &amp; Immunology","page":"254-9","volume":"103","issue":"3","author":[{"family":"Ariano","given":"R"},{"family":"Berto","given":"P"},{"family":"Incorvaia","given":"C"},{"family":"Di Cara","given":"G"},{"family":"Boccardo","given":"R"},{"family":"La Grutta","given":"S"}],"issued":{"date-parts":[["2009"]]}}}],"schema":"https://github.com/citation-style-language/schema/raw/master/csl-citation.json"} </w:instrText>
      </w:r>
      <w:r w:rsidRPr="00ED08BA">
        <w:rPr>
          <w:rFonts w:ascii="Garamond" w:hAnsi="Garamond"/>
          <w:sz w:val="22"/>
          <w:szCs w:val="22"/>
          <w:lang w:val="en-US"/>
        </w:rPr>
        <w:fldChar w:fldCharType="separate"/>
      </w:r>
      <w:r w:rsidR="003B20DD">
        <w:rPr>
          <w:rFonts w:ascii="Garamond" w:hAnsi="Garamond"/>
          <w:sz w:val="22"/>
        </w:rPr>
        <w:t>(160–178</w:t>
      </w:r>
      <w:r w:rsidRPr="00DE1065">
        <w:rPr>
          <w:rFonts w:ascii="Garamond" w:hAnsi="Garamond"/>
          <w:sz w:val="22"/>
        </w:rPr>
        <w:t>)</w:t>
      </w:r>
      <w:r w:rsidRPr="00ED08BA">
        <w:rPr>
          <w:rFonts w:ascii="Garamond" w:hAnsi="Garamond"/>
          <w:sz w:val="22"/>
          <w:szCs w:val="22"/>
          <w:lang w:val="en-US"/>
        </w:rPr>
        <w:fldChar w:fldCharType="end"/>
      </w:r>
      <w:r w:rsidRPr="00ED08BA">
        <w:rPr>
          <w:rFonts w:ascii="Garamond" w:hAnsi="Garamond"/>
          <w:sz w:val="22"/>
          <w:szCs w:val="22"/>
          <w:lang w:val="en-US"/>
        </w:rPr>
        <w:t xml:space="preserve"> Two of these 19 studies focused on patients who all had both allergic rhinitis and allergic asthma</w:t>
      </w:r>
      <w:r w:rsidRPr="00ED08BA">
        <w:rPr>
          <w:rFonts w:ascii="Garamond" w:hAnsi="Garamond"/>
          <w:sz w:val="22"/>
          <w:szCs w:val="22"/>
          <w:lang w:val="en-US"/>
        </w:rPr>
        <w:fldChar w:fldCharType="begin"/>
      </w:r>
      <w:r>
        <w:rPr>
          <w:rFonts w:ascii="Garamond" w:hAnsi="Garamond"/>
          <w:sz w:val="22"/>
          <w:szCs w:val="22"/>
          <w:lang w:val="en-US"/>
        </w:rPr>
        <w:instrText xml:space="preserve"> ADDIN ZOTERO_ITEM CSL_CITATION {"citationID":"hwpVnepg","properties":{"formattedCitation":"(182,183)","plainCitation":"(182,183)"},"citationItems":[{"id":551,"uris":["http://zotero.org/users/local/rNdLYwBI/items/D62HPNB9"],"uri":["http://zotero.org/users/local/rNdLYwBI/items/D62HPNB9"],"itemData":{"id":551,"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id":581,"uris":["http://zotero.org/users/local/rNdLYwBI/items/PIKKBWNA"],"uri":["http://zotero.org/users/local/rNdLYwBI/items/PIKKBWNA"],"itemData":{"id":581,"type":"article-journal","title":"Economic evaluation of sublingual immunotherapy vs symptomatic treatment in allergic asthma.","container-title":"Annals of Allergy, Asthma &amp; Immunology","page":"254-9","volume":"103","issue":"3","author":[{"family":"Ariano","given":"R"},{"family":"Berto","given":"P"},{"family":"Incorvaia","given":"C"},{"family":"Di Cara","given":"G"},{"family":"Boccardo","given":"R"},{"family":"La Grutta","given":"S"}],"issued":{"date-parts":[["2009"]]}}}],"schema":"https://github.com/citation-style-language/schema/raw/master/csl-citation.json"} </w:instrText>
      </w:r>
      <w:r w:rsidRPr="00ED08BA">
        <w:rPr>
          <w:rFonts w:ascii="Garamond" w:hAnsi="Garamond"/>
          <w:sz w:val="22"/>
          <w:szCs w:val="22"/>
          <w:lang w:val="en-US"/>
        </w:rPr>
        <w:fldChar w:fldCharType="separate"/>
      </w:r>
      <w:r w:rsidR="00C144E4">
        <w:rPr>
          <w:rFonts w:ascii="Garamond" w:hAnsi="Garamond"/>
          <w:sz w:val="22"/>
          <w:szCs w:val="22"/>
        </w:rPr>
        <w:t>(177,178</w:t>
      </w:r>
      <w:r>
        <w:rPr>
          <w:rFonts w:ascii="Garamond" w:hAnsi="Garamond"/>
          <w:sz w:val="22"/>
          <w:szCs w:val="22"/>
        </w:rPr>
        <w:t>)</w:t>
      </w:r>
      <w:r w:rsidRPr="00ED08BA">
        <w:rPr>
          <w:rFonts w:ascii="Garamond" w:hAnsi="Garamond"/>
          <w:sz w:val="22"/>
          <w:szCs w:val="22"/>
          <w:lang w:val="en-US"/>
        </w:rPr>
        <w:fldChar w:fldCharType="end"/>
      </w:r>
      <w:r w:rsidRPr="00ED08BA">
        <w:rPr>
          <w:rFonts w:ascii="Garamond" w:hAnsi="Garamond"/>
          <w:sz w:val="22"/>
          <w:szCs w:val="22"/>
          <w:lang w:val="en-US"/>
        </w:rPr>
        <w:t xml:space="preserve">   and the remaining 17 focused on patients who had allergic rhinitis, some of whom also had asthma. </w:t>
      </w:r>
    </w:p>
    <w:p w14:paraId="62B94568" w14:textId="77777777" w:rsidR="00D20980" w:rsidRPr="00ED08BA" w:rsidRDefault="00D20980" w:rsidP="00D20980">
      <w:pPr>
        <w:spacing w:line="360" w:lineRule="auto"/>
        <w:jc w:val="both"/>
        <w:rPr>
          <w:rFonts w:ascii="Garamond" w:hAnsi="Garamond"/>
          <w:sz w:val="22"/>
          <w:szCs w:val="22"/>
          <w:lang w:val="en-US"/>
        </w:rPr>
      </w:pPr>
    </w:p>
    <w:p w14:paraId="78A88710" w14:textId="2B55419E" w:rsidR="00D20980" w:rsidRPr="00ED08BA" w:rsidRDefault="00D20980" w:rsidP="00D20980">
      <w:pPr>
        <w:spacing w:line="360" w:lineRule="auto"/>
        <w:jc w:val="both"/>
        <w:rPr>
          <w:rFonts w:ascii="Garamond" w:hAnsi="Garamond"/>
          <w:sz w:val="22"/>
          <w:szCs w:val="22"/>
          <w:lang w:val="en-US"/>
        </w:rPr>
      </w:pPr>
      <w:r w:rsidRPr="00ED08BA">
        <w:rPr>
          <w:rFonts w:ascii="Garamond" w:hAnsi="Garamond"/>
          <w:sz w:val="22"/>
          <w:szCs w:val="22"/>
          <w:lang w:val="en-US"/>
        </w:rPr>
        <w:t xml:space="preserve">Three of these studies reported results solely from a societal perspective </w:t>
      </w:r>
      <w:r w:rsidRPr="00ED08BA">
        <w:rPr>
          <w:rFonts w:ascii="Garamond" w:hAnsi="Garamond"/>
          <w:sz w:val="22"/>
          <w:szCs w:val="22"/>
          <w:lang w:val="en-US"/>
        </w:rPr>
        <w:fldChar w:fldCharType="begin"/>
      </w:r>
      <w:r>
        <w:rPr>
          <w:rFonts w:ascii="Garamond" w:hAnsi="Garamond"/>
          <w:sz w:val="22"/>
          <w:szCs w:val="22"/>
          <w:lang w:val="en-US"/>
        </w:rPr>
        <w:instrText xml:space="preserve"> ADDIN ZOTERO_ITEM CSL_CITATION {"citationID":"2po28sp573","properties":{"formattedCitation":"(60,61,75)","plainCitation":"(60,61,75)","dontUpdate":true},"citationItems":[{"id":36,"uris":["http://zotero.org/users/local/rNdLYwBI/items/TV89DZMZ"],"uri":["http://zotero.org/users/local/rNdLYwBI/items/TV89DZMZ"],"itemData":{"id":36,"type":"article-journal","title":"A systematic review and economic evaluation of subcutaneous and sublingual allergen immunotherapy in adults and children with seasonal allergic rhinitis","container-title":"Health Technology Assessment (Winchester, England)","page":"vi, xi-xiv, 1-322","volume":"17","issue":"27","source":"Ovid Technologies","archive":"MEDLINE","archive_location":"23827204","abstract":"BACKGROUND: Severe allergic rhinitis uncontrolled by conventional medication can substantially affect quality of life. Immunotherapy involves administering increasing doses of a specific allergen, with the aim of reducing sensitivity and symptomatic reactions. Recent meta-analyses have concluded that both subcutaneous immunotherapy (SCIT) and sublingual immunotherapy (SLIT) are more effective than placebo in reducing symptoms. It is uncertain which route of administration is more effective and whether or not treatment is cost-effective. OBJECTIVE: To determine the comparative clinical effectiveness and cost-effectiveness of SCIT and SLIT for seasonal allergic rhinitis in adults and children. DATA SOURCES: Electronic databases {MEDLINE, EMBASE, The Cochrane Library [Cochrane Central Register of Controlled Trials (CENTRAL)], NHS Economic Evaluation Database (NHS EED)} and trial registries (from inception up to April 2011). REVIEW METHODS: Standard systematic review methods were used for study selection, data extraction and quality assessment. Double-blind randomised, placebo-controlled trials of SCIT or SLIT, or of SCIT compared with SLIT, and economic evaluations were included. Meta-analysis and indirect comparison meta-analysis and meta-regression were carried out. A new economic model was constructed to estimate cost-utility. RESULTS: Meta-analyses found statistically significant effects for SCIT and SLIT compared with placebo across a number of outcome measures and for the vast majority of subgroup analyses (type and amount of allergen, duration of treatment). There was less evidence for children, but some results in favour of SLIT were statistically significant. Indirect comparisons did not provide conclusive results in favour of either SCIT or SLIT. Economic modelling suggested that, when compared with symptomatic treatment (ST), both SCIT and SLIT may become cost-effective at a threshold of 20,000-30,000 per quality-adjusted life-year (QALY) from around 6 years, or 5 years for SCIT compared with SLIT (NHS and patient perspective). LIMITATIONS: It is uncertain to what extent changes in the outcome measures used in the trials translate into clinically meaningful benefits. Cost-effectiveness estimates are based on a simple model, limited data and a number of assumptions, and should be seen as indicative only. CONCLUSIONS: A benefit from both SCIT and SLIT compared with placebo has been consistently demonstrated, but the extent of this effectiveness in terms of clinical benefit is unclear. Both SCIT and SLIT may be cost-effective compared with ST from around 6 years (threshold of 20,000-30,000 per QALY). Further research is needed to establish the comparative effectiveness of SCIT compared with SLIT and to provide more robust cost-effectiveness estimates. FUNDING: The National Institute for Health Research Health Technology Assessment programme.","DOI":"10.3310/hta17270","ISSN":"2046-4924","shortTitle":"A systematic review and economic evaluation of subcutaneous and sublingual allergen immunotherapy in adults and children with seasonal allergic rhinitis","journalAbbreviation":"Health Technol Assess","language":"English","author":[{"literal":"A. Meadows"},{"literal":"B. Kaambwa"},{"literal":"N. Novielli"},{"literal":"A. Huissoon"},{"literal":"A. Fry-Smith"},{"literal":"C. Meads"},{"literal":"P. Barton"},{"literal":"J. Dretzke"}],"issued":{"date-parts":[["0000",7]]}}},{"id":582,"uris":["http://zotero.org/users/local/rNdLYwBI/items/H7VIG8Q9"],"uri":["http://zotero.org/users/local/rNdLYwBI/items/H7VIG8Q9"],"itemData":{"id":582,"type":"article-journal","title":"Health-economic analyses of subcutaneous specific immunotherapy for grass pollen and mite allergy.","container-title":"Allergologia et immunopathologia","page":"296-302","volume":"33","issue":"6","author":[{"family":"Peterson","given":"KD"},{"family":"Gyrd-Hansen","given":"D"},{"family":"Dahl","given":"R"}],"issued":{"date-parts":[["2005"]]}}},{"id":555,"uris":["http://zotero.org/users/local/rNdLYwBI/items/EVIZXFVA"],"uri":["http://zotero.org/users/local/rNdLYwBI/items/EVIZXFVA"],"itemData":{"id":555,"type":"article-journal","title":"Cost-effectiveness of GRAZAX for prevention of grass pollen induced rhinoconjunctivitis in Southern Europe","container-title":"Respiratory Medicine","page":"1885-94","volume":"101","issue":"9","source":"Ovid Technologies","archive":"MEDLINE","archive_location":"17611095","abstract":"BACKGROUND: Allergic rhinoconjunctivitis is a global health problem. Around 14 million people in Spain, France, Italy, and Austria suffer from grass pollen induced allergic rhinitis. Standard care only provides symptoms relief, while allergen specific immunotherapy (SIT) treats the underlying cause of the disease. Grazax from ALK-Abello is a new, tablet-based, effective route of SIT for home treatment. The objective was to assess the cost-effectiveness of Grazax in four Southern European countries. METHODS: A prospective pharmacoeconomic analyses was carried out alongside a multinational, clinical trial measuring the efficacy of Grazax. Pooled data on resource use and health outcomes were collected. A societal perspective was adopted, and the analysis had a nine-year time horizon. The primary outcome measure was quality adjusted life years (QALYs). RESULTS: Grazax was superior to standard care for all efficacy endpoints, including QALYs gained, and resulted in significantly less use of rescue medication and fewer hours missed from work. Grazax was cost-effective for all countries for an annual price in the range of 1500 euros - 1900 euros. The result was improved by inclusion of future costs of asthma and exclusion of Spanish trial centers which experienced an exceptionally low pollen season. CONCLUSION: The analysis illustrates that allergen SIT with Grazax for grass pollen induced rhinoconjunctivitis is a cost-effective intervention in Southern Europe.","ISSN":"0954-6111","shortTitle":"Cost-effectiveness of GRAZAX for prevention of grass pollen induced rhinoconjunctivitis in Southern Europe","journalAbbreviation":"Respir Med","language":"English","author":[{"literal":"G. W. Canonica"},{"literal":"P. B. Poulsen"},{"literal":"U. Vestenbaek"}],"issued":{"date-parts":[["0000",9]]}}}],"schema":"https://github.com/citation-style-language/schema/raw/master/csl-citation.json"} </w:instrText>
      </w:r>
      <w:r w:rsidRPr="00ED08BA">
        <w:rPr>
          <w:rFonts w:ascii="Garamond" w:hAnsi="Garamond"/>
          <w:sz w:val="22"/>
          <w:szCs w:val="22"/>
          <w:lang w:val="en-US"/>
        </w:rPr>
        <w:fldChar w:fldCharType="separate"/>
      </w:r>
      <w:r w:rsidR="00EF5656">
        <w:rPr>
          <w:rFonts w:ascii="Garamond" w:hAnsi="Garamond"/>
          <w:sz w:val="22"/>
          <w:szCs w:val="22"/>
        </w:rPr>
        <w:t>(160,161,</w:t>
      </w:r>
      <w:r w:rsidR="00F236CA">
        <w:rPr>
          <w:rFonts w:ascii="Garamond" w:hAnsi="Garamond"/>
          <w:sz w:val="22"/>
          <w:szCs w:val="22"/>
        </w:rPr>
        <w:t>175</w:t>
      </w:r>
      <w:r>
        <w:rPr>
          <w:rFonts w:ascii="Garamond" w:hAnsi="Garamond"/>
          <w:sz w:val="22"/>
          <w:szCs w:val="22"/>
        </w:rPr>
        <w:t>)</w:t>
      </w:r>
      <w:r w:rsidRPr="00ED08BA">
        <w:rPr>
          <w:rFonts w:ascii="Garamond" w:hAnsi="Garamond"/>
          <w:sz w:val="22"/>
          <w:szCs w:val="22"/>
          <w:lang w:val="en-US"/>
        </w:rPr>
        <w:fldChar w:fldCharType="end"/>
      </w:r>
      <w:r w:rsidRPr="00ED08BA">
        <w:rPr>
          <w:rFonts w:ascii="Garamond" w:hAnsi="Garamond"/>
          <w:sz w:val="22"/>
          <w:szCs w:val="22"/>
          <w:lang w:val="en-US"/>
        </w:rPr>
        <w:t xml:space="preserve"> with the other 16 reporting information from a health systems perspective.</w:t>
      </w:r>
    </w:p>
    <w:p w14:paraId="74525A4F" w14:textId="77777777" w:rsidR="00D20980" w:rsidRPr="00ED08BA" w:rsidRDefault="00D20980" w:rsidP="00D20980">
      <w:pPr>
        <w:spacing w:line="360" w:lineRule="auto"/>
        <w:jc w:val="both"/>
        <w:rPr>
          <w:rFonts w:ascii="Garamond" w:hAnsi="Garamond"/>
          <w:sz w:val="22"/>
          <w:szCs w:val="22"/>
          <w:lang w:val="en-US"/>
        </w:rPr>
      </w:pPr>
    </w:p>
    <w:p w14:paraId="165F7F50" w14:textId="77777777" w:rsidR="00D20980" w:rsidRPr="00ED08BA" w:rsidRDefault="00D20980" w:rsidP="00D20980">
      <w:pPr>
        <w:spacing w:line="360" w:lineRule="auto"/>
        <w:jc w:val="both"/>
        <w:rPr>
          <w:rFonts w:ascii="Garamond" w:hAnsi="Garamond"/>
          <w:sz w:val="22"/>
          <w:szCs w:val="22"/>
          <w:lang w:val="en-US"/>
        </w:rPr>
      </w:pPr>
      <w:r w:rsidRPr="00ED08BA">
        <w:rPr>
          <w:rFonts w:ascii="Garamond" w:hAnsi="Garamond"/>
          <w:sz w:val="22"/>
          <w:szCs w:val="22"/>
          <w:lang w:val="en-US"/>
        </w:rPr>
        <w:t xml:space="preserve">Studies were based in a range of countries: Germany (n=7), Denmark (n=4), Italy (n=4), UK (n=4), Austria (n=2), Finland (n=2), France (n=2), the Netherlands (n=2), Sweden (n=2), Canada (n=1), Czech Republic (n=1), Norway (n=1) and Spain (n=1). Three studies reported results for more than one of these countries. </w:t>
      </w:r>
    </w:p>
    <w:p w14:paraId="68A3E837" w14:textId="77777777" w:rsidR="00D20980" w:rsidRPr="00ED08BA" w:rsidRDefault="00D20980" w:rsidP="00D20980">
      <w:pPr>
        <w:spacing w:line="360" w:lineRule="auto"/>
        <w:jc w:val="both"/>
        <w:rPr>
          <w:rFonts w:ascii="Garamond" w:hAnsi="Garamond"/>
          <w:sz w:val="22"/>
          <w:szCs w:val="22"/>
          <w:lang w:val="en-US"/>
        </w:rPr>
      </w:pPr>
    </w:p>
    <w:p w14:paraId="7310831C" w14:textId="77777777" w:rsidR="00D20980" w:rsidRPr="00ED08BA" w:rsidRDefault="00D20980" w:rsidP="00D20980">
      <w:pPr>
        <w:spacing w:line="360" w:lineRule="auto"/>
        <w:jc w:val="both"/>
        <w:rPr>
          <w:rFonts w:ascii="Garamond" w:hAnsi="Garamond"/>
          <w:sz w:val="22"/>
          <w:szCs w:val="22"/>
          <w:lang w:val="en-US"/>
        </w:rPr>
      </w:pPr>
      <w:r w:rsidRPr="00ED08BA">
        <w:rPr>
          <w:rFonts w:ascii="Garamond" w:hAnsi="Garamond"/>
          <w:sz w:val="22"/>
          <w:szCs w:val="22"/>
          <w:lang w:val="en-US"/>
        </w:rPr>
        <w:t>Seven of the studies reported results against disease specific outcome measures whilst the remaining 12 reported results based on quality adjusted life years (QALYs).</w:t>
      </w:r>
    </w:p>
    <w:p w14:paraId="5B82B00C" w14:textId="77777777" w:rsidR="00D20980" w:rsidRPr="00ED08BA" w:rsidRDefault="00D20980" w:rsidP="00D20980">
      <w:pPr>
        <w:spacing w:line="360" w:lineRule="auto"/>
        <w:jc w:val="both"/>
        <w:rPr>
          <w:rFonts w:ascii="Garamond" w:hAnsi="Garamond"/>
          <w:sz w:val="22"/>
          <w:szCs w:val="22"/>
          <w:lang w:val="en-US"/>
        </w:rPr>
      </w:pPr>
    </w:p>
    <w:p w14:paraId="3FA8A556" w14:textId="77777777" w:rsidR="00D20980" w:rsidRPr="00ED08BA" w:rsidRDefault="00D20980" w:rsidP="00D20980">
      <w:pPr>
        <w:spacing w:line="360" w:lineRule="auto"/>
        <w:jc w:val="both"/>
        <w:rPr>
          <w:rFonts w:ascii="Garamond" w:hAnsi="Garamond"/>
          <w:sz w:val="22"/>
          <w:szCs w:val="22"/>
          <w:lang w:val="en-US"/>
        </w:rPr>
      </w:pPr>
      <w:r w:rsidRPr="00ED08BA">
        <w:rPr>
          <w:rFonts w:ascii="Garamond" w:hAnsi="Garamond"/>
          <w:sz w:val="22"/>
          <w:szCs w:val="22"/>
          <w:lang w:val="en-US"/>
        </w:rPr>
        <w:t xml:space="preserve">Thirteen of the studies were based on RCT data or meta-analyses of RCT data </w:t>
      </w:r>
      <w:r w:rsidRPr="00ED08BA">
        <w:rPr>
          <w:rFonts w:ascii="Garamond" w:hAnsi="Garamond"/>
          <w:sz w:val="22"/>
          <w:szCs w:val="22"/>
          <w:lang w:val="en-US"/>
        </w:rPr>
        <w:fldChar w:fldCharType="begin"/>
      </w:r>
      <w:r>
        <w:rPr>
          <w:rFonts w:ascii="Garamond" w:hAnsi="Garamond"/>
          <w:sz w:val="22"/>
          <w:szCs w:val="22"/>
          <w:lang w:val="en-US"/>
        </w:rPr>
        <w:instrText xml:space="preserve"> ADDIN ZOTERO_ITEM CSL_CITATION {"citationID":"EHGjdARS","properties":{"formattedCitation":"{\\rtf (165\\uc0\\u8211{}174,181\\uc0\\u8211{}183)}","plainCitation":"(165–174,181–183)"},"citationItems":[{"id":551,"uris":["http://zotero.org/users/local/rNdLYwBI/items/D62HPNB9"],"uri":["http://zotero.org/users/local/rNdLYwBI/items/D62HPNB9"],"itemData":{"id":551,"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id":581,"uris":["http://zotero.org/users/local/rNdLYwBI/items/PIKKBWNA"],"uri":["http://zotero.org/users/local/rNdLYwBI/items/PIKKBWNA"],"itemData":{"id":581,"type":"article-journal","title":"Economic evaluation of sublingual immunotherapy vs symptomatic treatment in allergic asthma.","container-title":"Annals of Allergy, Asthma &amp; Immunology","page":"254-9","volume":"103","issue":"3","author":[{"family":"Ariano","given":"R"},{"family":"Berto","given":"P"},{"family":"Incorvaia","given":"C"},{"family":"Di Cara","given":"G"},{"family":"Boccardo","given":"R"},{"family":"La Grutta","given":"S"}],"issued":{"date-parts":[["2009"]]}}},{"id":36,"uris":["http://zotero.org/users/local/rNdLYwBI/items/TV89DZMZ"],"uri":["http://zotero.org/users/local/rNdLYwBI/items/TV89DZMZ"],"itemData":{"id":36,"type":"article-journal","title":"A systematic review and economic evaluation of subcutaneous and sublingual allergen immunotherapy in adults and children with seasonal allergic rhinitis","container-title":"Health Technology Assessment (Winchester, England)","page":"vi, xi-xiv, 1-322","volume":"17","issue":"27","source":"Ovid Technologies","archive":"MEDLINE","archive_location":"23827204","abstract":"BACKGROUND: Severe allergic rhinitis uncontrolled by conventional medication can substantially affect quality of life. Immunotherapy involves administering increasing doses of a specific allergen, with the aim of reducing sensitivity and symptomatic reactions. Recent meta-analyses have concluded that both subcutaneous immunotherapy (SCIT) and sublingual immunotherapy (SLIT) are more effective than placebo in reducing symptoms. It is uncertain which route of administration is more effective and whether or not treatment is cost-effective. OBJECTIVE: To determine the comparative clinical effectiveness and cost-effectiveness of SCIT and SLIT for seasonal allergic rhinitis in adults and children. DATA SOURCES: Electronic databases {MEDLINE, EMBASE, The Cochrane Library [Cochrane Central Register of Controlled Trials (CENTRAL)], NHS Economic Evaluation Database (NHS EED)} and trial registries (from inception up to April 2011). REVIEW METHODS: Standard systematic review methods were used for study selection, data extraction and quality assessment. Double-blind randomised, placebo-controlled trials of SCIT or SLIT, or of SCIT compared with SLIT, and economic evaluations were included. Meta-analysis and indirect comparison meta-analysis and meta-regression were carried out. A new economic model was constructed to estimate cost-utility. RESULTS: Meta-analyses found statistically significant effects for SCIT and SLIT compared with placebo across a number of outcome measures and for the vast majority of subgroup analyses (type and amount of allergen, duration of treatment). There was less evidence for children, but some results in favour of SLIT were statistically significant. Indirect comparisons did not provide conclusive results in favour of either SCIT or SLIT. Economic modelling suggested that, when compared with symptomatic treatment (ST), both SCIT and SLIT may become cost-effective at a threshold of 20,000-30,000 per quality-adjusted life-year (QALY) from around 6 years, or 5 years for SCIT compared with SLIT (NHS and patient perspective). LIMITATIONS: It is uncertain to what extent changes in the outcome measures used in the trials translate into clinically meaningful benefits. Cost-effectiveness estimates are based on a simple model, limited data and a number of assumptions, and should be seen as indicative only. CONCLUSIONS: A benefit from both SCIT and SLIT compared with placebo has been consistently demonstrated, but the extent of this effectiveness in terms of clinical benefit is unclear. Both SCIT and SLIT may be cost-effective compared with ST from around 6 years (threshold of 20,000-30,000 per QALY). Further research is needed to establish the comparative effectiveness of SCIT compared with SLIT and to provide more robust cost-effectiveness estimates. FUNDING: The National Institute for Health Research Health Technology Assessment programme.","DOI":"10.3310/hta17270","ISSN":"2046-4924","shortTitle":"A systematic review and economic evaluation of subcutaneous and sublingual allergen immunotherapy in adults and children with seasonal allergic rhinitis","journalAbbreviation":"Health Technol Assess","language":"English","author":[{"literal":"A. Meadows"},{"literal":"B. Kaambwa"},{"literal":"N. Novielli"},{"literal":"A. Huissoon"},{"literal":"A. Fry-Smith"},{"literal":"C. Meads"},{"literal":"P. Barton"},{"literal":"J. Dretzke"}],"issued":{"date-parts":[["0000",7]]}}},{"id":555,"uris":["http://zotero.org/users/local/rNdLYwBI/items/EVIZXFVA"],"uri":["http://zotero.org/users/local/rNdLYwBI/items/EVIZXFVA"],"itemData":{"id":555,"type":"article-journal","title":"Cost-effectiveness of GRAZAX for prevention of grass pollen induced rhinoconjunctivitis in Southern Europe","container-title":"Respiratory Medicine","page":"1885-94","volume":"101","issue":"9","source":"Ovid Technologies","archive":"MEDLINE","archive_location":"17611095","abstract":"BACKGROUND: Allergic rhinoconjunctivitis is a global health problem. Around 14 million people in Spain, France, Italy, and Austria suffer from grass pollen induced allergic rhinitis. Standard care only provides symptoms relief, while allergen specific immunotherapy (SIT) treats the underlying cause of the disease. Grazax from ALK-Abello is a new, tablet-based, effective route of SIT for home treatment. The objective was to assess the cost-effectiveness of Grazax in four Southern European countries. METHODS: A prospective pharmacoeconomic analyses was carried out alongside a multinational, clinical trial measuring the efficacy of Grazax. Pooled data on resource use and health outcomes were collected. A societal perspective was adopted, and the analysis had a nine-year time horizon. The primary outcome measure was quality adjusted life years (QALYs). RESULTS: Grazax was superior to standard care for all efficacy endpoints, including QALYs gained, and resulted in significantly less use of rescue medication and fewer hours missed from work. Grazax was cost-effective for all countries for an annual price in the range of 1500 euros - 1900 euros. The result was improved by inclusion of future costs of asthma and exclusion of Spanish trial centers which experienced an exceptionally low pollen season. CONCLUSION: The analysis illustrates that allergen SIT with Grazax for grass pollen induced rhinoconjunctivitis is a cost-effective intervention in Southern Europe.","ISSN":"0954-6111","shortTitle":"Cost-effectiveness of GRAZAX for prevention of grass pollen induced rhinoconjunctivitis in Southern Europe","journalAbbreviation":"Respir Med","language":"English","author":[{"literal":"G. W. Canonica"},{"literal":"P. B. Poulsen"},{"literal":"U. Vestenbaek"}],"issued":{"date-parts":[["0000",9]]}}},{"id":573,"uris":["http://zotero.org/users/local/rNdLYwBI/items/NKJ76C2W"],"uri":["http://zotero.org/users/local/rNdLYwBI/items/NKJ76C2W"],"itemData":{"id":573,"type":"article-journal","title":"A cost-effectiveness analysis of immunotherapy with SQ allergen extract for patients with seasonal allergic rhinoconjunctivitis in selected European countries","container-title":"Current Medical Research and Opinion","page":"1113-1120","volume":"23","issue":"5","archive_location":"WOS:000248757500019","abstract":"Background: Seasonal allergic rhinoconjunctivitis can, for some people, reduce quality of life and the ability to cope with everyday tasks. Scope: In this paper we investigate the cost-effectiveness of immunization therapy with Alutard SO (ASQ) and compare the cost-effectiveness in countries where the therapy has been in use in order to assess the impact of national therapeutic practices on the results of health economic assessments. Data are obtained from a clinical trial carried out in 2001-2002. To evaluate the cost-effectiveness of immunization we have added data on resource use in Austria, Denmark, Finland, Germany, the Netherlands, and Sweden. Findings:The computations result in cost-effectiveness ratios for allergen immunization between (sic) 0 000 and (sic) 20 000 per QALY even without provision for indirect costs, and achieving dominance in most countries where indirect costs have also been taken into account. The country comparisons show that the direct cost of administrating the up-dosing and maintenance differs considerably between countries, and that the cost of medical staff is substantial, constituting in most cases more than half of the direct costs of the immunization therapy. Conclusion: The study shows that immunotherapy with SO allergen extract is cost-effective in a wide range of national environments, and that cost-effectiveness differences by country are largely a result of different practices in the up-dosing phase.","DOI":"10.1185/030079907x187865","ISSN":"0300-7995","shortTitle":"A cost-effectiveness analysis of immunotherapy with SQ allergen extract for patients with seasonal allergic rhinoconjunctivitis in selected European countries","author":[{"literal":"H. Keiding"},{"literal":"K. P. Jorgensen"}],"issued":{"date-parts":[["0000",5]]}}},{"id":559,"uris":["http://zotero.org/users/local/rNdLYwBI/items/N984H3S5"],"uri":["http://zotero.org/users/local/rNdLYwBI/items/N984H3S5"],"itemData":{"id":559,"type":"article-journal","title":"Cost-effectiveness of grass allergen tablet (GRAZAX) for the prevention of seasonal grass pollen induced rhinoconjunctivitis - a Northern European perspective","container-title":"Clinical &amp; Experimental Allergy","page":"772-9","volume":"37","issue":"5","source":"Ovid Technologies","archive":"MEDLINE","archive_location":"17456225","abstract":"BACKGROUND: The prevalence of allergic rhinoconjunctivitis has increased dramatically. Seventeen million people in the United Kingdom, Germany, the Netherlands, Sweden, Denmark, Norway and Finland suffer from grass pollen induced allergic rhinitis. Symptomatic therapy with antihistamines and topical steroids is partially effective but allergen-specific immunotherapy by injection or sublingual routes is superior. The grass allergen tablet (GRAZAX) is a new allergen-specific immunotherapy for home administration. OBJECTIVE: To assess the cost-effectiveness of the grass allergen tablet compared with symptomatic medication in seven Northern European countries. METHODS: A prospective pharmacoeconomic analysis was carried out alongside a multinational clinical trial. Pooled data on resource use and health outcomes were collected. A societal perspective was adopted, and the analysis had a 9-year time horizon. The outcome measure was Quality Adjusted Life Years (QALYs). RESULTS: The grass allergen tablet was clinically superior to symptomatic treatment, producing statistically significant differences for all efficacy end-points, including the number of QALYs gained - 0.976 vs. 0.947 QALYs gained. There was a significantly higher usage of the rescue medications loratadine and budesonide, and more hours missed from work (production loss), in the symptomatic treatment group. The cost per QALY gained in the grass allergen tablet group was similar in the seven countries (euro 12,930 to euro 18,263 for an annual cost of the grass allergen tablet of euro 1500). The analysis showed that the grass allergen tablet was cost-effective for all countries for an annual treatment cost below euro 2200. CONCLUSION: The pharmacoeconomic analysis illustrated that allergen-specific immunotherapy with the grass allergen tablet is a cost-effective intervention for the prevention of grass pollen induced rhinoconjunctivitis in Northern European countries, for a tablet price below euro 6. In Germany for example the price of the tablet is euro 2.95 corresponding to a yearly treatment cost of euro 358 - based on a 9-year time horizon.","ISSN":"0954-7894","shortTitle":"Cost-effectiveness of grass allergen tablet (GRAZAX) for the prevention of seasonal grass pollen induced rhinoconjunctivitis - a Northern European perspective","journalAbbreviation":"Clin Exp Allergy","language":"English","author":[{"literal":"C. Bachert"},{"literal":"U. Vestenbaek"},{"literal":"J. Christensen"},{"literal":"U. K. Griffiths"},{"literal":"P. B. Poulsen"}],"issued":{"date-parts":[["0000",5]]}}},{"id":583,"uris":["http://zotero.org/users/local/rNdLYwBI/items/PRS94KFN"],"uri":["http://zotero.org/users/local/rNdLYwBI/items/PRS94KFN"],"itemData":{"id":583,"type":"article-journal","title":"Economic evaluation of sublingual vs subcutaneous allergen immunotherapy.","container-title":"Annals of Allergy, Asthma &amp; Immunology","page":"482-9","volume":"100","issue":"5","author":[{"family":"Pokladnikova","given":"J"},{"family":"Krcmova","given":"I"},{"family":"Vlcek","given":"J"}],"issued":{"date-parts":[["2008"]]}}},{"id":553,"uris":["http://zotero.org/users/local/rNdLYwBI/items/KCIHVZ8J"],"uri":["http://zotero.org/users/local/rNdLYwBI/items/KCIHVZ8J"],"itemData":{"id":553,"type":"article-journal","title":"[Economic evaluation of a tablet-based vaccination against hay fever in Denmark]","container-title":"Ugeskrift for Laeger","page":"138-42","volume":"170","issue":"3","source":"Ovid Technologies","archive":"MEDLINE","archive_location":"18208729","abstract":"INTRODUCTION: Hay fever (allergic rhinoconjunctivitis) is a frequent disease and 12% of the Danish adult population suffer from grass-pollen induced hay fever. Symptomatic medication is the traditional treatment, while immunotherapy with sustained effect is an alternative. Grazax (Phleum pratense, ALK-Abello) is a new tablet-based vaccination against grass-pollen induced hay fever. The aim was to investigate the cost-effectiveness of the tablet-based vaccination of grass-pollen induced hay fever in Denmark. MATERIALS AND METHODS: Based on a prospective collection of data as part of a clinical trial cost and quality of life (QALY) data for 493 patients, the tablet-based vaccine (Grazax) was compared in a cost-utility analysis (societal perspective) with symptomatic treatment. The analysis was based on three years of immunotherapy followed by six years of sustained effect. RESULTS: Significant more QALYs were gained from using the tablet-based vaccine (0.9799) compared with traditional symptomatic treatment (0.9567), which with a nine-year time horizon corresponds to 0.19 extra QALYs. The costs of vaccination against hay fever were DKK 34,498. With a nine-year time horizon, the cost per extra QALY from using the tablet-based vaccine was DKK 52,646 or DKK 134,105, focussing on direct costs alone. These results are below the unofficial thresholds for what the costs of a QALY should be. CONCLUSION: The analysis has shown that tablet-based immunotherapy (Grazax) for the treatment of hay fever results in an improved quality of life and that it is a cost-effective choice.","ISSN":"1603-6824","shortTitle":"[Economic evaluation of a tablet-based vaccination against hay fever in Denmark]","journalAbbreviation":"Ugeskr Laeger","language":"Danish","author":[{"literal":"P. B. Poulsen"},{"literal":"K. M. Pedersen"},{"literal":"J. Christensen"},{"literal":"U. Vestenbaek"}],"issued":{"date-parts":[["0000",1,14]]}}},{"id":567,"uris":["http://zotero.org/users/local/rNdLYwBI/items/4FNNX565"],"uri":["http://zotero.org/users/local/rNdLYwBI/items/4FNNX565"],"itemData":{"id":567,"type":"article-journal","title":"Sublingual or subcutaneous immunotherapy for seasonal allergic rhinitis: an indirect analysis of efficacy, safety and cost","container-title":"Journal of Evaluation in Clinical Practice","page":"225-238","volume":"20","issue":"3","archive_location":"WOS:000335987300004","abstract":"Rationale, aims and objectivesThe standard of preventive care for poorly controlled seasonal allergic rhinitis (AR) is subcutaneous immunotherapy (SCIT) with allergen extracts, administered in a physician's office. As an alternative to SCIT, sublingual immunotherapy (SLIT) is now an option for patients with seasonal AR. Oralair, a SLIT tablet containing freeze-dried allergen extracts of five grasses [cocksfoot (Dactylis glomerata), meadow grass (Poa pratensis), rye grass (Lolium perenne), sweet vernal grass (Anthoxanthum odoratum) and timothy grass (Phleum pratense)], and Grazax, a SLIT tablet containing a standardized extract of grass pollen allergen from timothy grass (Ppratenase), are two such agents currently available in many countries. However, head-to-head comparative data are not available. In this study, an indirect comparison on efficacy, safety and cost was undertaken between Oralair, Grazax and SCIT. MethodsA systematic review was conducted for double-blind placebo-controlled randomized trials evaluating Oralair, Grazax or SCIT in patients with grass-induced seasonal AR. Using placebo as the common control, an indirect statistical comparison between treatments was performed using meta regression analysis with active drug as the primary independent variable. An economic analysis, which included both direct and indirect costs for the Canadian setting, was also undertaken. ResultsOverall, 20 placebo-controlled trials met the study inclusion criteria. The indirect analysis suggested improved efficacy with Oralair over SCIT [standardized mean difference (SMD) in AR symptom control=-0.21; P=0.007] and Grazax (SMD=-0.18; P=0.018). In addition, there were no significant differences in the risk of discontinuation due to adverse events between therapies. Oralair was associated with cost savings against year-round SCIT ($2471), seasonal SCIT ($948) and Grazax ($1168) during the first year of therapy. ConclusionsOralair has at least non-inferior efficacy and comparable safety against SCIT and Grazax at a lower annual cost.","DOI":"10.1111/jep.12112","ISSN":"1356-1294","shortTitle":"Sublingual or subcutaneous immunotherapy for seasonal allergic rhinitis: an indirect analysis of efficacy, safety and cost","author":[{"literal":"G. Dranitsaris"},{"literal":"A. K. Ellis"}],"issued":{"date-parts":[["0000",6]]}}},{"id":563,"uris":["http://zotero.org/users/local/rNdLYwBI/items/8QR6B47T"],"uri":["http://zotero.org/users/local/rNdLYwBI/items/8QR6B47T"],"itemData":{"id":563,"type":"article-journal","title":"Economic evaluation of SQ-standardized grass allergy immunotherapy tablet (Grazax) in children","container-title":"ClinicoEconomics and Outcomes Research","page":"187-196","volume":"6","issue":"1","source":"Ovid Technologies","archive":"Embase","archive_location":"2014247180","abstract":"Background: Grass pollen-induced rhinoconjunctivitis is a common allergic respiratory disorder affecting over 20% of the UK population in terms of quality of life and sleep, work, and school patterns. The SQ-standardized grass allergy immunotherapy tablet (AIT) has been demonstrated as a disease-modifying treatment which gives a sustained effect even after completion of a treatment course. The objective of this study was to provide an economic assessment of whether treatment with the SQ-standardized grass AIT, Grazax (Phleum pratense) in combination with symptomatic medications is preferable to the standard of care using symptomatic medications only. The analysis was performed for children with grass pollen-induced rhinoconjunctivitis, with or without concomitant asthma, in the UK. Methods: The model evaluated the two treatment regimens in a cohort of 1,000 children from a payer's perspective. Treatment was modeled in terms of management of symptoms, impact on resource use, and development of allergic asthma. The analysis modeled the use of SQ-standardized grass AIT and the sustained effects of treatment over a 9-year time horizon (ie, 3 years of treatment, with modeled long-term benefits). Data inputs were drawn from a recent clinical trial, published studies, and databases. Results: SQ-standardized grass AIT improves patient outcomes, generating an incremental cost per quality-adjusted life year gained of 12,168. This is below commonly accepted thresholds in the UK. Conclusion: The resulting incremental cost per QALY falls below commonly accepted willingness to pay thresholds. Therefore, the SQ-standardized grass AIT is a cost-effective option for the treatment of grass pollen-induced rhinoconjunctivitis in the UK pediatric population. © 2014 Ronaldson et al.","DOI":"10.2147/CEOR.S44079","ISSN":"1178-6981","shortTitle":"Economic evaluation of SQ-standardized grass allergy immunotherapy tablet (Grazax) in children","language":"English","author":[{"literal":"S. Ronaldson"},{"literal":"M. Taylor"},{"literal":"P. G. Bech"},{"literal":"R. Shenton"},{"literal":"A. Bufe"}],"issued":{"date-parts":[["0000",4]]}}},{"id":579,"uris":["http://zotero.org/users/local/rNdLYwBI/items/6W39TTRP"],"uri":["http://zotero.org/users/local/rNdLYwBI/items/6W39TTRP"],"itemData":{"id":579,"type":"article-journal","title":"Cost effectiveness analysis of immunotherapy in patients with grass pollen allergic rhinoconjunctivitis in Germany","container-title":"Journal of Medical Economics","page":"906-917 12p","volume":"15","issue":"5","source":"EBSCOhost","archive":"jlh","archive_location":"107989997. Language: English. Entry Date: 20130329. Revision Date: 20150712. Publication Type: Journal Article","abstract":"OBJECTIVES: An economic evaluation was conducted to assess the outcomes and costs as well as cost-effectiveness of the following grass-pollen immunotherapies: OA (Oralair; Stallergenes S.A., Antony, France) vs GRZ (Grazax; ALK-Abelló, Hørsholm, Denmark), and ALD (Alk Depot SQ; ALK-Abelló) (immunotherapy agents alongside symptomatic medication) and symptomatic treatment alone for grass pollen allergic rhinoconjunctivitis. METHODS: The costs and outcomes of 3-year treatment were assessed for a period of 9 years using a Markov model. Treatment efficacy was estimated using an indirect comparison of available clinical trials with placebo as a common comparator. Estimates for immunotherapy discontinuation, occurrence of asthma, health state utilities, drug costs, resource use, and healthcare costs were derived from published sources. The analysis was conducted from the insurant's perspective including public and private health insurance payments and co-payments by insurants. Outcomes were reported as quality-adjusted life years (QALYs) and symptom-free days. The uncertainty around incremental model results was tested by means of extensive deterministic univariate and probabilistic multivariate sensitivity analyses. RESULTS: In the base case analysis the model predicted a cost-utility ratio of OA vs symptomatic treatment of 14,728 per QALY; incremental costs were 1356 (95%CI: 1230; 1484) and incremental QALYs 0.092 (95%CI: 0.052; 0.140). OA was the dominant strategy compared to GRZ and ALD, with estimated incremental costs of -1142 (95%CI: -1255; -1038) and -54 (95%CI: -188; 85) and incremental QALYs of 0.015 (95%CI: -0.025; 0.056) and 0.027 (95%CI: -0.022; 0.075), respectively. At a willingness-to-pay threshold of 20,000, the probability of OA being the most cost-effective treatment was predicted to be 79%. Univariate sensitivity analyses show that incremental outcomes were moderately sensitive to changes in efficacy estimates. The main study limitation was the requirement of an indirect comparison involving several steps to assess relative treatment effects. CONCLUSION: The analysis suggests OA to be cost-effective compared to GRZ and ALD, and a symptomatic treatment. Sensitivity analyses showed that uncertainty surrounding treatment efficacy estimates affected the model outcomes.","DOI":"10.3111/13696998.2012.688904","ISSN":"1369-6998","shortTitle":"Cost effectiveness analysis of immunotherapy in patients with grass pollen allergic rhinoconjunctivitis in Germany","author":[{"literal":"K. Y. Westerhout"},{"literal":"B. G. Verheggen"},{"literal":"C. H. Schreder"},{"literal":"M. Augustin"}],"issued":{"date-parts":[["2012"]]}}},{"id":"AijPBhLd/y9NaqpUh","uris":["http://zotero.org/users/local/rNdLYwBI/items/U9XE89EH"],"uri":["http://zotero.org/users/local/rNdLYwBI/items/U9XE89EH"],"itemData":{"id":"AijPBhLd/y9NaqpUh","type":"article-journal","title":"Health economic comparison of SLIT allergen and SCIT allergoid immunotherapy in patients with seasonal grass-allergic rhinoconjunctivitis in Germany.","container-title":"Clin Transl Allergy","volume":"5","issue":"1","author":[{"family":"Verheggen","given":"BG"},{"family":"Westerhout","given":"KY"},{"family":"Schreder","given":"CH"},{"family":"Augustin","given":"M"}],"issued":{"date-parts":[["2015"]]}}},{"id":"AijPBhLd/YDjdNcsl","uris":["http://zotero.org/users/local/rNdLYwBI/items/89ICNZT3"],"uri":["http://zotero.org/users/local/rNdLYwBI/items/89ICNZT3"],"itemData":{"id":"AijPBhLd/YDjdNcsl","type":"article-journal","title":"Cost-effectiveness of grass pollen SCIT compared with SLIT and symptomatic treatment.","container-title":"Allergo Journal International.","author":[{"family":"Reinhold","given":"T"},{"family":"Brüggenjürgen","given":"B"}]}}],"schema":"https://github.com/citation-style-language/schema/raw/master/csl-citation.json"} </w:instrText>
      </w:r>
      <w:r w:rsidRPr="00ED08BA">
        <w:rPr>
          <w:rFonts w:ascii="Garamond" w:hAnsi="Garamond"/>
          <w:sz w:val="22"/>
          <w:szCs w:val="22"/>
          <w:lang w:val="en-US"/>
        </w:rPr>
        <w:fldChar w:fldCharType="separate"/>
      </w:r>
      <w:r w:rsidR="008B6D29">
        <w:rPr>
          <w:rFonts w:ascii="Garamond" w:hAnsi="Garamond"/>
          <w:sz w:val="22"/>
        </w:rPr>
        <w:t>(160–169,176–178</w:t>
      </w:r>
      <w:r w:rsidRPr="00B9175A">
        <w:rPr>
          <w:rFonts w:ascii="Garamond" w:hAnsi="Garamond"/>
          <w:sz w:val="22"/>
        </w:rPr>
        <w:t>)</w:t>
      </w:r>
      <w:r w:rsidRPr="00ED08BA">
        <w:rPr>
          <w:rFonts w:ascii="Garamond" w:hAnsi="Garamond"/>
          <w:sz w:val="22"/>
          <w:szCs w:val="22"/>
          <w:lang w:val="en-US"/>
        </w:rPr>
        <w:fldChar w:fldCharType="end"/>
      </w:r>
      <w:r w:rsidRPr="00ED08BA">
        <w:rPr>
          <w:rFonts w:ascii="Garamond" w:hAnsi="Garamond"/>
          <w:sz w:val="22"/>
          <w:szCs w:val="22"/>
          <w:lang w:val="en-US"/>
        </w:rPr>
        <w:t xml:space="preserve"> including two model based evaluations </w:t>
      </w:r>
      <w:r w:rsidR="000677B3">
        <w:rPr>
          <w:rFonts w:ascii="Garamond" w:hAnsi="Garamond"/>
          <w:sz w:val="22"/>
          <w:szCs w:val="22"/>
          <w:lang w:val="en-US"/>
        </w:rPr>
        <w:t>(165,169)</w:t>
      </w:r>
      <w:r w:rsidR="00BC3983">
        <w:rPr>
          <w:rFonts w:ascii="Garamond" w:hAnsi="Garamond"/>
          <w:sz w:val="22"/>
          <w:szCs w:val="22"/>
          <w:lang w:val="en-US"/>
        </w:rPr>
        <w:t xml:space="preserve"> </w:t>
      </w:r>
      <w:r w:rsidRPr="00ED08BA">
        <w:rPr>
          <w:rFonts w:ascii="Garamond" w:hAnsi="Garamond"/>
          <w:sz w:val="22"/>
          <w:szCs w:val="22"/>
          <w:lang w:val="en-US"/>
        </w:rPr>
        <w:t>with the remaining studies being based on a mixture of questionnaires, observation data and expert opinion. None of the studies based on non-random data attempted to control for selection bias. None of the RCT-based studies described the amount of missing data in the study or explained how if at all any missing data were imputed for in the analyses.</w:t>
      </w:r>
    </w:p>
    <w:p w14:paraId="43DB9A13" w14:textId="77777777" w:rsidR="00D20980" w:rsidRPr="00ED08BA" w:rsidRDefault="00D20980" w:rsidP="00D20980">
      <w:pPr>
        <w:spacing w:line="360" w:lineRule="auto"/>
        <w:jc w:val="both"/>
        <w:rPr>
          <w:rFonts w:ascii="Garamond" w:hAnsi="Garamond"/>
          <w:sz w:val="22"/>
          <w:szCs w:val="22"/>
          <w:lang w:val="en-US"/>
        </w:rPr>
      </w:pPr>
    </w:p>
    <w:p w14:paraId="5AB2AFD4" w14:textId="77777777" w:rsidR="00D20980" w:rsidRPr="00ED08BA" w:rsidRDefault="00D20980" w:rsidP="00D20980">
      <w:pPr>
        <w:spacing w:line="360" w:lineRule="auto"/>
        <w:jc w:val="both"/>
        <w:rPr>
          <w:rFonts w:ascii="Garamond" w:hAnsi="Garamond"/>
          <w:sz w:val="22"/>
          <w:szCs w:val="22"/>
          <w:lang w:val="en-US"/>
        </w:rPr>
      </w:pPr>
      <w:r w:rsidRPr="00ED08BA">
        <w:rPr>
          <w:rFonts w:ascii="Garamond" w:hAnsi="Garamond"/>
          <w:sz w:val="22"/>
          <w:szCs w:val="22"/>
          <w:lang w:val="en-US"/>
        </w:rPr>
        <w:t>Study time horizons ranged between one year and 15 years with the longer time horizon studies, of which the last were typically based on much shorter follow-up trial data (typically one year) and assuming constant continued treatment effect even after treatment was discontinued.</w:t>
      </w:r>
    </w:p>
    <w:p w14:paraId="14104B8F" w14:textId="77777777" w:rsidR="00D20980" w:rsidRPr="00ED08BA" w:rsidRDefault="00D20980" w:rsidP="00D20980">
      <w:pPr>
        <w:spacing w:line="360" w:lineRule="auto"/>
        <w:jc w:val="both"/>
        <w:rPr>
          <w:rFonts w:ascii="Garamond" w:hAnsi="Garamond"/>
          <w:sz w:val="22"/>
          <w:szCs w:val="22"/>
          <w:lang w:val="en-US"/>
        </w:rPr>
      </w:pPr>
    </w:p>
    <w:p w14:paraId="502F63DF" w14:textId="00C31BB3" w:rsidR="00D20980" w:rsidRPr="00F27C66" w:rsidRDefault="00D20980" w:rsidP="00D20980">
      <w:pPr>
        <w:spacing w:line="360" w:lineRule="auto"/>
        <w:jc w:val="both"/>
        <w:rPr>
          <w:rFonts w:ascii="Garamond" w:hAnsi="Garamond"/>
          <w:b/>
          <w:i/>
          <w:sz w:val="22"/>
          <w:szCs w:val="22"/>
          <w:lang w:val="en-US"/>
        </w:rPr>
      </w:pPr>
      <w:r w:rsidRPr="00ED08BA">
        <w:rPr>
          <w:rFonts w:ascii="Garamond" w:hAnsi="Garamond"/>
          <w:sz w:val="22"/>
          <w:szCs w:val="22"/>
          <w:lang w:val="en-US"/>
        </w:rPr>
        <w:t>Nine of the studies compared SLIT versus standard care,</w:t>
      </w:r>
      <w:r w:rsidRPr="00ED08BA">
        <w:rPr>
          <w:rFonts w:ascii="Garamond" w:hAnsi="Garamond"/>
          <w:sz w:val="22"/>
          <w:szCs w:val="22"/>
          <w:lang w:val="en-US"/>
        </w:rPr>
        <w:fldChar w:fldCharType="begin"/>
      </w:r>
      <w:r>
        <w:rPr>
          <w:rFonts w:ascii="Garamond" w:hAnsi="Garamond"/>
          <w:sz w:val="22"/>
          <w:szCs w:val="22"/>
          <w:lang w:val="en-US"/>
        </w:rPr>
        <w:instrText xml:space="preserve"> ADDIN ZOTERO_ITEM CSL_CITATION {"citationID":"K9VZQj37","properties":{"formattedCitation":"{\\rtf (166,168,169,171,174\\uc0\\u8211{}176,182,183)}","plainCitation":"(166,168,169,171,174–176,182,183)"},"citationItems":[{"id":551,"uris":["http://zotero.org/users/local/rNdLYwBI/items/D62HPNB9"],"uri":["http://zotero.org/users/local/rNdLYwBI/items/D62HPNB9"],"itemData":{"id":551,"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id":581,"uris":["http://zotero.org/users/local/rNdLYwBI/items/PIKKBWNA"],"uri":["http://zotero.org/users/local/rNdLYwBI/items/PIKKBWNA"],"itemData":{"id":581,"type":"article-journal","title":"Economic evaluation of sublingual immunotherapy vs symptomatic treatment in allergic asthma.","container-title":"Annals of Allergy, Asthma &amp; Immunology","page":"254-9","volume":"103","issue":"3","author":[{"family":"Ariano","given":"R"},{"family":"Berto","given":"P"},{"family":"Incorvaia","given":"C"},{"family":"Di Cara","given":"G"},{"family":"Boccardo","given":"R"},{"family":"La Grutta","given":"S"}],"issued":{"date-parts":[["2009"]]}}},{"id":555,"uris":["http://zotero.org/users/local/rNdLYwBI/items/EVIZXFVA"],"uri":["http://zotero.org/users/local/rNdLYwBI/items/EVIZXFVA"],"itemData":{"id":555,"type":"article-journal","title":"Cost-effectiveness of GRAZAX for prevention of grass pollen induced rhinoconjunctivitis in Southern Europe","container-title":"Respiratory Medicine","page":"1885-94","volume":"101","issue":"9","source":"Ovid Technologies","archive":"MEDLINE","archive_location":"17611095","abstract":"BACKGROUND: Allergic rhinoconjunctivitis is a global health problem. Around 14 million people in Spain, France, Italy, and Austria suffer from grass pollen induced allergic rhinitis. Standard care only provides symptoms relief, while allergen specific immunotherapy (SIT) treats the underlying cause of the disease. Grazax from ALK-Abello is a new, tablet-based, effective route of SIT for home treatment. The objective was to assess the cost-effectiveness of Grazax in four Southern European countries. METHODS: A prospective pharmacoeconomic analyses was carried out alongside a multinational, clinical trial measuring the efficacy of Grazax. Pooled data on resource use and health outcomes were collected. A societal perspective was adopted, and the analysis had a nine-year time horizon. The primary outcome measure was quality adjusted life years (QALYs). RESULTS: Grazax was superior to standard care for all efficacy endpoints, including QALYs gained, and resulted in significantly less use of rescue medication and fewer hours missed from work. Grazax was cost-effective for all countries for an annual price in the range of 1500 euros - 1900 euros. The result was improved by inclusion of future costs of asthma and exclusion of Spanish trial centers which experienced an exceptionally low pollen season. CONCLUSION: The analysis illustrates that allergen SIT with Grazax for grass pollen induced rhinoconjunctivitis is a cost-effective intervention in Southern Europe.","ISSN":"0954-6111","shortTitle":"Cost-effectiveness of GRAZAX for prevention of grass pollen induced rhinoconjunctivitis in Southern Europe","journalAbbreviation":"Respir Med","language":"English","author":[{"literal":"G. W. Canonica"},{"literal":"P. B. Poulsen"},{"literal":"U. Vestenbaek"}],"issued":{"date-parts":[["0000",9]]}}},{"id":559,"uris":["http://zotero.org/users/local/rNdLYwBI/items/N984H3S5"],"uri":["http://zotero.org/users/local/rNdLYwBI/items/N984H3S5"],"itemData":{"id":559,"type":"article-journal","title":"Cost-effectiveness of grass allergen tablet (GRAZAX) for the prevention of seasonal grass pollen induced rhinoconjunctivitis - a Northern European perspective","container-title":"Clinical &amp; Experimental Allergy","page":"772-9","volume":"37","issue":"5","source":"Ovid Technologies","archive":"MEDLINE","archive_location":"17456225","abstract":"BACKGROUND: The prevalence of allergic rhinoconjunctivitis has increased dramatically. Seventeen million people in the United Kingdom, Germany, the Netherlands, Sweden, Denmark, Norway and Finland suffer from grass pollen induced allergic rhinitis. Symptomatic therapy with antihistamines and topical steroids is partially effective but allergen-specific immunotherapy by injection or sublingual routes is superior. The grass allergen tablet (GRAZAX) is a new allergen-specific immunotherapy for home administration. OBJECTIVE: To assess the cost-effectiveness of the grass allergen tablet compared with symptomatic medication in seven Northern European countries. METHODS: A prospective pharmacoeconomic analysis was carried out alongside a multinational clinical trial. Pooled data on resource use and health outcomes were collected. A societal perspective was adopted, and the analysis had a 9-year time horizon. The outcome measure was Quality Adjusted Life Years (QALYs). RESULTS: The grass allergen tablet was clinically superior to symptomatic treatment, producing statistically significant differences for all efficacy end-points, including the number of QALYs gained - 0.976 vs. 0.947 QALYs gained. There was a significantly higher usage of the rescue medications loratadine and budesonide, and more hours missed from work (production loss), in the symptomatic treatment group. The cost per QALY gained in the grass allergen tablet group was similar in the seven countries (euro 12,930 to euro 18,263 for an annual cost of the grass allergen tablet of euro 1500). The analysis showed that the grass allergen tablet was cost-effective for all countries for an annual treatment cost below euro 2200. CONCLUSION: The pharmacoeconomic analysis illustrated that allergen-specific immunotherapy with the grass allergen tablet is a cost-effective intervention for the prevention of grass pollen induced rhinoconjunctivitis in Northern European countries, for a tablet price below euro 6. In Germany for example the price of the tablet is euro 2.95 corresponding to a yearly treatment cost of euro 358 - based on a 9-year time horizon.","ISSN":"0954-7894","shortTitle":"Cost-effectiveness of grass allergen tablet (GRAZAX) for the prevention of seasonal grass pollen induced rhinoconjunctivitis - a Northern European perspective","journalAbbreviation":"Clin Exp Allergy","language":"English","author":[{"literal":"C. Bachert"},{"literal":"U. Vestenbaek"},{"literal":"J. Christensen"},{"literal":"U. K. Griffiths"},{"literal":"P. B. Poulsen"}],"issued":{"date-parts":[["0000",5]]}}},{"id":553,"uris":["http://zotero.org/users/local/rNdLYwBI/items/KCIHVZ8J"],"uri":["http://zotero.org/users/local/rNdLYwBI/items/KCIHVZ8J"],"itemData":{"id":553,"type":"article-journal","title":"[Economic evaluation of a tablet-based vaccination against hay fever in Denmark]","container-title":"Ugeskrift for Laeger","page":"138-42","volume":"170","issue":"3","source":"Ovid Technologies","archive":"MEDLINE","archive_location":"18208729","abstract":"INTRODUCTION: Hay fever (allergic rhinoconjunctivitis) is a frequent disease and 12% of the Danish adult population suffer from grass-pollen induced hay fever. Symptomatic medication is the traditional treatment, while immunotherapy with sustained effect is an alternative. Grazax (Phleum pratense, ALK-Abello) is a new tablet-based vaccination against grass-pollen induced hay fever. The aim was to investigate the cost-effectiveness of the tablet-based vaccination of grass-pollen induced hay fever in Denmark. MATERIALS AND METHODS: Based on a prospective collection of data as part of a clinical trial cost and quality of life (QALY) data for 493 patients, the tablet-based vaccine (Grazax) was compared in a cost-utility analysis (societal perspective) with symptomatic treatment. The analysis was based on three years of immunotherapy followed by six years of sustained effect. RESULTS: Significant more QALYs were gained from using the tablet-based vaccine (0.9799) compared with traditional symptomatic treatment (0.9567), which with a nine-year time horizon corresponds to 0.19 extra QALYs. The costs of vaccination against hay fever were DKK 34,498. With a nine-year time horizon, the cost per extra QALY from using the tablet-based vaccine was DKK 52,646 or DKK 134,105, focussing on direct costs alone. These results are below the unofficial thresholds for what the costs of a QALY should be. CONCLUSION: The analysis has shown that tablet-based immunotherapy (Grazax) for the treatment of hay fever results in an improved quality of life and that it is a cost-effective choice.","ISSN":"1603-6824","shortTitle":"[Economic evaluation of a tablet-based vaccination against hay fever in Denmark]","journalAbbreviation":"Ugeskr Laeger","language":"Danish","author":[{"literal":"P. B. Poulsen"},{"literal":"K. M. Pedersen"},{"literal":"J. Christensen"},{"literal":"U. Vestenbaek"}],"issued":{"date-parts":[["0000",1,14]]}}},{"id":563,"uris":["http://zotero.org/users/local/rNdLYwBI/items/8QR6B47T"],"uri":["http://zotero.org/users/local/rNdLYwBI/items/8QR6B47T"],"itemData":{"id":563,"type":"article-journal","title":"Economic evaluation of SQ-standardized grass allergy immunotherapy tablet (Grazax) in children","container-title":"ClinicoEconomics and Outcomes Research","page":"187-196","volume":"6","issue":"1","source":"Ovid Technologies","archive":"Embase","archive_location":"2014247180","abstract":"Background: Grass pollen-induced rhinoconjunctivitis is a common allergic respiratory disorder affecting over 20% of the UK population in terms of quality of life and sleep, work, and school patterns. The SQ-standardized grass allergy immunotherapy tablet (AIT) has been demonstrated as a disease-modifying treatment which gives a sustained effect even after completion of a treatment course. The objective of this study was to provide an economic assessment of whether treatment with the SQ-standardized grass AIT, Grazax (Phleum pratense) in combination with symptomatic medications is preferable to the standard of care using symptomatic medications only. The analysis was performed for children with grass pollen-induced rhinoconjunctivitis, with or without concomitant asthma, in the UK. Methods: The model evaluated the two treatment regimens in a cohort of 1,000 children from a payer's perspective. Treatment was modeled in terms of management of symptoms, impact on resource use, and development of allergic asthma. The analysis modeled the use of SQ-standardized grass AIT and the sustained effects of treatment over a 9-year time horizon (ie, 3 years of treatment, with modeled long-term benefits). Data inputs were drawn from a recent clinical trial, published studies, and databases. Results: SQ-standardized grass AIT improves patient outcomes, generating an incremental cost per quality-adjusted life year gained of 12,168. This is below commonly accepted thresholds in the UK. Conclusion: The resulting incremental cost per QALY falls below commonly accepted willingness to pay thresholds. Therefore, the SQ-standardized grass AIT is a cost-effective option for the treatment of grass pollen-induced rhinoconjunctivitis in the UK pediatric population. © 2014 Ronaldson et al.","DOI":"10.2147/CEOR.S44079","ISSN":"1178-6981","shortTitle":"Economic evaluation of SQ-standardized grass allergy immunotherapy tablet (Grazax) in children","language":"English","author":[{"literal":"S. Ronaldson"},{"literal":"M. Taylor"},{"literal":"P. G. Bech"},{"literal":"R. Shenton"},{"literal":"A. Bufe"}],"issued":{"date-parts":[["0000",4]]}}},{"id":565,"uris":["http://zotero.org/users/local/rNdLYwBI/items/266S754T"],"uri":["http://zotero.org/users/local/rNdLYwBI/items/266S754T"],"itemData":{"id":565,"type":"article-journal","title":"Economic evaluation of 5-grass pollen tablets versus placebo in the treatment of allergic rhinitis in adults","container-title":"Clinical drug investigation","page":"343-9","volume":"33","issue":"5","archive_location":"CN-00916860","abstract":"Background: Allergen immunotherapy (AIT) is aimed at modifying the immune response to a causative allergen, thereby reducing clinical symptoms and symptomatic medication intake and improving quality of life. Long-term AIT research has led to the development of 5-grass pollen tablets, currently indicated for the treatment of grass pollen-induced allergic rhinitis (AR). Methods: A post-hoc analysis was conducted using the Average Adjusted Symptom Score (AAdSS) to compare the effect of treatment of AR with 5-grass pollen tablets versus placebo treatment. Using the results of the VO34.04 and VO53.06 trials and economic data, cost-effectiveness analysis of 5-grass pollen tablet treatment was performed from the Italian third-party payer perspective with cost data derived from a study of 2008 updated to 2011. Also a societal perspective was considered by using the costs related to the losses of productivity by following the human capital approach. Using the results of the analysis, the estimated receiver-operating characteristic curve was plotted to evaluate medication effectiveness in terms of quality-adjusted life years (QALYs) and a decision tree constructed to model the possible outcomes and costs for adults and paediatric patients with a low, medium, and high AAdSS. Finally, probabilistic sensitivity analysis was conducted to test the robustness of the results as well as their consistency at an assumed cost-effectiveness threshold of 30,000/QALY. Results: The results indicate that compared to the placebo, the 5-grass pollen tablet treatment provides a benefit of 0.127 QALYs in medium AAdSS patients and of 0.143 QALYs in high AAdSS patients. The 5-grass pollen tablet treatment was found to cost 1,024/QALY for patients with a medium AAdSS and 1,035/QALY for patients with a high AAdSS. Of all the simulations performed in the probabilistic sensitivity analysis, 99 % indicated that the incremental cost-effectiveness ratio of the 5-grass pollen tablet treatment was below the threshold of 30,000/QALY in patients with medium and high AAdSS, whereas it was found to be dominated in 67 % of simulations related to patients with low AAdSS. Conclusion: The 5-grass pollen tablet is a cost-effective treatment for adult AR patients with a medium or high AAdSS. This finding should be carefully considered when deciding the management strategy for these patients. 2013 The Author(s).","DOI":"10.1007/s40261-013-0067-z","shortTitle":"Economic evaluation of 5-grass pollen tablets versus placebo in the treatment of allergic rhinitis in adults","author":[{"literal":"M. Ruggeri"},{"literal":"M. Oradei"},{"literal":"F. Frati"},{"literal":"P. Puccinelli"},{"literal":"C. Romao"},{"literal":"I. Dell'Albani"},{"literal":"C. Incorvaia"},{"literal":"A. Cicchetti"}],"issued":{"date-parts":[["2013"]]}}},{"id":575,"uris":["http://zotero.org/users/local/rNdLYwBI/items/BT5TWJ38"],"uri":["http://zotero.org/users/local/rNdLYwBI/items/BT5TWJ38"],"itemData":{"id":575,"type":"article-journal","title":"Economic evaluation of sublingual immunotherapy vs symptomatic treatment in adults with pollen-induced respiratory allergy: the Sublingual Immunotherapy Pollen Allergy Italy (SPAI) study","container-title":"Annals of Allergy Asthma &amp; Immunology","page":"615-621","volume":"97","issue":"5","archive_location":"WOS:000242278200009","abstract":"Background: Few data are available on the pharmacoeconomic aspects of immunotherapy. Objective: To evaluate, from the health care system and societal perspectives, the costs and consequences of sublingual immunotherapy (SLIT) added to pharmacotherapy compared with drugs alone for respiratory allergy. Methods: This study compared costs, clinical outcomes, and cost-effectiveness ratios of 2 strategies in the management of allergic rhinitis and asthma, namely, SLIT associated with pharmacotherapy and pharmacotherapy alone (no SLIT). A decision tree was developed and populated with epidemiologic and resource utilization data concerning approximately 2,200 patients. Direct costs included visits, tests, pharmacotherapy, immunotherapy, and hospitalizations. Indirect costs and out-of-pocket drugs were also included. Outcome was calculated as the number of improved patients and asthma cases avoided at 6 years. Sensitivity analysis was performed by varying costs and epidemiologic data. Results: SLIT improved the symptoms of 399 of 1,000 patients and prevented asthma in 229 of 1,000 patients compared with drugs alone. For SLIT added to pharmacotherapy and pharmacotherapy alone, the direct cost per patient at more than 6 years was EURO2,400 and EURO3,026, whereas the indirect cost was EURO1,913 and EURO3,400. Conclusion: From both perspectives and for both effectiveness end points, SLIT is less expensive and more effective than pharmacotherapy alone.","ISSN":"1081-1206","shortTitle":"Economic evaluation of sublingual immunotherapy vs symptomatic treatment in adults with pollen-induced respiratory allergy: the Sublingual Immunotherapy Pollen Allergy Italy (SPAI) study","author":[{"literal":"P. Berto"},{"literal":"G. Passalacqua"},{"literal":"N. Crimi"},{"literal":"F. Frati"},{"literal":"C. Ortolani"},{"literal":"G. Senna"},{"literal":"G. W. Canonica"},{"literal":"Spai Study Group Italian"}],"issued":{"date-parts":[["0000",11]]}}},{"id":"AijPBhLd/YDjdNcsl","uris":["http://zotero.org/users/local/rNdLYwBI/items/89ICNZT3"],"uri":["http://zotero.org/users/local/rNdLYwBI/items/89ICNZT3"],"itemData":{"id":"AijPBhLd/YDjdNcsl","type":"article-journal","title":"Cost-effectiveness of grass pollen SCIT compared with SLIT and symptomatic treatment.","container-title":"Allergo Journal International.","author":[{"family":"Reinhold","given":"T"},{"family":"Brüggenjürgen","given":"B"}]}}],"schema":"https://github.com/citation-style-language/schema/raw/master/csl-citation.json"} </w:instrText>
      </w:r>
      <w:r w:rsidRPr="00ED08BA">
        <w:rPr>
          <w:rFonts w:ascii="Garamond" w:hAnsi="Garamond"/>
          <w:sz w:val="22"/>
          <w:szCs w:val="22"/>
          <w:lang w:val="en-US"/>
        </w:rPr>
        <w:fldChar w:fldCharType="separate"/>
      </w:r>
      <w:r w:rsidR="00BC3983">
        <w:rPr>
          <w:rFonts w:ascii="Garamond" w:hAnsi="Garamond"/>
          <w:sz w:val="22"/>
        </w:rPr>
        <w:t>(161,163,169,166–171,177,178</w:t>
      </w:r>
      <w:r w:rsidRPr="005E518F">
        <w:rPr>
          <w:rFonts w:ascii="Garamond" w:hAnsi="Garamond"/>
          <w:sz w:val="22"/>
        </w:rPr>
        <w:t>)</w:t>
      </w:r>
      <w:r w:rsidRPr="00ED08BA">
        <w:rPr>
          <w:rFonts w:ascii="Garamond" w:hAnsi="Garamond"/>
          <w:sz w:val="22"/>
          <w:szCs w:val="22"/>
          <w:lang w:val="en-US"/>
        </w:rPr>
        <w:fldChar w:fldCharType="end"/>
      </w:r>
      <w:r w:rsidRPr="00ED08BA">
        <w:rPr>
          <w:rFonts w:ascii="Garamond" w:hAnsi="Garamond"/>
          <w:sz w:val="22"/>
          <w:szCs w:val="22"/>
          <w:lang w:val="en-US"/>
        </w:rPr>
        <w:t xml:space="preserve"> three studies compared SCIT versus standard care,</w:t>
      </w:r>
      <w:r w:rsidRPr="00ED08BA">
        <w:rPr>
          <w:rFonts w:ascii="Garamond" w:hAnsi="Garamond"/>
          <w:sz w:val="22"/>
          <w:szCs w:val="22"/>
          <w:lang w:val="en-US"/>
        </w:rPr>
        <w:fldChar w:fldCharType="begin"/>
      </w:r>
      <w:r>
        <w:rPr>
          <w:rFonts w:ascii="Garamond" w:hAnsi="Garamond"/>
          <w:sz w:val="22"/>
          <w:szCs w:val="22"/>
          <w:lang w:val="en-US"/>
        </w:rPr>
        <w:instrText xml:space="preserve"> ADDIN ZOTERO_ITEM CSL_CITATION {"citationID":"fCIYS2II","properties":{"formattedCitation":"(167,174,177)","plainCitation":"(167,174,177)"},"citationItems":[{"id":573,"uris":["http://zotero.org/users/local/rNdLYwBI/items/NKJ76C2W"],"uri":["http://zotero.org/users/local/rNdLYwBI/items/NKJ76C2W"],"itemData":{"id":573,"type":"article-journal","title":"A cost-effectiveness analysis of immunotherapy with SQ allergen extract for patients with seasonal allergic rhinoconjunctivitis in selected European countries","container-title":"Current Medical Research and Opinion","page":"1113-1120","volume":"23","issue":"5","archive_location":"WOS:000248757500019","abstract":"Background: Seasonal allergic rhinoconjunctivitis can, for some people, reduce quality of life and the ability to cope with everyday tasks. Scope: In this paper we investigate the cost-effectiveness of immunization therapy with Alutard SO (ASQ) and compare the cost-effectiveness in countries where the therapy has been in use in order to assess the impact of national therapeutic practices on the results of health economic assessments. Data are obtained from a clinical trial carried out in 2001-2002. To evaluate the cost-effectiveness of immunization we have added data on resource use in Austria, Denmark, Finland, Germany, the Netherlands, and Sweden. Findings:The computations result in cost-effectiveness ratios for allergen immunization between (sic) 0 000 and (sic) 20 000 per QALY even without provision for indirect costs, and achieving dominance in most countries where indirect costs have also been taken into account. The country comparisons show that the direct cost of administrating the up-dosing and maintenance differs considerably between countries, and that the cost of medical staff is substantial, constituting in most cases more than half of the direct costs of the immunization therapy. Conclusion: The study shows that immunotherapy with SO allergen extract is cost-effective in a wide range of national environments, and that cost-effectiveness differences by country are largely a result of different practices in the up-dosing phase.","DOI":"10.1185/030079907x187865","ISSN":"0300-7995","shortTitle":"A cost-effectiveness analysis of immunotherapy with SQ allergen extract for patients with seasonal allergic rhinoconjunctivitis in selected European countries","author":[{"literal":"H. Keiding"},{"literal":"K. P. Jorgensen"}],"issued":{"date-parts":[["0000",5]]}}},{"id":571,"uris":["http://zotero.org/users/local/rNdLYwBI/items/B76P4BA8"],"uri":["http://zotero.org/users/local/rNdLYwBI/items/B76P4BA8"],"itemData":{"id":571,"type":"article-journal","title":"Cost-effectiveness of specific subcutaneous immunotherapy in patients with allergic rhinitis and allergic asthma","container-title":"Annals of Allergy Asthma &amp; Immunology","page":"316-324","volume":"101","issue":"3","archive_location":"WOS:000259056300015","abstract":"Background: Specific immunotherapy is the only potentially curative treatment in patients with allergic rhinitis and allergic asthma. Health economic evaluations on this treatment, particularly in a German context, are sparse. Objective: To evaluate the cost-effectiveness of specific subcutaneous immunotherapy (SCIT) in addition to symptomatic treatment (ST) compared with ST alone in a German health care setting. Methods: The analysis was performed as a health economic model calculation based on Markov models. In addition, we performed a concomitant expert board composed of allergy experts in pediatrics, dermatology, pneumology, and otolaryngology. The primary perspective of the study was societal. Additional sensitivity analyses were performed to prove our results for robustness. Results: The SCIT and ST combination was associated with annual cost savings of (sic)140 per patient. After 10 years of disease duration, SCIT and ST reach the breakeven point. The overall incremental cost-effectiveness ratio (ICER) was (sic)-19,787 per quality-adjusted life-year (QALY), with a range that depended on patient age (adults, (sic)-22,196; adolescents, (sic)-14,747; children, (sic)-12,750). From a third-party payer's perspective, SCIT was associated with slightly additional costs. Thus, the resulting ICER was (sci)8,308 per QALY for all patients. Conclusions: Additional SCIT was associated with improved medical outcomes and cost savings compared with symptomatic treatment alone according to a societal perspective. Taking a European accepted ICER threshold of up to (sic)50,000 per QALY into account, additional SCIT is considered clearly cost-effective compared with routine care in Germany. The degree of cost-effectiveness is strongly affected by costs related to SCIT and the target population receiving such treatment.","ISSN":"1081-1206","shortTitle":"Cost-effectiveness of specific subcutaneous immunotherapy in patients with allergic rhinitis and allergic asthma","author":[{"literal":"B. Bruggenjurgen"},{"literal":"T. Reinhold"},{"literal":"R. Brehler"},{"literal":"E. Laake"},{"literal":"G. Wiese"},{"literal":"U. Machate"},{"literal":"S. N. Willich"}],"issued":{"date-parts":[["0000",9]]}}},{"id":"AijPBhLd/YDjdNcsl","uris":["http://zotero.org/users/local/rNdLYwBI/items/89ICNZT3"],"uri":["http://zotero.org/users/local/rNdLYwBI/items/89ICNZT3"],"itemData":{"id":"AijPBhLd/YDjdNcsl","type":"article-journal","title":"Cost-effectiveness of grass pollen SCIT compared with SLIT and symptomatic treatment.","container-title":"Allergo Journal International.","author":[{"family":"Reinhold","given":"T"},{"family":"Brüggenjürgen","given":"B"}]}}],"schema":"https://github.com/citation-style-language/schema/raw/master/csl-citation.json"} </w:instrText>
      </w:r>
      <w:r w:rsidRPr="00ED08BA">
        <w:rPr>
          <w:rFonts w:ascii="Garamond" w:hAnsi="Garamond"/>
          <w:sz w:val="22"/>
          <w:szCs w:val="22"/>
          <w:lang w:val="en-US"/>
        </w:rPr>
        <w:fldChar w:fldCharType="separate"/>
      </w:r>
      <w:r w:rsidR="00BC3983">
        <w:rPr>
          <w:rFonts w:ascii="Garamond" w:hAnsi="Garamond"/>
          <w:sz w:val="22"/>
          <w:szCs w:val="22"/>
        </w:rPr>
        <w:t>(162,169,172</w:t>
      </w:r>
      <w:r>
        <w:rPr>
          <w:rFonts w:ascii="Garamond" w:hAnsi="Garamond"/>
          <w:sz w:val="22"/>
          <w:szCs w:val="22"/>
        </w:rPr>
        <w:t>)</w:t>
      </w:r>
      <w:r w:rsidRPr="00ED08BA">
        <w:rPr>
          <w:rFonts w:ascii="Garamond" w:hAnsi="Garamond"/>
          <w:sz w:val="22"/>
          <w:szCs w:val="22"/>
          <w:lang w:val="en-US"/>
        </w:rPr>
        <w:fldChar w:fldCharType="end"/>
      </w:r>
      <w:r w:rsidRPr="00ED08BA">
        <w:rPr>
          <w:rFonts w:ascii="Garamond" w:hAnsi="Garamond"/>
          <w:sz w:val="22"/>
          <w:szCs w:val="22"/>
          <w:lang w:val="en-US"/>
        </w:rPr>
        <w:t xml:space="preserve"> two studies compared AIT (undefined) versus standard care,</w:t>
      </w:r>
      <w:r w:rsidRPr="00ED08BA">
        <w:rPr>
          <w:rFonts w:ascii="Garamond" w:hAnsi="Garamond"/>
          <w:sz w:val="22"/>
          <w:szCs w:val="22"/>
          <w:lang w:val="en-US"/>
        </w:rPr>
        <w:fldChar w:fldCharType="begin"/>
      </w:r>
      <w:r>
        <w:rPr>
          <w:rFonts w:ascii="Garamond" w:hAnsi="Garamond"/>
          <w:sz w:val="22"/>
          <w:szCs w:val="22"/>
          <w:lang w:val="en-US"/>
        </w:rPr>
        <w:instrText xml:space="preserve"> ADDIN ZOTERO_ITEM CSL_CITATION {"citationID":"2a8al6cfh5","properties":{"formattedCitation":"(178,180)","plainCitation":"(178,180)"},"citationItems":[{"id":582,"uris":["http://zotero.org/users/local/rNdLYwBI/items/H7VIG8Q9"],"uri":["http://zotero.org/users/local/rNdLYwBI/items/H7VIG8Q9"],"itemData":{"id":582,"type":"article-journal","title":"Health-economic analyses of subcutaneous specific immunotherapy for grass pollen and mite allergy.","container-title":"Allergologia et immunopathologia","page":"296-302","volume":"33","issue":"6","author":[{"family":"Peterson","given":"KD"},{"family":"Gyrd-Hansen","given":"D"},{"family":"Dahl","given":"R"}],"issued":{"date-parts":[["2005"]]}}},{"id":577,"uris":["http://zotero.org/users/local/rNdLYwBI/items/ISGZPWSD"],"uri":["http://zotero.org/users/local/rNdLYwBI/items/ISGZPWSD"],"itemData":{"id":577,"type":"article-journal","title":"Economic evaluation of specific immunotherapy versus symptomatic treatment of allergic rhinitis in Germany","container-title":"Pharmacoeconomics","page":"37-52","volume":"17","issue":"1","archive_location":"WOS:000084910700003","abstract":"Objective: To use published data to compare the economic consequences of specific immunotherapy (SIT) lasting 3 years with those of continuous symptomatic treatment in patients with either pollen or mite allergy. Design and setting: The evaluation was conducted from the following 3 perspectives in Germany: (i) society; (ii) healthcare system; and (iii) statutory health insurance (SHI) provider. A modelling approach was used which was based on secondary analysis of existing data. The follow-up period was 10 years. The break-even point of cumulated costs, their difference per patient and the additional cost per additional patient free from asthma symptoms [incremental cost-effectiveness ratio (ICER)] were used as target variables, each from the viewpoint of SIT. The types of costs were direct and indirect (society), direct (healthcare system) and those incurred by SHI (i.e. expenses). In the base-case analysis, the average values of the clinical parameters and average case-related costs/expenses were applied. Main outcome measures and results: The break-even point was reached between year 6 and year 8 after the start of therapy, resulting in net savings of between 650 and 1190 deutschmarks (DM) per patient after 10 years. The ICERs of SIT were between -DM3640 and -DM7410, depending on study perspective and nature of the allergy (1990 values for symptomatic treatment and treatment of asthma, 1995 values for SIT; DM 1 approximate to $US0.58). The sensitivity analysis demonstrated the robustness of the model and its results. First, all the independent variables of the model were varied. Secondly, the influence of the model variables was quantified using a deterministic model. SIT was more likely to result in net savings than in additional costs. An economic parameter (cost for symptomatic treatment) had the highest influence on the results. Conclusions: This evaluation showed that SIT for 3 years is economically advantageous in patients who are allergic to pollen or mites and whose symptoms are inadequately controlled by continuous symptomatic treatment. After 10 years, the administration of SIT leads to net savings from the perspectives of society, the healthcare system and SHI (third-party payer) in Germany.","ISSN":"1170-7690","shortTitle":"Economic evaluation of specific immunotherapy versus symptomatic treatment of allergic rhinitis in Germany","author":[{"literal":"P. K. Schadlich"},{"literal":"J. G. Brecht"}],"issued":{"date-parts":[["0000",1]]}}}],"schema":"https://github.com/citation-style-language/schema/raw/master/csl-citation.json"} </w:instrText>
      </w:r>
      <w:r w:rsidRPr="00ED08BA">
        <w:rPr>
          <w:rFonts w:ascii="Garamond" w:hAnsi="Garamond"/>
          <w:sz w:val="22"/>
          <w:szCs w:val="22"/>
          <w:lang w:val="en-US"/>
        </w:rPr>
        <w:fldChar w:fldCharType="separate"/>
      </w:r>
      <w:r w:rsidR="00BC3983">
        <w:rPr>
          <w:rFonts w:ascii="Garamond" w:hAnsi="Garamond"/>
          <w:sz w:val="22"/>
          <w:szCs w:val="22"/>
        </w:rPr>
        <w:t>(173,175</w:t>
      </w:r>
      <w:r>
        <w:rPr>
          <w:rFonts w:ascii="Garamond" w:hAnsi="Garamond"/>
          <w:sz w:val="22"/>
          <w:szCs w:val="22"/>
        </w:rPr>
        <w:t>)</w:t>
      </w:r>
      <w:r w:rsidRPr="00ED08BA">
        <w:rPr>
          <w:rFonts w:ascii="Garamond" w:hAnsi="Garamond"/>
          <w:sz w:val="22"/>
          <w:szCs w:val="22"/>
          <w:lang w:val="en-US"/>
        </w:rPr>
        <w:fldChar w:fldCharType="end"/>
      </w:r>
      <w:r w:rsidRPr="00ED08BA">
        <w:rPr>
          <w:rFonts w:ascii="Garamond" w:hAnsi="Garamond"/>
          <w:sz w:val="22"/>
          <w:szCs w:val="22"/>
          <w:lang w:val="en-US"/>
        </w:rPr>
        <w:t xml:space="preserve"> seven studies compared SCIT versus SLIT </w:t>
      </w:r>
      <w:r w:rsidRPr="00ED08BA">
        <w:rPr>
          <w:rFonts w:ascii="Garamond" w:hAnsi="Garamond"/>
          <w:sz w:val="22"/>
          <w:szCs w:val="22"/>
          <w:lang w:val="en-US"/>
        </w:rPr>
        <w:fldChar w:fldCharType="begin"/>
      </w:r>
      <w:r>
        <w:rPr>
          <w:rFonts w:ascii="Garamond" w:hAnsi="Garamond"/>
          <w:sz w:val="22"/>
          <w:szCs w:val="22"/>
          <w:lang w:val="en-US"/>
        </w:rPr>
        <w:instrText xml:space="preserve"> ADDIN ZOTERO_ITEM CSL_CITATION {"citationID":"5Mic07hJ","properties":{"formattedCitation":"{\\rtf (165,170,172\\uc0\\u8211{}174,179,181)}","plainCitation":"(165,170,172–174,179,181)"},"citationItems":[{"id":36,"uris":["http://zotero.org/users/local/rNdLYwBI/items/TV89DZMZ"],"uri":["http://zotero.org/users/local/rNdLYwBI/items/TV89DZMZ"],"itemData":{"id":36,"type":"article-journal","title":"A systematic review and economic evaluation of subcutaneous and sublingual allergen immunotherapy in adults and children with seasonal allergic rhinitis","container-title":"Health Technology Assessment (Winchester, England)","page":"vi, xi-xiv, 1-322","volume":"17","issue":"27","source":"Ovid Technologies","archive":"MEDLINE","archive_location":"23827204","abstract":"BACKGROUND: Severe allergic rhinitis uncontrolled by conventional medication can substantially affect quality of life. Immunotherapy involves administering increasing doses of a specific allergen, with the aim of reducing sensitivity and symptomatic reactions. Recent meta-analyses have concluded that both subcutaneous immunotherapy (SCIT) and sublingual immunotherapy (SLIT) are more effective than placebo in reducing symptoms. It is uncertain which route of administration is more effective and whether or not treatment is cost-effective. OBJECTIVE: To determine the comparative clinical effectiveness and cost-effectiveness of SCIT and SLIT for seasonal allergic rhinitis in adults and children. DATA SOURCES: Electronic databases {MEDLINE, EMBASE, The Cochrane Library [Cochrane Central Register of Controlled Trials (CENTRAL)], NHS Economic Evaluation Database (NHS EED)} and trial registries (from inception up to April 2011). REVIEW METHODS: Standard systematic review methods were used for study selection, data extraction and quality assessment. Double-blind randomised, placebo-controlled trials of SCIT or SLIT, or of SCIT compared with SLIT, and economic evaluations were included. Meta-analysis and indirect comparison meta-analysis and meta-regression were carried out. A new economic model was constructed to estimate cost-utility. RESULTS: Meta-analyses found statistically significant effects for SCIT and SLIT compared with placebo across a number of outcome measures and for the vast majority of subgroup analyses (type and amount of allergen, duration of treatment). There was less evidence for children, but some results in favour of SLIT were statistically significant. Indirect comparisons did not provide conclusive results in favour of either SCIT or SLIT. Economic modelling suggested that, when compared with symptomatic treatment (ST), both SCIT and SLIT may become cost-effective at a threshold of 20,000-30,000 per quality-adjusted life-year (QALY) from around 6 years, or 5 years for SCIT compared with SLIT (NHS and patient perspective). LIMITATIONS: It is uncertain to what extent changes in the outcome measures used in the trials translate into clinically meaningful benefits. Cost-effectiveness estimates are based on a simple model, limited data and a number of assumptions, and should be seen as indicative only. CONCLUSIONS: A benefit from both SCIT and SLIT compared with placebo has been consistently demonstrated, but the extent of this effectiveness in terms of clinical benefit is unclear. Both SCIT and SLIT may be cost-effective compared with ST from around 6 years (threshold of 20,000-30,000 per QALY). Further research is needed to establish the comparative effectiveness of SCIT compared with SLIT and to provide more robust cost-effectiveness estimates. FUNDING: The National Institute for Health Research Health Technology Assessment programme.","DOI":"10.3310/hta17270","ISSN":"2046-4924","shortTitle":"A systematic review and economic evaluation of subcutaneous and sublingual allergen immunotherapy in adults and children with seasonal allergic rhinitis","journalAbbreviation":"Health Technol Assess","language":"English","author":[{"literal":"A. Meadows"},{"literal":"B. Kaambwa"},{"literal":"N. Novielli"},{"literal":"A. Huissoon"},{"literal":"A. Fry-Smith"},{"literal":"C. Meads"},{"literal":"P. Barton"},{"literal":"J. Dretzke"}],"issued":{"date-parts":[["0000",7]]}}},{"id":583,"uris":["http://zotero.org/users/local/rNdLYwBI/items/PRS94KFN"],"uri":["http://zotero.org/users/local/rNdLYwBI/items/PRS94KFN"],"itemData":{"id":583,"type":"article-journal","title":"Economic evaluation of sublingual vs subcutaneous allergen immunotherapy.","container-title":"Annals of Allergy, Asthma &amp; Immunology","page":"482-9","volume":"100","issue":"5","author":[{"family":"Pokladnikova","given":"J"},{"family":"Krcmova","given":"I"},{"family":"Vlcek","given":"J"}],"issued":{"date-parts":[["2008"]]}}},{"id":567,"uris":["http://zotero.org/users/local/rNdLYwBI/items/4FNNX565"],"uri":["http://zotero.org/users/local/rNdLYwBI/items/4FNNX565"],"itemData":{"id":567,"type":"article-journal","title":"Sublingual or subcutaneous immunotherapy for seasonal allergic rhinitis: an indirect analysis of efficacy, safety and cost","container-title":"Journal of Evaluation in Clinical Practice","page":"225-238","volume":"20","issue":"3","archive_location":"WOS:000335987300004","abstract":"Rationale, aims and objectivesThe standard of preventive care for poorly controlled seasonal allergic rhinitis (AR) is subcutaneous immunotherapy (SCIT) with allergen extracts, administered in a physician's office. As an alternative to SCIT, sublingual immunotherapy (SLIT) is now an option for patients with seasonal AR. Oralair, a SLIT tablet containing freeze-dried allergen extracts of five grasses [cocksfoot (Dactylis glomerata), meadow grass (Poa pratensis), rye grass (Lolium perenne), sweet vernal grass (Anthoxanthum odoratum) and timothy grass (Phleum pratense)], and Grazax, a SLIT tablet containing a standardized extract of grass pollen allergen from timothy grass (Ppratenase), are two such agents currently available in many countries. However, head-to-head comparative data are not available. In this study, an indirect comparison on efficacy, safety and cost was undertaken between Oralair, Grazax and SCIT. MethodsA systematic review was conducted for double-blind placebo-controlled randomized trials evaluating Oralair, Grazax or SCIT in patients with grass-induced seasonal AR. Using placebo as the common control, an indirect statistical comparison between treatments was performed using meta regression analysis with active drug as the primary independent variable. An economic analysis, which included both direct and indirect costs for the Canadian setting, was also undertaken. ResultsOverall, 20 placebo-controlled trials met the study inclusion criteria. The indirect analysis suggested improved efficacy with Oralair over SCIT [standardized mean difference (SMD) in AR symptom control=-0.21; P=0.007] and Grazax (SMD=-0.18; P=0.018). In addition, there were no significant differences in the risk of discontinuation due to adverse events between therapies. Oralair was associated with cost savings against year-round SCIT ($2471), seasonal SCIT ($948) and Grazax ($1168) during the first year of therapy. ConclusionsOralair has at least non-inferior efficacy and comparable safety against SCIT and Grazax at a lower annual cost.","DOI":"10.1111/jep.12112","ISSN":"1356-1294","shortTitle":"Sublingual or subcutaneous immunotherapy for seasonal allergic rhinitis: an indirect analysis of efficacy, safety and cost","author":[{"literal":"G. Dranitsaris"},{"literal":"A. K. Ellis"}],"issued":{"date-parts":[["0000",6]]}}},{"id":579,"uris":["http://zotero.org/users/local/rNdLYwBI/items/6W39TTRP"],"uri":["http://zotero.org/users/local/rNdLYwBI/items/6W39TTRP"],"itemData":{"id":579,"type":"article-journal","title":"Cost effectiveness analysis of immunotherapy in patients with grass pollen allergic rhinoconjunctivitis in Germany","container-title":"Journal of Medical Economics","page":"906-917 12p","volume":"15","issue":"5","source":"EBSCOhost","archive":"jlh","archive_location":"107989997. Language: English. Entry Date: 20130329. Revision Date: 20150712. Publication Type: Journal Article","abstract":"OBJECTIVES: An economic evaluation was conducted to assess the outcomes and costs as well as cost-effectiveness of the following grass-pollen immunotherapies: OA (Oralair; Stallergenes S.A., Antony, France) vs GRZ (Grazax; ALK-Abelló, Hørsholm, Denmark), and ALD (Alk Depot SQ; ALK-Abelló) (immunotherapy agents alongside symptomatic medication) and symptomatic treatment alone for grass pollen allergic rhinoconjunctivitis. METHODS: The costs and outcomes of 3-year treatment were assessed for a period of 9 years using a Markov model. Treatment efficacy was estimated using an indirect comparison of available clinical trials with placebo as a common comparator. Estimates for immunotherapy discontinuation, occurrence of asthma, health state utilities, drug costs, resource use, and healthcare costs were derived from published sources. The analysis was conducted from the insurant's perspective including public and private health insurance payments and co-payments by insurants. Outcomes were reported as quality-adjusted life years (QALYs) and symptom-free days. The uncertainty around incremental model results was tested by means of extensive deterministic univariate and probabilistic multivariate sensitivity analyses. RESULTS: In the base case analysis the model predicted a cost-utility ratio of OA vs symptomatic treatment of 14,728 per QALY; incremental costs were 1356 (95%CI: 1230; 1484) and incremental QALYs 0.092 (95%CI: 0.052; 0.140). OA was the dominant strategy compared to GRZ and ALD, with estimated incremental costs of -1142 (95%CI: -1255; -1038) and -54 (95%CI: -188; 85) and incremental QALYs of 0.015 (95%CI: -0.025; 0.056) and 0.027 (95%CI: -0.022; 0.075), respectively. At a willingness-to-pay threshold of 20,000, the probability of OA being the most cost-effective treatment was predicted to be 79%. Univariate sensitivity analyses show that incremental outcomes were moderately sensitive to changes in efficacy estimates. The main study limitation was the requirement of an indirect comparison involving several steps to assess relative treatment effects. CONCLUSION: The analysis suggests OA to be cost-effective compared to GRZ and ALD, and a symptomatic treatment. Sensitivity analyses showed that uncertainty surrounding treatment efficacy estimates affected the model outcomes.","DOI":"10.3111/13696998.2012.688904","ISSN":"1369-6998","shortTitle":"Cost effectiveness analysis of immunotherapy in patients with grass pollen allergic rhinoconjunctivitis in Germany","author":[{"literal":"K. Y. Westerhout"},{"literal":"B. G. Verheggen"},{"literal":"C. H. Schreder"},{"literal":"M. Augustin"}],"issued":{"date-parts":[["2012"]]}}},{"id":557,"uris":["http://zotero.org/users/local/rNdLYwBI/items/K3KX3HCC"],"uri":["http://zotero.org/users/local/rNdLYwBI/items/K3KX3HCC"],"itemData":{"id":557,"type":"article-journal","title":"Pharmacoeconomic assessment of specific immunotherapy versus current symptomatic treatment for allergic rhinitis and asthma in France","container-title":"European Annals of Allergy &amp; Clinical Immunology","page":"148-56","volume":"39","issue":"5","source":"Ovid Technologies","archive":"MEDLINE","archive_location":"17626329","abstract":"OBJECTIVES: The therapeutic benefit of specific immunotherapy (SIT) in allergic rhinitis and asthma has been endorsed by expert consensus. This study compared the cost/efficacy (C/E) of SIT with current symptomatic treatments (CST) for allergic rhinitis and asthma. METHODS: A C/E analysis was performed using a decision tree model. The decision tree and medical and economic hypotheses were defined by a panel of experts. The perspective adopted was that of the French Social Security. The costs and efficacy of SIT and CST were compared for dust-mite and pollen allergies, in adults and children. Direct medical costs included diagnosis and follow-up, consultations, CST and SIT. End-point economic criteria were cost per stabilised patient and cost per asthma case avoided. A sensitivity analysis was performed for each model. RESULTS: In adults, the incremental costs per asthma case avoided with injectable SIT were 393 Euro and 1327 Euro for dust-mite and pollen allergy, respectively, over a 6-year period. For sublingual SIT, the costs per asthma case avoided were 3158 Euro and 1708 Euro, respectively. In children, over a 7-year period, the incremental costs per asthma case avoided with injectable SIT were 583 Euro and 597 Euro for dust-mite and pollen allergy, respectively. For sublingual SIT the incremental costs were 3938 Euro and 824 Euro. CONCLUSION: Compared to CST, SIT is a cost-effective treatment in pollen and dust-mite-induced allergic rhinitis and asthma. Sublingual SIT is an attractive option in pollen-induced rhinitis, particularly in children. SIT appears to be an economically relevant strategy compared to CST.","ISSN":"1764-1489","shortTitle":"Pharmacoeconomic assessment of specific immunotherapy versus current symptomatic treatment for allergic rhinitis and asthma in France","journalAbbreviation":"Eur Ann Allergy Clin Immunol","language":"English","author":[{"literal":"L. F. Omnes"},{"literal":"J. Bousquet"},{"literal":"P. Scheinmann"},{"literal":"F. Neukirch"},{"literal":"G. Jasso-Mosqueda"},{"literal":"A. Chicoye"},{"literal":"L. Champion"},{"literal":"R. Fadel"}],"issued":{"date-parts":[["0000",5]]}}},{"id":"AijPBhLd/YDjdNcsl","uris":["http://zotero.org/users/local/rNdLYwBI/items/89ICNZT3"],"uri":["http://zotero.org/users/local/rNdLYwBI/items/89ICNZT3"],"itemData":{"id":"AijPBhLd/YDjdNcsl","type":"article-journal","title":"Cost-effectiveness of grass pollen SCIT compared with SLIT and symptomatic treatment.","container-title":"Allergo Journal International.","author":[{"family":"Reinhold","given":"T"},{"family":"Brüggenjürgen","given":"B"}]}},{"id":"AijPBhLd/y9NaqpUh","uris":["http://zotero.org/users/local/rNdLYwBI/items/U9XE89EH"],"uri":["http://zotero.org/users/local/rNdLYwBI/items/U9XE89EH"],"itemData":{"id":"AijPBhLd/y9NaqpUh","type":"article-journal","title":"Health economic comparison of SLIT allergen and SCIT allergoid immunotherapy in patients with seasonal grass-allergic rhinoconjunctivitis in Germany.","container-title":"Clin Transl Allergy","volume":"5","issue":"1","author":[{"family":"Verheggen","given":"BG"},{"family":"Westerhout","given":"KY"},{"family":"Schreder","given":"CH"},{"family":"Augustin","given":"M"}],"issued":{"date-parts":[["2015"]]}}}],"schema":"https://github.com/citation-style-language/schema/raw/master/csl-citation.json"} </w:instrText>
      </w:r>
      <w:r w:rsidRPr="00ED08BA">
        <w:rPr>
          <w:rFonts w:ascii="Garamond" w:hAnsi="Garamond"/>
          <w:sz w:val="22"/>
          <w:szCs w:val="22"/>
          <w:lang w:val="en-US"/>
        </w:rPr>
        <w:fldChar w:fldCharType="separate"/>
      </w:r>
      <w:r w:rsidR="00BC3983">
        <w:rPr>
          <w:rFonts w:ascii="Garamond" w:hAnsi="Garamond"/>
          <w:sz w:val="22"/>
        </w:rPr>
        <w:t>(160,165,167–169,174,176</w:t>
      </w:r>
      <w:r w:rsidRPr="00BE4649">
        <w:rPr>
          <w:rFonts w:ascii="Garamond" w:hAnsi="Garamond"/>
          <w:sz w:val="22"/>
        </w:rPr>
        <w:t>)</w:t>
      </w:r>
      <w:r w:rsidRPr="00ED08BA">
        <w:rPr>
          <w:rFonts w:ascii="Garamond" w:hAnsi="Garamond"/>
          <w:sz w:val="22"/>
          <w:szCs w:val="22"/>
          <w:lang w:val="en-US"/>
        </w:rPr>
        <w:fldChar w:fldCharType="end"/>
      </w:r>
      <w:r w:rsidRPr="00ED08BA">
        <w:rPr>
          <w:rFonts w:ascii="Garamond" w:hAnsi="Garamond"/>
          <w:sz w:val="22"/>
          <w:szCs w:val="22"/>
          <w:lang w:val="en-US"/>
        </w:rPr>
        <w:t xml:space="preserve"> and of these two studies </w:t>
      </w:r>
      <w:r w:rsidR="00F236CA">
        <w:rPr>
          <w:rFonts w:ascii="Garamond" w:hAnsi="Garamond"/>
          <w:sz w:val="22"/>
          <w:szCs w:val="22"/>
          <w:lang w:val="en-US"/>
        </w:rPr>
        <w:t xml:space="preserve">also </w:t>
      </w:r>
      <w:r w:rsidRPr="00ED08BA">
        <w:rPr>
          <w:rFonts w:ascii="Garamond" w:hAnsi="Garamond"/>
          <w:sz w:val="22"/>
          <w:szCs w:val="22"/>
          <w:lang w:val="en-US"/>
        </w:rPr>
        <w:t>compared different SLIT treatments.</w:t>
      </w:r>
      <w:r w:rsidRPr="00ED08BA">
        <w:rPr>
          <w:rFonts w:ascii="Garamond" w:hAnsi="Garamond"/>
          <w:sz w:val="22"/>
          <w:szCs w:val="22"/>
          <w:lang w:val="en-US"/>
        </w:rPr>
        <w:fldChar w:fldCharType="begin"/>
      </w:r>
      <w:r>
        <w:rPr>
          <w:rFonts w:ascii="Garamond" w:hAnsi="Garamond"/>
          <w:sz w:val="22"/>
          <w:szCs w:val="22"/>
          <w:lang w:val="en-US"/>
        </w:rPr>
        <w:instrText xml:space="preserve"> ADDIN ZOTERO_ITEM CSL_CITATION {"citationID":"20nun1p3dt","properties":{"formattedCitation":"(170,172)","plainCitation":"(170,172)"},"citationItems":[{"id":567,"uris":["http://zotero.org/users/local/rNdLYwBI/items/4FNNX565"],"uri":["http://zotero.org/users/local/rNdLYwBI/items/4FNNX565"],"itemData":{"id":567,"type":"article-journal","title":"Sublingual or subcutaneous immunotherapy for seasonal allergic rhinitis: an indirect analysis of efficacy, safety and cost","container-title":"Journal of Evaluation in Clinical Practice","page":"225-238","volume":"20","issue":"3","archive_location":"WOS:000335987300004","abstract":"Rationale, aims and objectivesThe standard of preventive care for poorly controlled seasonal allergic rhinitis (AR) is subcutaneous immunotherapy (SCIT) with allergen extracts, administered in a physician's office. As an alternative to SCIT, sublingual immunotherapy (SLIT) is now an option for patients with seasonal AR. Oralair, a SLIT tablet containing freeze-dried allergen extracts of five grasses [cocksfoot (Dactylis glomerata), meadow grass (Poa pratensis), rye grass (Lolium perenne), sweet vernal grass (Anthoxanthum odoratum) and timothy grass (Phleum pratense)], and Grazax, a SLIT tablet containing a standardized extract of grass pollen allergen from timothy grass (Ppratenase), are two such agents currently available in many countries. However, head-to-head comparative data are not available. In this study, an indirect comparison on efficacy, safety and cost was undertaken between Oralair, Grazax and SCIT. MethodsA systematic review was conducted for double-blind placebo-controlled randomized trials evaluating Oralair, Grazax or SCIT in patients with grass-induced seasonal AR. Using placebo as the common control, an indirect statistical comparison between treatments was performed using meta regression analysis with active drug as the primary independent variable. An economic analysis, which included both direct and indirect costs for the Canadian setting, was also undertaken. ResultsOverall, 20 placebo-controlled trials met the study inclusion criteria. The indirect analysis suggested improved efficacy with Oralair over SCIT [standardized mean difference (SMD) in AR symptom control=-0.21; P=0.007] and Grazax (SMD=-0.18; P=0.018). In addition, there were no significant differences in the risk of discontinuation due to adverse events between therapies. Oralair was associated with cost savings against year-round SCIT ($2471), seasonal SCIT ($948) and Grazax ($1168) during the first year of therapy. ConclusionsOralair has at least non-inferior efficacy and comparable safety against SCIT and Grazax at a lower annual cost.","DOI":"10.1111/jep.12112","ISSN":"1356-1294","shortTitle":"Sublingual or subcutaneous immunotherapy for seasonal allergic rhinitis: an indirect analysis of efficacy, safety and cost","author":[{"literal":"G. Dranitsaris"},{"literal":"A. K. Ellis"}],"issued":{"date-parts":[["0000",6]]}}},{"id":579,"uris":["http://zotero.org/users/local/rNdLYwBI/items/6W39TTRP"],"uri":["http://zotero.org/users/local/rNdLYwBI/items/6W39TTRP"],"itemData":{"id":579,"type":"article-journal","title":"Cost effectiveness analysis of immunotherapy in patients with grass pollen allergic rhinoconjunctivitis in Germany","container-title":"Journal of Medical Economics","page":"906-917 12p","volume":"15","issue":"5","source":"EBSCOhost","archive":"jlh","archive_location":"107989997. Language: English. Entry Date: 20130329. Revision Date: 20150712. Publication Type: Journal Article","abstract":"OBJECTIVES: An economic evaluation was conducted to assess the outcomes and costs as well as cost-effectiveness of the following grass-pollen immunotherapies: OA (Oralair; Stallergenes S.A., Antony, France) vs GRZ (Grazax; ALK-Abelló, Hørsholm, Denmark), and ALD (Alk Depot SQ; ALK-Abelló) (immunotherapy agents alongside symptomatic medication) and symptomatic treatment alone for grass pollen allergic rhinoconjunctivitis. METHODS: The costs and outcomes of 3-year treatment were assessed for a period of 9 years using a Markov model. Treatment efficacy was estimated using an indirect comparison of available clinical trials with placebo as a common comparator. Estimates for immunotherapy discontinuation, occurrence of asthma, health state utilities, drug costs, resource use, and healthcare costs were derived from published sources. The analysis was conducted from the insurant's perspective including public and private health insurance payments and co-payments by insurants. Outcomes were reported as quality-adjusted life years (QALYs) and symptom-free days. The uncertainty around incremental model results was tested by means of extensive deterministic univariate and probabilistic multivariate sensitivity analyses. RESULTS: In the base case analysis the model predicted a cost-utility ratio of OA vs symptomatic treatment of 14,728 per QALY; incremental costs were 1356 (95%CI: 1230; 1484) and incremental QALYs 0.092 (95%CI: 0.052; 0.140). OA was the dominant strategy compared to GRZ and ALD, with estimated incremental costs of -1142 (95%CI: -1255; -1038) and -54 (95%CI: -188; 85) and incremental QALYs of 0.015 (95%CI: -0.025; 0.056) and 0.027 (95%CI: -0.022; 0.075), respectively. At a willingness-to-pay threshold of 20,000, the probability of OA being the most cost-effective treatment was predicted to be 79%. Univariate sensitivity analyses show that incremental outcomes were moderately sensitive to changes in efficacy estimates. The main study limitation was the requirement of an indirect comparison involving several steps to assess relative treatment effects. CONCLUSION: The analysis suggests OA to be cost-effective compared to GRZ and ALD, and a symptomatic treatment. Sensitivity analyses showed that uncertainty surrounding treatment efficacy estimates affected the model outcomes.","DOI":"10.3111/13696998.2012.688904","ISSN":"1369-6998","shortTitle":"Cost effectiveness analysis of immunotherapy in patients with grass pollen allergic rhinoconjunctivitis in Germany","author":[{"literal":"K. Y. Westerhout"},{"literal":"B. G. Verheggen"},{"literal":"C. H. Schreder"},{"literal":"M. Augustin"}],"issued":{"date-parts":[["2012"]]}}}],"schema":"https://github.com/citation-style-language/schema/raw/master/csl-citation.json"} </w:instrText>
      </w:r>
      <w:r w:rsidRPr="00ED08BA">
        <w:rPr>
          <w:rFonts w:ascii="Garamond" w:hAnsi="Garamond"/>
          <w:sz w:val="22"/>
          <w:szCs w:val="22"/>
          <w:lang w:val="en-US"/>
        </w:rPr>
        <w:fldChar w:fldCharType="separate"/>
      </w:r>
      <w:r w:rsidR="00BC3983">
        <w:rPr>
          <w:rFonts w:ascii="Garamond" w:hAnsi="Garamond"/>
          <w:sz w:val="22"/>
          <w:szCs w:val="22"/>
        </w:rPr>
        <w:t>(165,167</w:t>
      </w:r>
      <w:r>
        <w:rPr>
          <w:rFonts w:ascii="Garamond" w:hAnsi="Garamond"/>
          <w:sz w:val="22"/>
          <w:szCs w:val="22"/>
        </w:rPr>
        <w:t>)</w:t>
      </w:r>
      <w:r w:rsidRPr="00ED08BA">
        <w:rPr>
          <w:rFonts w:ascii="Garamond" w:hAnsi="Garamond"/>
          <w:sz w:val="22"/>
          <w:szCs w:val="22"/>
          <w:lang w:val="en-US"/>
        </w:rPr>
        <w:fldChar w:fldCharType="end"/>
      </w:r>
      <w:r w:rsidRPr="00F27C66">
        <w:rPr>
          <w:rFonts w:ascii="Garamond" w:hAnsi="Garamond"/>
          <w:b/>
          <w:i/>
          <w:sz w:val="22"/>
          <w:szCs w:val="22"/>
          <w:lang w:val="en-US"/>
        </w:rPr>
        <w:t xml:space="preserve"> </w:t>
      </w:r>
    </w:p>
    <w:p w14:paraId="45174152" w14:textId="77777777" w:rsidR="00D20980" w:rsidRDefault="00D20980" w:rsidP="00D20980">
      <w:pPr>
        <w:spacing w:line="360" w:lineRule="auto"/>
        <w:jc w:val="both"/>
        <w:rPr>
          <w:rFonts w:ascii="Garamond" w:hAnsi="Garamond" w:cs="Arial"/>
          <w:b/>
          <w:sz w:val="22"/>
          <w:szCs w:val="22"/>
          <w:lang w:val="en-US"/>
        </w:rPr>
        <w:sectPr w:rsidR="00D20980" w:rsidSect="00D41655">
          <w:endnotePr>
            <w:numFmt w:val="decimal"/>
          </w:endnotePr>
          <w:pgSz w:w="11906" w:h="16838"/>
          <w:pgMar w:top="1134" w:right="1134" w:bottom="902" w:left="1134" w:header="709" w:footer="709" w:gutter="0"/>
          <w:cols w:space="708"/>
          <w:docGrid w:linePitch="360"/>
        </w:sectPr>
      </w:pPr>
    </w:p>
    <w:p w14:paraId="2831C26E" w14:textId="77777777" w:rsidR="00D20980" w:rsidRPr="009A0545" w:rsidRDefault="00D20980" w:rsidP="00D20980">
      <w:pPr>
        <w:spacing w:line="360" w:lineRule="auto"/>
        <w:jc w:val="both"/>
        <w:outlineLvl w:val="0"/>
        <w:rPr>
          <w:rFonts w:ascii="Garamond" w:hAnsi="Garamond" w:cs="Arial"/>
          <w:b/>
          <w:sz w:val="22"/>
          <w:szCs w:val="22"/>
          <w:lang w:val="en-US"/>
        </w:rPr>
      </w:pPr>
      <w:r w:rsidRPr="0007182D">
        <w:rPr>
          <w:rFonts w:ascii="Garamond" w:hAnsi="Garamond" w:cs="Arial"/>
          <w:b/>
          <w:sz w:val="22"/>
          <w:szCs w:val="22"/>
          <w:lang w:val="en-US"/>
        </w:rPr>
        <w:t>References</w:t>
      </w:r>
    </w:p>
    <w:p w14:paraId="17FCAF0F" w14:textId="0E2A18C2" w:rsidR="00D20980" w:rsidRPr="00F236CA" w:rsidRDefault="00D20980" w:rsidP="00D20980">
      <w:pPr>
        <w:pStyle w:val="Bibliography"/>
        <w:rPr>
          <w:rFonts w:ascii="Garamond" w:hAnsi="Garamond"/>
          <w:color w:val="000000" w:themeColor="text1"/>
          <w:sz w:val="22"/>
          <w:szCs w:val="22"/>
        </w:rPr>
      </w:pPr>
      <w:r w:rsidRPr="00F236CA">
        <w:rPr>
          <w:rFonts w:ascii="Garamond" w:hAnsi="Garamond" w:cs="Arial"/>
          <w:b/>
          <w:sz w:val="22"/>
          <w:szCs w:val="22"/>
          <w:lang w:val="en-US"/>
        </w:rPr>
        <w:fldChar w:fldCharType="begin"/>
      </w:r>
      <w:r w:rsidRPr="00F236CA">
        <w:rPr>
          <w:rFonts w:ascii="Garamond" w:hAnsi="Garamond" w:cs="Arial"/>
          <w:b/>
          <w:sz w:val="22"/>
          <w:szCs w:val="22"/>
          <w:lang w:val="en-US"/>
        </w:rPr>
        <w:instrText xml:space="preserve"> ADDIN ZOTERO_BIBL {"custom":[]} CSL_BIBLIOGRAPHY </w:instrText>
      </w:r>
      <w:r w:rsidRPr="00F236CA">
        <w:rPr>
          <w:rFonts w:ascii="Garamond" w:hAnsi="Garamond" w:cs="Arial"/>
          <w:b/>
          <w:sz w:val="22"/>
          <w:szCs w:val="22"/>
          <w:lang w:val="en-US"/>
        </w:rPr>
        <w:fldChar w:fldCharType="separate"/>
      </w:r>
      <w:r w:rsidR="00DF47E4" w:rsidRPr="00F236CA">
        <w:rPr>
          <w:rFonts w:ascii="Garamond" w:hAnsi="Garamond"/>
          <w:color w:val="000000" w:themeColor="text1"/>
          <w:sz w:val="22"/>
          <w:szCs w:val="22"/>
        </w:rPr>
        <w:t xml:space="preserve">1. </w:t>
      </w:r>
      <w:r w:rsidRPr="00F236CA">
        <w:rPr>
          <w:rFonts w:ascii="Garamond" w:hAnsi="Garamond"/>
          <w:color w:val="000000" w:themeColor="text1"/>
          <w:sz w:val="22"/>
          <w:szCs w:val="22"/>
        </w:rPr>
        <w:t xml:space="preserve">Mallol J, Crane J, von Mutius E, Odhiambo J, Keil U, Stewart A. International Study of Asthma and Allergies in Childhood (ISAAC) Phase Three: A global synthesis. 2013;41:73–85. </w:t>
      </w:r>
    </w:p>
    <w:p w14:paraId="53D495A9" w14:textId="469F12C4" w:rsidR="00D20980" w:rsidRPr="00F236CA" w:rsidRDefault="00DF47E4" w:rsidP="00D20980">
      <w:pPr>
        <w:rPr>
          <w:rFonts w:ascii="Garamond" w:hAnsi="Garamond"/>
          <w:color w:val="000000" w:themeColor="text1"/>
          <w:sz w:val="22"/>
          <w:szCs w:val="22"/>
        </w:rPr>
      </w:pPr>
      <w:r w:rsidRPr="00F236CA">
        <w:rPr>
          <w:rFonts w:ascii="Garamond" w:hAnsi="Garamond"/>
          <w:color w:val="000000" w:themeColor="text1"/>
          <w:sz w:val="22"/>
          <w:szCs w:val="22"/>
        </w:rPr>
        <w:t xml:space="preserve">2. </w:t>
      </w:r>
      <w:r w:rsidR="00D20980" w:rsidRPr="00F236CA">
        <w:rPr>
          <w:rFonts w:ascii="Garamond" w:hAnsi="Garamond"/>
          <w:color w:val="000000" w:themeColor="text1"/>
          <w:sz w:val="22"/>
          <w:szCs w:val="22"/>
        </w:rPr>
        <w:t>Patil VK, Kurukulaaratchy RJ, Venter C, Grundy J, Roberts G, Dean T, et al. Changing prevalence of wheeze, rhinitis and allergic sensitisation in late childhood: findings from 2 Isle of Wight birth cohorts 12 years apart. Clinical &amp; Experimental Allergy</w:t>
      </w:r>
      <w:r w:rsidR="00D20980" w:rsidRPr="00F236CA">
        <w:rPr>
          <w:rFonts w:ascii="Garamond" w:hAnsi="Garamond"/>
          <w:color w:val="000000" w:themeColor="text1"/>
          <w:sz w:val="22"/>
          <w:szCs w:val="22"/>
          <w:shd w:val="clear" w:color="auto" w:fill="FFFFFF"/>
        </w:rPr>
        <w:t>. 2015 Sep 1;45(9):1430-1438. Available from, DOI:</w:t>
      </w:r>
      <w:r w:rsidR="00D20980" w:rsidRPr="00F236CA">
        <w:rPr>
          <w:rStyle w:val="apple-converted-space"/>
          <w:rFonts w:ascii="Garamond" w:hAnsi="Garamond"/>
          <w:color w:val="000000" w:themeColor="text1"/>
          <w:sz w:val="22"/>
          <w:szCs w:val="22"/>
          <w:shd w:val="clear" w:color="auto" w:fill="FFFFFF"/>
        </w:rPr>
        <w:t> </w:t>
      </w:r>
      <w:hyperlink r:id="rId23" w:history="1">
        <w:r w:rsidR="00D20980" w:rsidRPr="00F236CA">
          <w:rPr>
            <w:rStyle w:val="Hyperlink"/>
            <w:rFonts w:ascii="Garamond" w:hAnsi="Garamond"/>
            <w:color w:val="000000" w:themeColor="text1"/>
            <w:sz w:val="22"/>
            <w:szCs w:val="22"/>
          </w:rPr>
          <w:t>10.1111/cea.12534</w:t>
        </w:r>
      </w:hyperlink>
      <w:r w:rsidR="00D20980" w:rsidRPr="00F236CA">
        <w:rPr>
          <w:rFonts w:ascii="Garamond" w:hAnsi="Garamond"/>
          <w:color w:val="000000" w:themeColor="text1"/>
          <w:sz w:val="22"/>
          <w:szCs w:val="22"/>
        </w:rPr>
        <w:t xml:space="preserve">. </w:t>
      </w:r>
    </w:p>
    <w:p w14:paraId="1D7E4B9D" w14:textId="77777777" w:rsidR="00D20980" w:rsidRPr="00F236CA" w:rsidRDefault="00D20980" w:rsidP="00D20980">
      <w:pPr>
        <w:rPr>
          <w:rFonts w:ascii="Garamond" w:hAnsi="Garamond"/>
          <w:color w:val="000000" w:themeColor="text1"/>
          <w:sz w:val="22"/>
          <w:szCs w:val="22"/>
        </w:rPr>
      </w:pPr>
    </w:p>
    <w:p w14:paraId="11278A00" w14:textId="15DD77DE" w:rsidR="00D20980" w:rsidRPr="00F236CA" w:rsidRDefault="00DF47E4" w:rsidP="00D20980">
      <w:pPr>
        <w:rPr>
          <w:rFonts w:ascii="Garamond" w:hAnsi="Garamond"/>
          <w:color w:val="000000" w:themeColor="text1"/>
          <w:sz w:val="22"/>
          <w:szCs w:val="22"/>
        </w:rPr>
      </w:pPr>
      <w:r w:rsidRPr="00F236CA">
        <w:rPr>
          <w:rFonts w:ascii="Garamond" w:hAnsi="Garamond"/>
          <w:color w:val="000000" w:themeColor="text1"/>
          <w:sz w:val="22"/>
          <w:szCs w:val="22"/>
        </w:rPr>
        <w:t xml:space="preserve">3. </w:t>
      </w:r>
      <w:r w:rsidR="00D20980" w:rsidRPr="00F236CA">
        <w:rPr>
          <w:rFonts w:ascii="Garamond" w:hAnsi="Garamond"/>
          <w:color w:val="000000" w:themeColor="text1"/>
          <w:sz w:val="22"/>
          <w:szCs w:val="22"/>
        </w:rPr>
        <w:t xml:space="preserve">Bousquet J, Khaltaev N, Cruz AA, Denburg J, Fokkens WJ, Togias A et al. (2008) Allergic Rhinitis and its Impact on Asthma (ARIA) 2008 update (in collaboration with the World Health Organization, GA(2)LEN and AllerGen). </w:t>
      </w:r>
      <w:hyperlink r:id="rId24" w:tooltip="Allergy." w:history="1">
        <w:r w:rsidR="00D20980" w:rsidRPr="00F236CA">
          <w:rPr>
            <w:rStyle w:val="Hyperlink"/>
            <w:rFonts w:ascii="Garamond" w:hAnsi="Garamond"/>
            <w:color w:val="000000" w:themeColor="text1"/>
            <w:sz w:val="22"/>
            <w:szCs w:val="22"/>
          </w:rPr>
          <w:t>Allergy.</w:t>
        </w:r>
      </w:hyperlink>
      <w:r w:rsidR="00D20980" w:rsidRPr="00F236CA">
        <w:rPr>
          <w:rStyle w:val="apple-converted-space"/>
          <w:rFonts w:ascii="Garamond" w:hAnsi="Garamond"/>
          <w:color w:val="000000" w:themeColor="text1"/>
          <w:sz w:val="22"/>
          <w:szCs w:val="22"/>
          <w:shd w:val="clear" w:color="auto" w:fill="FFFFFF"/>
        </w:rPr>
        <w:t> </w:t>
      </w:r>
      <w:r w:rsidR="00D20980" w:rsidRPr="00F236CA">
        <w:rPr>
          <w:rFonts w:ascii="Garamond" w:hAnsi="Garamond"/>
          <w:color w:val="000000" w:themeColor="text1"/>
          <w:sz w:val="22"/>
          <w:szCs w:val="22"/>
          <w:shd w:val="clear" w:color="auto" w:fill="FFFFFF"/>
        </w:rPr>
        <w:t>2008 Apr;63 Suppl 86:8-160. doi: 10.1111/j.1398-9995.2007.01620.x</w:t>
      </w:r>
    </w:p>
    <w:p w14:paraId="34E5CBD0" w14:textId="77777777" w:rsidR="00D20980" w:rsidRPr="00F236CA" w:rsidRDefault="00D20980" w:rsidP="00D20980">
      <w:pPr>
        <w:pStyle w:val="Bibliography"/>
        <w:rPr>
          <w:rFonts w:ascii="Garamond" w:hAnsi="Garamond"/>
          <w:color w:val="000000" w:themeColor="text1"/>
          <w:sz w:val="22"/>
          <w:szCs w:val="22"/>
        </w:rPr>
      </w:pPr>
    </w:p>
    <w:p w14:paraId="6EC8ABAC" w14:textId="46C19810" w:rsidR="00D20980" w:rsidRPr="00F236CA" w:rsidRDefault="00DF47E4" w:rsidP="00D20980">
      <w:pPr>
        <w:rPr>
          <w:rFonts w:ascii="Garamond" w:hAnsi="Garamond"/>
          <w:color w:val="000000" w:themeColor="text1"/>
          <w:sz w:val="22"/>
          <w:szCs w:val="22"/>
        </w:rPr>
      </w:pPr>
      <w:r w:rsidRPr="00F236CA">
        <w:rPr>
          <w:rFonts w:ascii="Garamond" w:hAnsi="Garamond"/>
          <w:color w:val="000000" w:themeColor="text1"/>
          <w:sz w:val="22"/>
          <w:szCs w:val="22"/>
        </w:rPr>
        <w:t xml:space="preserve">4. </w:t>
      </w:r>
      <w:r w:rsidR="00D20980" w:rsidRPr="00F236CA">
        <w:rPr>
          <w:rFonts w:ascii="Garamond" w:hAnsi="Garamond"/>
          <w:color w:val="000000" w:themeColor="text1"/>
          <w:sz w:val="22"/>
          <w:szCs w:val="22"/>
        </w:rPr>
        <w:t xml:space="preserve">Skoner DP. Allergic rhinitis: definition, epidemiology, pathophysiology, detection, and diagnosis. </w:t>
      </w:r>
      <w:hyperlink r:id="rId25" w:tooltip="The Journal of allergy and clinical immunology." w:history="1">
        <w:r w:rsidR="00D20980" w:rsidRPr="00F236CA">
          <w:rPr>
            <w:rStyle w:val="Hyperlink"/>
            <w:rFonts w:ascii="Garamond" w:hAnsi="Garamond"/>
            <w:color w:val="000000" w:themeColor="text1"/>
            <w:sz w:val="22"/>
            <w:szCs w:val="22"/>
          </w:rPr>
          <w:t>J Allergy Clin Immunol.</w:t>
        </w:r>
      </w:hyperlink>
      <w:r w:rsidR="00D20980" w:rsidRPr="00F236CA">
        <w:rPr>
          <w:rStyle w:val="apple-converted-space"/>
          <w:rFonts w:ascii="Garamond" w:hAnsi="Garamond"/>
          <w:color w:val="000000" w:themeColor="text1"/>
          <w:sz w:val="22"/>
          <w:szCs w:val="22"/>
          <w:shd w:val="clear" w:color="auto" w:fill="FFFFFF"/>
        </w:rPr>
        <w:t> </w:t>
      </w:r>
      <w:r w:rsidR="00D20980" w:rsidRPr="00F236CA">
        <w:rPr>
          <w:rFonts w:ascii="Garamond" w:hAnsi="Garamond"/>
          <w:color w:val="000000" w:themeColor="text1"/>
          <w:sz w:val="22"/>
          <w:szCs w:val="22"/>
          <w:shd w:val="clear" w:color="auto" w:fill="FFFFFF"/>
        </w:rPr>
        <w:t>2001 Jul;108(1 Suppl):S2-8</w:t>
      </w:r>
    </w:p>
    <w:p w14:paraId="236EDFC5" w14:textId="77777777" w:rsidR="00D20980" w:rsidRPr="00F236CA" w:rsidRDefault="00D20980" w:rsidP="00D20980">
      <w:pPr>
        <w:pStyle w:val="Bibliography"/>
        <w:rPr>
          <w:rFonts w:ascii="Garamond" w:hAnsi="Garamond"/>
          <w:color w:val="000000" w:themeColor="text1"/>
          <w:sz w:val="22"/>
          <w:szCs w:val="22"/>
        </w:rPr>
      </w:pPr>
    </w:p>
    <w:p w14:paraId="6F8B4CD3" w14:textId="497D3300" w:rsidR="00D20980" w:rsidRPr="00F236CA" w:rsidRDefault="00DF47E4" w:rsidP="00D20980">
      <w:pPr>
        <w:rPr>
          <w:rFonts w:ascii="Garamond" w:hAnsi="Garamond"/>
          <w:color w:val="000000" w:themeColor="text1"/>
          <w:sz w:val="22"/>
          <w:szCs w:val="22"/>
        </w:rPr>
      </w:pPr>
      <w:r w:rsidRPr="00F236CA">
        <w:rPr>
          <w:rFonts w:ascii="Garamond" w:hAnsi="Garamond"/>
          <w:color w:val="000000" w:themeColor="text1"/>
          <w:sz w:val="22"/>
          <w:szCs w:val="22"/>
        </w:rPr>
        <w:t xml:space="preserve">5. </w:t>
      </w:r>
      <w:r w:rsidR="00D20980" w:rsidRPr="00F236CA">
        <w:rPr>
          <w:rFonts w:ascii="Garamond" w:hAnsi="Garamond"/>
          <w:color w:val="000000" w:themeColor="text1"/>
          <w:sz w:val="22"/>
          <w:szCs w:val="22"/>
        </w:rPr>
        <w:t xml:space="preserve">Walker S, Khan-Wasti S, Fletcher M, Cullinan P, Harris J, Sheikh A. Seasonal allergic rhinitis is associated with a detrimental effect on examination performance in United Kingdom teenagers: casecontrol study. </w:t>
      </w:r>
      <w:hyperlink r:id="rId26" w:tooltip="The Journal of allergy and clinical immunology." w:history="1">
        <w:r w:rsidR="00D20980" w:rsidRPr="00F236CA">
          <w:rPr>
            <w:rStyle w:val="Hyperlink"/>
            <w:rFonts w:ascii="Garamond" w:hAnsi="Garamond"/>
            <w:color w:val="000000" w:themeColor="text1"/>
            <w:sz w:val="22"/>
            <w:szCs w:val="22"/>
          </w:rPr>
          <w:t>J Allergy Clin Immunol.</w:t>
        </w:r>
      </w:hyperlink>
      <w:r w:rsidR="00D20980" w:rsidRPr="00F236CA">
        <w:rPr>
          <w:rStyle w:val="apple-converted-space"/>
          <w:rFonts w:ascii="Garamond" w:hAnsi="Garamond"/>
          <w:color w:val="000000" w:themeColor="text1"/>
          <w:sz w:val="22"/>
          <w:szCs w:val="22"/>
          <w:shd w:val="clear" w:color="auto" w:fill="FFFFFF"/>
        </w:rPr>
        <w:t> </w:t>
      </w:r>
      <w:r w:rsidR="00D20980" w:rsidRPr="00F236CA">
        <w:rPr>
          <w:rFonts w:ascii="Garamond" w:hAnsi="Garamond"/>
          <w:color w:val="000000" w:themeColor="text1"/>
          <w:sz w:val="22"/>
          <w:szCs w:val="22"/>
          <w:shd w:val="clear" w:color="auto" w:fill="FFFFFF"/>
        </w:rPr>
        <w:t>2007 Aug;120(2):381-7. Epub 2007 Jun 8.</w:t>
      </w:r>
    </w:p>
    <w:p w14:paraId="4E0F26B3" w14:textId="77777777" w:rsidR="00D20980" w:rsidRPr="00F236CA" w:rsidRDefault="00D20980" w:rsidP="00D20980">
      <w:pPr>
        <w:pStyle w:val="Bibliography"/>
        <w:rPr>
          <w:rFonts w:ascii="Garamond" w:hAnsi="Garamond"/>
          <w:color w:val="000000" w:themeColor="text1"/>
          <w:sz w:val="22"/>
          <w:szCs w:val="22"/>
        </w:rPr>
      </w:pPr>
    </w:p>
    <w:p w14:paraId="364C782B" w14:textId="04D1455A" w:rsidR="00D20980" w:rsidRPr="00F236CA" w:rsidRDefault="00DF47E4" w:rsidP="00D20980">
      <w:pPr>
        <w:rPr>
          <w:rFonts w:ascii="Garamond" w:hAnsi="Garamond"/>
          <w:color w:val="000000" w:themeColor="text1"/>
          <w:sz w:val="22"/>
          <w:szCs w:val="22"/>
        </w:rPr>
      </w:pPr>
      <w:r w:rsidRPr="00F236CA">
        <w:rPr>
          <w:rFonts w:ascii="Garamond" w:hAnsi="Garamond"/>
          <w:color w:val="000000" w:themeColor="text1"/>
          <w:sz w:val="22"/>
          <w:szCs w:val="22"/>
        </w:rPr>
        <w:t xml:space="preserve">6. </w:t>
      </w:r>
      <w:r w:rsidR="00D20980" w:rsidRPr="00F236CA">
        <w:rPr>
          <w:rFonts w:ascii="Garamond" w:hAnsi="Garamond"/>
          <w:color w:val="000000" w:themeColor="text1"/>
          <w:sz w:val="22"/>
          <w:szCs w:val="22"/>
        </w:rPr>
        <w:t xml:space="preserve">Blanc PD,  Trupin L, Eisner M, Earnest G, Katz PP, Israel L et al. The work impact of asthma and rhinitis: findings from a population-based survey. </w:t>
      </w:r>
      <w:r w:rsidR="00D20980" w:rsidRPr="00F236CA">
        <w:rPr>
          <w:rStyle w:val="refseriestitle"/>
          <w:rFonts w:ascii="Garamond" w:hAnsi="Garamond"/>
          <w:iCs/>
          <w:color w:val="000000" w:themeColor="text1"/>
          <w:sz w:val="22"/>
          <w:szCs w:val="22"/>
        </w:rPr>
        <w:t>J Clin Epidemiol</w:t>
      </w:r>
      <w:r w:rsidR="00D20980" w:rsidRPr="00F236CA">
        <w:rPr>
          <w:rFonts w:ascii="Garamond" w:hAnsi="Garamond"/>
          <w:color w:val="000000" w:themeColor="text1"/>
          <w:sz w:val="22"/>
          <w:szCs w:val="22"/>
          <w:shd w:val="clear" w:color="auto" w:fill="FFFFFF"/>
        </w:rPr>
        <w:t>.</w:t>
      </w:r>
      <w:r w:rsidR="00D20980" w:rsidRPr="00F236CA">
        <w:rPr>
          <w:rStyle w:val="apple-converted-space"/>
          <w:rFonts w:ascii="Garamond" w:hAnsi="Garamond"/>
          <w:color w:val="000000" w:themeColor="text1"/>
          <w:sz w:val="22"/>
          <w:szCs w:val="22"/>
          <w:shd w:val="clear" w:color="auto" w:fill="FFFFFF"/>
        </w:rPr>
        <w:t> </w:t>
      </w:r>
      <w:r w:rsidR="00D20980" w:rsidRPr="00F236CA">
        <w:rPr>
          <w:rStyle w:val="refseriesdate"/>
          <w:rFonts w:ascii="Garamond" w:hAnsi="Garamond"/>
          <w:color w:val="000000" w:themeColor="text1"/>
          <w:sz w:val="22"/>
          <w:szCs w:val="22"/>
        </w:rPr>
        <w:t>2001</w:t>
      </w:r>
      <w:r w:rsidR="00D20980" w:rsidRPr="00F236CA">
        <w:rPr>
          <w:rFonts w:ascii="Garamond" w:hAnsi="Garamond"/>
          <w:color w:val="000000" w:themeColor="text1"/>
          <w:sz w:val="22"/>
          <w:szCs w:val="22"/>
          <w:shd w:val="clear" w:color="auto" w:fill="FFFFFF"/>
        </w:rPr>
        <w:t>;</w:t>
      </w:r>
      <w:r w:rsidR="00D20980" w:rsidRPr="00F236CA">
        <w:rPr>
          <w:rStyle w:val="refseriesvolume"/>
          <w:rFonts w:ascii="Garamond" w:hAnsi="Garamond"/>
          <w:color w:val="000000" w:themeColor="text1"/>
          <w:sz w:val="22"/>
          <w:szCs w:val="22"/>
        </w:rPr>
        <w:t>54</w:t>
      </w:r>
      <w:r w:rsidR="00D20980" w:rsidRPr="00F236CA">
        <w:rPr>
          <w:rFonts w:ascii="Garamond" w:hAnsi="Garamond"/>
          <w:color w:val="000000" w:themeColor="text1"/>
          <w:sz w:val="22"/>
          <w:szCs w:val="22"/>
          <w:shd w:val="clear" w:color="auto" w:fill="FFFFFF"/>
        </w:rPr>
        <w:t>:</w:t>
      </w:r>
      <w:r w:rsidR="00D20980" w:rsidRPr="00F236CA">
        <w:rPr>
          <w:rStyle w:val="refpages"/>
          <w:rFonts w:ascii="Garamond" w:hAnsi="Garamond"/>
          <w:color w:val="000000" w:themeColor="text1"/>
          <w:sz w:val="22"/>
          <w:szCs w:val="22"/>
        </w:rPr>
        <w:t>610–618</w:t>
      </w:r>
    </w:p>
    <w:p w14:paraId="2EAAECFA" w14:textId="77777777" w:rsidR="00D20980" w:rsidRPr="00F236CA" w:rsidRDefault="00D20980" w:rsidP="00D20980">
      <w:pPr>
        <w:pStyle w:val="Bibliography"/>
        <w:rPr>
          <w:rFonts w:ascii="Garamond" w:hAnsi="Garamond"/>
          <w:color w:val="000000" w:themeColor="text1"/>
          <w:sz w:val="22"/>
          <w:szCs w:val="22"/>
        </w:rPr>
      </w:pPr>
    </w:p>
    <w:p w14:paraId="6E52071D" w14:textId="19D76815" w:rsidR="00D20980" w:rsidRPr="00F236CA" w:rsidRDefault="00DF47E4" w:rsidP="00D20980">
      <w:pPr>
        <w:rPr>
          <w:rFonts w:ascii="Garamond" w:hAnsi="Garamond"/>
          <w:color w:val="000000" w:themeColor="text1"/>
          <w:sz w:val="22"/>
          <w:szCs w:val="22"/>
        </w:rPr>
      </w:pPr>
      <w:r w:rsidRPr="00F236CA">
        <w:rPr>
          <w:rFonts w:ascii="Garamond" w:hAnsi="Garamond"/>
          <w:color w:val="000000" w:themeColor="text1"/>
          <w:sz w:val="22"/>
          <w:szCs w:val="22"/>
        </w:rPr>
        <w:t xml:space="preserve">7. </w:t>
      </w:r>
      <w:r w:rsidR="00D20980" w:rsidRPr="00F236CA">
        <w:rPr>
          <w:rFonts w:ascii="Garamond" w:hAnsi="Garamond"/>
          <w:color w:val="000000" w:themeColor="text1"/>
          <w:sz w:val="22"/>
          <w:szCs w:val="22"/>
        </w:rPr>
        <w:t xml:space="preserve">Guerra S1, Sherrill DL, Martinez FD, Barbee RA. Rhinitis as an independent risk factor for adult-onset asthma. </w:t>
      </w:r>
      <w:r w:rsidR="00D20980" w:rsidRPr="00F236CA">
        <w:rPr>
          <w:rStyle w:val="apple-converted-space"/>
          <w:rFonts w:ascii="Garamond" w:hAnsi="Garamond"/>
          <w:color w:val="000000" w:themeColor="text1"/>
          <w:sz w:val="22"/>
          <w:szCs w:val="22"/>
          <w:shd w:val="clear" w:color="auto" w:fill="FFFFFF"/>
        </w:rPr>
        <w:t> </w:t>
      </w:r>
      <w:r w:rsidR="00D20980" w:rsidRPr="00F236CA">
        <w:rPr>
          <w:rFonts w:ascii="Garamond" w:hAnsi="Garamond"/>
          <w:color w:val="000000" w:themeColor="text1"/>
          <w:sz w:val="22"/>
          <w:szCs w:val="22"/>
          <w:shd w:val="clear" w:color="auto" w:fill="FFFFFF"/>
        </w:rPr>
        <w:t>J Allergy Clin Immunol. 2002;109(3):419–25.</w:t>
      </w:r>
    </w:p>
    <w:p w14:paraId="5BE7CAA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 </w:t>
      </w:r>
    </w:p>
    <w:p w14:paraId="6655A6A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 </w:t>
      </w:r>
      <w:r w:rsidRPr="00F236CA">
        <w:rPr>
          <w:rFonts w:ascii="Garamond" w:hAnsi="Garamond"/>
          <w:color w:val="000000" w:themeColor="text1"/>
          <w:sz w:val="22"/>
          <w:szCs w:val="22"/>
        </w:rPr>
        <w:tab/>
        <w:t>Zuberbier T, Bachert C, Bousquet PJ, Passalacqua G, Walter Canonica G, Merk H, et al. GA</w:t>
      </w:r>
      <w:r w:rsidRPr="00F236CA">
        <w:rPr>
          <w:rFonts w:ascii="Garamond" w:hAnsi="Garamond"/>
          <w:color w:val="000000" w:themeColor="text1"/>
          <w:sz w:val="22"/>
          <w:szCs w:val="22"/>
          <w:vertAlign w:val="superscript"/>
        </w:rPr>
        <w:t>2</w:t>
      </w:r>
      <w:r w:rsidRPr="00F236CA">
        <w:rPr>
          <w:rFonts w:ascii="Garamond" w:hAnsi="Garamond"/>
          <w:color w:val="000000" w:themeColor="text1"/>
          <w:sz w:val="22"/>
          <w:szCs w:val="22"/>
        </w:rPr>
        <w:t xml:space="preserve"> LEN/EAACI pocket guide for allergen-specific immunotherapy for allergic rhinitis and asthma. Allergy 2010;65:1525–30. </w:t>
      </w:r>
    </w:p>
    <w:p w14:paraId="7EE753E5" w14:textId="34EE4F1A" w:rsidR="00D20980" w:rsidRPr="00F236CA" w:rsidRDefault="00DF47E4" w:rsidP="00D20980">
      <w:pPr>
        <w:rPr>
          <w:rFonts w:ascii="Garamond" w:hAnsi="Garamond"/>
          <w:color w:val="000000" w:themeColor="text1"/>
          <w:sz w:val="22"/>
          <w:szCs w:val="22"/>
        </w:rPr>
      </w:pPr>
      <w:r w:rsidRPr="00F236CA">
        <w:rPr>
          <w:rFonts w:ascii="Garamond" w:hAnsi="Garamond"/>
          <w:color w:val="000000" w:themeColor="text1"/>
          <w:sz w:val="22"/>
          <w:szCs w:val="22"/>
        </w:rPr>
        <w:t xml:space="preserve">9. </w:t>
      </w:r>
      <w:r w:rsidR="00D20980" w:rsidRPr="00F236CA">
        <w:rPr>
          <w:rFonts w:ascii="Garamond" w:hAnsi="Garamond"/>
          <w:color w:val="000000" w:themeColor="text1"/>
          <w:sz w:val="22"/>
          <w:szCs w:val="22"/>
        </w:rPr>
        <w:t xml:space="preserve">Walker SM, Durham SR, Till SJ, Roberts G, Corrigan CJ, Leech SC, et al. Immunotherapy for allergic rhinitis. </w:t>
      </w:r>
      <w:r w:rsidR="00D20980" w:rsidRPr="00F236CA">
        <w:rPr>
          <w:rFonts w:ascii="Garamond" w:hAnsi="Garamond"/>
          <w:color w:val="000000" w:themeColor="text1"/>
          <w:sz w:val="22"/>
          <w:szCs w:val="22"/>
          <w:shd w:val="clear" w:color="auto" w:fill="FFFFFF"/>
        </w:rPr>
        <w:t>Clin Exp Allergy. 2011;41:1177–200.</w:t>
      </w:r>
    </w:p>
    <w:p w14:paraId="0B8A625E" w14:textId="77777777" w:rsidR="00D20980" w:rsidRPr="00F236CA" w:rsidRDefault="00D20980" w:rsidP="00D20980">
      <w:pPr>
        <w:pStyle w:val="Bibliography"/>
        <w:ind w:left="0" w:firstLine="0"/>
        <w:rPr>
          <w:rFonts w:ascii="Garamond" w:hAnsi="Garamond"/>
          <w:color w:val="000000" w:themeColor="text1"/>
          <w:sz w:val="22"/>
          <w:szCs w:val="22"/>
        </w:rPr>
      </w:pPr>
    </w:p>
    <w:p w14:paraId="56EC7275" w14:textId="5A4FCAB6" w:rsidR="00D20980" w:rsidRPr="00F236CA" w:rsidRDefault="00DF47E4" w:rsidP="00D20980">
      <w:pPr>
        <w:rPr>
          <w:rFonts w:ascii="Garamond" w:hAnsi="Garamond"/>
          <w:color w:val="000000" w:themeColor="text1"/>
          <w:sz w:val="22"/>
          <w:szCs w:val="22"/>
        </w:rPr>
      </w:pPr>
      <w:r w:rsidRPr="00F236CA">
        <w:rPr>
          <w:rFonts w:ascii="Garamond" w:hAnsi="Garamond"/>
          <w:color w:val="000000" w:themeColor="text1"/>
          <w:sz w:val="22"/>
          <w:szCs w:val="22"/>
        </w:rPr>
        <w:t xml:space="preserve">10. </w:t>
      </w:r>
      <w:r w:rsidR="00D20980" w:rsidRPr="00F236CA">
        <w:rPr>
          <w:rFonts w:ascii="Garamond" w:hAnsi="Garamond"/>
          <w:color w:val="000000" w:themeColor="text1"/>
          <w:sz w:val="22"/>
          <w:szCs w:val="22"/>
        </w:rPr>
        <w:t xml:space="preserve">Pfaar O, Bachert C, Bufe A, Buhl R, Ebner C, Eng P etal. Guideline on allergen-specifc immunotherapy in IgE mediated allergic diseases – S2k Guideline of the German Society for Aller gology and Clinical Immunology (DGAKI), the Society for Pediatric Allergy and Environmental Medicine (GPA), the Medical Association of German Allergologists (AeDA), the Austrian Society for Allergy and Immunology (ÖGAI), the Swiss Society for Allergy and Immunology (SGAI), the German Society of Dermatology (DDG), the German Society of Oto Rhino-Laryngology, Head and Neck Surgery (DGHNO-KHC), the German Society of Pediatrics and Adolescent Medicine (DGKJ), the Society for Pediatric Pneumology (GPP), the German Respiratory Society (DGP), the German Association of ENT Surgeons (BV-HNO), the Professional Federation of Paediatricians and Youth Doctors (BVKJ), the Federal Association of Pulmonologists (BDP) and the German Dermatologists Association (BVDD). </w:t>
      </w:r>
      <w:r w:rsidR="00D20980" w:rsidRPr="00F236CA">
        <w:rPr>
          <w:rFonts w:ascii="Garamond" w:hAnsi="Garamond"/>
          <w:color w:val="000000" w:themeColor="text1"/>
          <w:sz w:val="22"/>
          <w:szCs w:val="22"/>
          <w:shd w:val="clear" w:color="auto" w:fill="FFFFFF"/>
        </w:rPr>
        <w:t>Allergo J Int. 2014;23:282–319</w:t>
      </w:r>
    </w:p>
    <w:p w14:paraId="47EFE931" w14:textId="77777777" w:rsidR="00D20980" w:rsidRPr="00F236CA" w:rsidRDefault="00D20980" w:rsidP="00D20980">
      <w:pPr>
        <w:pStyle w:val="Bibliography"/>
        <w:rPr>
          <w:rFonts w:ascii="Garamond" w:hAnsi="Garamond"/>
          <w:color w:val="000000" w:themeColor="text1"/>
          <w:sz w:val="22"/>
          <w:szCs w:val="22"/>
        </w:rPr>
      </w:pPr>
    </w:p>
    <w:p w14:paraId="59D1CBD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1. </w:t>
      </w:r>
      <w:r w:rsidRPr="00F236CA">
        <w:rPr>
          <w:rFonts w:ascii="Garamond" w:hAnsi="Garamond"/>
          <w:color w:val="000000" w:themeColor="text1"/>
          <w:sz w:val="22"/>
          <w:szCs w:val="22"/>
        </w:rPr>
        <w:tab/>
        <w:t xml:space="preserve">Hellings PW, Fokkens WJ, Akdis C, Bachert C, Cingi C, Dietz de Loos D, et al. Uncontrolled allergic rhinitis and chronic rhinosinusitis: where do we stand today? Allergy 2013;68:1–7. </w:t>
      </w:r>
    </w:p>
    <w:p w14:paraId="608635DF"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2. </w:t>
      </w:r>
      <w:r w:rsidRPr="00F236CA">
        <w:rPr>
          <w:rFonts w:ascii="Garamond" w:hAnsi="Garamond"/>
          <w:color w:val="000000" w:themeColor="text1"/>
          <w:sz w:val="22"/>
          <w:szCs w:val="22"/>
        </w:rPr>
        <w:tab/>
        <w:t xml:space="preserve">Dhami S, Nurmatov U, Roberts G, Pfaar O, Muraro A, Ansotegui, I. Allergen immunotherapy for allergic rhinoconjunctivitis: protocol for a systematic review. Clin Transl Allergy. 2016;DOI: 10.1186/s13601-016-0099-6. </w:t>
      </w:r>
    </w:p>
    <w:p w14:paraId="17CD976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 </w:t>
      </w:r>
      <w:r w:rsidRPr="00F236CA">
        <w:rPr>
          <w:rFonts w:ascii="Garamond" w:hAnsi="Garamond"/>
          <w:color w:val="000000" w:themeColor="text1"/>
          <w:sz w:val="22"/>
          <w:szCs w:val="22"/>
        </w:rPr>
        <w:tab/>
        <w:t xml:space="preserve">Cochrane Risk of bias tool  http://handbook.cochrane.org/chapter_8/table_8_5_a_the_cochrane_collaborations_tool_for_assessing.htm. </w:t>
      </w:r>
    </w:p>
    <w:p w14:paraId="45356F9B"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4. </w:t>
      </w:r>
      <w:r w:rsidRPr="00F236CA">
        <w:rPr>
          <w:rFonts w:ascii="Garamond" w:hAnsi="Garamond"/>
          <w:color w:val="000000" w:themeColor="text1"/>
          <w:sz w:val="22"/>
          <w:szCs w:val="22"/>
        </w:rPr>
        <w:tab/>
        <w:t xml:space="preserve">CASP checklist for Economic evaluations http://media.wix.com/ugd/dded87_3b2bd5743feb4b1aaac6ebdd68771d3f.pdf Last accessed on 3rd September 2016. </w:t>
      </w:r>
    </w:p>
    <w:p w14:paraId="2E07617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 </w:t>
      </w:r>
      <w:r w:rsidRPr="00F236CA">
        <w:rPr>
          <w:rFonts w:ascii="Garamond" w:hAnsi="Garamond"/>
          <w:color w:val="000000" w:themeColor="text1"/>
          <w:sz w:val="22"/>
          <w:szCs w:val="22"/>
        </w:rPr>
        <w:tab/>
        <w:t xml:space="preserve">NICE Case Series Risk of Bias tool https://www.nice.org.uk/guidance/cg3/resources/appendix-4-quality-of-case-series-form2. </w:t>
      </w:r>
    </w:p>
    <w:p w14:paraId="6C32784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 </w:t>
      </w:r>
      <w:r w:rsidRPr="00F236CA">
        <w:rPr>
          <w:rFonts w:ascii="Garamond" w:hAnsi="Garamond"/>
          <w:color w:val="000000" w:themeColor="text1"/>
          <w:sz w:val="22"/>
          <w:szCs w:val="22"/>
        </w:rPr>
        <w:tab/>
        <w:t xml:space="preserve">Higgins JPT, Green S. Cochrane Handbook for Systematic Reviews of Interventions. Version 5.0.2 (Chapter 11, Section 11). </w:t>
      </w:r>
    </w:p>
    <w:p w14:paraId="673E280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 </w:t>
      </w:r>
      <w:r w:rsidRPr="00F236CA">
        <w:rPr>
          <w:rFonts w:ascii="Garamond" w:hAnsi="Garamond"/>
          <w:color w:val="000000" w:themeColor="text1"/>
          <w:sz w:val="22"/>
          <w:szCs w:val="22"/>
        </w:rPr>
        <w:tab/>
        <w:t xml:space="preserve">Egger M, Davey Smith G, Schneider M, et al. Bias in meta-analysis detected by a simple, graphical test. BMJ 1997;315(629):34. </w:t>
      </w:r>
    </w:p>
    <w:p w14:paraId="5692200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 </w:t>
      </w:r>
      <w:r w:rsidRPr="00F236CA">
        <w:rPr>
          <w:rFonts w:ascii="Garamond" w:hAnsi="Garamond"/>
          <w:color w:val="000000" w:themeColor="text1"/>
          <w:sz w:val="22"/>
          <w:szCs w:val="22"/>
        </w:rPr>
        <w:tab/>
        <w:t xml:space="preserve">Begg CB, Mazumdar M. Operating characteristics of a rank correlation test for publication bias. Biometrics 1994;50(1088):101. </w:t>
      </w:r>
    </w:p>
    <w:p w14:paraId="3EE2BE8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9. </w:t>
      </w:r>
      <w:r w:rsidRPr="00F236CA">
        <w:rPr>
          <w:rFonts w:ascii="Garamond" w:hAnsi="Garamond"/>
          <w:color w:val="000000" w:themeColor="text1"/>
          <w:sz w:val="22"/>
          <w:szCs w:val="22"/>
        </w:rPr>
        <w:tab/>
        <w:t xml:space="preserve">Alvarez-Cuesta E, Aragoneses-Gilsanz E, Martin-Garcia C, Berges-Gimeno P, Gonzalez-Mancebo E, Cuesta-Herranz J. Immunotherapy with depigmented glutaraldehyde-polymerized extracts: changes in quality of life.[Erratum appears in Clin Exp Allergy. 2005 Nov;35(11):1504]. Clin Exp Allergy. May 2005;35(5):572–8. </w:t>
      </w:r>
    </w:p>
    <w:p w14:paraId="1BB4E830"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20. Ariano R, Kroon A. M, Augeri G, Canonica W, Passalacqua G. Long-term treatment with allergoid immunotherapy with Parietaria. Clinical and immunologic effects in a randomized, controlled trial. Allergy. Apr 1995;54(4):313–9. </w:t>
      </w:r>
    </w:p>
    <w:p w14:paraId="063C3F6D"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21. Arvidsson MB, Lowhagen O, Rak S. Effect of 2-year placebo-controlled immunotherapy on airway symptoms and medication in patients with birch pollen allergy. J Allergy Clin Immunol. 2002;109(5):777–83. </w:t>
      </w:r>
    </w:p>
    <w:p w14:paraId="5059DEB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22. </w:t>
      </w:r>
      <w:r w:rsidRPr="00F236CA">
        <w:rPr>
          <w:rFonts w:ascii="Garamond" w:hAnsi="Garamond"/>
          <w:color w:val="000000" w:themeColor="text1"/>
          <w:sz w:val="22"/>
          <w:szCs w:val="22"/>
        </w:rPr>
        <w:tab/>
        <w:t xml:space="preserve">Balda BR, Wolf H, Baumgarten C, Klimek L, Rasp G, Kunkel G, et al. Tree-pollen allergy is efficiently treated by short-term immunotherapy (STI) with seven preseasonal injections of molecular standardized allergens. Allergy. Aug;53(8):740–8. </w:t>
      </w:r>
    </w:p>
    <w:p w14:paraId="22C2BD9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23. </w:t>
      </w:r>
      <w:r w:rsidRPr="00F236CA">
        <w:rPr>
          <w:rFonts w:ascii="Garamond" w:hAnsi="Garamond"/>
          <w:color w:val="000000" w:themeColor="text1"/>
          <w:sz w:val="22"/>
          <w:szCs w:val="22"/>
        </w:rPr>
        <w:tab/>
        <w:t xml:space="preserve">Bodtger U, Poulsen LK, Jacobi HH, Malling HJ. The safety and efficacy of subcutaneous birch pollen immunotherapy - a one-year, randomised, double-blind, placebo-controlled study. Allergy. Apr 2002;57(4):297–305. </w:t>
      </w:r>
    </w:p>
    <w:p w14:paraId="23F04E4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24. Bousquet J, Hejjaoui A, Skassa-Brociek W, Guerin B, Maasch HJ, Dhivert H, et al. Double-blind, placebo-controlled immunotherapy with mixed grass-pollen allergoids. I. Rush immunotherapy with allergoids and standardized orchard grass-pollen extract. J Allergy Clin Immunol. Oct 1987;80(4):591–8. </w:t>
      </w:r>
    </w:p>
    <w:p w14:paraId="54F6EBE1" w14:textId="761A8F2C" w:rsidR="00D20980" w:rsidRPr="00F236CA" w:rsidRDefault="00DF47E4" w:rsidP="00D20980">
      <w:pPr>
        <w:pStyle w:val="details"/>
        <w:spacing w:before="0" w:beforeAutospacing="0" w:after="0" w:afterAutospacing="0"/>
        <w:rPr>
          <w:rFonts w:ascii="Garamond" w:hAnsi="Garamond"/>
          <w:color w:val="000000" w:themeColor="text1"/>
          <w:sz w:val="22"/>
          <w:szCs w:val="22"/>
        </w:rPr>
      </w:pPr>
      <w:r w:rsidRPr="00F236CA">
        <w:rPr>
          <w:rFonts w:ascii="Garamond" w:hAnsi="Garamond"/>
          <w:color w:val="000000" w:themeColor="text1"/>
          <w:sz w:val="22"/>
          <w:szCs w:val="22"/>
        </w:rPr>
        <w:t xml:space="preserve">25. </w:t>
      </w:r>
      <w:r w:rsidR="00D20980" w:rsidRPr="00F236CA">
        <w:rPr>
          <w:rFonts w:ascii="Garamond" w:hAnsi="Garamond"/>
          <w:color w:val="000000" w:themeColor="text1"/>
          <w:sz w:val="22"/>
          <w:szCs w:val="22"/>
        </w:rPr>
        <w:t>Bousquet J, Hejjaoui A, Soussana M, et al. Double-blind, placebo-controlled immunotherapy with mixed grass-pollen allergoids IV. Comparison of the safety and efficacy of two dosages of a high-molecular-weight allergoid.</w:t>
      </w:r>
      <w:r w:rsidR="00D20980" w:rsidRPr="00F236CA">
        <w:rPr>
          <w:rStyle w:val="jrnl"/>
          <w:rFonts w:ascii="Garamond" w:hAnsi="Garamond"/>
          <w:color w:val="000000" w:themeColor="text1"/>
          <w:sz w:val="22"/>
          <w:szCs w:val="22"/>
        </w:rPr>
        <w:t xml:space="preserve"> J Allergy Clin Immunol</w:t>
      </w:r>
      <w:r w:rsidR="00D20980" w:rsidRPr="00F236CA">
        <w:rPr>
          <w:rFonts w:ascii="Garamond" w:hAnsi="Garamond"/>
          <w:color w:val="000000" w:themeColor="text1"/>
          <w:sz w:val="22"/>
          <w:szCs w:val="22"/>
        </w:rPr>
        <w:t>. 1990 Feb;85(2):490-7.</w:t>
      </w:r>
    </w:p>
    <w:p w14:paraId="1FC3EF88" w14:textId="77777777" w:rsidR="00D20980" w:rsidRPr="00F236CA" w:rsidRDefault="00D20980" w:rsidP="00D20980">
      <w:pPr>
        <w:spacing w:line="336" w:lineRule="atLeast"/>
        <w:rPr>
          <w:rFonts w:ascii="Garamond" w:hAnsi="Garamond"/>
          <w:color w:val="000000" w:themeColor="text1"/>
          <w:sz w:val="22"/>
          <w:szCs w:val="22"/>
        </w:rPr>
      </w:pPr>
    </w:p>
    <w:p w14:paraId="3AC8F140"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 </w:t>
      </w:r>
    </w:p>
    <w:p w14:paraId="49DBEA9B" w14:textId="5D24B0BD" w:rsidR="00D20980" w:rsidRPr="00F236CA" w:rsidRDefault="00DF47E4"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26. </w:t>
      </w:r>
      <w:r w:rsidR="00D20980" w:rsidRPr="00F236CA">
        <w:rPr>
          <w:rFonts w:ascii="Garamond" w:hAnsi="Garamond"/>
          <w:color w:val="000000" w:themeColor="text1"/>
          <w:sz w:val="22"/>
          <w:szCs w:val="22"/>
        </w:rPr>
        <w:t xml:space="preserve">Bousquet J, Maasch HJ, Hejjaoui SA, et al. Double-blind, placebo-controlled immunotherapy with mixed grass-pollen allergoids  III. Efficacy and safety of unfractionated and high-molecular-weight preparations in rhinoconjunctivitis and asthma. J. Allergy Clinical Immunology October 1989;84(4)1 </w:t>
      </w:r>
    </w:p>
    <w:p w14:paraId="14C42BA8"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 </w:t>
      </w:r>
    </w:p>
    <w:p w14:paraId="44CB7C5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27. </w:t>
      </w:r>
      <w:r w:rsidRPr="00F236CA">
        <w:rPr>
          <w:rFonts w:ascii="Garamond" w:hAnsi="Garamond"/>
          <w:color w:val="000000" w:themeColor="text1"/>
          <w:sz w:val="22"/>
          <w:szCs w:val="22"/>
        </w:rPr>
        <w:tab/>
        <w:t>Bousquet J, Becker WM, Hejjaoui A, et al. Differences in clinical and immunologic reactivity of patients allergic to grass poflens and to multiple-pollen species  II. Efficacy of a double-blind, placebo-controlled, specific immunotherapy with standardized extracts. J. Allergy Clinical Immunology July 1991; 88(1)</w:t>
      </w:r>
    </w:p>
    <w:p w14:paraId="4D6EB55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28. </w:t>
      </w:r>
      <w:r w:rsidRPr="00F236CA">
        <w:rPr>
          <w:rFonts w:ascii="Garamond" w:hAnsi="Garamond"/>
          <w:color w:val="000000" w:themeColor="text1"/>
          <w:sz w:val="22"/>
          <w:szCs w:val="22"/>
        </w:rPr>
        <w:tab/>
        <w:t xml:space="preserve">Bozek A, Kolodziejczyk K, Krajewska-Wojtys A, Jarzab J. Pre-seasonal, subcutaneous immunotherapy: a double-blinded, placebo-controlled study in elderly patients with an allergy to grass. Ann Allergy Asthma Immunol. 2016;116(2):156–61. </w:t>
      </w:r>
    </w:p>
    <w:p w14:paraId="2B2F448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29. </w:t>
      </w:r>
      <w:r w:rsidRPr="00F236CA">
        <w:rPr>
          <w:rFonts w:ascii="Garamond" w:hAnsi="Garamond"/>
          <w:color w:val="000000" w:themeColor="text1"/>
          <w:sz w:val="22"/>
          <w:szCs w:val="22"/>
        </w:rPr>
        <w:tab/>
        <w:t>Brunet C, Bedard PM, Lavoie A, et al. Allergic rhinitis to ragweed pollen  I. Reassessment of the effects of imrnunotherapy cellular and hurnoral responses. J. Allergy Clinical Immunology Jan 1992; 89(1)1</w:t>
      </w:r>
    </w:p>
    <w:p w14:paraId="4F65209F" w14:textId="77777777" w:rsidR="00A33896" w:rsidRPr="00F236CA" w:rsidRDefault="00D20980" w:rsidP="00A33896">
      <w:pPr>
        <w:pStyle w:val="Bibliography"/>
        <w:rPr>
          <w:rFonts w:ascii="Garamond" w:hAnsi="Garamond"/>
          <w:sz w:val="22"/>
          <w:szCs w:val="22"/>
        </w:rPr>
      </w:pPr>
      <w:r w:rsidRPr="00F236CA">
        <w:rPr>
          <w:rFonts w:ascii="Garamond" w:hAnsi="Garamond"/>
          <w:color w:val="000000" w:themeColor="text1"/>
          <w:sz w:val="22"/>
          <w:szCs w:val="22"/>
        </w:rPr>
        <w:t xml:space="preserve">30. </w:t>
      </w:r>
      <w:r w:rsidRPr="00F236CA">
        <w:rPr>
          <w:rFonts w:ascii="Garamond" w:hAnsi="Garamond"/>
          <w:color w:val="000000" w:themeColor="text1"/>
          <w:sz w:val="22"/>
          <w:szCs w:val="22"/>
        </w:rPr>
        <w:tab/>
      </w:r>
      <w:r w:rsidR="00D94047" w:rsidRPr="00F236CA">
        <w:rPr>
          <w:rFonts w:ascii="Garamond" w:hAnsi="Garamond"/>
          <w:color w:val="000000" w:themeColor="text1"/>
          <w:sz w:val="22"/>
          <w:szCs w:val="22"/>
        </w:rPr>
        <w:t>Horst M, Hejjaoui A, Horst V, Michel FB, Bousquet J. Double-blind, placebo-controlled rush immunotherapy with a standardized Alternaria extract. J Allergy Clin Immunol. Feb 1990;85(2):460–72.</w:t>
      </w:r>
      <w:r w:rsidR="00A33896" w:rsidRPr="00F236CA">
        <w:rPr>
          <w:rFonts w:ascii="Garamond" w:hAnsi="Garamond"/>
          <w:sz w:val="22"/>
          <w:szCs w:val="22"/>
        </w:rPr>
        <w:t xml:space="preserve"> </w:t>
      </w:r>
    </w:p>
    <w:p w14:paraId="75A1605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31. </w:t>
      </w:r>
      <w:r w:rsidRPr="00F236CA">
        <w:rPr>
          <w:rFonts w:ascii="Garamond" w:hAnsi="Garamond"/>
          <w:color w:val="000000" w:themeColor="text1"/>
          <w:sz w:val="22"/>
          <w:szCs w:val="22"/>
        </w:rPr>
        <w:tab/>
        <w:t xml:space="preserve">Ceuppens JL, Bullens D, Kleinjans H, van der Werf J, Purethal Birch Efficacy Study Group. Immunotherapy with a modified birch pollen extract in allergic rhinoconjunctivitis: clinical and immunological effects.[Erratum appears in Clin Exp Allergy. 2012 Oct;42(10):1543]. Clin Exp Allergy. Dec 2009;39(12):1903–9. </w:t>
      </w:r>
    </w:p>
    <w:p w14:paraId="4AF97E4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32. </w:t>
      </w:r>
      <w:r w:rsidRPr="00F236CA">
        <w:rPr>
          <w:rFonts w:ascii="Garamond" w:hAnsi="Garamond"/>
          <w:color w:val="000000" w:themeColor="text1"/>
          <w:sz w:val="22"/>
          <w:szCs w:val="22"/>
        </w:rPr>
        <w:tab/>
        <w:t xml:space="preserve">Chakraborty P, Roy I, Chatterjee S, Chanda S, Gupta-Bharracharya S. Phoenix sylvestris Roxb pollen allergy: a 2-year randomized controlled trial and follow-up study of immunotherapy in patients with seasonal allergy in an agricultural area of West Bengal, India. J Investig Allergol Clin Immunol. 2006;16(6):377–84. </w:t>
      </w:r>
    </w:p>
    <w:p w14:paraId="606E957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33. </w:t>
      </w:r>
      <w:r w:rsidRPr="00F236CA">
        <w:rPr>
          <w:rFonts w:ascii="Garamond" w:hAnsi="Garamond"/>
          <w:color w:val="000000" w:themeColor="text1"/>
          <w:sz w:val="22"/>
          <w:szCs w:val="22"/>
        </w:rPr>
        <w:tab/>
        <w:t xml:space="preserve">Charpin D, Gouitaa M, Dron-Gonzalvez M, Fardeau MF, Massabie-Bouchat YP, Hugues B, et al. Immunotherapy with an aluminum hydroxide-adsorbed Juniperus ashei foreign pollen extract in seasonal indigenous cypress pollen rhinoconjunctivitis. A double-blind, placebo-controlled study. Int Arch Allergy Immunol. 2007;143(2):83–91. </w:t>
      </w:r>
    </w:p>
    <w:p w14:paraId="0D68624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34. </w:t>
      </w:r>
      <w:r w:rsidRPr="00F236CA">
        <w:rPr>
          <w:rFonts w:ascii="Garamond" w:hAnsi="Garamond"/>
          <w:color w:val="000000" w:themeColor="text1"/>
          <w:sz w:val="22"/>
          <w:szCs w:val="22"/>
        </w:rPr>
        <w:tab/>
        <w:t xml:space="preserve">Colas C, Monzon S, Venturini M, Lezaun A. Double-blind, placebo-controlled study with a modified therapeutic vaccine of Salsola kali (Russian thistle) administered through use of a cluster schedule. J Allergy Clin Immunol. Apr 2006;117(4):810–6. </w:t>
      </w:r>
    </w:p>
    <w:p w14:paraId="788FF1AC" w14:textId="2234F44E" w:rsidR="00D20980" w:rsidRPr="00F236CA" w:rsidRDefault="00DF47E4"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35. </w:t>
      </w:r>
      <w:r w:rsidR="00D20980" w:rsidRPr="00F236CA">
        <w:rPr>
          <w:rFonts w:ascii="Garamond" w:hAnsi="Garamond"/>
          <w:color w:val="000000" w:themeColor="text1"/>
          <w:sz w:val="22"/>
          <w:szCs w:val="22"/>
        </w:rPr>
        <w:t>Corrigan CJ for the Study Group*, Kettner J, Doemer C, Cromwell O, Narkus A. E</w:t>
      </w:r>
      <w:r w:rsidR="00D20980" w:rsidRPr="00F236CA">
        <w:rPr>
          <w:rFonts w:ascii="Calibri" w:eastAsia="Calibri" w:hAnsi="Calibri" w:cs="Calibri"/>
          <w:color w:val="000000" w:themeColor="text1"/>
          <w:sz w:val="22"/>
          <w:szCs w:val="22"/>
        </w:rPr>
        <w:t>ﬃ</w:t>
      </w:r>
      <w:r w:rsidR="00D20980" w:rsidRPr="00F236CA">
        <w:rPr>
          <w:rFonts w:ascii="Garamond" w:hAnsi="Garamond"/>
          <w:color w:val="000000" w:themeColor="text1"/>
          <w:sz w:val="22"/>
          <w:szCs w:val="22"/>
        </w:rPr>
        <w:t xml:space="preserve">cacy and safety of preseasonal-speciﬁc immunotherapy with an aluminium-adsorbed six-grass pollen allergoid. Allergy 2005: 60: 801–807 </w:t>
      </w:r>
    </w:p>
    <w:p w14:paraId="45373B2F" w14:textId="77777777" w:rsidR="00D20980" w:rsidRPr="00F236CA" w:rsidRDefault="00D20980" w:rsidP="00D20980">
      <w:pPr>
        <w:pStyle w:val="Bibliography"/>
        <w:rPr>
          <w:rFonts w:ascii="Garamond" w:hAnsi="Garamond"/>
          <w:color w:val="000000" w:themeColor="text1"/>
          <w:sz w:val="22"/>
          <w:szCs w:val="22"/>
        </w:rPr>
      </w:pPr>
    </w:p>
    <w:p w14:paraId="72E662E5"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36. </w:t>
      </w:r>
      <w:r w:rsidRPr="00F236CA">
        <w:rPr>
          <w:rFonts w:ascii="Garamond" w:hAnsi="Garamond"/>
          <w:color w:val="000000" w:themeColor="text1"/>
          <w:sz w:val="22"/>
          <w:szCs w:val="22"/>
        </w:rPr>
        <w:tab/>
        <w:t xml:space="preserve">Crimi N, Li Gotti F, Mangano G, Paolino G, Mastruzzo C, Vancheri C, et al. A randomized, controlled study of specific immunotherapy in monosensitized subjects with seasonal rhinitis: effect on bronchial hyperresponsiveness, sputum inflammatory markers and development of asthma symptoms. Ann Ital Med Int. Apr 2004;19(2):98–108. </w:t>
      </w:r>
    </w:p>
    <w:p w14:paraId="0B6CEFD1" w14:textId="14CA21B3" w:rsidR="00D20980" w:rsidRPr="00F236CA" w:rsidRDefault="00DF47E4"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37. </w:t>
      </w:r>
      <w:r w:rsidR="00D20980" w:rsidRPr="00F236CA">
        <w:rPr>
          <w:rFonts w:ascii="Garamond" w:hAnsi="Garamond"/>
          <w:color w:val="000000" w:themeColor="text1"/>
          <w:sz w:val="22"/>
          <w:szCs w:val="22"/>
        </w:rPr>
        <w:t xml:space="preserve">Dokic D, Schnitker J, Narkus A, Cromwell O, Frank E. Clinical effects of specific immunotherapy: a two-year double-blind, placebo-controlled study with a one year follow-up. Makedon Akad Na Nauk Umet Oddelenie Za Bioloshki Meditsinski Nauki Pril. Contributions, Sci. Biol. Med. Sci. XXVI/2 (2005) Dec;26(2):113–29. </w:t>
      </w:r>
    </w:p>
    <w:p w14:paraId="6D38EBE1" w14:textId="77777777" w:rsidR="00D20980" w:rsidRPr="00F236CA" w:rsidRDefault="00D20980" w:rsidP="00D20980">
      <w:pPr>
        <w:pStyle w:val="NormalWeb"/>
        <w:rPr>
          <w:rFonts w:ascii="Garamond" w:hAnsi="Garamond"/>
          <w:color w:val="000000" w:themeColor="text1"/>
          <w:sz w:val="22"/>
          <w:szCs w:val="22"/>
        </w:rPr>
      </w:pPr>
    </w:p>
    <w:p w14:paraId="3BBE177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38. </w:t>
      </w:r>
      <w:r w:rsidRPr="00F236CA">
        <w:rPr>
          <w:rFonts w:ascii="Garamond" w:hAnsi="Garamond"/>
          <w:color w:val="000000" w:themeColor="text1"/>
          <w:sz w:val="22"/>
          <w:szCs w:val="22"/>
        </w:rPr>
        <w:tab/>
        <w:t xml:space="preserve">Dolz I, Martinez-Cocera C, Bartolome JM, Cimarra M. A double-blind, placebo-controlled study of immunotherapy with grass-pollen extract Alutard SQ during a 3-year period with initial rush immunotherapy. Allergy. Jul 1996;51(7):489–500. </w:t>
      </w:r>
    </w:p>
    <w:p w14:paraId="06970C79" w14:textId="024E3F17" w:rsidR="00D20980" w:rsidRPr="00F236CA" w:rsidRDefault="00DF47E4"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39. </w:t>
      </w:r>
      <w:r w:rsidR="00D20980" w:rsidRPr="00F236CA">
        <w:rPr>
          <w:rFonts w:ascii="Garamond" w:hAnsi="Garamond"/>
          <w:color w:val="000000" w:themeColor="text1"/>
          <w:sz w:val="22"/>
          <w:szCs w:val="22"/>
        </w:rPr>
        <w:t xml:space="preserve">Drachenberg KJ, Wheeler AW, Stuebner P, Horak F. A well-tolerated grass pollen-speciﬁc allergy vaccine containing a novel adjuvant, monophosphoryl lipid A, reduces allergic symptoms after only four preseasonal injections. Allergy 2001: 56: 498–505 </w:t>
      </w:r>
    </w:p>
    <w:p w14:paraId="6BC62212" w14:textId="77777777" w:rsidR="00D20980" w:rsidRPr="00F236CA" w:rsidRDefault="00D20980" w:rsidP="00D20980">
      <w:pPr>
        <w:pStyle w:val="Bibliography"/>
        <w:rPr>
          <w:rFonts w:ascii="Garamond" w:hAnsi="Garamond"/>
          <w:color w:val="000000" w:themeColor="text1"/>
          <w:sz w:val="22"/>
          <w:szCs w:val="22"/>
        </w:rPr>
      </w:pPr>
    </w:p>
    <w:p w14:paraId="2B15FB8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40. </w:t>
      </w:r>
      <w:r w:rsidRPr="00F236CA">
        <w:rPr>
          <w:rFonts w:ascii="Garamond" w:hAnsi="Garamond"/>
          <w:color w:val="000000" w:themeColor="text1"/>
          <w:sz w:val="22"/>
          <w:szCs w:val="22"/>
        </w:rPr>
        <w:tab/>
        <w:t xml:space="preserve">Drachenberg K, Heinzkill M, Urban E. Short-term immunotherapy with tree pollen allergoids and the adjuvant monophosphoryl lipid-A - Results from a multicentre, placebo-controlled, randomised, double-blind study..[Kurzzeit-Immuntherapie mit Baumpollen- Allergoiden und dem Adjuvans Monophosphoryl Lipid-A]. Allergologie. 2002 Jahrgang  , Nr. 9;S. 466–474. </w:t>
      </w:r>
    </w:p>
    <w:p w14:paraId="055E8485"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41. </w:t>
      </w:r>
      <w:r w:rsidRPr="00F236CA">
        <w:rPr>
          <w:rFonts w:ascii="Garamond" w:hAnsi="Garamond"/>
          <w:color w:val="000000" w:themeColor="text1"/>
          <w:sz w:val="22"/>
          <w:szCs w:val="22"/>
        </w:rPr>
        <w:tab/>
        <w:t xml:space="preserve">DuBuske L, Frew A, Horak F, Keith P, Corrigan C, Aberer W. Ultrashort-specific immunotherapy successfully treats seasonal allergic rhinoconjunctivitis to grass pollen. Allergy Asthma Proc. 2011;32(3):239–47. </w:t>
      </w:r>
    </w:p>
    <w:p w14:paraId="160E911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42. </w:t>
      </w:r>
      <w:r w:rsidRPr="00F236CA">
        <w:rPr>
          <w:rFonts w:ascii="Garamond" w:hAnsi="Garamond"/>
          <w:color w:val="000000" w:themeColor="text1"/>
          <w:sz w:val="22"/>
          <w:szCs w:val="22"/>
        </w:rPr>
        <w:tab/>
        <w:t xml:space="preserve">Durham SR, Walker SM, Varga EM, Jacobson MR, O’Brien F, Noble W, et al. Long-term clinical efficacy of grass-pollen immunotherapy. N Engl J Med. Aug 1999;12;341(7):468–75. </w:t>
      </w:r>
    </w:p>
    <w:p w14:paraId="47E0469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43. </w:t>
      </w:r>
      <w:r w:rsidRPr="00F236CA">
        <w:rPr>
          <w:rFonts w:ascii="Garamond" w:hAnsi="Garamond"/>
          <w:color w:val="000000" w:themeColor="text1"/>
          <w:sz w:val="22"/>
          <w:szCs w:val="22"/>
        </w:rPr>
        <w:tab/>
        <w:t xml:space="preserve">Ewan PW, Alexander MM, Snape C, Ind PW, Agrell B, Dreborg S. Effective hyposensitization in allergic rhinitis using a potent partially purified extract of house dust mite. Clin Allergy. Sep 1988;18(5):501–8. </w:t>
      </w:r>
    </w:p>
    <w:p w14:paraId="01FFF92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44. </w:t>
      </w:r>
      <w:r w:rsidRPr="00F236CA">
        <w:rPr>
          <w:rFonts w:ascii="Garamond" w:hAnsi="Garamond"/>
          <w:color w:val="000000" w:themeColor="text1"/>
          <w:sz w:val="22"/>
          <w:szCs w:val="22"/>
        </w:rPr>
        <w:tab/>
        <w:t xml:space="preserve">Fell P, Brostoff J. A single dose desensitization for summer hay fever. Results of a double blind study-1988. Eur J Clin Pharmacol. 1990;38(1):77–9. </w:t>
      </w:r>
    </w:p>
    <w:p w14:paraId="540603CA" w14:textId="6C12D2B0" w:rsidR="00D20980" w:rsidRPr="00F236CA" w:rsidRDefault="00DF47E4"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45. </w:t>
      </w:r>
      <w:r w:rsidR="00D20980" w:rsidRPr="00F236CA">
        <w:rPr>
          <w:rFonts w:ascii="Garamond" w:hAnsi="Garamond"/>
          <w:color w:val="000000" w:themeColor="text1"/>
          <w:sz w:val="22"/>
          <w:szCs w:val="22"/>
        </w:rPr>
        <w:t>Ferrer M, Burches E, Peláez A, Muñoz A, Hernández D, Basomba A, et al. Double-blind, placebo-controlled study of immunotherapy with Parietaria judaica: Clinical efficacy and tolerance.</w:t>
      </w:r>
      <w:r w:rsidR="00D20980" w:rsidRPr="00F236CA">
        <w:rPr>
          <w:rFonts w:ascii="Garamond" w:hAnsi="Garamond"/>
          <w:i/>
          <w:iCs/>
          <w:color w:val="000000" w:themeColor="text1"/>
          <w:sz w:val="22"/>
          <w:szCs w:val="22"/>
        </w:rPr>
        <w:t xml:space="preserve"> </w:t>
      </w:r>
      <w:r w:rsidR="00D20980" w:rsidRPr="00F236CA">
        <w:rPr>
          <w:rFonts w:ascii="Garamond" w:hAnsi="Garamond"/>
          <w:iCs/>
          <w:color w:val="000000" w:themeColor="text1"/>
          <w:sz w:val="22"/>
          <w:szCs w:val="22"/>
        </w:rPr>
        <w:t xml:space="preserve">J Invest Allergol Clin Immunol </w:t>
      </w:r>
      <w:r w:rsidR="00D20980" w:rsidRPr="00F236CA">
        <w:rPr>
          <w:rFonts w:ascii="Garamond" w:hAnsi="Garamond"/>
          <w:color w:val="000000" w:themeColor="text1"/>
          <w:sz w:val="22"/>
          <w:szCs w:val="22"/>
        </w:rPr>
        <w:t xml:space="preserve">2005; Vol. 15(4): 283-292 </w:t>
      </w:r>
    </w:p>
    <w:p w14:paraId="05CC4630"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 </w:t>
      </w:r>
    </w:p>
    <w:p w14:paraId="08AD55D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46. </w:t>
      </w:r>
      <w:r w:rsidRPr="00F236CA">
        <w:rPr>
          <w:rFonts w:ascii="Garamond" w:hAnsi="Garamond"/>
          <w:color w:val="000000" w:themeColor="text1"/>
          <w:sz w:val="22"/>
          <w:szCs w:val="22"/>
        </w:rPr>
        <w:tab/>
        <w:t xml:space="preserve">Frew AJ, Powell RJ, Corrigan CJ, Durham SR, U. K. Immunotherapy Study Group. Efficacy and safety of specific immunotherapy with SQ allergen extract in treatment-resistant seasonal allergic rhinoconjunctivitis. J Allergy Clin Immunol. Feb 2006;117(2):319–25. </w:t>
      </w:r>
    </w:p>
    <w:p w14:paraId="7CC2C7A2" w14:textId="77777777" w:rsidR="00D20980" w:rsidRPr="00F236CA" w:rsidRDefault="00D20980" w:rsidP="003E16E9">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47. </w:t>
      </w:r>
      <w:r w:rsidRPr="00F236CA">
        <w:rPr>
          <w:rFonts w:ascii="Garamond" w:hAnsi="Garamond"/>
          <w:color w:val="000000" w:themeColor="text1"/>
          <w:sz w:val="22"/>
          <w:szCs w:val="22"/>
        </w:rPr>
        <w:tab/>
        <w:t xml:space="preserve">Grammer LC, Zeiss CR, Suszko IM, et al. A double-blind, placebo-controlled trial of polymerized whole ragweed for immunotherapy of ragweed allergy. </w:t>
      </w:r>
      <w:r w:rsidR="003E16E9" w:rsidRPr="00F236CA">
        <w:rPr>
          <w:rFonts w:ascii="Garamond" w:hAnsi="Garamond"/>
          <w:color w:val="000000" w:themeColor="text1"/>
          <w:sz w:val="22"/>
          <w:szCs w:val="22"/>
        </w:rPr>
        <w:t>Allergy Clin Immunology June 1982;69(6)</w:t>
      </w:r>
      <w:r w:rsidRPr="00F236CA">
        <w:rPr>
          <w:rFonts w:ascii="Garamond" w:hAnsi="Garamond"/>
          <w:color w:val="000000" w:themeColor="text1"/>
          <w:sz w:val="22"/>
          <w:szCs w:val="22"/>
        </w:rPr>
        <w:t xml:space="preserve"> </w:t>
      </w:r>
    </w:p>
    <w:p w14:paraId="57718A56"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48. </w:t>
      </w:r>
      <w:r w:rsidRPr="00F236CA">
        <w:rPr>
          <w:rFonts w:ascii="Garamond" w:hAnsi="Garamond"/>
          <w:color w:val="000000" w:themeColor="text1"/>
          <w:sz w:val="22"/>
          <w:szCs w:val="22"/>
        </w:rPr>
        <w:tab/>
        <w:t xml:space="preserve">Grammer LC, Shaughnessy MA, Suszko IM, Shaughnessy JJ, Patterson R. A double-blind histamine placebo-controlled trial of polymerized whole grass for immunotherapy of grass allergy. J Allergy Clin Immunol. Nov 1983;72(5 Pt 1):448–53. </w:t>
      </w:r>
    </w:p>
    <w:p w14:paraId="39D4E21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49. Grammer LC, Shaughnessy MA, Suszko IM, , et al. Persistence of efficacy after a brief course of polymerized ragweed allergen: A controlled study. J Allergy Clin Immunol April 1984; 73(4)</w:t>
      </w:r>
    </w:p>
    <w:p w14:paraId="36F1F52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0. </w:t>
      </w:r>
      <w:r w:rsidRPr="00F236CA">
        <w:rPr>
          <w:rFonts w:ascii="Garamond" w:hAnsi="Garamond"/>
          <w:color w:val="000000" w:themeColor="text1"/>
          <w:sz w:val="22"/>
          <w:szCs w:val="22"/>
        </w:rPr>
        <w:tab/>
        <w:t xml:space="preserve">Grammer LC, Shaughnessy MA, Bernhard MI, Finkle SM, Pyle HR, Silvestri L, et al. The safety and activity of polymerized ragweed: a double-blind, placebo-controlled trial in 81 patients with ragweed rhinitis. J Allergy Clin Immunol. Aug 1987;80(2):177–83. </w:t>
      </w:r>
    </w:p>
    <w:p w14:paraId="7B55C0F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1. </w:t>
      </w:r>
      <w:r w:rsidRPr="00F236CA">
        <w:rPr>
          <w:rFonts w:ascii="Garamond" w:hAnsi="Garamond"/>
          <w:color w:val="000000" w:themeColor="text1"/>
          <w:sz w:val="22"/>
          <w:szCs w:val="22"/>
        </w:rPr>
        <w:tab/>
        <w:t xml:space="preserve">Hoiby AS, Strand V, Robinson DS, Sager A, Rak S. Efficacy, safety, and immunological effects of a 2-year immunotherapy with Depigoid birch pollen extract: a randomized, double-blind, placebo-controlled study. Clin Exp Allergy. Jul 2010;40(7):1062–70. </w:t>
      </w:r>
    </w:p>
    <w:p w14:paraId="23D9871F"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2. </w:t>
      </w:r>
      <w:r w:rsidRPr="00F236CA">
        <w:rPr>
          <w:rFonts w:ascii="Garamond" w:hAnsi="Garamond"/>
          <w:color w:val="000000" w:themeColor="text1"/>
          <w:sz w:val="22"/>
          <w:szCs w:val="22"/>
        </w:rPr>
        <w:tab/>
        <w:t>Iliopoulos O, Proud D, Franklin Adkinson N, Jr., et al. Effects of immunotherapy on the early, late, and rechallenge nasal reaction to provocation with allergen: Changes in inflammatory mediators and cells. J Allergy Clin Immunol.April 1991; 87(4)</w:t>
      </w:r>
    </w:p>
    <w:p w14:paraId="6B21889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3. </w:t>
      </w:r>
      <w:r w:rsidRPr="00F236CA">
        <w:rPr>
          <w:rFonts w:ascii="Garamond" w:hAnsi="Garamond"/>
          <w:color w:val="000000" w:themeColor="text1"/>
          <w:sz w:val="22"/>
          <w:szCs w:val="22"/>
        </w:rPr>
        <w:tab/>
        <w:t xml:space="preserve">James LK, Shamji MH, Walker SM, Wilson DR, Wachholz PA, Francis JN, et al. Long-term tolerance after allergen immunotherapy is accompanied by selective persistence of blocking antibodies. J Allergy Clin Immunol. Feb 2011;127(2):509-516-5. </w:t>
      </w:r>
    </w:p>
    <w:p w14:paraId="00825BB5"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4. </w:t>
      </w:r>
      <w:r w:rsidRPr="00F236CA">
        <w:rPr>
          <w:rFonts w:ascii="Garamond" w:hAnsi="Garamond"/>
          <w:color w:val="000000" w:themeColor="text1"/>
          <w:sz w:val="22"/>
          <w:szCs w:val="22"/>
        </w:rPr>
        <w:tab/>
        <w:t xml:space="preserve">Juniper EF, Kline PA, Ramsdale EH, Hargreave FE. Comparison of the efficacy and side effects of aqueous steroid nasal spray (budesonide) and allergen-injection therapy (Pollinex-R) in the treatment of seasonal allergic rhinoconjunctivitis. J Allergy Clin Immunol. Mar 1990;85(3):606–11. </w:t>
      </w:r>
    </w:p>
    <w:p w14:paraId="2404E7A0"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5. </w:t>
      </w:r>
      <w:r w:rsidRPr="00F236CA">
        <w:rPr>
          <w:rFonts w:ascii="Garamond" w:hAnsi="Garamond"/>
          <w:color w:val="000000" w:themeColor="text1"/>
          <w:sz w:val="22"/>
          <w:szCs w:val="22"/>
        </w:rPr>
        <w:tab/>
        <w:t xml:space="preserve">Jutel M, Jaeger L, Suck R, Meyer H, Fiebig H, Cromwell O. Allergen-specific immunotherapy with recombinant grass pollen allergens. J Allergy Clin Immunol. Sep 2005;116(3):608–13. </w:t>
      </w:r>
    </w:p>
    <w:p w14:paraId="6B36B9CB"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6. </w:t>
      </w:r>
      <w:r w:rsidRPr="00F236CA">
        <w:rPr>
          <w:rFonts w:ascii="Garamond" w:hAnsi="Garamond"/>
          <w:color w:val="000000" w:themeColor="text1"/>
          <w:sz w:val="22"/>
          <w:szCs w:val="22"/>
        </w:rPr>
        <w:tab/>
        <w:t xml:space="preserve">Kleine-Tebbe J, Walmar M, Bitsch-Jensen K, Decot E, Pfaar O,. de Rojas DH, et al. Negative clinical results from a randomised, double-blind, placebo-controlled trial evaluating the efficacy of two doses of immunologically enhanced, grass subcutaneous immunotherapy despite dose-dependent immunological response. Clin Drug Investig. Aug 2014;34(8):577–86. </w:t>
      </w:r>
    </w:p>
    <w:p w14:paraId="2D828FD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7. </w:t>
      </w:r>
      <w:r w:rsidRPr="00F236CA">
        <w:rPr>
          <w:rFonts w:ascii="Garamond" w:hAnsi="Garamond"/>
          <w:color w:val="000000" w:themeColor="text1"/>
          <w:sz w:val="22"/>
          <w:szCs w:val="22"/>
        </w:rPr>
        <w:tab/>
        <w:t xml:space="preserve">Klimek L, Uhlig J, Mosges R, Rettig K, Pfaar O. A high polymerized grass pollen extract is efficacious and safe in a randomized double-blind, placebo-controlled study using a novel up-dosing cluster-protocol. Allergy. Dec 2014;69(12):1629–38. </w:t>
      </w:r>
    </w:p>
    <w:p w14:paraId="04D4899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8. </w:t>
      </w:r>
      <w:r w:rsidRPr="00F236CA">
        <w:rPr>
          <w:rFonts w:ascii="Garamond" w:hAnsi="Garamond"/>
          <w:color w:val="000000" w:themeColor="text1"/>
          <w:sz w:val="22"/>
          <w:szCs w:val="22"/>
        </w:rPr>
        <w:tab/>
        <w:t xml:space="preserve">Kuna P, Kaczmarek J, Kupczyk M. Efficacy and safety of immunotherapy for allergies to Alternaria alternata in children. J Allergy Clin Immunol. Feb 2011;127(2):502-508-6. </w:t>
      </w:r>
    </w:p>
    <w:p w14:paraId="68B01E7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59. </w:t>
      </w:r>
      <w:r w:rsidRPr="00F236CA">
        <w:rPr>
          <w:rFonts w:ascii="Garamond" w:hAnsi="Garamond"/>
          <w:color w:val="000000" w:themeColor="text1"/>
          <w:sz w:val="22"/>
          <w:szCs w:val="22"/>
        </w:rPr>
        <w:tab/>
        <w:t xml:space="preserve">Leynadier F, Banoun L, Dollois B, Terrier P, Epstein M, Guinnepain MT, et al. Immunotherapy with a calcium phosphate-adsorbed five-grass-pollen extract in seasonal rhinoconjunctivitis: a double-blind, placebo-controlled study. Clin Exp Allergy. 2001;31(7):988–96. </w:t>
      </w:r>
    </w:p>
    <w:p w14:paraId="478D40D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60. </w:t>
      </w:r>
      <w:r w:rsidRPr="00F236CA">
        <w:rPr>
          <w:rFonts w:ascii="Garamond" w:hAnsi="Garamond"/>
          <w:color w:val="000000" w:themeColor="text1"/>
          <w:sz w:val="22"/>
          <w:szCs w:val="22"/>
        </w:rPr>
        <w:tab/>
        <w:t>Metzger WJ, Dorminey HC, Richerson HB, et al. Clinical and immunologic evaluation of glutaraldehyde-modified, tyrosine-adsorbed short ragweed extract: a double-blind, placebo-controlled trial. J Allergy Clin Immunol.Dec 1981;68(6)</w:t>
      </w:r>
    </w:p>
    <w:p w14:paraId="10FDB69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61. </w:t>
      </w:r>
      <w:r w:rsidRPr="00F236CA">
        <w:rPr>
          <w:rFonts w:ascii="Garamond" w:hAnsi="Garamond"/>
          <w:color w:val="000000" w:themeColor="text1"/>
          <w:sz w:val="22"/>
          <w:szCs w:val="22"/>
        </w:rPr>
        <w:tab/>
        <w:t xml:space="preserve">Mirone C, Albert F, Tosi A, Mocchetti F, Mosca S, Giorgino M, et al. Efficacy and safety of subcutaneous immunotherapy with a biologically standardized extract of Ambrosia artemisiifolia pollen: a double-blind, placebo-controlled study. Clin Exp Allergy. Sep 2004;34(9):1408–14. </w:t>
      </w:r>
    </w:p>
    <w:p w14:paraId="7051F4E6"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62. </w:t>
      </w:r>
      <w:r w:rsidRPr="00F236CA">
        <w:rPr>
          <w:rFonts w:ascii="Garamond" w:hAnsi="Garamond"/>
          <w:color w:val="000000" w:themeColor="text1"/>
          <w:sz w:val="22"/>
          <w:szCs w:val="22"/>
        </w:rPr>
        <w:tab/>
        <w:t xml:space="preserve">Olsen OT, Frølund L, Heinig J, Jacobsen L, Svendsen UG. A double-blind, randomized study investigating the efficacy and specificity of immunotherapy with Artemisia vulgaris or Phleum pratense/betula verrucosa. Allergol Immunopathol (Madr). 1995;23(2):73–8. </w:t>
      </w:r>
    </w:p>
    <w:p w14:paraId="132D110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63. </w:t>
      </w:r>
      <w:r w:rsidRPr="00F236CA">
        <w:rPr>
          <w:rFonts w:ascii="Garamond" w:hAnsi="Garamond"/>
          <w:color w:val="000000" w:themeColor="text1"/>
          <w:sz w:val="22"/>
          <w:szCs w:val="22"/>
        </w:rPr>
        <w:tab/>
        <w:t>Ortolatii C, Pastorcllo EA, Iticorvaia C, Ispatio M, Farioli L, Zara C, et al. A double-blind, placebo-controlled study of immunotherapy with an alginate-conjugated extract of Parietaria Judaic a in patients with Parietaria hay fever. Allergy 1994:49:13-21</w:t>
      </w:r>
    </w:p>
    <w:p w14:paraId="42F3A5A4" w14:textId="3A9CC500" w:rsidR="00D20980" w:rsidRPr="00F236CA" w:rsidRDefault="00DF47E4"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64. </w:t>
      </w:r>
      <w:r w:rsidR="00D20980" w:rsidRPr="00F236CA">
        <w:rPr>
          <w:rFonts w:ascii="Garamond" w:hAnsi="Garamond"/>
          <w:color w:val="000000" w:themeColor="text1"/>
          <w:sz w:val="22"/>
          <w:szCs w:val="22"/>
        </w:rPr>
        <w:t xml:space="preserve">Pastorello EA, Pravettoni V, Incorvaia C, Mambretti M, et al. Clinical and immunological effects of immunotherapy with alum-absorbed grass allergoid in grass-pollen-induced hay fever. Allergy 1992: 47: 281-290. </w:t>
      </w:r>
    </w:p>
    <w:p w14:paraId="18266BD5" w14:textId="77777777" w:rsidR="00D20980" w:rsidRPr="00F236CA" w:rsidRDefault="00D20980" w:rsidP="00D20980">
      <w:pPr>
        <w:pStyle w:val="Bibliography"/>
        <w:rPr>
          <w:rFonts w:ascii="Garamond" w:hAnsi="Garamond"/>
          <w:color w:val="000000" w:themeColor="text1"/>
          <w:sz w:val="22"/>
          <w:szCs w:val="22"/>
        </w:rPr>
      </w:pPr>
    </w:p>
    <w:p w14:paraId="15038966"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65. </w:t>
      </w:r>
      <w:r w:rsidRPr="00F236CA">
        <w:rPr>
          <w:rFonts w:ascii="Garamond" w:hAnsi="Garamond"/>
          <w:color w:val="000000" w:themeColor="text1"/>
          <w:sz w:val="22"/>
          <w:szCs w:val="22"/>
        </w:rPr>
        <w:tab/>
        <w:t xml:space="preserve">Patel D, Couroux P, Hickey P, Salapatek AM, Laidler P, Larche M, et al. Fel d 1-derived peptide antigen desensitization shows a persistent treatment effect 1 year after the start of dosing: a randomized, placebo-controlled study. J Allergy Clin Immunol. Jan 2012;131(1):103-9-7. </w:t>
      </w:r>
    </w:p>
    <w:p w14:paraId="43BAB850"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66. </w:t>
      </w:r>
      <w:r w:rsidRPr="00F236CA">
        <w:rPr>
          <w:rFonts w:ascii="Garamond" w:hAnsi="Garamond"/>
          <w:color w:val="000000" w:themeColor="text1"/>
          <w:sz w:val="22"/>
          <w:szCs w:val="22"/>
        </w:rPr>
        <w:tab/>
        <w:t xml:space="preserve">Pauli G, Larsen TH, Rak S, Horak F, Pastorello E, Valenta R, et al. Efficacy of recombinant birch pollen vaccine for the treatment of birch-allergic rhinoconjunctivitis.[Erratum appears in J Allergy Clin Immunol. 2009 Jan;123(1):166 Note: Valenta, Rudolph [corrected to Valenta, Rudolf]]. J Allergy Clin Immunol. Nov 2008;122(5):951–60. </w:t>
      </w:r>
    </w:p>
    <w:p w14:paraId="6D3DBFF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67. </w:t>
      </w:r>
      <w:r w:rsidRPr="00F236CA">
        <w:rPr>
          <w:rFonts w:ascii="Garamond" w:hAnsi="Garamond"/>
          <w:color w:val="000000" w:themeColor="text1"/>
          <w:sz w:val="22"/>
          <w:szCs w:val="22"/>
        </w:rPr>
        <w:tab/>
        <w:t xml:space="preserve">Pfaar O, Robinson D, Sager A, Emuzyte R. . Immunotherapy with depigmented-polymerized mixed tree pollen extract: a clinical trial and responder analysis. Allergy. 2010;65(12):1614–21. </w:t>
      </w:r>
    </w:p>
    <w:p w14:paraId="74FB081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68. </w:t>
      </w:r>
      <w:r w:rsidRPr="00F236CA">
        <w:rPr>
          <w:rFonts w:ascii="Garamond" w:hAnsi="Garamond"/>
          <w:color w:val="000000" w:themeColor="text1"/>
          <w:sz w:val="22"/>
          <w:szCs w:val="22"/>
        </w:rPr>
        <w:tab/>
        <w:t xml:space="preserve">Pfaar O, Urry Z, Robinson DS, Sager A, Richards D, Hawrylowicz CM, et al. A randomized placebo-controlled trial of rush preseasonal depigmented polymerized grass pollen immunotherapy. Allergy. Feb 2012;67(2):272–9. </w:t>
      </w:r>
    </w:p>
    <w:p w14:paraId="5D72BA7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69. </w:t>
      </w:r>
      <w:r w:rsidRPr="00F236CA">
        <w:rPr>
          <w:rFonts w:ascii="Garamond" w:hAnsi="Garamond"/>
          <w:color w:val="000000" w:themeColor="text1"/>
          <w:sz w:val="22"/>
          <w:szCs w:val="22"/>
        </w:rPr>
        <w:tab/>
        <w:t xml:space="preserve">Powell RJ, Frew AJ, Corrigan CJ, Durham SR. Effect of grass pollen immunotherapy with Alutard SQ on quality of life in seasonal allergic rhinoconjunctivitis. Allergy. Nov 2007;62(11):1335–8. </w:t>
      </w:r>
    </w:p>
    <w:p w14:paraId="15684C2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0. </w:t>
      </w:r>
      <w:r w:rsidRPr="00F236CA">
        <w:rPr>
          <w:rFonts w:ascii="Garamond" w:hAnsi="Garamond"/>
          <w:color w:val="000000" w:themeColor="text1"/>
          <w:sz w:val="22"/>
          <w:szCs w:val="22"/>
        </w:rPr>
        <w:tab/>
        <w:t xml:space="preserve">Radcliffe MJ, Lewith GT, Turner RG, Prescott P, Church MK, Holgate ST. Enzyme potentiated desensitisation in treatment of seasonal allergic rhinitis: double blind randomised controlled study. BMJ. 2003;327(7409):251–4. </w:t>
      </w:r>
    </w:p>
    <w:p w14:paraId="5D3E8E1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1. </w:t>
      </w:r>
      <w:r w:rsidRPr="00F236CA">
        <w:rPr>
          <w:rFonts w:ascii="Garamond" w:hAnsi="Garamond"/>
          <w:color w:val="000000" w:themeColor="text1"/>
          <w:sz w:val="22"/>
          <w:szCs w:val="22"/>
        </w:rPr>
        <w:tab/>
        <w:t xml:space="preserve">Rak S, Heinrich C, Jacobsen L, Scheynius A, Venge P. A double-blinded, comparative study of the effects of short preseason specific immunotherapy and topical steroids in patients with allergic rhinoconjunctivitis and asthma. J Allergy Clin Immunol. Dec 2001;108(6):921–8. </w:t>
      </w:r>
    </w:p>
    <w:p w14:paraId="43DD25D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2. </w:t>
      </w:r>
      <w:r w:rsidRPr="00F236CA">
        <w:rPr>
          <w:rFonts w:ascii="Garamond" w:hAnsi="Garamond"/>
          <w:color w:val="000000" w:themeColor="text1"/>
          <w:sz w:val="22"/>
          <w:szCs w:val="22"/>
        </w:rPr>
        <w:tab/>
        <w:t xml:space="preserve">Riechelmann H, Schmutzhard J, van der Werf JF, Distler A, Kleinjans HA. Efficacy and safety of a glutaraldehyde-modified house dust mite extract in allergic rhinitis. Am J Rhinol Allergy. Sep 2010;24(5):e104-9. </w:t>
      </w:r>
    </w:p>
    <w:p w14:paraId="1600EEF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3. </w:t>
      </w:r>
      <w:r w:rsidRPr="00F236CA">
        <w:rPr>
          <w:rFonts w:ascii="Garamond" w:hAnsi="Garamond"/>
          <w:color w:val="000000" w:themeColor="text1"/>
          <w:sz w:val="22"/>
          <w:szCs w:val="22"/>
        </w:rPr>
        <w:tab/>
        <w:t xml:space="preserve">Tabar AI, Echechipia S, Garcia BE, Olaguibel JM, Lizaso MT, Gomez B, et al. Double-blind comparative study of cluster and conventional immunotherapy schedules with Dermatophagoides pteronyssinus. J Allergy Clin Immunol. Jul 2005;116(1):109–18. </w:t>
      </w:r>
    </w:p>
    <w:p w14:paraId="3CDC2F0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4. </w:t>
      </w:r>
      <w:r w:rsidRPr="00F236CA">
        <w:rPr>
          <w:rFonts w:ascii="Garamond" w:hAnsi="Garamond"/>
          <w:color w:val="000000" w:themeColor="text1"/>
          <w:sz w:val="22"/>
          <w:szCs w:val="22"/>
        </w:rPr>
        <w:tab/>
        <w:t xml:space="preserve">Tabar AI, Lizaso MT, Garcia BE, Gomez B, Echechipia S, Aldunate MT, et al. Double-blind, placebo-controlled study of Alternaria alternata immunotherapy: Clinical efficacy and safety. Pediatr Allergy Immunol. Feb 2008;19(1):67–75. </w:t>
      </w:r>
    </w:p>
    <w:p w14:paraId="660418D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5. </w:t>
      </w:r>
      <w:r w:rsidRPr="00F236CA">
        <w:rPr>
          <w:rFonts w:ascii="Garamond" w:hAnsi="Garamond"/>
          <w:color w:val="000000" w:themeColor="text1"/>
          <w:sz w:val="22"/>
          <w:szCs w:val="22"/>
        </w:rPr>
        <w:tab/>
        <w:t xml:space="preserve">Tari MG, Mancino M, Ghezzi E, Frank E, Cromwell O. Immunotherapy with an alum-adsorbed Parietaria-pollen allergoid: a 2-year, double-blind, placebo-controlled study. Allergy. Jan 1997;52(1):65–74. </w:t>
      </w:r>
    </w:p>
    <w:p w14:paraId="463919DD"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6. </w:t>
      </w:r>
      <w:r w:rsidRPr="00F236CA">
        <w:rPr>
          <w:rFonts w:ascii="Garamond" w:hAnsi="Garamond"/>
          <w:color w:val="000000" w:themeColor="text1"/>
          <w:sz w:val="22"/>
          <w:szCs w:val="22"/>
        </w:rPr>
        <w:tab/>
        <w:t xml:space="preserve">Tworek D, Bochenska-Marciniak M, Kuprys-Lipinska I, Kupczyk M, Kuna P. Perennial is more effective than preseasonal subcutaneous immunotherapy in the treatment of seasonal allergic rhinoconjunctivitis. Am J Rhinol Allergy. Jul 2013;27(4):304–8. </w:t>
      </w:r>
    </w:p>
    <w:p w14:paraId="17A20A8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7. Varney VA, Tabbah K, Mavroleon G, Frew AJ. Usefulness of specific immunotherapy in patients with severe perennial allergic rhinitis induced by house dust mite: a double-blind, randomized, placebo-controlled trial. Clin Exp Allergy. Aug 1991;33(8):1076–82. </w:t>
      </w:r>
    </w:p>
    <w:p w14:paraId="3E79BAD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8. </w:t>
      </w:r>
      <w:r w:rsidRPr="00F236CA">
        <w:rPr>
          <w:rFonts w:ascii="Garamond" w:hAnsi="Garamond"/>
          <w:color w:val="000000" w:themeColor="text1"/>
          <w:sz w:val="22"/>
          <w:szCs w:val="22"/>
        </w:rPr>
        <w:tab/>
        <w:t xml:space="preserve">Varney VA, Gaga M, Frew AJ, Aber VR, Kay AB, Durham SR. Usefulness of immunotherapy in patients with severe summer hay fever uncontrolled by antiallergic drugs. BMJ. 1991;302(6771):265–9. </w:t>
      </w:r>
    </w:p>
    <w:p w14:paraId="5F0100D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79. </w:t>
      </w:r>
      <w:r w:rsidRPr="00F236CA">
        <w:rPr>
          <w:rFonts w:ascii="Garamond" w:hAnsi="Garamond"/>
          <w:color w:val="000000" w:themeColor="text1"/>
          <w:sz w:val="22"/>
          <w:szCs w:val="22"/>
        </w:rPr>
        <w:tab/>
        <w:t xml:space="preserve">Walker SM, Pajno GB, Lima MT, Wilson DR, Durham SR. Grass pollen immunotherapy for seasonal rhinitis and asthma: a randomized, controlled trial. J Allergy Clin Immunol. Jan 2001;107(1):87–93. </w:t>
      </w:r>
    </w:p>
    <w:p w14:paraId="4489862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0. </w:t>
      </w:r>
      <w:r w:rsidRPr="00F236CA">
        <w:rPr>
          <w:rFonts w:ascii="Garamond" w:hAnsi="Garamond"/>
          <w:color w:val="000000" w:themeColor="text1"/>
          <w:sz w:val="22"/>
          <w:szCs w:val="22"/>
        </w:rPr>
        <w:tab/>
        <w:t xml:space="preserve">Weyer A, Donat N, L’Heritier C, Juilliard F, Pauli G, Soufflet B, et al. Grass pollen hyposensitization versus placebo therapy. I. Clinical effectiveness and methodological aspects of a pre-seasonal course of desensitization with a four-grass pollen extract. Allergy. Jul 1981;36(5):309–17. </w:t>
      </w:r>
    </w:p>
    <w:p w14:paraId="6AEB73E8"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1. </w:t>
      </w:r>
      <w:r w:rsidRPr="00F236CA">
        <w:rPr>
          <w:rFonts w:ascii="Garamond" w:hAnsi="Garamond"/>
          <w:color w:val="000000" w:themeColor="text1"/>
          <w:sz w:val="22"/>
          <w:szCs w:val="22"/>
        </w:rPr>
        <w:tab/>
        <w:t xml:space="preserve">Zenner HP, Baumgarten C, Rasp G, Fuchs T, Kunkel G, Hauswald B, et al. Short-term immunotherapy: a prospective, randomized, double-blind, placebo-controlled multicenter study of molecular standardized grass and rye allergens in patients with grass pollen-induced allergic rhinitis. J Allergy Clin Immunol. Jul 1997;100(1):23–9. </w:t>
      </w:r>
    </w:p>
    <w:p w14:paraId="65CA75E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2. </w:t>
      </w:r>
      <w:r w:rsidRPr="00F236CA">
        <w:rPr>
          <w:rFonts w:ascii="Garamond" w:hAnsi="Garamond"/>
          <w:color w:val="000000" w:themeColor="text1"/>
          <w:sz w:val="22"/>
          <w:szCs w:val="22"/>
        </w:rPr>
        <w:tab/>
        <w:t xml:space="preserve">Ahmadiafshar A, Maarefvand M, Taymourzade B, Mazloomzadeh S, Torabi Z. Efficacy of sublingual swallow immunotherapy in children with rye grass pollen allergic rhinitis: a double-blind placebo-controlled study. Iran J Allergy Asthma Immunol. Jun 2012;11(2):175–81. </w:t>
      </w:r>
    </w:p>
    <w:p w14:paraId="231A0B0B"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3. </w:t>
      </w:r>
      <w:r w:rsidRPr="00F236CA">
        <w:rPr>
          <w:rFonts w:ascii="Garamond" w:hAnsi="Garamond"/>
          <w:color w:val="000000" w:themeColor="text1"/>
          <w:sz w:val="22"/>
          <w:szCs w:val="22"/>
        </w:rPr>
        <w:tab/>
        <w:t xml:space="preserve">Alvarez-Cuesta E, Berges-Gimeno P, Gonzalez-Mancebo E, Fernandez-Caldas E, Cuesta-Herranz J, Casanovas M. Sublingual immunotherapy with a standardized cat dander extract: evaluation of efficacy in a double blind placebo controlled study.[Erratum appears in Allergy. 2007 Sep;62(9):1100 Note: Mancebo, E G [corrected to Gonzalez-Mancebo, E]]. Allergy. Jul 2007;62(7):810–7. </w:t>
      </w:r>
    </w:p>
    <w:p w14:paraId="39265C98"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4. </w:t>
      </w:r>
      <w:r w:rsidRPr="00F236CA">
        <w:rPr>
          <w:rFonts w:ascii="Garamond" w:hAnsi="Garamond"/>
          <w:color w:val="000000" w:themeColor="text1"/>
          <w:sz w:val="22"/>
          <w:szCs w:val="22"/>
        </w:rPr>
        <w:tab/>
        <w:t xml:space="preserve"> Amar SM, Harbeck RJ, Sills M, Silveira LJ, O’Brien H, Nelson HS. Response to sublingual immunotherapy with grass pollen extract: monotherapy versus combination in a multiallergen extract. J Allergy Clin Immunol. Jul 2009;124(1):150-156-5. </w:t>
      </w:r>
    </w:p>
    <w:p w14:paraId="0FBB0485"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5. Andre C, Perrin-Fayolle M, Grosclaude M, Couturier P, Basset D, Cornillon J, et al. A double-blind placebo-controlled evaluation of sublingual immunotherapy with a standardized ragweed extract in patients with seasonal rhinitis. Evidence for a dose-response relationship. Int Arch Allergy Immunol. Jun 2003;131(2):111–8. </w:t>
      </w:r>
    </w:p>
    <w:p w14:paraId="14A918D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6. </w:t>
      </w:r>
      <w:r w:rsidRPr="00F236CA">
        <w:rPr>
          <w:rFonts w:ascii="Garamond" w:hAnsi="Garamond"/>
          <w:color w:val="000000" w:themeColor="text1"/>
          <w:sz w:val="22"/>
          <w:szCs w:val="22"/>
        </w:rPr>
        <w:tab/>
        <w:t xml:space="preserve">Ariano R, Spadolini I, Panzani RC. Efficacy of sublingual specific immunotherapy in Cupressaceae allergy using an extract of Cupressus arizonica. A double blind study. Allergol Immunopathol (Madr). Nov 2001;29(6):238–44. </w:t>
      </w:r>
    </w:p>
    <w:p w14:paraId="362BB91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7. </w:t>
      </w:r>
      <w:r w:rsidRPr="00F236CA">
        <w:rPr>
          <w:rFonts w:ascii="Garamond" w:hAnsi="Garamond"/>
          <w:color w:val="000000" w:themeColor="text1"/>
          <w:sz w:val="22"/>
          <w:szCs w:val="22"/>
        </w:rPr>
        <w:tab/>
        <w:t xml:space="preserve">Aydogan M, Eifan AO, Keles S, Akkoc T, Nursoy MA, Bahceciler NN, et al. Sublingual immunotherapy in children with allergic rhinoconjunctivitis mono-sensitized to house-dust-mites: a double-blind-placebo-controlled randomised trial. Respir Med. Sep 2013;107(9):1322–9. </w:t>
      </w:r>
    </w:p>
    <w:p w14:paraId="46697DC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8. </w:t>
      </w:r>
      <w:r w:rsidRPr="00F236CA">
        <w:rPr>
          <w:rFonts w:ascii="Garamond" w:hAnsi="Garamond"/>
          <w:color w:val="000000" w:themeColor="text1"/>
          <w:sz w:val="22"/>
          <w:szCs w:val="22"/>
        </w:rPr>
        <w:tab/>
        <w:t xml:space="preserve">Bahçeciler NN, ik UI, Barlan IB, Ba?aran MM. Efficacy of sublingual immunotherapy in children with asthma and rhinitis: a double-blind, placebo-controlled study. Pediatr Pulmonol. 2001;32(1):49–55. </w:t>
      </w:r>
    </w:p>
    <w:p w14:paraId="580B18E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89. </w:t>
      </w:r>
      <w:r w:rsidRPr="00F236CA">
        <w:rPr>
          <w:rFonts w:ascii="Garamond" w:hAnsi="Garamond"/>
          <w:color w:val="000000" w:themeColor="text1"/>
          <w:sz w:val="22"/>
          <w:szCs w:val="22"/>
        </w:rPr>
        <w:tab/>
        <w:t xml:space="preserve">Bergmann KC, Demoly P, Worm M, Fokkens WJ, Carrillo T, Tabar AI, et al. Efficacy and safety of sublingual tablets of house dust mite allergen extracts in adults with allergic rhinitis. J Allergy Clin Immunol. Jun 2013;133(6):1608–14.e6. </w:t>
      </w:r>
    </w:p>
    <w:p w14:paraId="3CC6448F"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0. </w:t>
      </w:r>
      <w:r w:rsidRPr="00F236CA">
        <w:rPr>
          <w:rFonts w:ascii="Garamond" w:hAnsi="Garamond"/>
          <w:color w:val="000000" w:themeColor="text1"/>
          <w:sz w:val="22"/>
          <w:szCs w:val="22"/>
        </w:rPr>
        <w:tab/>
        <w:t xml:space="preserve">Blaiss M, Maloney J, Nolte H, Gawchik S, Yao R, Skoner SP. Efficacy and safety of timothy grass allergy immunotherapy tablets in North American children and adolescents. Pediatrics. Oct;128(SUPPL. 3):S136. </w:t>
      </w:r>
    </w:p>
    <w:p w14:paraId="1D40ED1B"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1. </w:t>
      </w:r>
      <w:r w:rsidRPr="00F236CA">
        <w:rPr>
          <w:rFonts w:ascii="Garamond" w:hAnsi="Garamond"/>
          <w:color w:val="000000" w:themeColor="text1"/>
          <w:sz w:val="22"/>
          <w:szCs w:val="22"/>
        </w:rPr>
        <w:tab/>
        <w:t xml:space="preserve">Bowen T, Greenbaum J, Charbonneau Y, Hebert J, Filderman R, Sussman G, et al. Canadian trial of sublingual swallow immunotherapy for ragweed rhinoconjunctivitis. Ann Allergy Asthma Immunol. Nov 2004;93(5):425–30. </w:t>
      </w:r>
    </w:p>
    <w:p w14:paraId="5ED4DF6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2. </w:t>
      </w:r>
      <w:r w:rsidRPr="00F236CA">
        <w:rPr>
          <w:rFonts w:ascii="Garamond" w:hAnsi="Garamond"/>
          <w:color w:val="000000" w:themeColor="text1"/>
          <w:sz w:val="22"/>
          <w:szCs w:val="22"/>
        </w:rPr>
        <w:tab/>
        <w:t xml:space="preserve">Bozek A, Ignasiak B, Filipowska B, Jarzab J. House dust mite sublingual immunotherapy: a double-blind, placebo-controlled study in elderly patients with allergic rhinitis. Clin Exp Allergy. Feb 2012;43(2):242–8. </w:t>
      </w:r>
    </w:p>
    <w:p w14:paraId="278B4DE8"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3. </w:t>
      </w:r>
      <w:r w:rsidRPr="00F236CA">
        <w:rPr>
          <w:rFonts w:ascii="Garamond" w:hAnsi="Garamond"/>
          <w:color w:val="000000" w:themeColor="text1"/>
          <w:sz w:val="22"/>
          <w:szCs w:val="22"/>
        </w:rPr>
        <w:tab/>
        <w:t xml:space="preserve">Bozek A, Kolodziejczyk K, Warkocka-Szoltysek B, Jarzab J. Grass pollen sublingual immunotherapy: a double-blind, placebo-controlled study in elderly patients with seasonal allergic rhinitis. Am J Rhinol Allergy. Sep 2014;28(5):423–7. </w:t>
      </w:r>
    </w:p>
    <w:p w14:paraId="26388EC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4. Bufe A, Ziegler-Kirbach E, Stoeckmann E, Heidemann P, Gehlhar K, Holland-Letz T, et al. Efficacy of sublingual swallow immunotherapy in children with severe grass pollen allergic symptoms: a double-blind placebo-controlled study. Allergy. May 2004;59(5):498–504. </w:t>
      </w:r>
    </w:p>
    <w:p w14:paraId="62CB404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5. </w:t>
      </w:r>
      <w:r w:rsidRPr="00F236CA">
        <w:rPr>
          <w:rFonts w:ascii="Garamond" w:hAnsi="Garamond"/>
          <w:color w:val="000000" w:themeColor="text1"/>
          <w:sz w:val="22"/>
          <w:szCs w:val="22"/>
        </w:rPr>
        <w:tab/>
        <w:t>Bufe A, Eberle P, Franke-Beckmann E, Funck J, Kimmig M, Klimek L, et al. Safety and efficacy in children of an SQ-standardized grass allergen tablet for sublingual immunotherapy.  J Allergy Clin Immunol. Jan 2009;123(1)</w:t>
      </w:r>
    </w:p>
    <w:p w14:paraId="2A6E2D5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6. </w:t>
      </w:r>
      <w:r w:rsidRPr="00F236CA">
        <w:rPr>
          <w:rFonts w:ascii="Garamond" w:hAnsi="Garamond"/>
          <w:color w:val="000000" w:themeColor="text1"/>
          <w:sz w:val="22"/>
          <w:szCs w:val="22"/>
        </w:rPr>
        <w:tab/>
        <w:t xml:space="preserve">Caffarelli C, Sensi LG, Marcucci F, Cavagni G. Preseasonal local allergoid immunotherapy to grass pollen in children: a double-blind, placebo-controlled, randomized trial. Allergy. Dec 2000;55(12):1142–7. </w:t>
      </w:r>
    </w:p>
    <w:p w14:paraId="5FCEA0B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7. </w:t>
      </w:r>
      <w:r w:rsidRPr="00F236CA">
        <w:rPr>
          <w:rFonts w:ascii="Garamond" w:hAnsi="Garamond"/>
          <w:color w:val="000000" w:themeColor="text1"/>
          <w:sz w:val="22"/>
          <w:szCs w:val="22"/>
        </w:rPr>
        <w:tab/>
        <w:t>Clavel R, Bousquet J, Andre C. Clinical efficacy of sublingual-swallow immunotherapy: a double-blind, placebo-controlled trial of a standardized five-grass-pollen extract in rhinitis. Allergy 1998:53:493-498</w:t>
      </w:r>
    </w:p>
    <w:p w14:paraId="14F7C60D"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8. </w:t>
      </w:r>
      <w:r w:rsidRPr="00F236CA">
        <w:rPr>
          <w:rFonts w:ascii="Garamond" w:hAnsi="Garamond"/>
          <w:color w:val="000000" w:themeColor="text1"/>
          <w:sz w:val="22"/>
          <w:szCs w:val="22"/>
        </w:rPr>
        <w:tab/>
        <w:t xml:space="preserve">Cortellini G, Spadolini I, Patella V, Fabbri E, Santucci A, Severino M, et al. Sublingual immunotherapy for Alternaria-induced allergic rhinitis: a randomized placebo-controlled trial. Ann Allergy Asthma Immunol. Nov 2010;105(5):382–6. </w:t>
      </w:r>
    </w:p>
    <w:p w14:paraId="00759E18"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99. </w:t>
      </w:r>
      <w:r w:rsidRPr="00F236CA">
        <w:rPr>
          <w:rFonts w:ascii="Garamond" w:hAnsi="Garamond"/>
          <w:color w:val="000000" w:themeColor="text1"/>
          <w:sz w:val="22"/>
          <w:szCs w:val="22"/>
        </w:rPr>
        <w:tab/>
        <w:t xml:space="preserve">Cox LS, Casale TB, Nayak AS, Bernstein DI, Creticos P[S, Ambroisine L, et al. Clinical efficacy of 300IR 5-grass pollen sublingual tablet in a US study: the importance of allergen-specific serum IgE. J Allergy Clin Immunol. Dec 2012;130(6):1327–34.e1. </w:t>
      </w:r>
    </w:p>
    <w:p w14:paraId="3B3EA92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00. Creticos PS, Maloney J, Bernstein DI, Casale T, Kaur A, Fisher R, et al. Randomized controlled trial of a ragweed allergy immunotherapy tablet in North American and European adults. J Allergy Clin Immunol. May 2013;131(5):1342–9.e6. </w:t>
      </w:r>
    </w:p>
    <w:p w14:paraId="6DEB297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01. Creticos PS, Esch RE, Couroux P, Gentile D, D’Angelo P, Whitlow B, et al. Randomized, double-blind, placebo-controlled trial of standardized ragweed sublingual-liquid immunotherapy for allergic rhinoconjunctivitis.[Erratum appears in J Allergy Clin Immunol. 2014 May;133(5):1502]. J Allergy Clin Immunol. Mar 2013;133(3):751–8. </w:t>
      </w:r>
    </w:p>
    <w:p w14:paraId="71A35ED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02. Dahl R, Kapp A, Colombo G, de Monchy JG, Rak S, Emminger W, et al. Efficacy and safety of sublingual immunotherapy with grass allergen tablets for seasonal allergic rhinoconjunctivitis. J Allergy Clin Immunol. Aug 2006;118(2):434–40. </w:t>
      </w:r>
    </w:p>
    <w:p w14:paraId="2379AA55"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03. Dahl R, Stender A, Rak S. Specific immunotherapy with SQ standardized grass allergen tablets in asthmatics with rhinoconjunctivitis. Allergy. Feb 2006;61(2):185–90. </w:t>
      </w:r>
    </w:p>
    <w:p w14:paraId="0D88451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04. de Blay F, Barnig C, Kanny G, Purohit A, Leynadier F, Tunon de Lara JM, et al. Sublingual-swallow immunotherapy with standardized 3-grass pollen extract: a double-blind, placebo-controlled study. Ann Allergy Asthma Immunol. Nov 2007;99(5):453–61. </w:t>
      </w:r>
    </w:p>
    <w:p w14:paraId="3FCF3E66"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105. Demoly P, Emminger W, Rehm D, Backer V, Tommerup L, Kleine-Tebbe J. Effective treatment of house dust mite-induced allergic rhinitis with 2 doses of the SQ HDM SLIT-tablet: Results from a randomized double-blind, placebo-controlled phase III trial. J Allergy Clin Immunol [Internet]. 2015 Aug; Available from: http://www.ncbi.nlm.nih.gov/pubmed/26292778</w:t>
      </w:r>
    </w:p>
    <w:p w14:paraId="0C99ADF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06. de Bot CMA, Moed H, Berger MY, Roder E, Hop WCJ, Groot H, et al. Sublingual immunotherapy not effective in house dust mite-allergic children in primary care. Pediatr Allergy Immunol. 2012;23(2):151–9. </w:t>
      </w:r>
    </w:p>
    <w:p w14:paraId="7EB4A21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07. Didier A, Malling HJ, M. Worm, F. Horak, S. Jäger, A. Montagut, et al. Optimal dose, efficacy, and safety of once-daily sublingual immunotherapy with a 5-grass pollen tablet for seasonal allergic rhinitis. J Allergy Clin Immunol. 2007;120(6):1338–45. </w:t>
      </w:r>
    </w:p>
    <w:p w14:paraId="72BA5A3D"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08. Didier A, Melac M, Montagut A, Lheritier-Barrand M, Tabar A, Worm M. Agreement of efficacy assessments for five-grass pollen sublingual tablet immunotherapy. Allergy. Jan 2009;64(1):166–71. </w:t>
      </w:r>
    </w:p>
    <w:p w14:paraId="7224BDEF"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09. Didier A, Malling HJ, Worm M, Horak F, Sussman G, Melac M, et al. Post-treatment efficacy of discontinuous treatment with 300IR 5-grass pollen sublingual tablet in adults with grass pollen-induced allergic rhinoconjunctivitis. Clin Exp Allergy. May 2013;43(5):568–77. </w:t>
      </w:r>
    </w:p>
    <w:p w14:paraId="069769B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10. Durham SR, Yang WH, Pedersen MR, Johansen N, Rak S. Sublingual immunotherapy with once-daily grass allergen tablets: a randomized controlled trial in seasonal allergic rhinoconjunctivitis. J Allergy Clin Immunol. Apr 2005;117(4):802–9. </w:t>
      </w:r>
    </w:p>
    <w:p w14:paraId="79BE8C7B"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11. Durham SR, Riis B. Grass allergen tablet immunotherapy relieves individual seasonal eye and nasal symptoms, including nasal blockage. Allergy. Aug 2007;62(8):954–7. </w:t>
      </w:r>
    </w:p>
    <w:p w14:paraId="1E203B1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12. Durham SR, Emminger W, Kapp A, Colombo G, de Monchy JG, Rak S, et al. Long-term clinical efficacy in grass pollen-induced rhinoconjunctivitis after treatment with SQ-standardized grass allergy immunotherapy tablet. J Allergy Clin Immunol. Jan 2009;125(1):131-8-7. </w:t>
      </w:r>
    </w:p>
    <w:p w14:paraId="5587336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13. Durham SR, G. T. investigators. Sustained effects of grass pollen AIT. Allergy. Jul 2011;66 Suppl 95:50–2. </w:t>
      </w:r>
    </w:p>
    <w:p w14:paraId="3ECCA92D"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14. Durham SR, Emminger W, Kapp A, de Monchy JG, Rak S, Scadding GK, et al. SQ-standardized sublingual grass immunotherapy: confirmation of disease modification 2 years after 3 years of treatment in a randomized trial. J Allergy Clin Immunol. Mar 2012;129(3):717–725.e5. </w:t>
      </w:r>
    </w:p>
    <w:p w14:paraId="4C82EF40"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15. Drachenberg KJ, Pfeiffer P, Urban E. Sublingual immunotherapy - Results from a multi-centre, randomised, double-blind, placebo-controlled study with a standardised birch and grass/rye pollen extract. [German]. Allergologie. 2001;24(11):525–34. </w:t>
      </w:r>
    </w:p>
    <w:p w14:paraId="5621442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116. Feliziani V, Lattuada G, Parmiani S, Dall’Aglio PP. Safety and efficacy of sublingual rush immunotherapy with grass allergen extracts. A double blind study. Allergy 1992: 47:281-290</w:t>
      </w:r>
    </w:p>
    <w:p w14:paraId="5540D7E6"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17. Frolund L, Durham SR, Calderon M, Emminger W, Andersen JS, Rask P, et al. Sustained effect of SQ-standardized grass allergy immunotherapy tablet on rhinoconjunctivitis quality of life. Allergy. Jun 2010: 1;65(6):753–7. </w:t>
      </w:r>
    </w:p>
    <w:p w14:paraId="33A767D3" w14:textId="147BACF2" w:rsidR="00D20980" w:rsidRPr="00F236CA" w:rsidRDefault="00DF47E4"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118. </w:t>
      </w:r>
      <w:r w:rsidR="00D20980" w:rsidRPr="00F236CA">
        <w:rPr>
          <w:rFonts w:ascii="Garamond" w:hAnsi="Garamond"/>
          <w:color w:val="000000" w:themeColor="text1"/>
          <w:sz w:val="22"/>
          <w:szCs w:val="22"/>
        </w:rPr>
        <w:t xml:space="preserve">Guez S, Vatrinet C, Fadel R, Andre C. House-dust-mite sublingual-swallow immunotherapy (SLIT) in perennial rhinitis: a double-blind, placebo-controlled study. Allergy 2000: 55: 369-375 </w:t>
      </w:r>
    </w:p>
    <w:p w14:paraId="3846D841" w14:textId="77777777" w:rsidR="00D20980" w:rsidRPr="00F236CA" w:rsidRDefault="00D20980" w:rsidP="00D20980">
      <w:pPr>
        <w:pStyle w:val="Bibliography"/>
        <w:rPr>
          <w:rFonts w:ascii="Garamond" w:hAnsi="Garamond"/>
          <w:color w:val="000000" w:themeColor="text1"/>
          <w:sz w:val="22"/>
          <w:szCs w:val="22"/>
        </w:rPr>
      </w:pPr>
    </w:p>
    <w:p w14:paraId="10E2FDD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19. Halken S, Agertoft L, Seidenberg J, Bauer CP, Payot F, Martin-Munoz MF, et al. Five-grass pollen 300IR SLIT tablets: efficacy and safety in children and adolescents. Pediatr Allergy Immunol. Sep 2010;21(6):970–6. </w:t>
      </w:r>
    </w:p>
    <w:p w14:paraId="6F312534"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20. Horak F, Stübner P, Berger UE, Marks B, Toth J, Jäger S. Immunotherapy with sublingual birch pollen extract. A short-term double-blind placebo study. J Investig Allergol Clin Immunol. 1998;8(3):165–71. </w:t>
      </w:r>
    </w:p>
    <w:p w14:paraId="4B6D1EA5"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21. Horak F, Zieglmayer P, Zieglmayer R, Lemell P, Devillier P, Montagut A, et al. Early onset of action of a 5-grass-pollen 300-IR sublingual immunotherapy tablet evaluated in an allergen challenge chamber. J Allergy Clin Immunol. Sep 2009;124(3):471–477.e1. </w:t>
      </w:r>
    </w:p>
    <w:p w14:paraId="343D895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122. Hirsch T, Sahn M, Leupold W. Double-blind placebo-controlled study of sublingual immunotherapy with house dust mite extract (D.pt.) in children. Paediatric Allergy and Immunol. 1997:8; 21-27</w:t>
      </w:r>
    </w:p>
    <w:p w14:paraId="37CBA46E" w14:textId="77777777" w:rsidR="00D20980" w:rsidRPr="00F236CA" w:rsidRDefault="00D20980" w:rsidP="00D20980">
      <w:pPr>
        <w:pStyle w:val="NormalWeb"/>
        <w:shd w:val="clear" w:color="auto" w:fill="FFFFFF"/>
        <w:rPr>
          <w:rFonts w:ascii="Garamond" w:hAnsi="Garamond"/>
          <w:color w:val="000000" w:themeColor="text1"/>
          <w:sz w:val="22"/>
          <w:szCs w:val="22"/>
        </w:rPr>
      </w:pPr>
      <w:r w:rsidRPr="00F236CA">
        <w:rPr>
          <w:rFonts w:ascii="Garamond" w:hAnsi="Garamond"/>
          <w:color w:val="000000" w:themeColor="text1"/>
          <w:sz w:val="22"/>
          <w:szCs w:val="22"/>
        </w:rPr>
        <w:t>123. Hordijk GJ, Antvelink JB, Luwema RA. Sublingual immunotherapy with a standardised grass pollen extract: a double-blind, placebo-controlled study. Allergol. Et immunopathol., 1998;26(5):234</w:t>
      </w:r>
      <w:r w:rsidRPr="00F236CA">
        <w:rPr>
          <w:rFonts w:ascii="Garamond" w:hAnsi="Garamond"/>
          <w:color w:val="000000" w:themeColor="text1"/>
          <w:sz w:val="22"/>
          <w:szCs w:val="22"/>
        </w:rPr>
        <w:softHyphen/>
        <w:t xml:space="preserve">240 </w:t>
      </w:r>
    </w:p>
    <w:p w14:paraId="1A6FDC2A" w14:textId="77777777" w:rsidR="00D20980" w:rsidRPr="00F236CA" w:rsidRDefault="00D20980" w:rsidP="00D20980">
      <w:pPr>
        <w:pStyle w:val="Bibliography"/>
        <w:rPr>
          <w:rFonts w:ascii="Garamond" w:hAnsi="Garamond"/>
          <w:color w:val="000000" w:themeColor="text1"/>
          <w:sz w:val="22"/>
          <w:szCs w:val="22"/>
        </w:rPr>
      </w:pPr>
    </w:p>
    <w:p w14:paraId="505E06AE" w14:textId="77777777" w:rsidR="00D20980" w:rsidRPr="00F236CA" w:rsidRDefault="00D20980"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124. Ibañez MD, Kaiser F, Knecht R, Armentia A, Schöpfer H, Tholstrup B, et al. Safety of specific sublingual immunotherapy with SQ standardized grass allergen tablets in children. Pediatr Allergy Immunol 2007: 18: 516–522</w:t>
      </w:r>
    </w:p>
    <w:p w14:paraId="42332FBB" w14:textId="77777777" w:rsidR="00D20980" w:rsidRPr="00F236CA" w:rsidRDefault="00D20980" w:rsidP="00D20980">
      <w:pPr>
        <w:pStyle w:val="Bibliography"/>
        <w:rPr>
          <w:rFonts w:ascii="Garamond" w:hAnsi="Garamond"/>
          <w:color w:val="000000" w:themeColor="text1"/>
          <w:sz w:val="22"/>
          <w:szCs w:val="22"/>
        </w:rPr>
      </w:pPr>
    </w:p>
    <w:p w14:paraId="40BAEFB3" w14:textId="77777777" w:rsidR="00D20980" w:rsidRPr="00F236CA" w:rsidRDefault="00D20980"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125. Ippoliti F, De Santis W, Volterrani A, Lenti L, Canitano N, Lucarelli S, et al. Immunomodulation during sublingual therapy in allergic children. Pediatr Allergy Immunol 2003: 14: 216–221 </w:t>
      </w:r>
    </w:p>
    <w:p w14:paraId="5E8A8CE7" w14:textId="77777777" w:rsidR="00D20980" w:rsidRPr="00F236CA" w:rsidRDefault="00D20980" w:rsidP="00D20980">
      <w:pPr>
        <w:pStyle w:val="Bibliography"/>
        <w:rPr>
          <w:rFonts w:ascii="Garamond" w:hAnsi="Garamond"/>
          <w:color w:val="000000" w:themeColor="text1"/>
          <w:sz w:val="22"/>
          <w:szCs w:val="22"/>
        </w:rPr>
      </w:pPr>
    </w:p>
    <w:p w14:paraId="044C62D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26. Kaluzinska-Parzyszek I, Majak P, Jerzynska J, Smejda K, Stelmach I. Sublingual immunotherapy is effective and safe in children. Alerg Astma Immunol. 2011;16(3):139–44. </w:t>
      </w:r>
    </w:p>
    <w:p w14:paraId="0177D128"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27. La Rosa M, Ranno C, Andre C, Carat F, Tosca MA, Canonica GW. Double-blind placebo-controlled evaluation of sublingual-swallow immunotherapy with standardized Parietaria judaica extract in children with allergic rhinoconjunctivitis. J Allergy Clin Immunol. Aug 1999;104(2 Pt 1):425–32. </w:t>
      </w:r>
    </w:p>
    <w:p w14:paraId="6C9FAE3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28. Marcucci F, Sensi L, Frati F, Bernardini R, Novembre E, Barbato A, et al. Effects on inflammation parameters of a double-blind, placebo controlled one-year course of SLIT in children monosensitized to mites. Allergy. Jul 2003;58(7):657–62. </w:t>
      </w:r>
    </w:p>
    <w:p w14:paraId="44EB6725"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29. Moreno-Ancillo A, Moreno C, Ojeda P, Domínguez C, Barasona MJ, García-Cubillana A, et al. Efficacy and quality of life with once-daily sublingual immunotherapy with grasses plus olive pollen extract without updosing. J Investig Allergol Clin Immunol. 2007;17(6):399–405. </w:t>
      </w:r>
    </w:p>
    <w:p w14:paraId="15E0E2D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0. Mosbech H, Canonica GW, Backer V, de Blay F, Klimek L, Broge L, et al. SQ house dust mite sublingually administered immunotherapy tablet (ALK) improves allergic rhinitis in patients with house dust mite allergic asthma and rhinitis symptoms. Ann Allergy Asthma Immunol. Feb 2014;114(2):134–40. </w:t>
      </w:r>
    </w:p>
    <w:p w14:paraId="6F6C0BC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1. Mosges R, Bruning H, Hessler HJ, Gotz G, Knaussmann HG. Sublingual immunotherapy in pollen-induced seasonal rhinitis and conjunctivitis: a randomized controlled trial. Acta Dermatovenerol Alp Panon Adriat. Dec 2007;16(4):143–8. </w:t>
      </w:r>
    </w:p>
    <w:p w14:paraId="1F0BD24B"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2. Okubo K, Gotoh M, Fujieda S, Okano M, Yoshida H, Morikawa H, et al. A randomized double-blind comparative study of sublingual immunotherapy for cedar pollinosis. Allergol Int. Sep 2008;57(3):265–75. </w:t>
      </w:r>
    </w:p>
    <w:p w14:paraId="238F3F5F"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3. Ott H, Sieber J, Brehler R, Folster-Holst R, Kapp A, Klimek L, et al. Efficacy of grass pollen sublingual immunotherapy for three consecutive seasons and after cessation of treatment: the ECRIT study.[Erratum for Allergy. 2009 Jan;64(1):179-86; PMID: 19076534]. Allergy. Sep 2009;64(9):1394–401. </w:t>
      </w:r>
    </w:p>
    <w:p w14:paraId="497ED4D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134. Nelson HS, Oppenheimer J, Vatsia GA, Buchmeier A. A double-blind, placebo-controlled evaluation of sublingual immunotherapy with standardized cat extract. J Allergy Clin Immunol.Aug 1993:92(2)</w:t>
      </w:r>
    </w:p>
    <w:p w14:paraId="21B8E25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5. Pajno GB, Vita D, Parmiani S, Caminiti L, La Grutta S, Barberio G. Impact of sublingual immunotherapy on seasonal asthma and skin reactivity in children allergic to Parietaria pollen treated with inhaled fluticasone propionate. Clin Exp Allergy. Dec 2003;33(12):1641–7. </w:t>
      </w:r>
    </w:p>
    <w:p w14:paraId="4CD055C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6. Palma-Carlos AG, Santos AS, Branco-Ferreira M, Pregal AL, Palma-Carlos ML, Bruno ME, et al. Clinical efficacy and safety of preseasonal sublingual immunotherapy with grass pollen carbamylated allergoid in rhinitic patients. A double-blind, placebo-controlled study. Allergol Immunopathol (Madr). Sep 2006;34(5):194–8. </w:t>
      </w:r>
    </w:p>
    <w:p w14:paraId="6F77D79C"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7. Panzner P, Petrás M, Sýkora T, Lesná I. Double-blind, placebo-controlled evaluation of grass pollen specific immunotherapy with oral drops administered sublingually or supralingually. Respir Med. 2008;102(9):1296–304. </w:t>
      </w:r>
    </w:p>
    <w:p w14:paraId="6397627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8. Passalacqua G, Albano M, Fregonese L, Riccio A, Pronzato C, Mela GS, et al. Randomised controlled trial of local allergoid immunotherapy on allergic inflammation in mite-induced rhinoconjunctivitis. Lancet. Feb 1998:28;351(9103):629–32. </w:t>
      </w:r>
    </w:p>
    <w:p w14:paraId="41A99DE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39. Passalacqua G, Albano M, Riccio A, Fregonese L, Puccinelli P, Parmiani S, et al. Clinical and immunologic effects of a rush sublingual immunotherapy to Parietaria species: A double-blind, placebo-controlled trial. J Allergy Clin Immunol. Nov 1999;104(5):964–8. </w:t>
      </w:r>
    </w:p>
    <w:p w14:paraId="231AF6D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40. Passalacqua G, Pasquali M, Ariano R, Lombardi C, Giardini A, Baiardini I, et al. Randomized double-blind controlled study with sublingual carbamylated allergoid immunotherapy in mild rhinitis due to mites. Allergy. 2006;61(7):849–54. </w:t>
      </w:r>
    </w:p>
    <w:p w14:paraId="5C7B723C" w14:textId="776377F9" w:rsidR="00D20980" w:rsidRPr="00F236CA" w:rsidRDefault="00DF47E4"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141. </w:t>
      </w:r>
      <w:r w:rsidR="00D20980" w:rsidRPr="00F236CA">
        <w:rPr>
          <w:rFonts w:ascii="Garamond" w:hAnsi="Garamond"/>
          <w:color w:val="000000" w:themeColor="text1"/>
          <w:sz w:val="22"/>
          <w:szCs w:val="22"/>
        </w:rPr>
        <w:t>Pfaar O, Klimek L. Efficacy and safety of specific immunotherapy with a high-dose sublingual grass pollen preparation: a double-blind, placebo-controlled trial.</w:t>
      </w:r>
      <w:r w:rsidR="00D20980" w:rsidRPr="00F236CA">
        <w:rPr>
          <w:rFonts w:ascii="Garamond" w:hAnsi="Garamond"/>
          <w:i/>
          <w:iCs/>
          <w:color w:val="000000" w:themeColor="text1"/>
          <w:sz w:val="22"/>
          <w:szCs w:val="22"/>
        </w:rPr>
        <w:t xml:space="preserve"> Ann Allergy Asthma Immunol. </w:t>
      </w:r>
      <w:r w:rsidR="00D20980" w:rsidRPr="00F236CA">
        <w:rPr>
          <w:rFonts w:ascii="Garamond" w:hAnsi="Garamond"/>
          <w:color w:val="000000" w:themeColor="text1"/>
          <w:sz w:val="22"/>
          <w:szCs w:val="22"/>
        </w:rPr>
        <w:t xml:space="preserve">2008;100:256–263. </w:t>
      </w:r>
    </w:p>
    <w:p w14:paraId="06DA5E7D"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 </w:t>
      </w:r>
    </w:p>
    <w:p w14:paraId="02678A1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42. Pradalier A, Basset D, Claudel A, Couturier P, Wessel F, Galvain S, et al. Sublingual-swallow immunotherapy (SLIT) with a standardized five-grass-pollen extract (drops and sublingual tablets) versus placebo in seasonal rhinitis. Allergy. Aug 1999;54(8):819–28. </w:t>
      </w:r>
    </w:p>
    <w:p w14:paraId="5929ACC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43. Purello-D’Ambrosio F, Gangemi S, Isola S, La Motta N, Puccinelli P, Parmiani S, et al. Sublingual immunotherapy: a double-blind, placebo-controlled trial with Parietaria judaica extract standardized in mass units in patients with rhinoconjunctivitis, asthma, or both. Allergy. Sep 1999;54(9):968–73. </w:t>
      </w:r>
    </w:p>
    <w:p w14:paraId="2ED579D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44. Queiros MG, Silva DA, Siman IL, Ynoue LH, Araujo NS, Pereira FL, et al. Modulation of mucosal/systemic antibody response after sublingual immunotherapy in mite-allergic children. Pediatr Allergy Immunol. Dec 2013;24(8):752–61. </w:t>
      </w:r>
    </w:p>
    <w:p w14:paraId="4EB075D6"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45. Rak S, Yang WH, Pedersen MR, Durham SR. Once-daily sublingual allergen-specific immunotherapy improves quality of life in patients with grass pollen-induced allergic rhinoconjunctivitis: a double-blind, randomised study. Qual Life Res. Mar 2006;16(2):191–201. </w:t>
      </w:r>
    </w:p>
    <w:p w14:paraId="62A5842F" w14:textId="6624680A" w:rsidR="00D20980" w:rsidRPr="00F236CA" w:rsidRDefault="00DF47E4" w:rsidP="00D20980">
      <w:pPr>
        <w:pStyle w:val="NormalWeb"/>
        <w:rPr>
          <w:rFonts w:ascii="Garamond" w:hAnsi="Garamond"/>
          <w:color w:val="000000" w:themeColor="text1"/>
          <w:sz w:val="22"/>
          <w:szCs w:val="22"/>
        </w:rPr>
      </w:pPr>
      <w:r w:rsidRPr="00F236CA">
        <w:rPr>
          <w:rFonts w:ascii="Garamond" w:hAnsi="Garamond"/>
          <w:color w:val="000000" w:themeColor="text1"/>
          <w:sz w:val="22"/>
          <w:szCs w:val="22"/>
        </w:rPr>
        <w:t xml:space="preserve">146. </w:t>
      </w:r>
      <w:r w:rsidR="00D20980" w:rsidRPr="00F236CA">
        <w:rPr>
          <w:rFonts w:ascii="Garamond" w:hAnsi="Garamond"/>
          <w:color w:val="000000" w:themeColor="text1"/>
          <w:sz w:val="22"/>
          <w:szCs w:val="22"/>
        </w:rPr>
        <w:t xml:space="preserve">Rolinck-Werninghaus C, Wolf H, Liebke C, Baars JC, Lange J, Kopp MV. A prospective, randomized, double-blind, placebo-controlled multi-centre study on the efficacy and safety of sublingual immunotherapy (SLIT) in children with seasonal allergic rhino-conjuctivitis to grass pollen. Allergy 2004: 59: 1285–1293 </w:t>
      </w:r>
    </w:p>
    <w:p w14:paraId="02CCD91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 </w:t>
      </w:r>
    </w:p>
    <w:p w14:paraId="07B01A6D"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47. Sabbah A, Hassoun S, Le Sellin J, Andre C, Sicard H. A double-blind, placebo-controlled trial by the sublingual route of immunotherapy with a standardized grass pollen extract. Allergy. May 1994;49(5):309–13. </w:t>
      </w:r>
    </w:p>
    <w:p w14:paraId="09F2726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48. Stelmach I, Kaluzinska-Parzyszek I, Jerzynska J, Stelmach P, Stelmach W, Majak P. Comparative effect of pre-coseasonal and continuous grass sublingual immunotherapy in children. Allergy. Mar 2012;67(3):312–20. </w:t>
      </w:r>
    </w:p>
    <w:p w14:paraId="351AFF9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49. Roder E, Berger MY, Groot H, Wijk RG. Immunotherapy in children and adolescents with allergic rhinoconjunctivitis: a systematic review (Structured abstract). Pediatr Allergy Immunol. 2008;19(3):197–207. </w:t>
      </w:r>
    </w:p>
    <w:p w14:paraId="67CB56C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0. Tari MG, Mancino M, Monti G. Efficacy of sublingual immunotherapy in patients with rhinitis and asthma due to house dust mite. A double-blind study. Allergol Immunopathol (Madr). Sep 1990;18(5):277–84. </w:t>
      </w:r>
    </w:p>
    <w:p w14:paraId="7ECD52A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1. Valovirta E, Jacobsen L, Ljørring C, Koivikko A, Savolainen J. Clinical efficacy and safety of sublingual immunotherapy with tree pollen extract in children. Allergy. 2006;61(10):1177–83. </w:t>
      </w:r>
    </w:p>
    <w:p w14:paraId="25E8D79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2. Van Niekerk CH, De Wet JI. Efficacy of grass-maize pollen oral immunotherapy in patients with seasonal hay-fever: a double-blind study. Clin Allergy. Nov 1987;17(6):507–13. </w:t>
      </w:r>
    </w:p>
    <w:p w14:paraId="70A4811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3. Vourdas D, Syrigou E, Potamianou P, Carat F, Batard T, Andre C, et al. Double-blind, placebo-controlled evaluation of sublingual immunotherapy with standardized olive pollen extract in pediatric patients with allergic rhinoconjunctivitis and mild asthma due to olive pollen sensitization. Allergy. Jul 1998;53(7):662–72. </w:t>
      </w:r>
    </w:p>
    <w:p w14:paraId="71FA48F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4. Wang DH, Chen L, Cheng L, Li KN, Yuan H, Lu JH, et al. Fast onset of action of sublingual immunotherapy in house dust mite-induced allergic rhinitis: a multicenter, randomized, double-blind, placebo-controlled trial. Laryngoscope. Jun 2013;123(6):1334–40. </w:t>
      </w:r>
    </w:p>
    <w:p w14:paraId="29CF241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5. Wahn U, Klimek L, Ploszczuk A, Adelt T, Sandner B, Trebas-Pietras E, et al. High-dose sublingual immunotherapy with single-dose aqueous grass pollen extract in children is effective and safe: a double-blind, placebo-controlled study. J Allergy Clin Immunol. Oct 2012;130(4):886–93.e5. </w:t>
      </w:r>
    </w:p>
    <w:p w14:paraId="0AA8953F"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6. Wahn U, Tabar A, Kuna P, Halken S, Montagut A, de Beaumont O, et al. Efficacy and safety of 5-grass-pollen sublingual immunotherapy tablets in pediatric allergic rhinoconjunctivitis. J Allergy Clin Immunol. Jan 2009;123(1):160–166.e3. </w:t>
      </w:r>
    </w:p>
    <w:p w14:paraId="00725447" w14:textId="3C870984" w:rsidR="00D20980" w:rsidRPr="00F236CA" w:rsidRDefault="00DF47E4"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7. </w:t>
      </w:r>
      <w:r w:rsidR="00D20980" w:rsidRPr="00F236CA">
        <w:rPr>
          <w:rFonts w:ascii="Garamond" w:hAnsi="Garamond"/>
          <w:color w:val="000000" w:themeColor="text1"/>
          <w:sz w:val="22"/>
          <w:szCs w:val="22"/>
        </w:rPr>
        <w:t xml:space="preserve">Hylander T, Larsson O, Petersson-Westin U, Eriksson M, Kumlien Georén S, Winqvist O. Intralymphatic immunotherapy of pollen-induced rhinoconjunctivitis: a double-blind placebo-controlled trial. Respir Res. 2016;DOI: 10.1186/s12931-016-0324-9. </w:t>
      </w:r>
    </w:p>
    <w:p w14:paraId="3D17D8B9" w14:textId="3D0CA61E" w:rsidR="00D20980" w:rsidRPr="00F236CA" w:rsidRDefault="00DF47E4"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8. </w:t>
      </w:r>
      <w:r w:rsidR="00D20980" w:rsidRPr="00F236CA">
        <w:rPr>
          <w:rFonts w:ascii="Garamond" w:hAnsi="Garamond"/>
          <w:color w:val="000000" w:themeColor="text1"/>
          <w:sz w:val="22"/>
          <w:szCs w:val="22"/>
        </w:rPr>
        <w:t xml:space="preserve">Senti G, Crameri R, Kuster D, Johansen P, Martinez-Gomez J, Graf N. Intralymphatic immunotherapy for cat allergy induces tolerance after only 3 injections. J Allergy Clin Immunol. 2012;129(5):1290–6. </w:t>
      </w:r>
    </w:p>
    <w:p w14:paraId="56E1FC2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59. Didier A, Malling HJ, Worm M, Horak F, Sussman GL. Prolonged efficacy of the 300IR 5-grass pollen tablet up to 2Â years after treatment cessation, as measured by a recommended daily combined score. Clin Transl Allergy. 2015 May;5:12. </w:t>
      </w:r>
    </w:p>
    <w:p w14:paraId="3692A23B"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0. </w:t>
      </w:r>
      <w:r w:rsidR="00077233" w:rsidRPr="00F236CA">
        <w:rPr>
          <w:rFonts w:ascii="Garamond" w:hAnsi="Garamond"/>
          <w:color w:val="000000" w:themeColor="text1"/>
          <w:sz w:val="22"/>
          <w:szCs w:val="22"/>
        </w:rPr>
        <w:t>Meadows A, Kaambwa B, Novielli N, Huissoon A, Fry-Smith A, Meads C, et al. A systematic review and economic evaluation of subcutaneous and sublingual allergen immunotherapy in adults and children with seasonal allergic rhinitis. Health Technol Assess. Jul 2013;17(27):vi, xi–xiv, 1-322.</w:t>
      </w:r>
    </w:p>
    <w:p w14:paraId="32669145"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1. </w:t>
      </w:r>
      <w:r w:rsidR="00077233" w:rsidRPr="00F236CA">
        <w:rPr>
          <w:rFonts w:ascii="Garamond" w:hAnsi="Garamond"/>
          <w:color w:val="000000" w:themeColor="text1"/>
          <w:sz w:val="22"/>
          <w:szCs w:val="22"/>
        </w:rPr>
        <w:t>Canonica GW, Poulsen PB, Vestenbaek U. Cost-effectiveness of GRAZAX for prevention of grass pollen induced rhinoconjunctivitis in Southern Europe. Respir Med. Sep 2007;101(9):1885–94.</w:t>
      </w:r>
    </w:p>
    <w:p w14:paraId="23DFC3C2"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2. </w:t>
      </w:r>
      <w:r w:rsidR="00077233" w:rsidRPr="00F236CA">
        <w:rPr>
          <w:rFonts w:ascii="Garamond" w:hAnsi="Garamond"/>
          <w:color w:val="000000" w:themeColor="text1"/>
          <w:sz w:val="22"/>
          <w:szCs w:val="22"/>
        </w:rPr>
        <w:t>Keiding H, Jorgensen KP. A cost-effectiveness analysis of immunotherapy with SQ allergen extract for patients with seasonal allergic rhinoconjunctivitis in selected European countries. Curr Med Res Opin. May 2007;23(5):1113–20.</w:t>
      </w:r>
    </w:p>
    <w:p w14:paraId="5A65AC16" w14:textId="209E2DE1" w:rsidR="00D20980" w:rsidRPr="00F236CA" w:rsidRDefault="00DF47E4"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3. </w:t>
      </w:r>
      <w:r w:rsidR="00077233" w:rsidRPr="00F236CA">
        <w:rPr>
          <w:rFonts w:ascii="Garamond" w:hAnsi="Garamond"/>
          <w:color w:val="000000" w:themeColor="text1"/>
          <w:sz w:val="22"/>
          <w:szCs w:val="22"/>
        </w:rPr>
        <w:t>Bachert C, Vestenbaek U, Christensen J, Griffiths UK, Poulsen PB. Cost-effectiveness of grass allergen tablet (GRAZAX) for the prevention of seasonal grass pollen induced rhinoconjunctivitis - a Northern European perspective. Clin Exp Allergy. May 2007;37(5):772–9.</w:t>
      </w:r>
      <w:r w:rsidR="00D20980" w:rsidRPr="00F236CA">
        <w:rPr>
          <w:rFonts w:ascii="Garamond" w:hAnsi="Garamond"/>
          <w:color w:val="000000" w:themeColor="text1"/>
          <w:sz w:val="22"/>
          <w:szCs w:val="22"/>
        </w:rPr>
        <w:t xml:space="preserve"> </w:t>
      </w:r>
    </w:p>
    <w:p w14:paraId="0987B431"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4. </w:t>
      </w:r>
      <w:r w:rsidR="00077233" w:rsidRPr="00F236CA">
        <w:rPr>
          <w:rFonts w:ascii="Garamond" w:hAnsi="Garamond"/>
          <w:color w:val="000000" w:themeColor="text1"/>
          <w:sz w:val="22"/>
          <w:szCs w:val="22"/>
        </w:rPr>
        <w:t>Poulsen PB, Pedersen KM, Christensen J, Vestenbaek U. [Economic evaluation of a tablet-based vaccination against hay fever in Denmark]. Ugeskr Laeger. Jan 2008: 14;170(3):138–42.</w:t>
      </w:r>
    </w:p>
    <w:p w14:paraId="36187A5E"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5. </w:t>
      </w:r>
      <w:r w:rsidR="00077233" w:rsidRPr="00F236CA">
        <w:rPr>
          <w:rFonts w:ascii="Garamond" w:hAnsi="Garamond"/>
          <w:color w:val="000000" w:themeColor="text1"/>
          <w:sz w:val="22"/>
          <w:szCs w:val="22"/>
        </w:rPr>
        <w:t>Dranitsaris G, Ellis AK. Sublingual or subcutaneous immunotherapy for seasonal allergic rhinitis: an indirect analysis of efficacy, safety and cost. J Eval Clin Pract. Jun 2014;20(3):225–38.</w:t>
      </w:r>
    </w:p>
    <w:p w14:paraId="641B355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6. </w:t>
      </w:r>
      <w:r w:rsidR="00077233" w:rsidRPr="00F236CA">
        <w:rPr>
          <w:rFonts w:ascii="Garamond" w:hAnsi="Garamond"/>
          <w:color w:val="000000" w:themeColor="text1"/>
          <w:sz w:val="22"/>
          <w:szCs w:val="22"/>
        </w:rPr>
        <w:t>Ronaldson S, Taylor M, Bech PG, Shenton R, Bufe A. Economic evaluation of SQ-standardized grass allergy immunotherapy tablet (Grazax) in children. Clin Outcomes Res. Apr 2014;6(1):187–96.</w:t>
      </w:r>
    </w:p>
    <w:p w14:paraId="02D98E71" w14:textId="77777777" w:rsidR="00077233" w:rsidRPr="00F236CA" w:rsidRDefault="00D20980" w:rsidP="00077233">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7. </w:t>
      </w:r>
      <w:r w:rsidR="00077233" w:rsidRPr="00F236CA">
        <w:rPr>
          <w:rFonts w:ascii="Garamond" w:hAnsi="Garamond"/>
          <w:color w:val="000000" w:themeColor="text1"/>
          <w:sz w:val="22"/>
          <w:szCs w:val="22"/>
        </w:rPr>
        <w:t xml:space="preserve">Westerhout KY, Verheggen BG, Schreder CH, Augustin M. Cost effectiveness analysis of immunotherapy in patients with grass pollen allergic rhinoconjunctivitis in Germany. J Med Econ. 2012;15(5):906–917 12p. </w:t>
      </w:r>
    </w:p>
    <w:p w14:paraId="6F3A3DFE" w14:textId="77777777" w:rsidR="00D20980" w:rsidRPr="00F236CA" w:rsidRDefault="00D20980" w:rsidP="00D20980">
      <w:pPr>
        <w:pStyle w:val="Bibliography"/>
        <w:rPr>
          <w:rFonts w:ascii="Garamond" w:hAnsi="Garamond"/>
          <w:color w:val="000000" w:themeColor="text1"/>
          <w:sz w:val="22"/>
          <w:szCs w:val="22"/>
        </w:rPr>
      </w:pPr>
    </w:p>
    <w:p w14:paraId="28693B4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8. </w:t>
      </w:r>
      <w:r w:rsidR="00077233" w:rsidRPr="00F236CA">
        <w:rPr>
          <w:rFonts w:ascii="Garamond" w:hAnsi="Garamond"/>
          <w:color w:val="000000" w:themeColor="text1"/>
          <w:sz w:val="22"/>
          <w:szCs w:val="22"/>
        </w:rPr>
        <w:t>Verheggen B, Westerhout K, Schreder C, Augustin M. Health economic comparison of SLIT allergen and SCIT allergoid immunotherapy in patients with seasonal grass-allergic rhinoconjunctivitis in Germany. Clin Transl Allergy. 2015;5(1).</w:t>
      </w:r>
    </w:p>
    <w:p w14:paraId="6813E2E4" w14:textId="77777777" w:rsidR="00077233" w:rsidRPr="00F236CA" w:rsidRDefault="00D20980" w:rsidP="00077233">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69. </w:t>
      </w:r>
      <w:r w:rsidR="00077233" w:rsidRPr="00F236CA">
        <w:rPr>
          <w:rFonts w:ascii="Garamond" w:hAnsi="Garamond"/>
          <w:color w:val="000000" w:themeColor="text1"/>
          <w:sz w:val="22"/>
          <w:szCs w:val="22"/>
        </w:rPr>
        <w:t>Reinhold T, Brüggenjürgen B. Cost-effectiveness of grass pollen SCIT compared with SLIT and symptomatic treatment. Allergo J Int. 2016</w:t>
      </w:r>
    </w:p>
    <w:p w14:paraId="5DF42556" w14:textId="77777777" w:rsidR="00D20980" w:rsidRPr="00F236CA" w:rsidRDefault="00D20980" w:rsidP="00D20980">
      <w:pPr>
        <w:pStyle w:val="Bibliography"/>
        <w:rPr>
          <w:rFonts w:ascii="Garamond" w:hAnsi="Garamond"/>
          <w:color w:val="000000" w:themeColor="text1"/>
          <w:sz w:val="22"/>
          <w:szCs w:val="22"/>
        </w:rPr>
      </w:pPr>
    </w:p>
    <w:p w14:paraId="7A492C48"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0. </w:t>
      </w:r>
      <w:r w:rsidR="00077233" w:rsidRPr="00F236CA">
        <w:rPr>
          <w:rFonts w:ascii="Garamond" w:hAnsi="Garamond"/>
          <w:color w:val="000000" w:themeColor="text1"/>
          <w:sz w:val="22"/>
          <w:szCs w:val="22"/>
        </w:rPr>
        <w:t>Ruggeri M, Oradei M, Frati F, Puccinelli P, Romao C, Dell’Albani I, et al. Economic evaluation of 5-grass pollen tablets versus placebo in the treatment of allergic rhinitis in adults. Clin Drug Investig. 2013;33(5):343–9.</w:t>
      </w:r>
    </w:p>
    <w:p w14:paraId="6434B067"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1. </w:t>
      </w:r>
      <w:r w:rsidR="00077233" w:rsidRPr="00F236CA">
        <w:rPr>
          <w:rFonts w:ascii="Garamond" w:hAnsi="Garamond"/>
          <w:color w:val="000000" w:themeColor="text1"/>
          <w:sz w:val="22"/>
          <w:szCs w:val="22"/>
        </w:rPr>
        <w:t>Berto P, Passalacqua G, Crimi N, Frati F, Ortolani C, Senna G, et al. Economic evaluation of sublingual immunotherapy vs symptomatic treatment in adults with pollen-induced respiratory allergy: the Sublingual Immunotherapy Pollen Allergy Italy (SPAI) study. Ann Allergy Asthma Immunol. Nov 2006;97(5):615–21.</w:t>
      </w:r>
    </w:p>
    <w:p w14:paraId="54604F23"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2. </w:t>
      </w:r>
      <w:r w:rsidR="00077233" w:rsidRPr="00F236CA">
        <w:rPr>
          <w:rFonts w:ascii="Garamond" w:hAnsi="Garamond"/>
          <w:color w:val="000000" w:themeColor="text1"/>
          <w:sz w:val="22"/>
          <w:szCs w:val="22"/>
        </w:rPr>
        <w:t>Bruggenjurgen B, Reinhold T, Brehler R, Laake E, Wiese G, Machate U, et al. Cost-effectiveness of specific subcutaneous immunotherapy in patients with allergic rhinitis and allergic asthma. Ann Allergy Asthma Immunol. Sep 2008;101(3):316–24.</w:t>
      </w:r>
    </w:p>
    <w:p w14:paraId="0DC8C4E3" w14:textId="011C487B" w:rsidR="00D20980" w:rsidRPr="00F236CA" w:rsidRDefault="00DF47E4" w:rsidP="00077233">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3. </w:t>
      </w:r>
      <w:r w:rsidR="00077233" w:rsidRPr="00F236CA">
        <w:rPr>
          <w:rFonts w:ascii="Garamond" w:hAnsi="Garamond"/>
          <w:color w:val="000000" w:themeColor="text1"/>
          <w:sz w:val="22"/>
          <w:szCs w:val="22"/>
        </w:rPr>
        <w:t xml:space="preserve">Schadlich PK, Brecht JG. Economic evaluation of specific immunotherapy versus symptomatic treatment of allergic rhinitis in Germany. Pharmacoeconomics. Jan 2000;17(1):37–52. </w:t>
      </w:r>
    </w:p>
    <w:p w14:paraId="6A3603C4" w14:textId="0E1569B3" w:rsidR="00077233" w:rsidRPr="00F236CA" w:rsidRDefault="00DF47E4" w:rsidP="00077233">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4. </w:t>
      </w:r>
      <w:r w:rsidR="00077233" w:rsidRPr="00F236CA">
        <w:rPr>
          <w:rFonts w:ascii="Garamond" w:hAnsi="Garamond"/>
          <w:color w:val="000000" w:themeColor="text1"/>
          <w:sz w:val="22"/>
          <w:szCs w:val="22"/>
        </w:rPr>
        <w:t xml:space="preserve">Omnes LF, Bousquet J, Scheinmann P, Neukirch F, Jasso-Mosqueda G, Chicoye SA, et al. Pharmacoeconomic assessment of specific immunotherapy versus current symptomatic treatment for allergic rhinitis and asthma in France. Eur Ann Allergy Clin Immunol. May 2007;39(5):148–56. </w:t>
      </w:r>
    </w:p>
    <w:p w14:paraId="353B6519" w14:textId="77777777" w:rsidR="00077233" w:rsidRPr="00F236CA" w:rsidRDefault="00077233" w:rsidP="00D20980">
      <w:pPr>
        <w:pStyle w:val="Bibliography"/>
        <w:rPr>
          <w:rFonts w:ascii="Garamond" w:hAnsi="Garamond"/>
          <w:color w:val="000000" w:themeColor="text1"/>
          <w:sz w:val="22"/>
          <w:szCs w:val="22"/>
        </w:rPr>
      </w:pPr>
    </w:p>
    <w:p w14:paraId="42A24354" w14:textId="0A53F9DF" w:rsidR="00077233" w:rsidRPr="00F236CA" w:rsidRDefault="00DF47E4" w:rsidP="00077233">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5. </w:t>
      </w:r>
      <w:r w:rsidR="00077233" w:rsidRPr="00F236CA">
        <w:rPr>
          <w:rFonts w:ascii="Garamond" w:hAnsi="Garamond"/>
          <w:color w:val="000000" w:themeColor="text1"/>
          <w:sz w:val="22"/>
          <w:szCs w:val="22"/>
        </w:rPr>
        <w:t xml:space="preserve">Peterson K, Gyrd-Hansen D, Dahl R. Health-economic analyses of subcutaneous specific immunotherapy for grass pollen and mite allergy. Allergol Immunopathol (Madr). 2005;33(6):296–302. </w:t>
      </w:r>
    </w:p>
    <w:p w14:paraId="65FDBFC9"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 </w:t>
      </w:r>
    </w:p>
    <w:p w14:paraId="52B36CCB" w14:textId="77777777" w:rsidR="00D20980" w:rsidRPr="00F236CA" w:rsidRDefault="00D20980" w:rsidP="00077233">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6. </w:t>
      </w:r>
      <w:r w:rsidR="00077233" w:rsidRPr="00F236CA">
        <w:rPr>
          <w:rFonts w:ascii="Garamond" w:hAnsi="Garamond"/>
          <w:color w:val="000000" w:themeColor="text1"/>
          <w:sz w:val="22"/>
          <w:szCs w:val="22"/>
        </w:rPr>
        <w:t xml:space="preserve">Pokladnikova J, Krcmova I, Vlcek J. Economic evaluation of sublingual vs subcutaneous allergen immunotherapy. Ann Allergy Asthma Immunol. 2008;100(5):482–9. </w:t>
      </w:r>
    </w:p>
    <w:p w14:paraId="48617B5E" w14:textId="77777777" w:rsidR="00077233" w:rsidRPr="00F236CA" w:rsidRDefault="00D20980" w:rsidP="00077233">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7. </w:t>
      </w:r>
      <w:r w:rsidR="00077233" w:rsidRPr="00F236CA">
        <w:rPr>
          <w:rFonts w:ascii="Garamond" w:hAnsi="Garamond"/>
          <w:color w:val="000000" w:themeColor="text1"/>
          <w:sz w:val="22"/>
          <w:szCs w:val="22"/>
        </w:rPr>
        <w:t xml:space="preserve">Nasser S, U. Vestenbaek, A. Beriot-Mathiot, P. B. Poulsen. Cost-effectiveness of specific immunotherapy with Grazax in allergic rhinitis co-existing with asthma. Allergy. Dec 2008;63(12):1624–9. </w:t>
      </w:r>
    </w:p>
    <w:p w14:paraId="5EC693E6" w14:textId="77777777" w:rsidR="00D20980" w:rsidRPr="00F236CA" w:rsidRDefault="00D20980" w:rsidP="00D20980">
      <w:pPr>
        <w:pStyle w:val="Bibliography"/>
        <w:rPr>
          <w:rFonts w:ascii="Garamond" w:hAnsi="Garamond"/>
          <w:color w:val="000000" w:themeColor="text1"/>
          <w:sz w:val="22"/>
          <w:szCs w:val="22"/>
        </w:rPr>
      </w:pPr>
    </w:p>
    <w:p w14:paraId="0324B4BA" w14:textId="77777777"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8. </w:t>
      </w:r>
      <w:r w:rsidR="00077233" w:rsidRPr="00F236CA">
        <w:rPr>
          <w:rFonts w:ascii="Garamond" w:hAnsi="Garamond"/>
          <w:color w:val="000000" w:themeColor="text1"/>
          <w:sz w:val="22"/>
          <w:szCs w:val="22"/>
        </w:rPr>
        <w:t>Ariano R, Berto P, Incorvaia C, Di Cara G, Boccardo R, La Grutta S. Economic evaluation of sublingual immunotherapy vs symptomatic treatment in allergic asthma. Ann Allergy Asthma Immunol. 2009;103(3):254–9.</w:t>
      </w:r>
    </w:p>
    <w:p w14:paraId="3235F2B4" w14:textId="4E6762F0"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79. </w:t>
      </w:r>
      <w:r w:rsidR="0013483E" w:rsidRPr="00F236CA">
        <w:rPr>
          <w:rFonts w:ascii="Garamond" w:hAnsi="Garamond"/>
          <w:color w:val="000000" w:themeColor="text1"/>
          <w:sz w:val="22"/>
          <w:szCs w:val="22"/>
        </w:rPr>
        <w:t>Almagro E, Asensio, O, Bartolome J, Bosque M, De La Hoz B, Dolz  i. [Multicenter drug surveillance of sublingual immunotherapy in allergic patients]. Allergol Immunopathol (Madr). 1994;23(4):153–9.</w:t>
      </w:r>
    </w:p>
    <w:p w14:paraId="5AACA088" w14:textId="70DF08ED"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0. </w:t>
      </w:r>
      <w:r w:rsidR="0013483E" w:rsidRPr="00F236CA">
        <w:rPr>
          <w:rFonts w:ascii="Garamond" w:hAnsi="Garamond"/>
          <w:color w:val="000000" w:themeColor="text1"/>
          <w:sz w:val="22"/>
          <w:szCs w:val="22"/>
        </w:rPr>
        <w:t>Brehler R, Klimek L, Pfaar O, Hauswald B, Worm M, Bieber T. Safety of a rush immunotherapy build-up schedule with depigmented polymerized allergen extracts. Allergy Asthma Proc Vol 31 Ocean Publ Inc. 2010;31.</w:t>
      </w:r>
    </w:p>
    <w:p w14:paraId="2B977AA4" w14:textId="31961A00"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1. </w:t>
      </w:r>
      <w:r w:rsidR="0013483E" w:rsidRPr="00F236CA">
        <w:rPr>
          <w:rFonts w:ascii="Garamond" w:hAnsi="Garamond"/>
          <w:color w:val="000000" w:themeColor="text1"/>
          <w:sz w:val="22"/>
          <w:szCs w:val="22"/>
        </w:rPr>
        <w:t>Cardona R, Lopez E, Beltrán J, Sánchez J. Safety of immunotherapy in patients with rhinitis, asthma or atopic dermatitis using an ultra-rush buildup. A retrospective study. Allergol Immunopathol (Madr). 2014;42(2):90–5.</w:t>
      </w:r>
    </w:p>
    <w:p w14:paraId="6D48BB5E" w14:textId="2F2EFC5B" w:rsidR="00D20980" w:rsidRPr="00F236CA" w:rsidRDefault="00D20980" w:rsidP="0013483E">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2. </w:t>
      </w:r>
      <w:r w:rsidR="0013483E" w:rsidRPr="00F236CA">
        <w:rPr>
          <w:rFonts w:ascii="Garamond" w:hAnsi="Garamond"/>
          <w:color w:val="000000" w:themeColor="text1"/>
          <w:sz w:val="22"/>
          <w:szCs w:val="22"/>
        </w:rPr>
        <w:t xml:space="preserve">Casanovas M, Martin R, Jiménez, C, Caballero R, Fernández-Caldas E. Safety of an ultra-rush immunotherapy build-up schedule with therapeutic vaccines containing depigmented and polymerized allergen extracts. Int Arch Allergy Immunol. 2006;139(2):153–8. </w:t>
      </w:r>
    </w:p>
    <w:p w14:paraId="1A490487" w14:textId="1FDE545A"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3. </w:t>
      </w:r>
      <w:r w:rsidR="0013483E" w:rsidRPr="00F236CA">
        <w:rPr>
          <w:rFonts w:ascii="Garamond" w:hAnsi="Garamond"/>
          <w:color w:val="000000" w:themeColor="text1"/>
          <w:sz w:val="22"/>
          <w:szCs w:val="22"/>
        </w:rPr>
        <w:t>Casanovas M, Martin R, Jiménez C, Caballero R, Fernández-Caldas E. Safety of immunotherapy with therapeutic vaccines containing depigmented and polymerized allergen extracts. Clin Exp Allergy. 2007;37(3):434–40.</w:t>
      </w:r>
    </w:p>
    <w:p w14:paraId="51B3EE36" w14:textId="77777777" w:rsidR="0013483E" w:rsidRPr="00F236CA" w:rsidRDefault="00D20980" w:rsidP="0013483E">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4. </w:t>
      </w:r>
      <w:r w:rsidR="0013483E" w:rsidRPr="00F236CA">
        <w:rPr>
          <w:rFonts w:ascii="Garamond" w:hAnsi="Garamond"/>
          <w:color w:val="000000" w:themeColor="text1"/>
          <w:sz w:val="22"/>
          <w:szCs w:val="22"/>
        </w:rPr>
        <w:t xml:space="preserve">Pfaar O, Mösges R, Hörmann K, Klimek L. Safety aspects of Cluster immunotherapy with semi-depot allergen extracts in seasonal allergic rhinoconjunctivitis. Eur Arch Otorhinolaryngol. 2010;267(2):245–50. </w:t>
      </w:r>
    </w:p>
    <w:p w14:paraId="7E3F80C9" w14:textId="2F4A3F33" w:rsidR="00D20980" w:rsidRPr="00F236CA" w:rsidRDefault="00D20980" w:rsidP="00D20980">
      <w:pPr>
        <w:pStyle w:val="Bibliography"/>
        <w:rPr>
          <w:rFonts w:ascii="Garamond" w:hAnsi="Garamond"/>
          <w:color w:val="000000" w:themeColor="text1"/>
          <w:sz w:val="22"/>
          <w:szCs w:val="22"/>
        </w:rPr>
      </w:pPr>
    </w:p>
    <w:p w14:paraId="653CA5BD" w14:textId="275A0FA5" w:rsidR="00D20980" w:rsidRPr="00F236CA" w:rsidRDefault="00D20980" w:rsidP="0013483E">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5. </w:t>
      </w:r>
      <w:r w:rsidR="0013483E" w:rsidRPr="00F236CA">
        <w:rPr>
          <w:rFonts w:ascii="Garamond" w:hAnsi="Garamond"/>
          <w:color w:val="000000" w:themeColor="text1"/>
          <w:sz w:val="22"/>
          <w:szCs w:val="22"/>
        </w:rPr>
        <w:t xml:space="preserve">Yi H, Liu Y, Ye J, Yu. Clinical observation of the adverse effects of standardized dust mite allergen preparation in the treatment of allergic rhinitis. J Clin Otorhinolaryngol Head Neck Surg. 2014;28(23):1870–2, 1876. </w:t>
      </w:r>
    </w:p>
    <w:p w14:paraId="62AF3447" w14:textId="705986A5"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6. </w:t>
      </w:r>
      <w:r w:rsidR="0013483E" w:rsidRPr="00F236CA">
        <w:rPr>
          <w:rFonts w:ascii="Garamond" w:hAnsi="Garamond"/>
          <w:color w:val="000000" w:themeColor="text1"/>
          <w:sz w:val="22"/>
          <w:szCs w:val="22"/>
        </w:rPr>
        <w:t>Cohen J. Statistical Power Analysis for the Behavioral Sciences. Vol. 2nd ed. Hillsdale, NJ: Erlbaum; 1988.</w:t>
      </w:r>
    </w:p>
    <w:p w14:paraId="767561DB" w14:textId="4516ECEE" w:rsidR="00D20980" w:rsidRPr="00F236CA" w:rsidRDefault="00D20980" w:rsidP="0013483E">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7. </w:t>
      </w:r>
      <w:r w:rsidR="0013483E" w:rsidRPr="00F236CA">
        <w:rPr>
          <w:rFonts w:ascii="Garamond" w:hAnsi="Garamond"/>
          <w:color w:val="000000" w:themeColor="text1"/>
          <w:sz w:val="22"/>
          <w:szCs w:val="22"/>
        </w:rPr>
        <w:t xml:space="preserve">Pfaar O, Demoly P, Gerth van Wijk R, Bonini S, Bousquet J, Canonica G, et al. Recommendations for the standardization of clinical outcomes used in allergen immunotherapy trials for allergic rhinoconjunctivitis: an EAACI Position Paper. Allergy. 2014 Jul;69(7):854–67. </w:t>
      </w:r>
    </w:p>
    <w:p w14:paraId="1037F524" w14:textId="16BB37D8" w:rsidR="00D20980" w:rsidRPr="00F236CA" w:rsidRDefault="00D20980" w:rsidP="00D20980">
      <w:pPr>
        <w:pStyle w:val="Bibliography"/>
        <w:rPr>
          <w:rFonts w:ascii="Garamond" w:hAnsi="Garamond"/>
          <w:color w:val="000000" w:themeColor="text1"/>
          <w:sz w:val="22"/>
          <w:szCs w:val="22"/>
        </w:rPr>
      </w:pPr>
      <w:r w:rsidRPr="00F236CA">
        <w:rPr>
          <w:rFonts w:ascii="Garamond" w:hAnsi="Garamond"/>
          <w:color w:val="000000" w:themeColor="text1"/>
          <w:sz w:val="22"/>
          <w:szCs w:val="22"/>
        </w:rPr>
        <w:t xml:space="preserve">188. </w:t>
      </w:r>
      <w:r w:rsidR="0013483E" w:rsidRPr="00F236CA">
        <w:rPr>
          <w:rFonts w:ascii="Garamond" w:hAnsi="Garamond"/>
          <w:color w:val="000000" w:themeColor="text1"/>
          <w:sz w:val="22"/>
          <w:szCs w:val="22"/>
        </w:rPr>
        <w:t>Pfaar O, Basti K, Berger U, Buters J, Calderon M, Clot B, et al. Defining pollen exposure times for clinical trials of allergen immunotherapy for pollen-induced rhinoconjunctivitis - an EAACI position paper. Allergy</w:t>
      </w:r>
      <w:r w:rsidR="0013483E" w:rsidRPr="00F236CA">
        <w:rPr>
          <w:rStyle w:val="apple-converted-space"/>
          <w:rFonts w:ascii="Garamond" w:hAnsi="Garamond"/>
          <w:color w:val="000000" w:themeColor="text1"/>
          <w:sz w:val="22"/>
          <w:szCs w:val="22"/>
          <w:shd w:val="clear" w:color="auto" w:fill="FFFFFF"/>
        </w:rPr>
        <w:t> </w:t>
      </w:r>
      <w:r w:rsidR="0013483E" w:rsidRPr="00F236CA">
        <w:rPr>
          <w:rFonts w:ascii="Garamond" w:hAnsi="Garamond"/>
          <w:color w:val="000000" w:themeColor="text1"/>
          <w:sz w:val="22"/>
          <w:szCs w:val="22"/>
          <w:shd w:val="clear" w:color="auto" w:fill="FFFFFF"/>
        </w:rPr>
        <w:t>2016 Nov 22. doi: 10.1111/all.13092</w:t>
      </w:r>
    </w:p>
    <w:p w14:paraId="65A928C4" w14:textId="2407454A" w:rsidR="00D20980" w:rsidRPr="00F236CA" w:rsidRDefault="00D20980" w:rsidP="00180ECA">
      <w:pPr>
        <w:pStyle w:val="Bibliography"/>
        <w:rPr>
          <w:rFonts w:ascii="Garamond" w:hAnsi="Garamond"/>
          <w:color w:val="000000" w:themeColor="text1"/>
          <w:sz w:val="22"/>
          <w:szCs w:val="22"/>
        </w:rPr>
      </w:pPr>
    </w:p>
    <w:p w14:paraId="258DE143" w14:textId="77777777" w:rsidR="00D20980" w:rsidRPr="00F236CA" w:rsidRDefault="00D20980" w:rsidP="00D20980">
      <w:pPr>
        <w:rPr>
          <w:rFonts w:ascii="Garamond" w:hAnsi="Garamond"/>
          <w:sz w:val="22"/>
          <w:szCs w:val="22"/>
        </w:rPr>
      </w:pPr>
      <w:r w:rsidRPr="00F236CA">
        <w:rPr>
          <w:rFonts w:ascii="Garamond" w:hAnsi="Garamond"/>
          <w:noProof/>
          <w:sz w:val="22"/>
          <w:szCs w:val="22"/>
          <w:lang w:eastAsia="en-GB"/>
        </w:rPr>
        <mc:AlternateContent>
          <mc:Choice Requires="wps">
            <w:drawing>
              <wp:anchor distT="0" distB="0" distL="114300" distR="114300" simplePos="0" relativeHeight="251659264" behindDoc="0" locked="0" layoutInCell="1" allowOverlap="1" wp14:anchorId="79614F2B" wp14:editId="25270C2D">
                <wp:simplePos x="0" y="0"/>
                <wp:positionH relativeFrom="column">
                  <wp:posOffset>473462</wp:posOffset>
                </wp:positionH>
                <wp:positionV relativeFrom="paragraph">
                  <wp:posOffset>142274</wp:posOffset>
                </wp:positionV>
                <wp:extent cx="5251450" cy="165100"/>
                <wp:effectExtent l="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1450" cy="1651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mv="urn:schemas-microsoft-com:mac:vml" xmlns:mo="http://schemas.microsoft.com/office/mac/office/2008/main">
            <w:pict>
              <v:rect w14:anchorId="18538978" id="Rectangle 10" o:spid="_x0000_s1026" style="position:absolute;margin-left:37.3pt;margin-top:11.2pt;width:413.5pt;height: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" fillcolor="white [3212]" stroked="f" strokeweight=".5pt">
                <v:path arrowok="t"/>
              </v:rect>
            </w:pict>
          </mc:Fallback>
        </mc:AlternateContent>
      </w:r>
      <w:r w:rsidRPr="00F236CA">
        <w:rPr>
          <w:rFonts w:ascii="Garamond" w:hAnsi="Garamond" w:cs="Arial"/>
          <w:b/>
          <w:sz w:val="22"/>
          <w:szCs w:val="22"/>
          <w:lang w:val="en-US"/>
        </w:rPr>
        <w:fldChar w:fldCharType="end"/>
      </w:r>
    </w:p>
    <w:sectPr w:rsidR="00D20980" w:rsidRPr="00F236CA" w:rsidSect="0074647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A40B46" w14:textId="77777777" w:rsidR="00C05501" w:rsidRDefault="00C05501">
      <w:r>
        <w:separator/>
      </w:r>
    </w:p>
  </w:endnote>
  <w:endnote w:type="continuationSeparator" w:id="0">
    <w:p w14:paraId="5297C215" w14:textId="77777777" w:rsidR="00C05501" w:rsidRDefault="00C055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yriad Pro">
    <w:altName w:val="Calibri"/>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88CCC" w14:textId="77777777" w:rsidR="00D41655" w:rsidRDefault="00D41655" w:rsidP="00D416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DE1BF8" w14:textId="77777777" w:rsidR="00D41655" w:rsidRDefault="00D41655" w:rsidP="00D4165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51BAD9" w14:textId="77777777" w:rsidR="00D41655" w:rsidRDefault="00D41655" w:rsidP="00D416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2BB7">
      <w:rPr>
        <w:rStyle w:val="PageNumber"/>
        <w:noProof/>
      </w:rPr>
      <w:t>1</w:t>
    </w:r>
    <w:r>
      <w:rPr>
        <w:rStyle w:val="PageNumber"/>
      </w:rPr>
      <w:fldChar w:fldCharType="end"/>
    </w:r>
  </w:p>
  <w:p w14:paraId="3179DE9D" w14:textId="77777777" w:rsidR="00D41655" w:rsidRDefault="00D41655" w:rsidP="00D4165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B0978C" w14:textId="77777777" w:rsidR="00C05501" w:rsidRDefault="00C05501">
      <w:r>
        <w:separator/>
      </w:r>
    </w:p>
  </w:footnote>
  <w:footnote w:type="continuationSeparator" w:id="0">
    <w:p w14:paraId="4BAC5BF7" w14:textId="77777777" w:rsidR="00C05501" w:rsidRDefault="00C055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ACF05" w14:textId="77777777" w:rsidR="00D41655" w:rsidRPr="00625EDC" w:rsidRDefault="00D41655" w:rsidP="00D41655">
    <w:pPr>
      <w:pStyle w:val="Header"/>
      <w:jc w:val="right"/>
      <w:rPr>
        <w:rFonts w:ascii="Garamond" w:hAnsi="Garamond"/>
        <w:sz w:val="20"/>
        <w:szCs w:val="20"/>
      </w:rPr>
    </w:pPr>
    <w:r>
      <w:rPr>
        <w:rFonts w:ascii="Garamond" w:hAnsi="Garamond"/>
        <w:sz w:val="20"/>
        <w:szCs w:val="20"/>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B00EB"/>
    <w:multiLevelType w:val="hybridMultilevel"/>
    <w:tmpl w:val="9FE8F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784053D"/>
    <w:multiLevelType w:val="hybridMultilevel"/>
    <w:tmpl w:val="6748CAE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4CCD0E1F"/>
    <w:multiLevelType w:val="hybridMultilevel"/>
    <w:tmpl w:val="B94E8D12"/>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Arial"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Arial"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Arial" w:hint="default"/>
      </w:rPr>
    </w:lvl>
    <w:lvl w:ilvl="8" w:tplc="08090005" w:tentative="1">
      <w:start w:val="1"/>
      <w:numFmt w:val="bullet"/>
      <w:lvlText w:val=""/>
      <w:lvlJc w:val="left"/>
      <w:pPr>
        <w:ind w:left="6537" w:hanging="360"/>
      </w:pPr>
      <w:rPr>
        <w:rFonts w:ascii="Wingdings" w:hAnsi="Wingdings" w:hint="default"/>
      </w:rPr>
    </w:lvl>
  </w:abstractNum>
  <w:abstractNum w:abstractNumId="3" w15:restartNumberingAfterBreak="0">
    <w:nsid w:val="4E55636A"/>
    <w:multiLevelType w:val="multilevel"/>
    <w:tmpl w:val="647C4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308396C"/>
    <w:multiLevelType w:val="hybridMultilevel"/>
    <w:tmpl w:val="BA20ECE4"/>
    <w:lvl w:ilvl="0" w:tplc="B9965DC4">
      <w:start w:val="1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980"/>
    <w:rsid w:val="000677B3"/>
    <w:rsid w:val="00077233"/>
    <w:rsid w:val="0013483E"/>
    <w:rsid w:val="00180ECA"/>
    <w:rsid w:val="00202CE9"/>
    <w:rsid w:val="00212BB7"/>
    <w:rsid w:val="00287AF7"/>
    <w:rsid w:val="003A2794"/>
    <w:rsid w:val="003A73ED"/>
    <w:rsid w:val="003B20DD"/>
    <w:rsid w:val="003E16E9"/>
    <w:rsid w:val="004D0D60"/>
    <w:rsid w:val="00543063"/>
    <w:rsid w:val="00655FF7"/>
    <w:rsid w:val="006C21BA"/>
    <w:rsid w:val="006D752C"/>
    <w:rsid w:val="006E20E1"/>
    <w:rsid w:val="00727C17"/>
    <w:rsid w:val="00746475"/>
    <w:rsid w:val="007641BC"/>
    <w:rsid w:val="008B6D29"/>
    <w:rsid w:val="00A162B7"/>
    <w:rsid w:val="00A33896"/>
    <w:rsid w:val="00A969FE"/>
    <w:rsid w:val="00B423F9"/>
    <w:rsid w:val="00BC3983"/>
    <w:rsid w:val="00C05501"/>
    <w:rsid w:val="00C144E4"/>
    <w:rsid w:val="00C27FB9"/>
    <w:rsid w:val="00CB6282"/>
    <w:rsid w:val="00D20980"/>
    <w:rsid w:val="00D41655"/>
    <w:rsid w:val="00D94047"/>
    <w:rsid w:val="00DF47E4"/>
    <w:rsid w:val="00EE0888"/>
    <w:rsid w:val="00EF5656"/>
    <w:rsid w:val="00F236CA"/>
    <w:rsid w:val="00FE31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1234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20980"/>
    <w:pPr>
      <w:keepNext/>
      <w:spacing w:before="240" w:after="60"/>
      <w:outlineLvl w:val="0"/>
    </w:pPr>
    <w:rPr>
      <w:rFonts w:ascii="Times New Roman" w:eastAsia="Times New Roman" w:hAnsi="Times New Roman" w:cs="Arial"/>
      <w:b/>
      <w:bCs/>
      <w:kern w:val="32"/>
      <w:sz w:val="32"/>
      <w:szCs w:val="32"/>
      <w:lang w:eastAsia="en-GB"/>
    </w:rPr>
  </w:style>
  <w:style w:type="paragraph" w:styleId="Heading2">
    <w:name w:val="heading 2"/>
    <w:basedOn w:val="Normal"/>
    <w:next w:val="Normal"/>
    <w:link w:val="Heading2Char"/>
    <w:qFormat/>
    <w:rsid w:val="00D20980"/>
    <w:pPr>
      <w:keepNext/>
      <w:spacing w:before="240" w:after="60"/>
      <w:outlineLvl w:val="1"/>
    </w:pPr>
    <w:rPr>
      <w:rFonts w:ascii="Arial" w:eastAsia="Times New Roman" w:hAnsi="Arial" w:cs="Arial"/>
      <w:b/>
      <w:bCs/>
      <w:i/>
      <w:iCs/>
      <w:sz w:val="28"/>
      <w:szCs w:val="28"/>
      <w:lang w:eastAsia="en-GB"/>
    </w:rPr>
  </w:style>
  <w:style w:type="paragraph" w:styleId="Heading4">
    <w:name w:val="heading 4"/>
    <w:basedOn w:val="Normal"/>
    <w:next w:val="Normal"/>
    <w:link w:val="Heading4Char"/>
    <w:semiHidden/>
    <w:unhideWhenUsed/>
    <w:qFormat/>
    <w:rsid w:val="00D20980"/>
    <w:pPr>
      <w:keepNext/>
      <w:keepLines/>
      <w:spacing w:before="40"/>
      <w:outlineLvl w:val="3"/>
    </w:pPr>
    <w:rPr>
      <w:rFonts w:asciiTheme="majorHAnsi" w:eastAsiaTheme="majorEastAsia" w:hAnsiTheme="majorHAnsi" w:cstheme="majorBidi"/>
      <w:i/>
      <w:iCs/>
      <w:color w:val="2F5496" w:themeColor="accent1" w:themeShade="B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0980"/>
    <w:rPr>
      <w:rFonts w:ascii="Times New Roman" w:eastAsia="Times New Roman" w:hAnsi="Times New Roman" w:cs="Arial"/>
      <w:b/>
      <w:bCs/>
      <w:kern w:val="32"/>
      <w:sz w:val="32"/>
      <w:szCs w:val="32"/>
      <w:lang w:eastAsia="en-GB"/>
    </w:rPr>
  </w:style>
  <w:style w:type="character" w:customStyle="1" w:styleId="Heading2Char">
    <w:name w:val="Heading 2 Char"/>
    <w:basedOn w:val="DefaultParagraphFont"/>
    <w:link w:val="Heading2"/>
    <w:rsid w:val="00D20980"/>
    <w:rPr>
      <w:rFonts w:ascii="Arial" w:eastAsia="Times New Roman" w:hAnsi="Arial" w:cs="Arial"/>
      <w:b/>
      <w:bCs/>
      <w:i/>
      <w:iCs/>
      <w:sz w:val="28"/>
      <w:szCs w:val="28"/>
      <w:lang w:eastAsia="en-GB"/>
    </w:rPr>
  </w:style>
  <w:style w:type="character" w:customStyle="1" w:styleId="Heading4Char">
    <w:name w:val="Heading 4 Char"/>
    <w:basedOn w:val="DefaultParagraphFont"/>
    <w:link w:val="Heading4"/>
    <w:semiHidden/>
    <w:rsid w:val="00D20980"/>
    <w:rPr>
      <w:rFonts w:asciiTheme="majorHAnsi" w:eastAsiaTheme="majorEastAsia" w:hAnsiTheme="majorHAnsi" w:cstheme="majorBidi"/>
      <w:i/>
      <w:iCs/>
      <w:color w:val="2F5496" w:themeColor="accent1" w:themeShade="BF"/>
      <w:lang w:eastAsia="en-GB"/>
    </w:rPr>
  </w:style>
  <w:style w:type="paragraph" w:styleId="BalloonText">
    <w:name w:val="Balloon Text"/>
    <w:basedOn w:val="Normal"/>
    <w:link w:val="BalloonTextChar"/>
    <w:uiPriority w:val="99"/>
    <w:semiHidden/>
    <w:rsid w:val="00D20980"/>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semiHidden/>
    <w:rsid w:val="00D20980"/>
    <w:rPr>
      <w:rFonts w:ascii="Tahoma" w:eastAsia="Times New Roman" w:hAnsi="Tahoma" w:cs="Tahoma"/>
      <w:sz w:val="16"/>
      <w:szCs w:val="16"/>
      <w:lang w:eastAsia="en-GB"/>
    </w:rPr>
  </w:style>
  <w:style w:type="character" w:styleId="Strong">
    <w:name w:val="Strong"/>
    <w:uiPriority w:val="22"/>
    <w:qFormat/>
    <w:rsid w:val="00D20980"/>
    <w:rPr>
      <w:b/>
      <w:bCs/>
    </w:rPr>
  </w:style>
  <w:style w:type="table" w:styleId="TableGrid">
    <w:name w:val="Table Grid"/>
    <w:basedOn w:val="TableNormal"/>
    <w:uiPriority w:val="59"/>
    <w:rsid w:val="00D20980"/>
    <w:rPr>
      <w:rFonts w:ascii="Times New Roman" w:eastAsia="Times New Roman"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20980"/>
    <w:pPr>
      <w:autoSpaceDE w:val="0"/>
      <w:autoSpaceDN w:val="0"/>
      <w:adjustRightInd w:val="0"/>
    </w:pPr>
    <w:rPr>
      <w:rFonts w:ascii="Arial" w:eastAsia="Times New Roman" w:hAnsi="Arial" w:cs="Arial"/>
      <w:color w:val="000000"/>
      <w:lang w:eastAsia="en-GB"/>
    </w:rPr>
  </w:style>
  <w:style w:type="paragraph" w:styleId="Footer">
    <w:name w:val="footer"/>
    <w:basedOn w:val="Normal"/>
    <w:link w:val="FooterChar"/>
    <w:uiPriority w:val="99"/>
    <w:rsid w:val="00D20980"/>
    <w:pPr>
      <w:tabs>
        <w:tab w:val="center" w:pos="4153"/>
        <w:tab w:val="right" w:pos="8306"/>
      </w:tabs>
    </w:pPr>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D20980"/>
    <w:rPr>
      <w:rFonts w:ascii="Times New Roman" w:eastAsia="Times New Roman" w:hAnsi="Times New Roman" w:cs="Times New Roman"/>
      <w:lang w:eastAsia="en-GB"/>
    </w:rPr>
  </w:style>
  <w:style w:type="character" w:styleId="PageNumber">
    <w:name w:val="page number"/>
    <w:basedOn w:val="DefaultParagraphFont"/>
    <w:rsid w:val="00D20980"/>
  </w:style>
  <w:style w:type="paragraph" w:styleId="Header">
    <w:name w:val="header"/>
    <w:basedOn w:val="Normal"/>
    <w:link w:val="HeaderChar"/>
    <w:uiPriority w:val="99"/>
    <w:rsid w:val="00D20980"/>
    <w:pPr>
      <w:tabs>
        <w:tab w:val="center" w:pos="4153"/>
        <w:tab w:val="right" w:pos="8306"/>
      </w:tabs>
    </w:pPr>
    <w:rPr>
      <w:rFonts w:ascii="Times New Roman" w:eastAsia="Times New Roman" w:hAnsi="Times New Roman" w:cs="Times New Roman"/>
      <w:lang w:eastAsia="en-GB"/>
    </w:rPr>
  </w:style>
  <w:style w:type="character" w:customStyle="1" w:styleId="HeaderChar">
    <w:name w:val="Header Char"/>
    <w:basedOn w:val="DefaultParagraphFont"/>
    <w:link w:val="Header"/>
    <w:uiPriority w:val="99"/>
    <w:rsid w:val="00D20980"/>
    <w:rPr>
      <w:rFonts w:ascii="Times New Roman" w:eastAsia="Times New Roman" w:hAnsi="Times New Roman" w:cs="Times New Roman"/>
      <w:lang w:eastAsia="en-GB"/>
    </w:rPr>
  </w:style>
  <w:style w:type="character" w:styleId="Hyperlink">
    <w:name w:val="Hyperlink"/>
    <w:uiPriority w:val="99"/>
    <w:rsid w:val="00D20980"/>
    <w:rPr>
      <w:color w:val="0000FF"/>
      <w:u w:val="single"/>
    </w:rPr>
  </w:style>
  <w:style w:type="character" w:styleId="CommentReference">
    <w:name w:val="annotation reference"/>
    <w:uiPriority w:val="99"/>
    <w:semiHidden/>
    <w:rsid w:val="00D20980"/>
    <w:rPr>
      <w:sz w:val="16"/>
      <w:szCs w:val="16"/>
    </w:rPr>
  </w:style>
  <w:style w:type="paragraph" w:styleId="CommentText">
    <w:name w:val="annotation text"/>
    <w:basedOn w:val="Normal"/>
    <w:link w:val="CommentTextChar"/>
    <w:uiPriority w:val="99"/>
    <w:semiHidden/>
    <w:rsid w:val="00D20980"/>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D2098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rsid w:val="00D20980"/>
    <w:rPr>
      <w:b/>
      <w:bCs/>
    </w:rPr>
  </w:style>
  <w:style w:type="character" w:customStyle="1" w:styleId="CommentSubjectChar">
    <w:name w:val="Comment Subject Char"/>
    <w:basedOn w:val="CommentTextChar"/>
    <w:link w:val="CommentSubject"/>
    <w:uiPriority w:val="99"/>
    <w:semiHidden/>
    <w:rsid w:val="00D20980"/>
    <w:rPr>
      <w:rFonts w:ascii="Times New Roman" w:eastAsia="Times New Roman" w:hAnsi="Times New Roman" w:cs="Times New Roman"/>
      <w:b/>
      <w:bCs/>
      <w:sz w:val="20"/>
      <w:szCs w:val="20"/>
      <w:lang w:eastAsia="en-GB"/>
    </w:rPr>
  </w:style>
  <w:style w:type="paragraph" w:styleId="BodyText">
    <w:name w:val="Body Text"/>
    <w:basedOn w:val="Normal"/>
    <w:link w:val="BodyTextChar"/>
    <w:rsid w:val="00D20980"/>
    <w:pPr>
      <w:spacing w:after="120"/>
    </w:pPr>
    <w:rPr>
      <w:rFonts w:ascii="Times New Roman" w:eastAsia="Times New Roman" w:hAnsi="Times New Roman" w:cs="Times New Roman"/>
      <w:lang w:eastAsia="en-GB"/>
    </w:rPr>
  </w:style>
  <w:style w:type="character" w:customStyle="1" w:styleId="BodyTextChar">
    <w:name w:val="Body Text Char"/>
    <w:basedOn w:val="DefaultParagraphFont"/>
    <w:link w:val="BodyText"/>
    <w:rsid w:val="00D20980"/>
    <w:rPr>
      <w:rFonts w:ascii="Times New Roman" w:eastAsia="Times New Roman" w:hAnsi="Times New Roman" w:cs="Times New Roman"/>
      <w:lang w:eastAsia="en-GB"/>
    </w:rPr>
  </w:style>
  <w:style w:type="character" w:customStyle="1" w:styleId="searchhistory-search-term">
    <w:name w:val="searchhistory-search-term"/>
    <w:basedOn w:val="DefaultParagraphFont"/>
    <w:rsid w:val="00D20980"/>
  </w:style>
  <w:style w:type="character" w:customStyle="1" w:styleId="style21">
    <w:name w:val="style21"/>
    <w:rsid w:val="00D20980"/>
    <w:rPr>
      <w:rFonts w:ascii="Arial" w:hAnsi="Arial" w:cs="Arial" w:hint="default"/>
      <w:sz w:val="16"/>
      <w:szCs w:val="16"/>
    </w:rPr>
  </w:style>
  <w:style w:type="character" w:styleId="Emphasis">
    <w:name w:val="Emphasis"/>
    <w:uiPriority w:val="20"/>
    <w:qFormat/>
    <w:rsid w:val="00D20980"/>
    <w:rPr>
      <w:i/>
      <w:iCs/>
    </w:rPr>
  </w:style>
  <w:style w:type="paragraph" w:styleId="NormalWeb">
    <w:name w:val="Normal (Web)"/>
    <w:basedOn w:val="Normal"/>
    <w:uiPriority w:val="99"/>
    <w:rsid w:val="00D20980"/>
    <w:pPr>
      <w:spacing w:before="137" w:after="137"/>
    </w:pPr>
    <w:rPr>
      <w:rFonts w:ascii="Times New Roman" w:eastAsia="Times New Roman" w:hAnsi="Times New Roman" w:cs="Times New Roman"/>
      <w:lang w:eastAsia="en-GB"/>
    </w:rPr>
  </w:style>
  <w:style w:type="paragraph" w:styleId="EndnoteText">
    <w:name w:val="endnote text"/>
    <w:basedOn w:val="Normal"/>
    <w:link w:val="EndnoteTextChar"/>
    <w:uiPriority w:val="99"/>
    <w:rsid w:val="00D20980"/>
    <w:rPr>
      <w:rFonts w:ascii="Times New Roman" w:eastAsia="Times New Roman" w:hAnsi="Times New Roman" w:cs="Times New Roman"/>
      <w:lang w:eastAsia="en-GB"/>
    </w:rPr>
  </w:style>
  <w:style w:type="character" w:customStyle="1" w:styleId="EndnoteTextChar">
    <w:name w:val="Endnote Text Char"/>
    <w:basedOn w:val="DefaultParagraphFont"/>
    <w:link w:val="EndnoteText"/>
    <w:uiPriority w:val="99"/>
    <w:rsid w:val="00D20980"/>
    <w:rPr>
      <w:rFonts w:ascii="Times New Roman" w:eastAsia="Times New Roman" w:hAnsi="Times New Roman" w:cs="Times New Roman"/>
      <w:lang w:eastAsia="en-GB"/>
    </w:rPr>
  </w:style>
  <w:style w:type="character" w:styleId="EndnoteReference">
    <w:name w:val="endnote reference"/>
    <w:uiPriority w:val="99"/>
    <w:rsid w:val="00D20980"/>
    <w:rPr>
      <w:vertAlign w:val="superscript"/>
    </w:rPr>
  </w:style>
  <w:style w:type="paragraph" w:styleId="HTMLPreformatted">
    <w:name w:val="HTML Preformatted"/>
    <w:basedOn w:val="Normal"/>
    <w:link w:val="HTMLPreformattedChar"/>
    <w:uiPriority w:val="99"/>
    <w:unhideWhenUsed/>
    <w:rsid w:val="00D209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imes New Roman" w:hAnsi="Courier" w:cs="Courier"/>
      <w:sz w:val="20"/>
      <w:szCs w:val="20"/>
      <w:lang w:val="en-US"/>
    </w:rPr>
  </w:style>
  <w:style w:type="character" w:customStyle="1" w:styleId="HTMLPreformattedChar">
    <w:name w:val="HTML Preformatted Char"/>
    <w:basedOn w:val="DefaultParagraphFont"/>
    <w:link w:val="HTMLPreformatted"/>
    <w:uiPriority w:val="99"/>
    <w:rsid w:val="00D20980"/>
    <w:rPr>
      <w:rFonts w:ascii="Courier" w:eastAsia="Times New Roman" w:hAnsi="Courier" w:cs="Courier"/>
      <w:sz w:val="20"/>
      <w:szCs w:val="20"/>
      <w:lang w:val="en-US"/>
    </w:rPr>
  </w:style>
  <w:style w:type="paragraph" w:styleId="ListParagraph">
    <w:name w:val="List Paragraph"/>
    <w:basedOn w:val="Normal"/>
    <w:uiPriority w:val="34"/>
    <w:qFormat/>
    <w:rsid w:val="00D20980"/>
    <w:pPr>
      <w:spacing w:after="200" w:line="276" w:lineRule="auto"/>
      <w:ind w:left="720"/>
      <w:contextualSpacing/>
    </w:pPr>
    <w:rPr>
      <w:rFonts w:ascii="Calibri" w:eastAsia="Calibri" w:hAnsi="Calibri" w:cs="Arial"/>
      <w:sz w:val="22"/>
      <w:szCs w:val="22"/>
      <w:lang w:val="en-US"/>
    </w:rPr>
  </w:style>
  <w:style w:type="paragraph" w:styleId="BodyTextIndent">
    <w:name w:val="Body Text Indent"/>
    <w:basedOn w:val="Normal"/>
    <w:link w:val="BodyTextIndentChar"/>
    <w:rsid w:val="00D20980"/>
    <w:pPr>
      <w:spacing w:after="120"/>
      <w:ind w:left="283"/>
    </w:pPr>
    <w:rPr>
      <w:rFonts w:ascii="Times New Roman" w:eastAsia="Times New Roman" w:hAnsi="Times New Roman" w:cs="Times New Roman"/>
      <w:lang w:eastAsia="en-GB"/>
    </w:rPr>
  </w:style>
  <w:style w:type="character" w:customStyle="1" w:styleId="BodyTextIndentChar">
    <w:name w:val="Body Text Indent Char"/>
    <w:basedOn w:val="DefaultParagraphFont"/>
    <w:link w:val="BodyTextIndent"/>
    <w:rsid w:val="00D20980"/>
    <w:rPr>
      <w:rFonts w:ascii="Times New Roman" w:eastAsia="Times New Roman" w:hAnsi="Times New Roman" w:cs="Times New Roman"/>
      <w:lang w:eastAsia="en-GB"/>
    </w:rPr>
  </w:style>
  <w:style w:type="character" w:customStyle="1" w:styleId="apple-converted-space">
    <w:name w:val="apple-converted-space"/>
    <w:basedOn w:val="DefaultParagraphFont"/>
    <w:rsid w:val="00D20980"/>
  </w:style>
  <w:style w:type="character" w:customStyle="1" w:styleId="dbname">
    <w:name w:val="dbname"/>
    <w:basedOn w:val="DefaultParagraphFont"/>
    <w:rsid w:val="00D20980"/>
  </w:style>
  <w:style w:type="character" w:customStyle="1" w:styleId="dbdate">
    <w:name w:val="dbdate"/>
    <w:basedOn w:val="DefaultParagraphFont"/>
    <w:rsid w:val="00D20980"/>
  </w:style>
  <w:style w:type="character" w:customStyle="1" w:styleId="label">
    <w:name w:val="label"/>
    <w:basedOn w:val="DefaultParagraphFont"/>
    <w:rsid w:val="00D20980"/>
  </w:style>
  <w:style w:type="paragraph" w:styleId="PlainText">
    <w:name w:val="Plain Text"/>
    <w:basedOn w:val="Normal"/>
    <w:link w:val="PlainTextChar"/>
    <w:uiPriority w:val="99"/>
    <w:unhideWhenUsed/>
    <w:rsid w:val="00D20980"/>
    <w:rPr>
      <w:rFonts w:ascii="Consolas" w:hAnsi="Consolas" w:cs="Times New Roman"/>
      <w:sz w:val="21"/>
      <w:szCs w:val="21"/>
      <w:lang w:val="en-CA"/>
    </w:rPr>
  </w:style>
  <w:style w:type="character" w:customStyle="1" w:styleId="PlainTextChar">
    <w:name w:val="Plain Text Char"/>
    <w:basedOn w:val="DefaultParagraphFont"/>
    <w:link w:val="PlainText"/>
    <w:uiPriority w:val="99"/>
    <w:rsid w:val="00D20980"/>
    <w:rPr>
      <w:rFonts w:ascii="Consolas" w:hAnsi="Consolas" w:cs="Times New Roman"/>
      <w:sz w:val="21"/>
      <w:szCs w:val="21"/>
      <w:lang w:val="en-CA"/>
    </w:rPr>
  </w:style>
  <w:style w:type="paragraph" w:styleId="FootnoteText">
    <w:name w:val="footnote text"/>
    <w:basedOn w:val="Normal"/>
    <w:link w:val="FootnoteTextChar"/>
    <w:rsid w:val="00D20980"/>
    <w:rPr>
      <w:rFonts w:ascii="Times New Roman" w:eastAsia="Times New Roman" w:hAnsi="Times New Roman" w:cs="Times New Roman"/>
      <w:lang w:eastAsia="en-GB"/>
    </w:rPr>
  </w:style>
  <w:style w:type="character" w:customStyle="1" w:styleId="FootnoteTextChar">
    <w:name w:val="Footnote Text Char"/>
    <w:basedOn w:val="DefaultParagraphFont"/>
    <w:link w:val="FootnoteText"/>
    <w:rsid w:val="00D20980"/>
    <w:rPr>
      <w:rFonts w:ascii="Times New Roman" w:eastAsia="Times New Roman" w:hAnsi="Times New Roman" w:cs="Times New Roman"/>
      <w:lang w:eastAsia="en-GB"/>
    </w:rPr>
  </w:style>
  <w:style w:type="character" w:styleId="FootnoteReference">
    <w:name w:val="footnote reference"/>
    <w:basedOn w:val="DefaultParagraphFont"/>
    <w:rsid w:val="00D20980"/>
    <w:rPr>
      <w:vertAlign w:val="superscript"/>
    </w:rPr>
  </w:style>
  <w:style w:type="paragraph" w:styleId="Title">
    <w:name w:val="Title"/>
    <w:basedOn w:val="Normal"/>
    <w:next w:val="Normal"/>
    <w:link w:val="TitleChar"/>
    <w:qFormat/>
    <w:rsid w:val="00D20980"/>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eastAsia="en-GB"/>
    </w:rPr>
  </w:style>
  <w:style w:type="character" w:customStyle="1" w:styleId="TitleChar">
    <w:name w:val="Title Char"/>
    <w:basedOn w:val="DefaultParagraphFont"/>
    <w:link w:val="Title"/>
    <w:rsid w:val="00D20980"/>
    <w:rPr>
      <w:rFonts w:asciiTheme="majorHAnsi" w:eastAsiaTheme="majorEastAsia" w:hAnsiTheme="majorHAnsi" w:cstheme="majorBidi"/>
      <w:color w:val="323E4F" w:themeColor="text2" w:themeShade="BF"/>
      <w:spacing w:val="5"/>
      <w:kern w:val="28"/>
      <w:sz w:val="52"/>
      <w:szCs w:val="52"/>
      <w:lang w:eastAsia="en-GB"/>
    </w:rPr>
  </w:style>
  <w:style w:type="character" w:styleId="FollowedHyperlink">
    <w:name w:val="FollowedHyperlink"/>
    <w:basedOn w:val="DefaultParagraphFont"/>
    <w:uiPriority w:val="99"/>
    <w:rsid w:val="00D20980"/>
    <w:rPr>
      <w:color w:val="954F72" w:themeColor="followedHyperlink"/>
      <w:u w:val="single"/>
    </w:rPr>
  </w:style>
  <w:style w:type="character" w:customStyle="1" w:styleId="ja50-ce-other-ref">
    <w:name w:val="ja50-ce-other-ref"/>
    <w:basedOn w:val="DefaultParagraphFont"/>
    <w:rsid w:val="00D20980"/>
  </w:style>
  <w:style w:type="character" w:customStyle="1" w:styleId="sb-contribution">
    <w:name w:val="sb-contribution"/>
    <w:basedOn w:val="DefaultParagraphFont"/>
    <w:rsid w:val="00D20980"/>
  </w:style>
  <w:style w:type="character" w:customStyle="1" w:styleId="sb-authors">
    <w:name w:val="sb-authors"/>
    <w:basedOn w:val="DefaultParagraphFont"/>
    <w:rsid w:val="00D20980"/>
  </w:style>
  <w:style w:type="character" w:customStyle="1" w:styleId="sb-issue">
    <w:name w:val="sb-issue"/>
    <w:basedOn w:val="DefaultParagraphFont"/>
    <w:rsid w:val="00D20980"/>
  </w:style>
  <w:style w:type="character" w:customStyle="1" w:styleId="sb-date">
    <w:name w:val="sb-date"/>
    <w:basedOn w:val="DefaultParagraphFont"/>
    <w:rsid w:val="00D20980"/>
  </w:style>
  <w:style w:type="character" w:customStyle="1" w:styleId="sb-volume-nr">
    <w:name w:val="sb-volume-nr"/>
    <w:basedOn w:val="DefaultParagraphFont"/>
    <w:rsid w:val="00D20980"/>
  </w:style>
  <w:style w:type="character" w:customStyle="1" w:styleId="sb-pages">
    <w:name w:val="sb-pages"/>
    <w:basedOn w:val="DefaultParagraphFont"/>
    <w:rsid w:val="00D20980"/>
  </w:style>
  <w:style w:type="character" w:customStyle="1" w:styleId="mixed-citation">
    <w:name w:val="mixed-citation"/>
    <w:basedOn w:val="DefaultParagraphFont"/>
    <w:rsid w:val="00D20980"/>
  </w:style>
  <w:style w:type="character" w:customStyle="1" w:styleId="override-xref-content-element">
    <w:name w:val="override-xref-content-element"/>
    <w:basedOn w:val="DefaultParagraphFont"/>
    <w:rsid w:val="00D20980"/>
  </w:style>
  <w:style w:type="character" w:customStyle="1" w:styleId="html">
    <w:name w:val="html"/>
    <w:basedOn w:val="DefaultParagraphFont"/>
    <w:rsid w:val="00D20980"/>
  </w:style>
  <w:style w:type="character" w:customStyle="1" w:styleId="small">
    <w:name w:val="small"/>
    <w:basedOn w:val="DefaultParagraphFont"/>
    <w:rsid w:val="00D20980"/>
  </w:style>
  <w:style w:type="paragraph" w:styleId="NoSpacing">
    <w:name w:val="No Spacing"/>
    <w:uiPriority w:val="1"/>
    <w:qFormat/>
    <w:rsid w:val="00D20980"/>
    <w:rPr>
      <w:rFonts w:ascii="Times New Roman" w:eastAsia="Times New Roman" w:hAnsi="Times New Roman" w:cs="Times New Roman"/>
      <w:lang w:eastAsia="en-GB"/>
    </w:rPr>
  </w:style>
  <w:style w:type="paragraph" w:styleId="Revision">
    <w:name w:val="Revision"/>
    <w:hidden/>
    <w:uiPriority w:val="99"/>
    <w:semiHidden/>
    <w:rsid w:val="00D20980"/>
    <w:rPr>
      <w:rFonts w:ascii="Times New Roman" w:eastAsia="Times New Roman" w:hAnsi="Times New Roman" w:cs="Times New Roman"/>
      <w:lang w:eastAsia="en-GB"/>
    </w:rPr>
  </w:style>
  <w:style w:type="character" w:customStyle="1" w:styleId="pagerange">
    <w:name w:val="pagerange"/>
    <w:basedOn w:val="DefaultParagraphFont"/>
    <w:rsid w:val="00D20980"/>
  </w:style>
  <w:style w:type="numbering" w:customStyle="1" w:styleId="NoList1">
    <w:name w:val="No List1"/>
    <w:next w:val="NoList"/>
    <w:uiPriority w:val="99"/>
    <w:semiHidden/>
    <w:unhideWhenUsed/>
    <w:rsid w:val="00D20980"/>
  </w:style>
  <w:style w:type="table" w:customStyle="1" w:styleId="TableGrid1">
    <w:name w:val="Table Grid1"/>
    <w:basedOn w:val="TableNormal"/>
    <w:next w:val="TableGrid"/>
    <w:uiPriority w:val="39"/>
    <w:rsid w:val="00D2098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D20980"/>
    <w:rPr>
      <w:rFonts w:ascii="Tahoma" w:hAnsi="Tahoma" w:cs="Tahoma"/>
      <w:sz w:val="16"/>
      <w:szCs w:val="16"/>
      <w:lang w:val="it-IT"/>
    </w:rPr>
  </w:style>
  <w:style w:type="character" w:customStyle="1" w:styleId="DocumentMapChar">
    <w:name w:val="Document Map Char"/>
    <w:basedOn w:val="DefaultParagraphFont"/>
    <w:link w:val="DocumentMap"/>
    <w:uiPriority w:val="99"/>
    <w:semiHidden/>
    <w:rsid w:val="00D20980"/>
    <w:rPr>
      <w:rFonts w:ascii="Tahoma" w:hAnsi="Tahoma" w:cs="Tahoma"/>
      <w:sz w:val="16"/>
      <w:szCs w:val="16"/>
      <w:lang w:val="it-IT"/>
    </w:rPr>
  </w:style>
  <w:style w:type="table" w:customStyle="1" w:styleId="TableGrid2">
    <w:name w:val="Table Grid2"/>
    <w:basedOn w:val="TableNormal"/>
    <w:next w:val="TableGrid"/>
    <w:uiPriority w:val="39"/>
    <w:rsid w:val="00D2098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D20980"/>
    <w:pPr>
      <w:spacing w:before="100" w:beforeAutospacing="1" w:after="100" w:afterAutospacing="1"/>
    </w:pPr>
    <w:rPr>
      <w:rFonts w:ascii="Calibri" w:eastAsia="Times New Roman" w:hAnsi="Calibri" w:cs="Times New Roman"/>
      <w:color w:val="000000"/>
      <w:sz w:val="16"/>
      <w:szCs w:val="16"/>
      <w:lang w:eastAsia="en-GB"/>
    </w:rPr>
  </w:style>
  <w:style w:type="paragraph" w:customStyle="1" w:styleId="font6">
    <w:name w:val="font6"/>
    <w:basedOn w:val="Normal"/>
    <w:rsid w:val="00D20980"/>
    <w:pPr>
      <w:spacing w:before="100" w:beforeAutospacing="1" w:after="100" w:afterAutospacing="1"/>
    </w:pPr>
    <w:rPr>
      <w:rFonts w:ascii="Calibri" w:eastAsia="Times New Roman" w:hAnsi="Calibri" w:cs="Times New Roman"/>
      <w:sz w:val="16"/>
      <w:szCs w:val="16"/>
      <w:lang w:eastAsia="en-GB"/>
    </w:rPr>
  </w:style>
  <w:style w:type="paragraph" w:customStyle="1" w:styleId="font7">
    <w:name w:val="font7"/>
    <w:basedOn w:val="Normal"/>
    <w:rsid w:val="00D20980"/>
    <w:pPr>
      <w:spacing w:before="100" w:beforeAutospacing="1" w:after="100" w:afterAutospacing="1"/>
    </w:pPr>
    <w:rPr>
      <w:rFonts w:ascii="Calibri" w:eastAsia="Times New Roman" w:hAnsi="Calibri" w:cs="Times New Roman"/>
      <w:sz w:val="16"/>
      <w:szCs w:val="16"/>
      <w:u w:val="single"/>
      <w:lang w:eastAsia="en-GB"/>
    </w:rPr>
  </w:style>
  <w:style w:type="paragraph" w:customStyle="1" w:styleId="font8">
    <w:name w:val="font8"/>
    <w:basedOn w:val="Normal"/>
    <w:rsid w:val="00D20980"/>
    <w:pPr>
      <w:spacing w:before="100" w:beforeAutospacing="1" w:after="100" w:afterAutospacing="1"/>
    </w:pPr>
    <w:rPr>
      <w:rFonts w:ascii="Calibri" w:eastAsia="Times New Roman" w:hAnsi="Calibri" w:cs="Times New Roman"/>
      <w:b/>
      <w:bCs/>
      <w:sz w:val="16"/>
      <w:szCs w:val="16"/>
      <w:u w:val="single"/>
      <w:lang w:eastAsia="en-GB"/>
    </w:rPr>
  </w:style>
  <w:style w:type="paragraph" w:customStyle="1" w:styleId="font9">
    <w:name w:val="font9"/>
    <w:basedOn w:val="Normal"/>
    <w:rsid w:val="00D20980"/>
    <w:pPr>
      <w:spacing w:before="100" w:beforeAutospacing="1" w:after="100" w:afterAutospacing="1"/>
    </w:pPr>
    <w:rPr>
      <w:rFonts w:ascii="Calibri" w:eastAsia="Times New Roman" w:hAnsi="Calibri" w:cs="Times New Roman"/>
      <w:color w:val="FF0000"/>
      <w:sz w:val="16"/>
      <w:szCs w:val="16"/>
      <w:lang w:eastAsia="en-GB"/>
    </w:rPr>
  </w:style>
  <w:style w:type="paragraph" w:customStyle="1" w:styleId="font10">
    <w:name w:val="font10"/>
    <w:basedOn w:val="Normal"/>
    <w:rsid w:val="00D20980"/>
    <w:pPr>
      <w:spacing w:before="100" w:beforeAutospacing="1" w:after="100" w:afterAutospacing="1"/>
    </w:pPr>
    <w:rPr>
      <w:rFonts w:ascii="Calibri" w:eastAsia="Times New Roman" w:hAnsi="Calibri" w:cs="Times New Roman"/>
      <w:b/>
      <w:bCs/>
      <w:color w:val="000000"/>
      <w:sz w:val="16"/>
      <w:szCs w:val="16"/>
      <w:u w:val="single"/>
      <w:lang w:eastAsia="en-GB"/>
    </w:rPr>
  </w:style>
  <w:style w:type="paragraph" w:customStyle="1" w:styleId="font11">
    <w:name w:val="font11"/>
    <w:basedOn w:val="Normal"/>
    <w:rsid w:val="00D20980"/>
    <w:pPr>
      <w:spacing w:before="100" w:beforeAutospacing="1" w:after="100" w:afterAutospacing="1"/>
    </w:pPr>
    <w:rPr>
      <w:rFonts w:ascii="Calibri" w:eastAsia="Times New Roman" w:hAnsi="Calibri" w:cs="Times New Roman"/>
      <w:b/>
      <w:bCs/>
      <w:i/>
      <w:iCs/>
      <w:sz w:val="16"/>
      <w:szCs w:val="16"/>
      <w:lang w:eastAsia="en-GB"/>
    </w:rPr>
  </w:style>
  <w:style w:type="paragraph" w:customStyle="1" w:styleId="xl64">
    <w:name w:val="xl64"/>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GB"/>
    </w:rPr>
  </w:style>
  <w:style w:type="paragraph" w:customStyle="1" w:styleId="xl65">
    <w:name w:val="xl65"/>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16"/>
      <w:szCs w:val="16"/>
      <w:lang w:eastAsia="en-GB"/>
    </w:rPr>
  </w:style>
  <w:style w:type="paragraph" w:customStyle="1" w:styleId="xl66">
    <w:name w:val="xl66"/>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sz w:val="16"/>
      <w:szCs w:val="16"/>
      <w:lang w:eastAsia="en-GB"/>
    </w:rPr>
  </w:style>
  <w:style w:type="paragraph" w:customStyle="1" w:styleId="xl67">
    <w:name w:val="xl67"/>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sz w:val="16"/>
      <w:szCs w:val="16"/>
      <w:lang w:eastAsia="en-GB"/>
    </w:rPr>
  </w:style>
  <w:style w:type="paragraph" w:customStyle="1" w:styleId="xl68">
    <w:name w:val="xl68"/>
    <w:basedOn w:val="Normal"/>
    <w:rsid w:val="00D2098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top"/>
    </w:pPr>
    <w:rPr>
      <w:rFonts w:ascii="Times New Roman" w:eastAsia="Times New Roman" w:hAnsi="Times New Roman" w:cs="Times New Roman"/>
      <w:sz w:val="16"/>
      <w:szCs w:val="16"/>
      <w:lang w:eastAsia="en-GB"/>
    </w:rPr>
  </w:style>
  <w:style w:type="paragraph" w:customStyle="1" w:styleId="xl69">
    <w:name w:val="xl69"/>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lang w:eastAsia="en-GB"/>
    </w:rPr>
  </w:style>
  <w:style w:type="paragraph" w:customStyle="1" w:styleId="xl70">
    <w:name w:val="xl70"/>
    <w:basedOn w:val="Normal"/>
    <w:rsid w:val="00D20980"/>
    <w:pPr>
      <w:pBdr>
        <w:top w:val="single" w:sz="4" w:space="0" w:color="auto"/>
        <w:left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16"/>
      <w:szCs w:val="16"/>
      <w:lang w:eastAsia="en-GB"/>
    </w:rPr>
  </w:style>
  <w:style w:type="paragraph" w:customStyle="1" w:styleId="xl71">
    <w:name w:val="xl71"/>
    <w:basedOn w:val="Normal"/>
    <w:rsid w:val="00D20980"/>
    <w:pPr>
      <w:spacing w:before="100" w:beforeAutospacing="1" w:after="100" w:afterAutospacing="1"/>
      <w:textAlignment w:val="center"/>
    </w:pPr>
    <w:rPr>
      <w:rFonts w:ascii="Times New Roman" w:eastAsia="Times New Roman" w:hAnsi="Times New Roman" w:cs="Times New Roman"/>
      <w:sz w:val="16"/>
      <w:szCs w:val="16"/>
      <w:lang w:eastAsia="en-GB"/>
    </w:rPr>
  </w:style>
  <w:style w:type="paragraph" w:customStyle="1" w:styleId="xl72">
    <w:name w:val="xl72"/>
    <w:basedOn w:val="Normal"/>
    <w:rsid w:val="00D20980"/>
    <w:pPr>
      <w:spacing w:before="100" w:beforeAutospacing="1" w:after="100" w:afterAutospacing="1"/>
      <w:jc w:val="center"/>
      <w:textAlignment w:val="top"/>
    </w:pPr>
    <w:rPr>
      <w:rFonts w:ascii="Times New Roman" w:eastAsia="Times New Roman" w:hAnsi="Times New Roman" w:cs="Times New Roman"/>
      <w:sz w:val="16"/>
      <w:szCs w:val="16"/>
      <w:lang w:eastAsia="en-GB"/>
    </w:rPr>
  </w:style>
  <w:style w:type="paragraph" w:customStyle="1" w:styleId="xl73">
    <w:name w:val="xl73"/>
    <w:basedOn w:val="Normal"/>
    <w:rsid w:val="00D20980"/>
    <w:pPr>
      <w:spacing w:before="100" w:beforeAutospacing="1" w:after="100" w:afterAutospacing="1"/>
      <w:jc w:val="center"/>
      <w:textAlignment w:val="center"/>
    </w:pPr>
    <w:rPr>
      <w:rFonts w:ascii="Times New Roman" w:eastAsia="Times New Roman" w:hAnsi="Times New Roman" w:cs="Times New Roman"/>
      <w:sz w:val="16"/>
      <w:szCs w:val="16"/>
      <w:lang w:eastAsia="en-GB"/>
    </w:rPr>
  </w:style>
  <w:style w:type="paragraph" w:customStyle="1" w:styleId="xl74">
    <w:name w:val="xl74"/>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sz w:val="16"/>
      <w:szCs w:val="16"/>
      <w:lang w:eastAsia="en-GB"/>
    </w:rPr>
  </w:style>
  <w:style w:type="paragraph" w:customStyle="1" w:styleId="xl75">
    <w:name w:val="xl75"/>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sz w:val="16"/>
      <w:szCs w:val="16"/>
      <w:lang w:eastAsia="en-GB"/>
    </w:rPr>
  </w:style>
  <w:style w:type="paragraph" w:customStyle="1" w:styleId="xl76">
    <w:name w:val="xl76"/>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sz w:val="16"/>
      <w:szCs w:val="16"/>
      <w:lang w:eastAsia="en-GB"/>
    </w:rPr>
  </w:style>
  <w:style w:type="paragraph" w:customStyle="1" w:styleId="xl77">
    <w:name w:val="xl77"/>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sz w:val="16"/>
      <w:szCs w:val="16"/>
      <w:lang w:eastAsia="en-GB"/>
    </w:rPr>
  </w:style>
  <w:style w:type="paragraph" w:customStyle="1" w:styleId="xl78">
    <w:name w:val="xl78"/>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eastAsia="Times New Roman" w:hAnsi="Times New Roman" w:cs="Times New Roman"/>
      <w:sz w:val="16"/>
      <w:szCs w:val="16"/>
      <w:lang w:eastAsia="en-GB"/>
    </w:rPr>
  </w:style>
  <w:style w:type="paragraph" w:customStyle="1" w:styleId="xl79">
    <w:name w:val="xl79"/>
    <w:basedOn w:val="Normal"/>
    <w:rsid w:val="00D2098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sz w:val="16"/>
      <w:szCs w:val="16"/>
      <w:lang w:eastAsia="en-GB"/>
    </w:rPr>
  </w:style>
  <w:style w:type="paragraph" w:customStyle="1" w:styleId="xl80">
    <w:name w:val="xl80"/>
    <w:basedOn w:val="Normal"/>
    <w:rsid w:val="00D20980"/>
    <w:pPr>
      <w:spacing w:before="100" w:beforeAutospacing="1" w:after="100" w:afterAutospacing="1"/>
      <w:textAlignment w:val="top"/>
    </w:pPr>
    <w:rPr>
      <w:rFonts w:ascii="Times New Roman" w:eastAsia="Times New Roman" w:hAnsi="Times New Roman" w:cs="Times New Roman"/>
      <w:sz w:val="16"/>
      <w:szCs w:val="16"/>
      <w:lang w:eastAsia="en-GB"/>
    </w:rPr>
  </w:style>
  <w:style w:type="paragraph" w:customStyle="1" w:styleId="xl81">
    <w:name w:val="xl81"/>
    <w:basedOn w:val="Normal"/>
    <w:rsid w:val="00D20980"/>
    <w:pPr>
      <w:spacing w:before="100" w:beforeAutospacing="1" w:after="100" w:afterAutospacing="1"/>
      <w:textAlignment w:val="top"/>
    </w:pPr>
    <w:rPr>
      <w:rFonts w:ascii="Times New Roman" w:eastAsia="Times New Roman" w:hAnsi="Times New Roman" w:cs="Times New Roman"/>
      <w:sz w:val="16"/>
      <w:szCs w:val="16"/>
      <w:lang w:eastAsia="en-GB"/>
    </w:rPr>
  </w:style>
  <w:style w:type="paragraph" w:customStyle="1" w:styleId="xl82">
    <w:name w:val="xl82"/>
    <w:basedOn w:val="Normal"/>
    <w:rsid w:val="00D2098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top"/>
    </w:pPr>
    <w:rPr>
      <w:rFonts w:ascii="Times New Roman" w:eastAsia="Times New Roman" w:hAnsi="Times New Roman" w:cs="Times New Roman"/>
      <w:sz w:val="16"/>
      <w:szCs w:val="16"/>
      <w:lang w:eastAsia="en-GB"/>
    </w:rPr>
  </w:style>
  <w:style w:type="paragraph" w:customStyle="1" w:styleId="xl83">
    <w:name w:val="xl83"/>
    <w:basedOn w:val="Normal"/>
    <w:rsid w:val="00D20980"/>
    <w:pPr>
      <w:pBdr>
        <w:top w:val="single" w:sz="8" w:space="0" w:color="auto"/>
        <w:left w:val="single" w:sz="8"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b/>
      <w:bCs/>
      <w:sz w:val="16"/>
      <w:szCs w:val="16"/>
      <w:lang w:eastAsia="en-GB"/>
    </w:rPr>
  </w:style>
  <w:style w:type="paragraph" w:customStyle="1" w:styleId="xl84">
    <w:name w:val="xl84"/>
    <w:basedOn w:val="Normal"/>
    <w:rsid w:val="00D20980"/>
    <w:pPr>
      <w:pBdr>
        <w:left w:val="single" w:sz="8"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b/>
      <w:bCs/>
      <w:sz w:val="16"/>
      <w:szCs w:val="16"/>
      <w:lang w:eastAsia="en-GB"/>
    </w:rPr>
  </w:style>
  <w:style w:type="paragraph" w:customStyle="1" w:styleId="xl85">
    <w:name w:val="xl85"/>
    <w:basedOn w:val="Normal"/>
    <w:rsid w:val="00D20980"/>
    <w:pPr>
      <w:pBdr>
        <w:left w:val="single" w:sz="8" w:space="0" w:color="auto"/>
        <w:bottom w:val="single" w:sz="8"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b/>
      <w:bCs/>
      <w:sz w:val="16"/>
      <w:szCs w:val="16"/>
      <w:lang w:eastAsia="en-GB"/>
    </w:rPr>
  </w:style>
  <w:style w:type="paragraph" w:customStyle="1" w:styleId="xl86">
    <w:name w:val="xl86"/>
    <w:basedOn w:val="Normal"/>
    <w:rsid w:val="00D20980"/>
    <w:pPr>
      <w:pBdr>
        <w:top w:val="single" w:sz="8" w:space="0" w:color="auto"/>
        <w:left w:val="single" w:sz="8" w:space="0" w:color="auto"/>
        <w:right w:val="single" w:sz="8" w:space="0" w:color="auto"/>
      </w:pBdr>
      <w:spacing w:before="100" w:beforeAutospacing="1" w:after="100" w:afterAutospacing="1"/>
      <w:jc w:val="center"/>
      <w:textAlignment w:val="top"/>
    </w:pPr>
    <w:rPr>
      <w:rFonts w:ascii="Times New Roman" w:eastAsia="Times New Roman" w:hAnsi="Times New Roman" w:cs="Times New Roman"/>
      <w:b/>
      <w:bCs/>
      <w:sz w:val="16"/>
      <w:szCs w:val="16"/>
      <w:lang w:eastAsia="en-GB"/>
    </w:rPr>
  </w:style>
  <w:style w:type="paragraph" w:customStyle="1" w:styleId="xl87">
    <w:name w:val="xl87"/>
    <w:basedOn w:val="Normal"/>
    <w:rsid w:val="00D20980"/>
    <w:pPr>
      <w:pBdr>
        <w:left w:val="single" w:sz="8" w:space="0" w:color="auto"/>
        <w:right w:val="single" w:sz="8" w:space="0" w:color="auto"/>
      </w:pBdr>
      <w:spacing w:before="100" w:beforeAutospacing="1" w:after="100" w:afterAutospacing="1"/>
      <w:jc w:val="center"/>
      <w:textAlignment w:val="top"/>
    </w:pPr>
    <w:rPr>
      <w:rFonts w:ascii="Times New Roman" w:eastAsia="Times New Roman" w:hAnsi="Times New Roman" w:cs="Times New Roman"/>
      <w:b/>
      <w:bCs/>
      <w:sz w:val="16"/>
      <w:szCs w:val="16"/>
      <w:lang w:eastAsia="en-GB"/>
    </w:rPr>
  </w:style>
  <w:style w:type="paragraph" w:customStyle="1" w:styleId="xl88">
    <w:name w:val="xl88"/>
    <w:basedOn w:val="Normal"/>
    <w:rsid w:val="00D20980"/>
    <w:pPr>
      <w:pBdr>
        <w:left w:val="single" w:sz="8" w:space="0" w:color="auto"/>
        <w:bottom w:val="single" w:sz="8" w:space="0" w:color="auto"/>
        <w:right w:val="single" w:sz="8" w:space="0" w:color="auto"/>
      </w:pBdr>
      <w:spacing w:before="100" w:beforeAutospacing="1" w:after="100" w:afterAutospacing="1"/>
      <w:jc w:val="center"/>
      <w:textAlignment w:val="top"/>
    </w:pPr>
    <w:rPr>
      <w:rFonts w:ascii="Times New Roman" w:eastAsia="Times New Roman" w:hAnsi="Times New Roman" w:cs="Times New Roman"/>
      <w:b/>
      <w:bCs/>
      <w:sz w:val="16"/>
      <w:szCs w:val="16"/>
      <w:lang w:eastAsia="en-GB"/>
    </w:rPr>
  </w:style>
  <w:style w:type="numbering" w:customStyle="1" w:styleId="NoList2">
    <w:name w:val="No List2"/>
    <w:next w:val="NoList"/>
    <w:uiPriority w:val="99"/>
    <w:semiHidden/>
    <w:unhideWhenUsed/>
    <w:rsid w:val="00D20980"/>
  </w:style>
  <w:style w:type="table" w:customStyle="1" w:styleId="TableGrid3">
    <w:name w:val="Table Grid3"/>
    <w:basedOn w:val="TableNormal"/>
    <w:next w:val="TableGrid"/>
    <w:uiPriority w:val="39"/>
    <w:rsid w:val="00D2098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2098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20980"/>
    <w:pPr>
      <w:tabs>
        <w:tab w:val="left" w:pos="384"/>
      </w:tabs>
      <w:spacing w:after="240"/>
      <w:ind w:left="384" w:hanging="384"/>
    </w:pPr>
    <w:rPr>
      <w:rFonts w:ascii="Times New Roman" w:eastAsia="Times New Roman" w:hAnsi="Times New Roman" w:cs="Times New Roman"/>
      <w:lang w:eastAsia="en-GB"/>
    </w:rPr>
  </w:style>
  <w:style w:type="paragraph" w:customStyle="1" w:styleId="p1">
    <w:name w:val="p1"/>
    <w:basedOn w:val="Normal"/>
    <w:rsid w:val="00D20980"/>
    <w:rPr>
      <w:rFonts w:ascii="Times" w:eastAsia="Times New Roman" w:hAnsi="Times" w:cs="Times New Roman"/>
      <w:sz w:val="11"/>
      <w:szCs w:val="11"/>
      <w:lang w:eastAsia="en-GB"/>
    </w:rPr>
  </w:style>
  <w:style w:type="character" w:customStyle="1" w:styleId="refseriestitle">
    <w:name w:val="refseriestitle"/>
    <w:basedOn w:val="DefaultParagraphFont"/>
    <w:rsid w:val="00D20980"/>
  </w:style>
  <w:style w:type="character" w:customStyle="1" w:styleId="refseriesdate">
    <w:name w:val="refseriesdate"/>
    <w:basedOn w:val="DefaultParagraphFont"/>
    <w:rsid w:val="00D20980"/>
  </w:style>
  <w:style w:type="character" w:customStyle="1" w:styleId="refseriesvolume">
    <w:name w:val="refseriesvolume"/>
    <w:basedOn w:val="DefaultParagraphFont"/>
    <w:rsid w:val="00D20980"/>
  </w:style>
  <w:style w:type="character" w:customStyle="1" w:styleId="refpages">
    <w:name w:val="refpages"/>
    <w:basedOn w:val="DefaultParagraphFont"/>
    <w:rsid w:val="00D20980"/>
  </w:style>
  <w:style w:type="paragraph" w:customStyle="1" w:styleId="details">
    <w:name w:val="details"/>
    <w:basedOn w:val="Normal"/>
    <w:rsid w:val="00D20980"/>
    <w:pPr>
      <w:spacing w:before="100" w:beforeAutospacing="1" w:after="100" w:afterAutospacing="1"/>
    </w:pPr>
    <w:rPr>
      <w:rFonts w:ascii="Times New Roman" w:eastAsia="Times New Roman" w:hAnsi="Times New Roman" w:cs="Times New Roman"/>
      <w:lang w:eastAsia="en-GB"/>
    </w:rPr>
  </w:style>
  <w:style w:type="character" w:customStyle="1" w:styleId="jrnl">
    <w:name w:val="jrnl"/>
    <w:basedOn w:val="DefaultParagraphFont"/>
    <w:rsid w:val="00D20980"/>
  </w:style>
  <w:style w:type="character" w:customStyle="1" w:styleId="xcurrent-selection">
    <w:name w:val="x_current-selection"/>
    <w:basedOn w:val="DefaultParagraphFont"/>
    <w:rsid w:val="004D0D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2072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institution/University_of_East_London" TargetMode="External"/><Relationship Id="rId13" Type="http://schemas.openxmlformats.org/officeDocument/2006/relationships/hyperlink" Target="https://www.researchgate.net/institution/University_of_East_London" TargetMode="External"/><Relationship Id="rId18" Type="http://schemas.openxmlformats.org/officeDocument/2006/relationships/hyperlink" Target="http://www.anzctr.org.au" TargetMode="External"/><Relationship Id="rId26" Type="http://schemas.openxmlformats.org/officeDocument/2006/relationships/hyperlink" Target="https://www.ncbi.nlm.nih.gov/pubmed/17560637"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www.researchgate.net/institution/University_of_East_London/department/Institute_for_Health_and_Human_Development" TargetMode="External"/><Relationship Id="rId12" Type="http://schemas.openxmlformats.org/officeDocument/2006/relationships/hyperlink" Target="https://www.researchgate.net/institution/University_of_East_London/department/Institute_for_Health_and_Human_Development" TargetMode="External"/><Relationship Id="rId17" Type="http://schemas.openxmlformats.org/officeDocument/2006/relationships/hyperlink" Target="http://www.controlled-trials.com" TargetMode="External"/><Relationship Id="rId25" Type="http://schemas.openxmlformats.org/officeDocument/2006/relationships/hyperlink" Target="https://www.ncbi.nlm.nih.gov/pubmed/11449200" TargetMode="External"/><Relationship Id="rId2" Type="http://schemas.openxmlformats.org/officeDocument/2006/relationships/styles" Target="styles.xml"/><Relationship Id="rId16" Type="http://schemas.openxmlformats.org/officeDocument/2006/relationships/hyperlink" Target="http://www.clinicaltrialsregister.eu"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risma-statement.org/" TargetMode="External"/><Relationship Id="rId24" Type="http://schemas.openxmlformats.org/officeDocument/2006/relationships/hyperlink" Target="https://www.ncbi.nlm.nih.gov/pubmed/18331513" TargetMode="External"/><Relationship Id="rId5" Type="http://schemas.openxmlformats.org/officeDocument/2006/relationships/footnotes" Target="footnotes.xml"/><Relationship Id="rId15" Type="http://schemas.openxmlformats.org/officeDocument/2006/relationships/hyperlink" Target="http://www.tripdatabase.com" TargetMode="External"/><Relationship Id="rId23" Type="http://schemas.openxmlformats.org/officeDocument/2006/relationships/hyperlink" Target="http://dx.doi.org/10.1111/cea.12534" TargetMode="External"/><Relationship Id="rId28" Type="http://schemas.openxmlformats.org/officeDocument/2006/relationships/theme" Target="theme/theme1.xml"/><Relationship Id="rId10" Type="http://schemas.openxmlformats.org/officeDocument/2006/relationships/hyperlink" Target="http://www.crd.york.ac.uk/prospero/" TargetMode="External"/><Relationship Id="rId19" Type="http://schemas.openxmlformats.org/officeDocument/2006/relationships/hyperlink" Target="http://clinicalevidence.bmj.com/x/set/static/ebm/learn/665076.html" TargetMode="External"/><Relationship Id="rId4" Type="http://schemas.openxmlformats.org/officeDocument/2006/relationships/webSettings" Target="webSettings.xml"/><Relationship Id="rId9" Type="http://schemas.openxmlformats.org/officeDocument/2006/relationships/hyperlink" Target="mailto:sangeetadhami@hotmail.com" TargetMode="External"/><Relationship Id="rId14" Type="http://schemas.openxmlformats.org/officeDocument/2006/relationships/hyperlink" Target="mailto:sangeetadhami@hotmail.com" TargetMode="External"/><Relationship Id="rId22" Type="http://schemas.openxmlformats.org/officeDocument/2006/relationships/footer" Target="foot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3</Pages>
  <Words>250064</Words>
  <Characters>1425366</Characters>
  <Application>Microsoft Office Word</Application>
  <DocSecurity>4</DocSecurity>
  <Lines>11878</Lines>
  <Paragraphs>3344</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672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geeta Dhami</dc:creator>
  <cp:keywords/>
  <dc:description/>
  <cp:lastModifiedBy>Lapage K.P.</cp:lastModifiedBy>
  <cp:revision>2</cp:revision>
  <dcterms:created xsi:type="dcterms:W3CDTF">2017-08-25T11:30:00Z</dcterms:created>
  <dcterms:modified xsi:type="dcterms:W3CDTF">2017-08-25T11:30:00Z</dcterms:modified>
</cp:coreProperties>
</file>